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Pr>
          <w:rFonts w:ascii="Times New Roman" w:hAnsi="Times New Roman" w:cs="Times New Roman"/>
          <w:sz w:val="24"/>
          <w:szCs w:val="24"/>
          <w:lang w:val="en-US"/>
        </w:rPr>
        <w:t>xxx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3F51E8" w:rsidRPr="003F51E8" w:rsidRDefault="003F51E8" w:rsidP="003F51E8">
      <w:pPr>
        <w:spacing w:after="0" w:line="240" w:lineRule="auto"/>
        <w:jc w:val="center"/>
        <w:rPr>
          <w:rFonts w:ascii="Times New Roman" w:hAnsi="Times New Roman" w:cs="Times New Roman"/>
          <w:b/>
          <w:color w:val="000000" w:themeColor="text1"/>
          <w:sz w:val="24"/>
          <w:szCs w:val="24"/>
          <w:lang w:val="sv-SE"/>
        </w:rPr>
      </w:pPr>
      <w:r w:rsidRPr="003F51E8">
        <w:rPr>
          <w:rFonts w:ascii="Times New Roman" w:hAnsi="Times New Roman" w:cs="Times New Roman"/>
          <w:b/>
          <w:color w:val="000000" w:themeColor="text1"/>
          <w:sz w:val="24"/>
          <w:szCs w:val="24"/>
          <w:lang w:val="sv-SE"/>
        </w:rPr>
        <w:t>PENGARUH PENGGUNAAN METODE STORY TELLING TERHADAP HASIL BELAJAR PADA SISWA KELAS IV SEKOLAH DASAR</w:t>
      </w: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F169D8" w:rsidRDefault="003F51E8"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rPr>
        <w:t>Desty Dwi Rochmania</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rPr>
        <w:t>Hafid Setiawan</w:t>
      </w:r>
      <w:r w:rsidR="00504834" w:rsidRPr="00F169D8">
        <w:rPr>
          <w:rFonts w:ascii="Times New Roman" w:hAnsi="Times New Roman" w:cs="Times New Roman"/>
          <w:b/>
          <w:color w:val="000000" w:themeColor="text1"/>
          <w:vertAlign w:val="superscript"/>
          <w:lang w:val="sv-SE"/>
        </w:rPr>
        <w:t>2</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4A51D1" w:rsidRDefault="003F51E8"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rPr>
        <w:t>Universitas Hasyim Asy’ari Jombang</w:t>
      </w:r>
      <w:r w:rsidR="004A51D1">
        <w:rPr>
          <w:rFonts w:ascii="Times New Roman" w:hAnsi="Times New Roman" w:cs="Times New Roman"/>
          <w:noProof/>
          <w:color w:val="000000" w:themeColor="text1"/>
          <w:vertAlign w:val="superscript"/>
          <w:lang w:val="en-US"/>
        </w:rPr>
        <w:t>1</w:t>
      </w:r>
      <w:r w:rsidR="004A51D1">
        <w:rPr>
          <w:rFonts w:ascii="Times New Roman" w:hAnsi="Times New Roman" w:cs="Times New Roman"/>
          <w:noProof/>
          <w:color w:val="000000" w:themeColor="text1"/>
          <w:lang w:val="en-US"/>
        </w:rPr>
        <w:t xml:space="preserve">, </w:t>
      </w:r>
      <w:r>
        <w:rPr>
          <w:rFonts w:ascii="Times New Roman" w:hAnsi="Times New Roman" w:cs="Times New Roman"/>
          <w:noProof/>
          <w:color w:val="000000" w:themeColor="text1"/>
        </w:rPr>
        <w:t>Dinas Pendidikan Provinsi Jawa Timur Cabdin. Lamongan</w:t>
      </w:r>
      <w:r w:rsidR="004A51D1">
        <w:rPr>
          <w:rFonts w:ascii="Times New Roman" w:hAnsi="Times New Roman" w:cs="Times New Roman"/>
          <w:noProof/>
          <w:color w:val="000000" w:themeColor="text1"/>
          <w:vertAlign w:val="superscript"/>
          <w:lang w:val="en-US"/>
        </w:rPr>
        <w:t>2</w:t>
      </w:r>
    </w:p>
    <w:p w:rsidR="00BB0848" w:rsidRPr="00504834"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r w:rsidR="003F51E8">
        <w:rPr>
          <w:rFonts w:ascii="Times New Roman" w:hAnsi="Times New Roman" w:cs="Times New Roman"/>
        </w:rPr>
        <w:t>desty15.unhasy@gmail.com</w:t>
      </w:r>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r w:rsidR="003F51E8">
        <w:rPr>
          <w:rFonts w:ascii="Times New Roman" w:hAnsi="Times New Roman" w:cs="Times New Roman"/>
          <w:color w:val="000000" w:themeColor="text1"/>
        </w:rPr>
        <w:t>hafid.gio37@gmail.com</w:t>
      </w:r>
      <w:r w:rsidR="00CA5851" w:rsidRPr="003701E4">
        <w:rPr>
          <w:rFonts w:ascii="Times New Roman" w:hAnsi="Times New Roman" w:cs="Times New Roman"/>
          <w:lang w:val="en-US"/>
        </w:rPr>
        <w:t xml:space="preserve"> </w:t>
      </w:r>
      <w:r w:rsidR="00D6372C" w:rsidRPr="003701E4">
        <w:rPr>
          <w:rFonts w:ascii="Times New Roman" w:hAnsi="Times New Roman" w:cs="Times New Roman"/>
          <w:szCs w:val="24"/>
          <w:vertAlign w:val="superscript"/>
          <w:lang w:val="en-US"/>
        </w:rPr>
        <w:t>2</w:t>
      </w:r>
    </w:p>
    <w:p w:rsidR="00BB0848" w:rsidRPr="00B75A1C" w:rsidRDefault="009A764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4A51D1" w:rsidRPr="00F52EC1" w:rsidRDefault="00C700D4" w:rsidP="004A51D1">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rsidR="00630956" w:rsidRPr="00630956" w:rsidRDefault="00630956" w:rsidP="004A51D1">
      <w:pPr>
        <w:pStyle w:val="abstrak"/>
        <w:spacing w:after="120"/>
        <w:ind w:left="0" w:right="57"/>
        <w:rPr>
          <w:sz w:val="22"/>
          <w:szCs w:val="22"/>
        </w:rPr>
      </w:pPr>
      <w:r w:rsidRPr="00630956">
        <w:rPr>
          <w:sz w:val="22"/>
          <w:szCs w:val="22"/>
          <w:lang w:val="id-ID"/>
        </w:rPr>
        <w:t>Paper ini dapat memberikan gambaran tentang pengaruh penggunaan metode story telling terhadap hasil belajar pada siswa kelas IV sekolah dasar. Penelitian ini bertujuan untuk mengetahui pengaruh metode story telling terhadap peningkatan hasil belajar siswa kelas IV Sekolah Dasar. Metode yang digunakan adalah metode kuantititatif jenis penelitian quasi eksperimen dengan desain pretest-posttest, non equivalent control group design. Penelitian ini menggunakan satu kelas yang dibagi menjadi dua kelompok yaitu kelas ekspremen dan kelas kontrol. Hasil dari penelitian ini menunjukkan bahwa terdapat pengaruh yang signifikan dalam penggunaan metode mendongeng (story telling) terhadap hasil belajar IPS. Hasil t-test memperlihatkan bahwa rata- rata hasil belajar pretest-posttest siswa kelas kontrol yaitu 7,786 dan rata-rata hasil belajar pretest-posttest siswa kelas eksperimen yaitu 10,647. Hal tersebut membuktikan bahwa satu kelas dengan dua kelompok ini mengalami peningkatan rata-rata hasil belajar, dengan kelas kontrol berada pada kategori yang tinggi. Sedangkan hasil belajar siswa kelas eksperimen mengalami tingkatan kategori yang signifikan dengan kategori yang sangat tinggi. Berdasarkan hasil nilai  rata-rata diperoleh bahwa terjadi tingkatan hasil belajar siswa yang signifikan. Dari hasil tersebut dapat ditarik kesimpulan bahwa, penggunaan metode story telling terhadap hasil belajar siswa, dapat dijadikan alternatif dalam metode pembelajaran disekolah karena proses pembelajarannya yang mudah, dapat memberikan hasil belajar yang baik dan juga dapat memotivasi siswa sekolah dasar untuk bersaing mendapatkan hasil belajar yang maksimal.</w:t>
      </w:r>
    </w:p>
    <w:p w:rsidR="004A51D1" w:rsidRDefault="004A51D1" w:rsidP="004A51D1">
      <w:pPr>
        <w:pStyle w:val="abstrak"/>
        <w:spacing w:after="120"/>
        <w:ind w:left="0" w:right="57"/>
        <w:rPr>
          <w:sz w:val="22"/>
          <w:szCs w:val="22"/>
          <w:lang w:val="id-ID"/>
        </w:rPr>
      </w:pPr>
      <w:r w:rsidRPr="00F52EC1">
        <w:rPr>
          <w:b/>
          <w:sz w:val="22"/>
          <w:szCs w:val="22"/>
          <w:lang w:val="id-ID"/>
        </w:rPr>
        <w:t>Kata Kunci:</w:t>
      </w:r>
      <w:r w:rsidR="00630956" w:rsidRPr="00630956">
        <w:rPr>
          <w:i/>
          <w:sz w:val="22"/>
          <w:szCs w:val="22"/>
          <w:lang w:val="id-ID"/>
        </w:rPr>
        <w:t>, Metode Story Telling, Pembelajaran</w:t>
      </w:r>
      <w:r w:rsidR="00630956">
        <w:rPr>
          <w:i/>
          <w:sz w:val="22"/>
          <w:szCs w:val="22"/>
          <w:lang w:val="id-ID"/>
        </w:rPr>
        <w:t xml:space="preserve">, </w:t>
      </w:r>
      <w:r w:rsidR="00630956" w:rsidRPr="00630956">
        <w:rPr>
          <w:i/>
          <w:sz w:val="22"/>
          <w:szCs w:val="22"/>
          <w:lang w:val="id-ID"/>
        </w:rPr>
        <w:t>Hasil belajar.</w:t>
      </w:r>
    </w:p>
    <w:p w:rsidR="004A51D1" w:rsidRPr="00F52EC1" w:rsidRDefault="004A51D1" w:rsidP="004A51D1">
      <w:pPr>
        <w:pStyle w:val="abstrak"/>
        <w:spacing w:after="120"/>
        <w:ind w:left="0" w:right="57"/>
        <w:rPr>
          <w:sz w:val="22"/>
          <w:szCs w:val="22"/>
          <w:lang w:val="id-ID"/>
        </w:rPr>
      </w:pPr>
    </w:p>
    <w:p w:rsidR="004A51D1" w:rsidRPr="00F52EC1" w:rsidRDefault="004A51D1" w:rsidP="004A51D1">
      <w:pPr>
        <w:pStyle w:val="StyleAuthorBold"/>
        <w:spacing w:before="120" w:after="120"/>
        <w:jc w:val="left"/>
        <w:rPr>
          <w:lang w:val="id-ID"/>
        </w:rPr>
      </w:pPr>
      <w:r w:rsidRPr="00F52EC1">
        <w:rPr>
          <w:lang w:val="id-ID"/>
        </w:rPr>
        <w:t>Abstract</w:t>
      </w:r>
    </w:p>
    <w:p w:rsidR="0013501D" w:rsidRPr="00F52EC1" w:rsidRDefault="0013501D" w:rsidP="004A51D1">
      <w:pPr>
        <w:pStyle w:val="abstrak"/>
        <w:spacing w:before="120" w:after="120"/>
        <w:ind w:left="0" w:right="-34"/>
        <w:rPr>
          <w:sz w:val="22"/>
          <w:szCs w:val="22"/>
          <w:lang w:val="id-ID"/>
        </w:rPr>
      </w:pPr>
      <w:r w:rsidRPr="0013501D">
        <w:rPr>
          <w:sz w:val="22"/>
          <w:szCs w:val="22"/>
          <w:lang w:val="id-ID"/>
        </w:rPr>
        <w:t xml:space="preserve">This paper can provide an overview of the effect of using the story telling method on learning outcomes for fourth grade elementary school students. This study aims to determine the effect of the story telling method on improving the learning outcomes of fourth grade elementary school students. The method used is a quantitative method of quasi-experimental research with a pretest-posttest design, non-equivalent control group design. This study used one class which was divided into two groups, namely the experimental class and the control class. The results of this study indicate that there is a significant influence in the use of storytelling methods on social studies learning outcomes. The results of the t-test show that the average pretest-posttest learning outcomes of control class students are 7.786 and the average pretest-posttest learning outcomes of experimental class students are 10,647. This proves that one class with two groups experienced an increase in average learning outcomes, with the control class being in the high category. Meanwhile, the experimental class students' learning outcomes experienced a significant category level with a very high category. Based on the results of the average value obtained that there is a significant level of student learning outcomes. From these results, it can be concluded that the use of the story telling method on student learning outcomes can be used as an alternative in school learning methods because the </w:t>
      </w:r>
      <w:r w:rsidRPr="0013501D">
        <w:rPr>
          <w:sz w:val="22"/>
          <w:szCs w:val="22"/>
          <w:lang w:val="id-ID"/>
        </w:rPr>
        <w:lastRenderedPageBreak/>
        <w:t>learning process is easy, can provide good learning outcomes and can also motivate elementary school students to compete for maximum learning outcomes.</w:t>
      </w:r>
    </w:p>
    <w:p w:rsidR="0013501D" w:rsidRPr="005C00D5" w:rsidRDefault="004A51D1" w:rsidP="0013501D">
      <w:pPr>
        <w:spacing w:line="240" w:lineRule="auto"/>
        <w:jc w:val="both"/>
        <w:rPr>
          <w:i/>
          <w:sz w:val="20"/>
          <w:szCs w:val="20"/>
        </w:rPr>
      </w:pPr>
      <w:r w:rsidRPr="00F52EC1">
        <w:rPr>
          <w:b/>
        </w:rPr>
        <w:t>Keywords:</w:t>
      </w:r>
      <w:r w:rsidRPr="00F52EC1">
        <w:t xml:space="preserve"> </w:t>
      </w:r>
      <w:r w:rsidR="0013501D" w:rsidRPr="0013501D">
        <w:rPr>
          <w:rFonts w:ascii="Times New Roman" w:hAnsi="Times New Roman" w:cs="Times New Roman"/>
          <w:i/>
          <w:sz w:val="20"/>
          <w:szCs w:val="20"/>
        </w:rPr>
        <w:t>Story Telling Method, Learning, Learning Outcomes.</w:t>
      </w:r>
    </w:p>
    <w:p w:rsidR="004A51D1" w:rsidRPr="005B3C72" w:rsidRDefault="004A51D1" w:rsidP="005B3C72">
      <w:pPr>
        <w:pStyle w:val="abstrak"/>
        <w:spacing w:before="120" w:after="120"/>
        <w:ind w:left="0"/>
        <w:jc w:val="left"/>
        <w:rPr>
          <w:sz w:val="22"/>
          <w:szCs w:val="22"/>
          <w:lang w:val="id-ID"/>
        </w:rPr>
      </w:pPr>
      <w:r w:rsidRPr="00F52EC1">
        <w:rPr>
          <w:sz w:val="22"/>
          <w:szCs w:val="22"/>
          <w:lang w:val="id-ID"/>
        </w:rPr>
        <w:t xml:space="preserve">  </w:t>
      </w: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1 Nama Penulis</w:t>
      </w:r>
      <w:r w:rsidR="00ED0B5A">
        <w:rPr>
          <w:rFonts w:ascii="TimesNewRomanPSMT" w:hAnsi="TimesNewRomanPSMT"/>
          <w:color w:val="000000"/>
          <w:vertAlign w:val="superscript"/>
          <w:lang w:val="en-US"/>
        </w:rPr>
        <w:t>1</w:t>
      </w:r>
      <w:r w:rsidR="00ED0B5A">
        <w:rPr>
          <w:rFonts w:ascii="TimesNewRomanPSMT" w:hAnsi="TimesNewRomanPSMT"/>
          <w:color w:val="000000"/>
          <w:lang w:val="en-US"/>
        </w:rPr>
        <w:t>, Nama Penulis</w:t>
      </w:r>
      <w:r w:rsidR="00ED0B5A">
        <w:rPr>
          <w:rFonts w:ascii="TimesNewRomanPSMT" w:hAnsi="TimesNewRomanPSMT"/>
          <w:color w:val="000000"/>
          <w:vertAlign w:val="superscript"/>
          <w:lang w:val="en-US"/>
        </w:rPr>
        <w:t>2</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proofErr w:type="gramStart"/>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w:t>
      </w:r>
      <w:proofErr w:type="gramEnd"/>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penulis</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15053A"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1"/>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bookmarkStart w:id="0" w:name="_GoBack"/>
      <w:bookmarkEnd w:id="0"/>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2"/>
          <w:type w:val="continuous"/>
          <w:pgSz w:w="11906" w:h="16838" w:code="9"/>
          <w:pgMar w:top="1440" w:right="1080" w:bottom="1440" w:left="1080" w:header="851" w:footer="709" w:gutter="0"/>
          <w:pgNumType w:start="1"/>
          <w:cols w:num="2" w:space="708"/>
          <w:docGrid w:linePitch="360"/>
        </w:sectPr>
      </w:pPr>
    </w:p>
    <w:p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3812EF" w:rsidRPr="003812EF" w:rsidRDefault="003812EF" w:rsidP="003812EF">
      <w:pPr>
        <w:pStyle w:val="BodyText"/>
        <w:tabs>
          <w:tab w:val="left" w:pos="426"/>
        </w:tabs>
        <w:spacing w:after="0"/>
        <w:ind w:firstLine="567"/>
        <w:jc w:val="both"/>
        <w:rPr>
          <w:rFonts w:ascii="Times New Roman" w:hAnsi="Times New Roman" w:cs="Times New Roman"/>
          <w:u w:val="single"/>
        </w:rPr>
      </w:pPr>
      <w:r w:rsidRPr="003812EF">
        <w:rPr>
          <w:rFonts w:ascii="Times New Roman" w:hAnsi="Times New Roman"/>
          <w:lang w:val="en-US"/>
        </w:rPr>
        <w:t>Pendidikan merupakan kebutuhan setiap individu karena pendidikan mempunyai peran yang terpenting untuk membangun suatu negara dengan cara mempersiapkan sumber daya manusia, melalui pendidikan suatu negara dibangun. Kaum muda yang cerdas,</w:t>
      </w:r>
      <w:r w:rsidR="00CA21B8">
        <w:rPr>
          <w:rFonts w:ascii="Times New Roman" w:hAnsi="Times New Roman"/>
        </w:rPr>
        <w:t xml:space="preserve"> </w:t>
      </w:r>
      <w:r w:rsidRPr="003812EF">
        <w:rPr>
          <w:rFonts w:ascii="Times New Roman" w:hAnsi="Times New Roman"/>
          <w:lang w:val="en-US"/>
        </w:rPr>
        <w:t>pendidikan yang berkualitas menciptakan kaum muda yang cerdas, mempunyai cara pandang yang luas, cakap, cekatan dan bermutu menjadi kaum muda yang dapat memberikan pengaruh positif pada negara kedepannya. Mencapai tujuan pendidikan nasional dalam UU nomor 22 tahun 2003 pasal 3 perlu juga dipadankan dengan kualitas pendidikan. Kualitas guru dan kualitas siswa sangat berkaitan dalam meningkatkan kualitas pendidikan. Guru mempunyai peranan penting</w:t>
      </w:r>
      <w:r w:rsidR="00CA21B8">
        <w:rPr>
          <w:rFonts w:ascii="Times New Roman" w:hAnsi="Times New Roman"/>
        </w:rPr>
        <w:t xml:space="preserve"> </w:t>
      </w:r>
      <w:r w:rsidRPr="003812EF">
        <w:rPr>
          <w:rFonts w:ascii="Times New Roman" w:hAnsi="Times New Roman"/>
          <w:lang w:val="en-US"/>
        </w:rPr>
        <w:t>dalam mencapai tujuan pembelajaran, karena guru sebagai pengelola dalam kegiatan tersebut. Diharapkan guru juga mempunyai potensi yang cukup, memenuhi standar kompetensi dan memenuhi syarat. Serta dalam meningkatkan kualitas suatu pendidikan harus diikuti pula dengan peningkatan kualitas siswa, baik dalam akademik maupun non akademik, peningkatan kualitas siswa salah satunya dapat dilihat pada hasil belajar siswa.</w:t>
      </w:r>
    </w:p>
    <w:p w:rsidR="003812EF" w:rsidRPr="003812EF" w:rsidRDefault="003812EF" w:rsidP="003812EF">
      <w:pPr>
        <w:spacing w:after="0"/>
        <w:ind w:firstLine="567"/>
        <w:jc w:val="both"/>
        <w:rPr>
          <w:rFonts w:ascii="Times New Roman" w:hAnsi="Times New Roman"/>
          <w:lang w:val="en-US"/>
        </w:rPr>
      </w:pPr>
      <w:r w:rsidRPr="003812EF">
        <w:rPr>
          <w:rFonts w:ascii="Times New Roman" w:hAnsi="Times New Roman"/>
          <w:lang w:val="en-US"/>
        </w:rPr>
        <w:t xml:space="preserve">Menurut </w:t>
      </w:r>
      <w:r w:rsidR="00CA21B8">
        <w:rPr>
          <w:rFonts w:ascii="Times New Roman" w:hAnsi="Times New Roman"/>
        </w:rPr>
        <w:t xml:space="preserve">Slameto </w:t>
      </w:r>
      <w:r w:rsidR="00CA21B8">
        <w:rPr>
          <w:rFonts w:ascii="Times New Roman" w:hAnsi="Times New Roman"/>
          <w:lang w:val="en-US"/>
        </w:rPr>
        <w:fldChar w:fldCharType="begin" w:fldLock="1"/>
      </w:r>
      <w:r w:rsidR="0049442D">
        <w:rPr>
          <w:rFonts w:ascii="Times New Roman" w:hAnsi="Times New Roman"/>
          <w:lang w:val="en-US"/>
        </w:rPr>
        <w:instrText>ADDIN CSL_CITATION {"citationItems":[{"id":"ITEM-1","itemData":{"author":[{"dropping-particle":"","family":"Slameto","given":"","non-dropping-particle":"","parse-names":false,"suffix":""}],"id":"ITEM-1","issued":{"date-parts":[["2013"]]},"publisher":"Bumi Aksara","publisher-place":"Jakarta","title":"Belajar dan Faktor-faktor yang mempengaruhinya","type":"book"},"uris":["http://www.mendeley.com/documents/?uuid=9ce4a3e2-4d3c-42a6-9caf-535c0bb692e9"]}],"mendeley":{"formattedCitation":"(Slameto, 2013)","plainTextFormattedCitation":"(Slameto, 2013)","previouslyFormattedCitation":"(Slameto, 2013)"},"properties":{"noteIndex":0},"schema":"https://github.com/citation-style-language/schema/raw/master/csl-citation.json"}</w:instrText>
      </w:r>
      <w:r w:rsidR="00CA21B8">
        <w:rPr>
          <w:rFonts w:ascii="Times New Roman" w:hAnsi="Times New Roman"/>
          <w:lang w:val="en-US"/>
        </w:rPr>
        <w:fldChar w:fldCharType="separate"/>
      </w:r>
      <w:r w:rsidR="00CA21B8" w:rsidRPr="00CA21B8">
        <w:rPr>
          <w:rFonts w:ascii="Times New Roman" w:hAnsi="Times New Roman"/>
          <w:noProof/>
          <w:lang w:val="en-US"/>
        </w:rPr>
        <w:t>(Slameto, 2013)</w:t>
      </w:r>
      <w:r w:rsidR="00CA21B8">
        <w:rPr>
          <w:rFonts w:ascii="Times New Roman" w:hAnsi="Times New Roman"/>
          <w:lang w:val="en-US"/>
        </w:rPr>
        <w:fldChar w:fldCharType="end"/>
      </w:r>
      <w:r w:rsidRPr="003812EF">
        <w:rPr>
          <w:rFonts w:ascii="Times New Roman" w:hAnsi="Times New Roman"/>
          <w:lang w:val="en-US"/>
        </w:rPr>
        <w:t>, “belajar ialah suatu proses usaha yang</w:t>
      </w:r>
      <w:r>
        <w:rPr>
          <w:rFonts w:ascii="Times New Roman" w:hAnsi="Times New Roman"/>
        </w:rPr>
        <w:t xml:space="preserve"> </w:t>
      </w:r>
      <w:r w:rsidRPr="003812EF">
        <w:rPr>
          <w:rFonts w:ascii="Times New Roman" w:hAnsi="Times New Roman"/>
          <w:lang w:val="en-US"/>
        </w:rPr>
        <w:t>dilakukan seseorang untuk memperoleh suatu perubahan tingkah laku yang baru secara keseluruhan, sebagai hasil pengalaman dalam berinteraksi dengan lingkungannya”. Jadi, belajar adalah usaha untuk merubah tingkah lakunya dari hasil proses interaksi dengan lingkungan dan pengalamannya. Penyelenggaraan suatu proses belajar mengajar tentunya</w:t>
      </w:r>
      <w:r w:rsidR="00CA21B8">
        <w:rPr>
          <w:rFonts w:ascii="Times New Roman" w:hAnsi="Times New Roman"/>
        </w:rPr>
        <w:t xml:space="preserve"> </w:t>
      </w:r>
      <w:r w:rsidRPr="003812EF">
        <w:rPr>
          <w:rFonts w:ascii="Times New Roman" w:hAnsi="Times New Roman"/>
          <w:lang w:val="en-US"/>
        </w:rPr>
        <w:t>dapat terlihat dari terjadinya perubahan yang di inginkan untuk mencapai suatu tujuan dalam proses pembelajaran, tujuan</w:t>
      </w:r>
      <w:r w:rsidR="00CA21B8">
        <w:rPr>
          <w:rFonts w:ascii="Times New Roman" w:hAnsi="Times New Roman"/>
        </w:rPr>
        <w:t xml:space="preserve"> </w:t>
      </w:r>
      <w:r w:rsidRPr="003812EF">
        <w:rPr>
          <w:rFonts w:ascii="Times New Roman" w:hAnsi="Times New Roman"/>
          <w:lang w:val="en-US"/>
        </w:rPr>
        <w:t>tersebut berupa hasil belajar siswa yang sudah di targetkan sejak di mulainya suatu proses pembelajaran. Hasil belajar tersebut dapat berupa angka ataupun perubahan pola perilaku siswa terhadap lingkungan sekitarnya yang merupakan hasil proses pembelajaran yang di tempuh. Belajar sendiri dapat diartikan sebagai aktifitas yang secara sadar di lakukan oleh siswa dalam</w:t>
      </w:r>
      <w:r w:rsidR="00CA21B8">
        <w:rPr>
          <w:rFonts w:ascii="Times New Roman" w:hAnsi="Times New Roman"/>
        </w:rPr>
        <w:t xml:space="preserve"> </w:t>
      </w:r>
      <w:r w:rsidRPr="003812EF">
        <w:rPr>
          <w:rFonts w:ascii="Times New Roman" w:hAnsi="Times New Roman"/>
          <w:lang w:val="en-US"/>
        </w:rPr>
        <w:t>mendapatkan suatu perubahan tingkah laku yang terkait dengan segi-segi pengetahuan, keterampilan</w:t>
      </w:r>
      <w:r w:rsidR="0049442D">
        <w:rPr>
          <w:rFonts w:ascii="Times New Roman" w:hAnsi="Times New Roman"/>
          <w:lang w:val="en-US"/>
        </w:rPr>
        <w:t>, kecakapan dan sebagainya</w:t>
      </w:r>
      <w:r w:rsidRPr="003812EF">
        <w:rPr>
          <w:rFonts w:ascii="Times New Roman" w:hAnsi="Times New Roman"/>
          <w:lang w:val="en-US"/>
        </w:rPr>
        <w:t xml:space="preserve"> </w:t>
      </w:r>
      <w:r w:rsidR="0049442D">
        <w:rPr>
          <w:rFonts w:ascii="Times New Roman" w:hAnsi="Times New Roman"/>
          <w:lang w:val="en-US"/>
        </w:rPr>
        <w:fldChar w:fldCharType="begin" w:fldLock="1"/>
      </w:r>
      <w:r w:rsidR="004B1374">
        <w:rPr>
          <w:rFonts w:ascii="Times New Roman" w:hAnsi="Times New Roman"/>
          <w:lang w:val="en-US"/>
        </w:rPr>
        <w:instrText>ADDIN CSL_CITATION {"citationItems":[{"id":"ITEM-1","itemData":{"author":[{"dropping-particle":"","family":"Nasution","given":"","non-dropping-particle":"","parse-names":false,"suffix":""}],"id":"ITEM-1","issued":{"date-parts":[["2006"]]},"publisher":"Bumi Aksara","publisher-place":"Jakarta","title":"Teknologi Pendidikan","type":"book"},"uris":["http://www.mendeley.com/documents/?uuid=2e75cd9e-9a59-4915-a941-8e02a4ddb367"]}],"mendeley":{"formattedCitation":"(Nasution, 2006)","plainTextFormattedCitation":"(Nasution, 2006)","previouslyFormattedCitation":"(Nasution, 2006)"},"properties":{"noteIndex":0},"schema":"https://github.com/citation-style-language/schema/raw/master/csl-citation.json"}</w:instrText>
      </w:r>
      <w:r w:rsidR="0049442D">
        <w:rPr>
          <w:rFonts w:ascii="Times New Roman" w:hAnsi="Times New Roman"/>
          <w:lang w:val="en-US"/>
        </w:rPr>
        <w:fldChar w:fldCharType="separate"/>
      </w:r>
      <w:r w:rsidR="0049442D" w:rsidRPr="0049442D">
        <w:rPr>
          <w:rFonts w:ascii="Times New Roman" w:hAnsi="Times New Roman"/>
          <w:noProof/>
          <w:lang w:val="en-US"/>
        </w:rPr>
        <w:t>(Nasution, 2006)</w:t>
      </w:r>
      <w:r w:rsidR="0049442D">
        <w:rPr>
          <w:rFonts w:ascii="Times New Roman" w:hAnsi="Times New Roman"/>
          <w:lang w:val="en-US"/>
        </w:rPr>
        <w:fldChar w:fldCharType="end"/>
      </w:r>
      <w:r w:rsidR="0049442D">
        <w:rPr>
          <w:rFonts w:ascii="Times New Roman" w:hAnsi="Times New Roman"/>
        </w:rPr>
        <w:t>. H</w:t>
      </w:r>
      <w:r w:rsidRPr="003812EF">
        <w:rPr>
          <w:rFonts w:ascii="Times New Roman" w:hAnsi="Times New Roman"/>
          <w:lang w:val="en-US"/>
        </w:rPr>
        <w:t>asil belajar merupakan hasil yang di dapat dari interaksi tindakan belajar mengajar serta biasanya di perlihatkan dengan nilai tes yang di tunjukkan oleh guru. Hasil</w:t>
      </w:r>
      <w:r w:rsidR="00CA21B8">
        <w:rPr>
          <w:rFonts w:ascii="Times New Roman" w:hAnsi="Times New Roman"/>
        </w:rPr>
        <w:t xml:space="preserve"> </w:t>
      </w:r>
      <w:r w:rsidRPr="003812EF">
        <w:rPr>
          <w:rFonts w:ascii="Times New Roman" w:hAnsi="Times New Roman"/>
          <w:lang w:val="en-US"/>
        </w:rPr>
        <w:t xml:space="preserve">belajar tidak hanya berwujud dalam bentuk angka akan tetapi juga dapat pula terlihat dari pola perubahan perilaku siswa yang di dapatkannya setelah menerima suatu pembelajaran dan hasil dari pembelajaran tersebut berdampak pada perubahan pola perilaku siswa, entah dari segi berkembangnya potensi yang siswa miliki ataupun berkembangnya pola fikir siswa menjadi lebih kritis dan kreatif terhadap suatu konsep pembelajaran yang di ajarkan atau yang siswa temui di kehidupan sehari-hari siswa. Hasil belajar adalah suatu perolehan capaian siswa setelah melaksanakan kegiatan belajar mengajar berupa informasi atau bukti. Hasil belajar siswa dijadikan tolak ukur dari seberapa jauh pemahaman materi yang telah diajarkan. Hasil belajar memiliki peran yang sangat penting dalam suatu proses pembelajaran, proses penilaian yang di lakukan oleh guru akan memberikan informasi-informasi penting yang berkaitan dengan kemajuan siswa mengenai upaya dalam mencapai tujuan belajar siswa dengan melalui kegiatan belajar mengajar. Dan dari informasi-informasi tersebut guru dapat merencanakan proses belajar </w:t>
      </w:r>
      <w:r w:rsidRPr="003812EF">
        <w:rPr>
          <w:rFonts w:ascii="Times New Roman" w:hAnsi="Times New Roman"/>
          <w:lang w:val="en-US"/>
        </w:rPr>
        <w:lastRenderedPageBreak/>
        <w:t xml:space="preserve">mengajar lebih lanjut dan mengetahui kekurangan yang harus di perbaiki oleh guru agar hasil belajar siswa dapat mencapai target yang sudah di tentukan. </w:t>
      </w:r>
      <w:r w:rsidR="004B1374">
        <w:rPr>
          <w:rFonts w:ascii="Times New Roman" w:hAnsi="Times New Roman"/>
          <w:lang w:val="en-US"/>
        </w:rPr>
        <w:fldChar w:fldCharType="begin" w:fldLock="1"/>
      </w:r>
      <w:r w:rsidR="004B1374">
        <w:rPr>
          <w:rFonts w:ascii="Times New Roman" w:hAnsi="Times New Roman"/>
          <w:lang w:val="en-US"/>
        </w:rPr>
        <w:instrText>ADDIN CSL_CITATION {"citationItems":[{"id":"ITEM-1","itemData":{"author":[{"dropping-particle":"","family":"Dimyanti","given":"","non-dropping-particle":"","parse-names":false,"suffix":""}],"id":"ITEM-1","issued":{"date-parts":[["2006"]]},"publisher":"Rineka Cipta","publisher-place":"Jakarta","title":"Belajar dan Pembelajaran","type":"book"},"uris":["http://www.mendeley.com/documents/?uuid=543e7e5c-556d-4ea9-81e6-f94f977ba4e9"]}],"mendeley":{"formattedCitation":"(Dimyanti, 2006)","plainTextFormattedCitation":"(Dimyanti, 2006)","previouslyFormattedCitation":"(Dimyanti, 2006)"},"properties":{"noteIndex":0},"schema":"https://github.com/citation-style-language/schema/raw/master/csl-citation.json"}</w:instrText>
      </w:r>
      <w:r w:rsidR="004B1374">
        <w:rPr>
          <w:rFonts w:ascii="Times New Roman" w:hAnsi="Times New Roman"/>
          <w:lang w:val="en-US"/>
        </w:rPr>
        <w:fldChar w:fldCharType="separate"/>
      </w:r>
      <w:r w:rsidR="004B1374" w:rsidRPr="004B1374">
        <w:rPr>
          <w:rFonts w:ascii="Times New Roman" w:hAnsi="Times New Roman"/>
          <w:noProof/>
          <w:lang w:val="en-US"/>
        </w:rPr>
        <w:t>(Dimyanti, 2006)</w:t>
      </w:r>
      <w:r w:rsidR="004B1374">
        <w:rPr>
          <w:rFonts w:ascii="Times New Roman" w:hAnsi="Times New Roman"/>
          <w:lang w:val="en-US"/>
        </w:rPr>
        <w:fldChar w:fldCharType="end"/>
      </w:r>
      <w:r w:rsidRPr="003812EF">
        <w:rPr>
          <w:rFonts w:ascii="Times New Roman" w:hAnsi="Times New Roman"/>
          <w:lang w:val="en-US"/>
        </w:rPr>
        <w:t>, mengemukakan evalusi dari hasil belajara adalah proses dalam menentukan nilai belajar siswa dengan kegiatan penilaian ataupun dengan pengukuran hasil belajar siswa. Hasil belajar siswa dinyatakan meningkat apabila kemampuan yang dimiliki siswa mengalami perubahan yang lebih baik dari sebelumnya setelah di lakukannya proses be</w:t>
      </w:r>
      <w:r w:rsidR="004B1374">
        <w:rPr>
          <w:rFonts w:ascii="Times New Roman" w:hAnsi="Times New Roman"/>
          <w:lang w:val="en-US"/>
        </w:rPr>
        <w:t xml:space="preserve">lajar mengajar. Suprijono 2009 </w:t>
      </w:r>
      <w:r w:rsidR="004B1374">
        <w:rPr>
          <w:rFonts w:ascii="Times New Roman" w:hAnsi="Times New Roman"/>
          <w:lang w:val="en-US"/>
        </w:rPr>
        <w:fldChar w:fldCharType="begin" w:fldLock="1"/>
      </w:r>
      <w:r w:rsidR="004B1374">
        <w:rPr>
          <w:rFonts w:ascii="Times New Roman" w:hAnsi="Times New Roman"/>
          <w:lang w:val="en-US"/>
        </w:rPr>
        <w:instrText>ADDIN CSL_CITATION {"citationItems":[{"id":"ITEM-1","itemData":{"author":[{"dropping-particle":"","family":"Thobrani dan Mustofa","given":"","non-dropping-particle":"","parse-names":false,"suffix":""}],"id":"ITEM-1","issued":{"date-parts":[["2012"]]},"publisher":"Ar-Ruzz Media","publisher-place":"Yogyakarta","title":"Belajar dan Pembelajaran","type":"book"},"uris":["http://www.mendeley.com/documents/?uuid=94ca2e13-13c4-4b0c-ac64-d30187fea733"]}],"mendeley":{"formattedCitation":"(Thobrani dan Mustofa, 2012)","plainTextFormattedCitation":"(Thobrani dan Mustofa, 2012)","previouslyFormattedCitation":"(Thobrani dan Mustofa, 2012)"},"properties":{"noteIndex":0},"schema":"https://github.com/citation-style-language/schema/raw/master/csl-citation.json"}</w:instrText>
      </w:r>
      <w:r w:rsidR="004B1374">
        <w:rPr>
          <w:rFonts w:ascii="Times New Roman" w:hAnsi="Times New Roman"/>
          <w:lang w:val="en-US"/>
        </w:rPr>
        <w:fldChar w:fldCharType="separate"/>
      </w:r>
      <w:r w:rsidR="004B1374" w:rsidRPr="004B1374">
        <w:rPr>
          <w:rFonts w:ascii="Times New Roman" w:hAnsi="Times New Roman"/>
          <w:noProof/>
          <w:lang w:val="en-US"/>
        </w:rPr>
        <w:t>(Thobrani dan Mustofa, 2012)</w:t>
      </w:r>
      <w:r w:rsidR="004B1374">
        <w:rPr>
          <w:rFonts w:ascii="Times New Roman" w:hAnsi="Times New Roman"/>
          <w:lang w:val="en-US"/>
        </w:rPr>
        <w:fldChar w:fldCharType="end"/>
      </w:r>
      <w:r w:rsidRPr="003812EF">
        <w:rPr>
          <w:rFonts w:ascii="Times New Roman" w:hAnsi="Times New Roman"/>
          <w:lang w:val="en-US"/>
        </w:rPr>
        <w:t xml:space="preserve">. Menyatakan hasil belajar merupakan hasil dari pola-pola perbuatan, nilai-nilai, pengertian-pengertian, apresiasi, sikap- sikap serta keterampilan. Sedangkan </w:t>
      </w:r>
      <w:r w:rsidR="004B1374">
        <w:rPr>
          <w:rFonts w:ascii="Times New Roman" w:hAnsi="Times New Roman"/>
          <w:lang w:val="en-US"/>
        </w:rPr>
        <w:fldChar w:fldCharType="begin" w:fldLock="1"/>
      </w:r>
      <w:r w:rsidR="004B1374">
        <w:rPr>
          <w:rFonts w:ascii="Times New Roman" w:hAnsi="Times New Roman"/>
          <w:lang w:val="en-US"/>
        </w:rPr>
        <w:instrText>ADDIN CSL_CITATION {"citationItems":[{"id":"ITEM-1","itemData":{"author":[{"dropping-particle":"","family":"Darsono","given":"","non-dropping-particle":"","parse-names":false,"suffix":""}],"id":"ITEM-1","issued":{"date-parts":[["2000"]]},"publisher":"CV. Ikip Semarang Press","publisher-place":"Semarang","title":"Belajar Pembelajaran.","type":"book"},"uris":["http://www.mendeley.com/documents/?uuid=c7ac44a9-8b9a-43b9-aa15-6f3fb41fcc24"]}],"mendeley":{"formattedCitation":"(Darsono, 2000)","plainTextFormattedCitation":"(Darsono, 2000)","previouslyFormattedCitation":"(Darsono, 2000)"},"properties":{"noteIndex":0},"schema":"https://github.com/citation-style-language/schema/raw/master/csl-citation.json"}</w:instrText>
      </w:r>
      <w:r w:rsidR="004B1374">
        <w:rPr>
          <w:rFonts w:ascii="Times New Roman" w:hAnsi="Times New Roman"/>
          <w:lang w:val="en-US"/>
        </w:rPr>
        <w:fldChar w:fldCharType="separate"/>
      </w:r>
      <w:r w:rsidR="004B1374" w:rsidRPr="004B1374">
        <w:rPr>
          <w:rFonts w:ascii="Times New Roman" w:hAnsi="Times New Roman"/>
          <w:noProof/>
          <w:lang w:val="en-US"/>
        </w:rPr>
        <w:t>(Darsono, 2000)</w:t>
      </w:r>
      <w:r w:rsidR="004B1374">
        <w:rPr>
          <w:rFonts w:ascii="Times New Roman" w:hAnsi="Times New Roman"/>
          <w:lang w:val="en-US"/>
        </w:rPr>
        <w:fldChar w:fldCharType="end"/>
      </w:r>
      <w:r w:rsidRPr="003812EF">
        <w:rPr>
          <w:rFonts w:ascii="Times New Roman" w:hAnsi="Times New Roman"/>
          <w:lang w:val="en-US"/>
        </w:rPr>
        <w:t xml:space="preserve"> “hasil belajar merupakan perubahan-perubahan yang berkaitan dengan pengetahuan atau kognitif, keterampilan atau psikomotorik, dan sikap atau afektif”. </w:t>
      </w:r>
    </w:p>
    <w:p w:rsidR="003812EF" w:rsidRPr="003812EF" w:rsidRDefault="003812EF" w:rsidP="003812EF">
      <w:pPr>
        <w:spacing w:after="0"/>
        <w:ind w:firstLine="567"/>
        <w:jc w:val="both"/>
        <w:rPr>
          <w:rFonts w:ascii="Times New Roman" w:hAnsi="Times New Roman"/>
          <w:lang w:val="en-US"/>
        </w:rPr>
      </w:pPr>
      <w:r w:rsidRPr="003812EF">
        <w:rPr>
          <w:rFonts w:ascii="Times New Roman" w:hAnsi="Times New Roman"/>
          <w:lang w:val="en-US"/>
        </w:rPr>
        <w:t>Hasil belajar yang diperoleh siswa dipengaruhi dari kebiasaan selama proses belajarnya. Kegiatan proses pembelajaran yang tercapai mempengaruhi tingkat pemahaman siswa yang beimbas pada hasil belajarnya, khususnya pada mata pelajaran Ilmu Pengetahuan Sosial. Undang-undang nomor 22 tahun 2006 tentang Standar Isi, mata pelajaran Ilmu Pengetahuan Sosial (IPS) adalah hasil perpaduan dari berbagai mata dengan memiliki ciri khas yang sama yaitu, membahas persoalan-persoalan sosial di lingkungan sekitar sesuai dengan fakta yang terjadi. Tujuan diajarkan mata pelajaran IPS di SD guna meningkatkan kualitas pendidikan dan menjadikan generasi yang bermutu dengan ilmu pengetahuan yang luas dengan memahami konsep dasar ilmu sosial. Diharapkan siswa mampu menanggapi gejala dan masalah sosial.</w:t>
      </w:r>
    </w:p>
    <w:p w:rsidR="003812EF" w:rsidRPr="003812EF" w:rsidRDefault="003812EF" w:rsidP="003812EF">
      <w:pPr>
        <w:spacing w:after="0"/>
        <w:ind w:firstLine="567"/>
        <w:jc w:val="both"/>
        <w:rPr>
          <w:rFonts w:ascii="Times New Roman" w:hAnsi="Times New Roman"/>
          <w:lang w:val="en-US"/>
        </w:rPr>
      </w:pPr>
      <w:r w:rsidRPr="003812EF">
        <w:rPr>
          <w:rFonts w:ascii="Times New Roman" w:hAnsi="Times New Roman"/>
          <w:lang w:val="en-US"/>
        </w:rPr>
        <w:t>Pembelajaran IPS bertujuan untuk meningkatkan kemampuan berpikir siswa, menambah pengetahuan siswa dan meningkatkan kemampuan dalam memahami konsep dasar ilmu sosial sehingga siswa mampu menanggapi gejala dan masalah sosial. Memahami materi-materi pada pembelajaran IPS siswa sekolah dasar masih kurang maksimal. Hal ini disebabkan karena kegiatan pembelajaran IPS, bagi sebagian besar siswa sangat membosankan. Karena, isi buku mata pelajaran IPS, pada umumnya berwarna hitam putih (jarang yang berwarna) dengan sedikit ilustrasi. Sehingga siswa lebih memilih melakukan hal yang lain dari pada membaca buku. Kemudian metode yang digunakan oleh guru masih menggunakan metode konvensional atau ceramah yang membuat siswa bosan dan kurang tertarik untuk memperhatikan kegiatan pembelajaran IPS. Berdasarkan observasi yang telah dilakukan di SD Negeri Kepanjen 1</w:t>
      </w:r>
      <w:r w:rsidR="004B1374">
        <w:rPr>
          <w:rFonts w:ascii="Times New Roman" w:hAnsi="Times New Roman"/>
        </w:rPr>
        <w:t xml:space="preserve"> </w:t>
      </w:r>
      <w:r w:rsidRPr="003812EF">
        <w:rPr>
          <w:rFonts w:ascii="Times New Roman" w:hAnsi="Times New Roman"/>
          <w:lang w:val="en-US"/>
        </w:rPr>
        <w:t>Jombang</w:t>
      </w:r>
      <w:r w:rsidR="004B1374">
        <w:rPr>
          <w:rFonts w:ascii="Times New Roman" w:hAnsi="Times New Roman"/>
        </w:rPr>
        <w:t xml:space="preserve"> </w:t>
      </w:r>
      <w:r w:rsidRPr="003812EF">
        <w:rPr>
          <w:rFonts w:ascii="Times New Roman" w:hAnsi="Times New Roman"/>
          <w:lang w:val="en-US"/>
        </w:rPr>
        <w:t>diperoleh data bahwa kegiatan pembelajaran IPS, bagi sebagian besar siswa sangat membosankan. Hal ini disebabkan karena, isi buku mata pelajaran IPS itu sendiri, kurang menarik minat siswa untuk membaca atau isi buku sedikit ilustrasi sehingga siswa malas dan tidak tertarik untuk membacanya. Sehingga siswa lebih memilih melakukan hal yang lain dari pada membaca buku. Kemudian, guru pada saat proses pembelajaran masih banyak yang menggunakan metode yang konvensional, metode yang monoton yaitu metode ceramah yang tidak melibatkan siswa. Metode ceramah yang tidak cukup untuk mendidik siswa mengembangkan pengetahuan, sikap dan keterampilan. Serta, proses pembelajaran IPS</w:t>
      </w:r>
      <w:r>
        <w:rPr>
          <w:rFonts w:ascii="Times New Roman" w:hAnsi="Times New Roman"/>
        </w:rPr>
        <w:t xml:space="preserve"> </w:t>
      </w:r>
      <w:r w:rsidRPr="003812EF">
        <w:rPr>
          <w:rFonts w:ascii="Times New Roman" w:hAnsi="Times New Roman"/>
          <w:lang w:val="en-US"/>
        </w:rPr>
        <w:t>di kelas masih berpusatkan pada guru (teacher centre). Sehingga siswa tidak dapat mengembangkan berpikir kritis siswa dalam pembelajaran tersebut. Guru masih kurang tepat menggunakan metode pembelajaran yang digunakan.</w:t>
      </w:r>
    </w:p>
    <w:p w:rsidR="003812EF" w:rsidRPr="003812EF" w:rsidRDefault="003812EF" w:rsidP="003812EF">
      <w:pPr>
        <w:spacing w:after="0"/>
        <w:ind w:firstLine="567"/>
        <w:jc w:val="both"/>
        <w:rPr>
          <w:rFonts w:ascii="Times New Roman" w:hAnsi="Times New Roman"/>
          <w:lang w:val="en-US"/>
        </w:rPr>
      </w:pPr>
      <w:r w:rsidRPr="003812EF">
        <w:rPr>
          <w:rFonts w:ascii="Times New Roman" w:hAnsi="Times New Roman"/>
          <w:lang w:val="en-US"/>
        </w:rPr>
        <w:t xml:space="preserve">Penerapan metode mendongeng (story telling) merupakan salah satu cara guna memacu semangat, dan tertarik saat pembelajaran berlangsung untuk meningkatkan hasil belajar IPS siswa kelas IV SD Negeri Jatirejo secara bertahap. Menurut </w:t>
      </w:r>
      <w:r w:rsidR="004B1374">
        <w:rPr>
          <w:rFonts w:ascii="Times New Roman" w:hAnsi="Times New Roman"/>
        </w:rPr>
        <w:t>Agus</w:t>
      </w:r>
      <w:r w:rsidR="0065083E">
        <w:rPr>
          <w:rFonts w:ascii="Times New Roman" w:hAnsi="Times New Roman"/>
        </w:rPr>
        <w:t xml:space="preserve"> (</w:t>
      </w:r>
      <w:r w:rsidR="0065083E" w:rsidRPr="004B1374">
        <w:rPr>
          <w:rFonts w:ascii="Times New Roman" w:hAnsi="Times New Roman"/>
          <w:noProof/>
          <w:lang w:val="en-US"/>
        </w:rPr>
        <w:t>2008</w:t>
      </w:r>
      <w:r w:rsidR="0065083E">
        <w:rPr>
          <w:rFonts w:ascii="Times New Roman" w:hAnsi="Times New Roman"/>
          <w:noProof/>
        </w:rPr>
        <w:t>:20)</w:t>
      </w:r>
      <w:r w:rsidR="004B1374">
        <w:rPr>
          <w:rFonts w:ascii="Times New Roman" w:hAnsi="Times New Roman"/>
        </w:rPr>
        <w:t xml:space="preserve">, </w:t>
      </w:r>
      <w:r w:rsidRPr="003812EF">
        <w:rPr>
          <w:rFonts w:ascii="Times New Roman" w:hAnsi="Times New Roman"/>
          <w:lang w:val="en-US"/>
        </w:rPr>
        <w:t>mengemukakan, definisi mendongeng adalah kegiatan menceritakan atau menyampaikan suatu kisah dengan bahasa lisan yang dilakukan oleh seseorang</w:t>
      </w:r>
      <w:r w:rsidR="004B1374">
        <w:rPr>
          <w:rFonts w:ascii="Times New Roman" w:hAnsi="Times New Roman"/>
        </w:rPr>
        <w:t xml:space="preserve"> </w:t>
      </w:r>
      <w:r w:rsidR="004B1374">
        <w:rPr>
          <w:rFonts w:ascii="Times New Roman" w:hAnsi="Times New Roman"/>
          <w:lang w:val="en-US"/>
        </w:rPr>
        <w:fldChar w:fldCharType="begin" w:fldLock="1"/>
      </w:r>
      <w:r w:rsidR="004B1374">
        <w:rPr>
          <w:rFonts w:ascii="Times New Roman" w:hAnsi="Times New Roman"/>
          <w:lang w:val="en-US"/>
        </w:rPr>
        <w:instrText>ADDIN CSL_CITATION {"citationItems":[{"id":"ITEM-1","itemData":{"author":[{"dropping-particle":"","family":"Agus D.S","given":"","non-dropping-particle":"","parse-names":false,"suffix":""}],"id":"ITEM-1","issued":{"date-parts":[["2008"]]},"publisher":"Kanisius","publisher-place":"Yogyakarta","title":"Mendongeng Bareng Kak Agus D. S Yuk","type":"book"},"uris":["http://www.mendeley.com/documents/?uuid=94d217ab-dbd3-45be-af08-c45132a25162"]}],"mendeley":{"formattedCitation":"(Agus D.S, 2008)","plainTextFormattedCitation":"(Agus D.S, 2008)","previouslyFormattedCitation":"(Agus D.S, 2008)"},"properties":{"noteIndex":0},"schema":"https://github.com/citation-style-language/schema/raw/master/csl-citation.json"}</w:instrText>
      </w:r>
      <w:r w:rsidR="004B1374">
        <w:rPr>
          <w:rFonts w:ascii="Times New Roman" w:hAnsi="Times New Roman"/>
          <w:lang w:val="en-US"/>
        </w:rPr>
        <w:fldChar w:fldCharType="separate"/>
      </w:r>
      <w:r w:rsidR="004B1374" w:rsidRPr="004B1374">
        <w:rPr>
          <w:rFonts w:ascii="Times New Roman" w:hAnsi="Times New Roman"/>
          <w:noProof/>
          <w:lang w:val="en-US"/>
        </w:rPr>
        <w:t>(Agus D.S, 2008)</w:t>
      </w:r>
      <w:r w:rsidR="004B1374">
        <w:rPr>
          <w:rFonts w:ascii="Times New Roman" w:hAnsi="Times New Roman"/>
          <w:lang w:val="en-US"/>
        </w:rPr>
        <w:fldChar w:fldCharType="end"/>
      </w:r>
      <w:r w:rsidRPr="003812EF">
        <w:rPr>
          <w:rFonts w:ascii="Times New Roman" w:hAnsi="Times New Roman"/>
          <w:lang w:val="en-US"/>
        </w:rPr>
        <w:t>. Menurut Andi Yudha (2009:19), bercerita adalah proces menumbukan ide-ide baru, sehingga potensi anak-anak tergali baik ilmu pengetahuan, kepedulian, budi pekerti, emosi, keindahan, dengan mengaktifkan otak mereka</w:t>
      </w:r>
      <w:r w:rsidR="0065083E">
        <w:rPr>
          <w:rFonts w:ascii="Times New Roman" w:hAnsi="Times New Roman"/>
        </w:rPr>
        <w:t xml:space="preserve"> </w:t>
      </w:r>
      <w:r w:rsidR="0065083E">
        <w:rPr>
          <w:rFonts w:ascii="Times New Roman" w:hAnsi="Times New Roman"/>
          <w:lang w:val="en-US"/>
        </w:rPr>
        <w:fldChar w:fldCharType="begin" w:fldLock="1"/>
      </w:r>
      <w:r w:rsidR="00FB064A">
        <w:rPr>
          <w:rFonts w:ascii="Times New Roman" w:hAnsi="Times New Roman"/>
          <w:lang w:val="en-US"/>
        </w:rPr>
        <w:instrText>ADDIN CSL_CITATION {"citationItems":[{"id":"ITEM-1","itemData":{"author":[{"dropping-particle":"","family":"Andi Yudha","given":"","non-dropping-particle":"","parse-names":false,"suffix":""}],"id":"ITEM-1","issued":{"date-parts":[["2009"]]},"publisher":"Mizan Media Utama","publisher-place":"Bandung","title":"Cara Pintar Mendongeng","type":"book"},"uris":["http://www.mendeley.com/documents/?uuid=68a89ae3-0d1c-46e3-9398-1f47f53c8b3c"]}],"mendeley":{"formattedCitation":"(Andi Yudha, 2009)","plainTextFormattedCitation":"(Andi Yudha, 2009)","previouslyFormattedCitation":"(Andi Yudha, 2009)"},"properties":{"noteIndex":0},"schema":"https://github.com/citation-style-language/schema/raw/master/csl-citation.json"}</w:instrText>
      </w:r>
      <w:r w:rsidR="0065083E">
        <w:rPr>
          <w:rFonts w:ascii="Times New Roman" w:hAnsi="Times New Roman"/>
          <w:lang w:val="en-US"/>
        </w:rPr>
        <w:fldChar w:fldCharType="separate"/>
      </w:r>
      <w:r w:rsidR="0065083E" w:rsidRPr="0065083E">
        <w:rPr>
          <w:rFonts w:ascii="Times New Roman" w:hAnsi="Times New Roman"/>
          <w:noProof/>
          <w:lang w:val="en-US"/>
        </w:rPr>
        <w:t>(Andi Yudha, 2009)</w:t>
      </w:r>
      <w:r w:rsidR="0065083E">
        <w:rPr>
          <w:rFonts w:ascii="Times New Roman" w:hAnsi="Times New Roman"/>
          <w:lang w:val="en-US"/>
        </w:rPr>
        <w:fldChar w:fldCharType="end"/>
      </w:r>
      <w:r w:rsidRPr="003812EF">
        <w:rPr>
          <w:rFonts w:ascii="Times New Roman" w:hAnsi="Times New Roman"/>
          <w:lang w:val="en-US"/>
        </w:rPr>
        <w:t>. Pada penelitian ini bertujuan untuk meningkatkan kemampuan dalam memahami konsep dasar ilmu sosial dan perubahan perilaku siswa dalam pembelajaran IPS. Penelitian ini menitik beratkan pada penggunaan metode mendongeng yang diharapkan dapat mencapai tujuan tersebut. Dengan menggunakan metode mendongeng diharapkan kemampuan siswa dalam memahami konsep dasar ilmu sosial dapat meningkat sesuai dengan tujuan pembelajaran. Jadi, hasil belajar IPS yang diperoleh berupa nilai, yang berasal dari 3 aspek yakni kognitif, psikomotorik dan afektif, dengan menerapkan penggunaan metode mendongeng (story telling).</w:t>
      </w:r>
    </w:p>
    <w:p w:rsidR="003812EF" w:rsidRDefault="003812EF" w:rsidP="003812EF">
      <w:pPr>
        <w:spacing w:after="0"/>
        <w:ind w:firstLine="567"/>
        <w:jc w:val="both"/>
        <w:rPr>
          <w:rFonts w:ascii="Times New Roman" w:hAnsi="Times New Roman"/>
          <w:lang w:val="en-US"/>
        </w:rPr>
      </w:pPr>
      <w:r w:rsidRPr="003812EF">
        <w:rPr>
          <w:rFonts w:ascii="Times New Roman" w:hAnsi="Times New Roman"/>
          <w:lang w:val="en-US"/>
        </w:rPr>
        <w:lastRenderedPageBreak/>
        <w:t>Jadi, mendongeng dalam penelitian ini adalah sebuah seni dengan cara mengisahkan suatu peristiwa untuk menyenangkan para penonton secara langsung tentang peristiwa-peristiwa nyata maupun khayalan yang diambil dari sumber-sumber lainnya-lisan, naskah puitis dan atau prosa, tertulis atau rekaman dan melibatkan vokalisasi, musik, gerak tubuh atau gambar. Membiasakan siswa untuk mendongeng sekitar 10-15 menit secara bergantian tanpa membaca teks bacaan di depan kelas atau memperhatikan dongeng yang sedang disampaikan saat proses pembelajaran IPS digunakan sebagai salah satu cara untuk meningkatkan hasil belajar IPS siswa. Diharapkan metode mendongeng (story telling) dapat meningkatkan hasil belajar IPS siswa, sehingga siswa lebih semangat dan tertarik pada saat pembelajaran berlangsung, karena dongeng mempunyai 6 keunggulan, yaitu menumbuhkan kekuatan pikiran-tubuh menyembuhkan, menumbuhkan sikap disiplin, memberi inspirasi, memunculkan perubahan dan membangkitkan emosi.</w:t>
      </w:r>
    </w:p>
    <w:p w:rsidR="003812EF" w:rsidRPr="003812EF" w:rsidRDefault="003812EF" w:rsidP="003812EF">
      <w:pPr>
        <w:spacing w:after="0"/>
        <w:ind w:firstLine="567"/>
        <w:jc w:val="both"/>
        <w:rPr>
          <w:rFonts w:ascii="Times New Roman" w:hAnsi="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9F4D6F" w:rsidRDefault="009F4D6F" w:rsidP="009F4D6F">
      <w:pPr>
        <w:pStyle w:val="BodyText"/>
        <w:tabs>
          <w:tab w:val="left" w:pos="426"/>
        </w:tabs>
        <w:spacing w:after="0"/>
        <w:ind w:firstLine="567"/>
        <w:jc w:val="both"/>
        <w:rPr>
          <w:rFonts w:ascii="Times New Roman" w:hAnsi="Times New Roman" w:cs="Times New Roman"/>
          <w:lang w:val="en-US"/>
        </w:rPr>
      </w:pPr>
      <w:r w:rsidRPr="009F4D6F">
        <w:rPr>
          <w:rFonts w:ascii="Times New Roman" w:hAnsi="Times New Roman" w:cs="Times New Roman"/>
          <w:lang w:val="en-US"/>
        </w:rPr>
        <w:t>Dalam penelitian ini peneliti menggunakan metode kuantitatif, metode tersebut digunakan untuk mengetahui pengaruh penggunaan metode mendongeng (story telling) dan hasil belajar IPS peserta didik. Penelitian ini dilakukan untuk mengetahui ada tidaknya pengaruh penggunaan metode mendongeng (story telling). Pada dasarnya penelitian ini adalah pembentukan dua kelompok yang dibandingkan satu sama. Sampel terdapat dua bagian yaitu kelompok eksperimen yang diberikan pembelajaran dengan metode mendongeng (Story Telling) dengan kelompok kontrol dengan pembelajaran konvensional dan tanpa adanya metode mendongeng (Story Telling). Peneliti menetapkan tempat penelitian di SD Negeri Kepanjen 1 Jombang. Pada penelitian ini peneliti menggunakan pendekatan eksperimen yaitu (nonequevalent control group design). Populasi dan sampel yang digunakan penelitian adalah keseluruhan peserta didik kelas IV SD Negeri Kepanjen 1 Jombang. Teknik pengumpulan data yang digunakan peneliti dalam memperoleh data/informasi adalah T-tes (pretest-posttest). Sedangkan teknik analisis data yang digunakan adalah dengan uji T-test untuk memperoleh hasil belajar IPS siswa serta mengetahui apakah ada pengaruh dari pembelajaran menggunakan metode mendongeng (story telling).</w:t>
      </w:r>
    </w:p>
    <w:p w:rsidR="009F4D6F" w:rsidRPr="009F4D6F" w:rsidRDefault="009F4D6F" w:rsidP="009F4D6F">
      <w:pPr>
        <w:pStyle w:val="BodyText"/>
        <w:tabs>
          <w:tab w:val="left" w:pos="426"/>
        </w:tabs>
        <w:spacing w:after="0"/>
        <w:ind w:firstLine="567"/>
        <w:jc w:val="both"/>
        <w:rPr>
          <w:rFonts w:ascii="Times New Roman" w:hAnsi="Times New Roman" w:cs="Times New Roman"/>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E025C6" w:rsidRDefault="00E025C6" w:rsidP="00E025C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Hasil</w:t>
      </w:r>
      <w:r w:rsidRPr="00E025C6">
        <w:rPr>
          <w:rFonts w:ascii="Times New Roman" w:hAnsi="Times New Roman" w:cs="Times New Roman"/>
          <w:spacing w:val="2"/>
        </w:rPr>
        <w:t xml:space="preserve"> </w:t>
      </w:r>
      <w:r w:rsidRPr="00E025C6">
        <w:rPr>
          <w:rFonts w:ascii="Times New Roman" w:hAnsi="Times New Roman" w:cs="Times New Roman"/>
        </w:rPr>
        <w:t>Pretest</w:t>
      </w:r>
      <w:r w:rsidRPr="00E025C6">
        <w:rPr>
          <w:rFonts w:ascii="Times New Roman" w:hAnsi="Times New Roman" w:cs="Times New Roman"/>
          <w:spacing w:val="3"/>
        </w:rPr>
        <w:t xml:space="preserve"> </w:t>
      </w:r>
      <w:r w:rsidRPr="00E025C6">
        <w:rPr>
          <w:rFonts w:ascii="Times New Roman" w:hAnsi="Times New Roman" w:cs="Times New Roman"/>
        </w:rPr>
        <w:t>dan</w:t>
      </w:r>
      <w:r w:rsidRPr="00E025C6">
        <w:rPr>
          <w:rFonts w:ascii="Times New Roman" w:hAnsi="Times New Roman" w:cs="Times New Roman"/>
          <w:spacing w:val="5"/>
        </w:rPr>
        <w:t xml:space="preserve"> </w:t>
      </w:r>
      <w:r w:rsidRPr="00E025C6">
        <w:rPr>
          <w:rFonts w:ascii="Times New Roman" w:hAnsi="Times New Roman" w:cs="Times New Roman"/>
        </w:rPr>
        <w:t>Postest</w:t>
      </w:r>
      <w:r w:rsidRPr="00E025C6">
        <w:rPr>
          <w:rFonts w:ascii="Times New Roman" w:hAnsi="Times New Roman" w:cs="Times New Roman"/>
          <w:spacing w:val="5"/>
        </w:rPr>
        <w:t xml:space="preserve"> </w:t>
      </w:r>
      <w:r w:rsidRPr="00E025C6">
        <w:rPr>
          <w:rFonts w:ascii="Times New Roman" w:hAnsi="Times New Roman" w:cs="Times New Roman"/>
        </w:rPr>
        <w:t>Saat</w:t>
      </w:r>
      <w:r w:rsidRPr="00E025C6">
        <w:rPr>
          <w:rFonts w:ascii="Times New Roman" w:hAnsi="Times New Roman" w:cs="Times New Roman"/>
          <w:spacing w:val="6"/>
        </w:rPr>
        <w:t xml:space="preserve"> </w:t>
      </w:r>
      <w:r w:rsidRPr="00E025C6">
        <w:rPr>
          <w:rFonts w:ascii="Times New Roman" w:hAnsi="Times New Roman" w:cs="Times New Roman"/>
        </w:rPr>
        <w:t>Penggunaan</w:t>
      </w:r>
      <w:r w:rsidRPr="00E025C6">
        <w:rPr>
          <w:rFonts w:ascii="Times New Roman" w:hAnsi="Times New Roman" w:cs="Times New Roman"/>
          <w:spacing w:val="3"/>
        </w:rPr>
        <w:t xml:space="preserve"> </w:t>
      </w:r>
      <w:r w:rsidRPr="00E025C6">
        <w:rPr>
          <w:rFonts w:ascii="Times New Roman" w:hAnsi="Times New Roman" w:cs="Times New Roman"/>
        </w:rPr>
        <w:t>Metode</w:t>
      </w:r>
      <w:r w:rsidRPr="00E025C6">
        <w:rPr>
          <w:rFonts w:ascii="Times New Roman" w:hAnsi="Times New Roman" w:cs="Times New Roman"/>
          <w:spacing w:val="5"/>
        </w:rPr>
        <w:t xml:space="preserve"> </w:t>
      </w:r>
      <w:r w:rsidRPr="00E025C6">
        <w:rPr>
          <w:rFonts w:ascii="Times New Roman" w:hAnsi="Times New Roman" w:cs="Times New Roman"/>
        </w:rPr>
        <w:t>Mendongeng</w:t>
      </w:r>
      <w:r w:rsidRPr="00E025C6">
        <w:rPr>
          <w:rFonts w:ascii="Times New Roman" w:hAnsi="Times New Roman" w:cs="Times New Roman"/>
          <w:spacing w:val="-47"/>
        </w:rPr>
        <w:t xml:space="preserve"> </w:t>
      </w:r>
      <w:r w:rsidRPr="00E025C6">
        <w:rPr>
          <w:rFonts w:ascii="Times New Roman" w:hAnsi="Times New Roman" w:cs="Times New Roman"/>
          <w:w w:val="95"/>
        </w:rPr>
        <w:t>(</w:t>
      </w:r>
      <w:r w:rsidRPr="00E025C6">
        <w:rPr>
          <w:rFonts w:ascii="Times New Roman" w:hAnsi="Times New Roman" w:cs="Times New Roman"/>
          <w:i/>
          <w:w w:val="95"/>
        </w:rPr>
        <w:t>Story</w:t>
      </w:r>
      <w:r w:rsidRPr="00E025C6">
        <w:rPr>
          <w:rFonts w:ascii="Times New Roman" w:hAnsi="Times New Roman" w:cs="Times New Roman"/>
          <w:i/>
          <w:spacing w:val="17"/>
          <w:w w:val="95"/>
        </w:rPr>
        <w:t xml:space="preserve"> </w:t>
      </w:r>
      <w:r w:rsidRPr="00E025C6">
        <w:rPr>
          <w:rFonts w:ascii="Times New Roman" w:hAnsi="Times New Roman" w:cs="Times New Roman"/>
          <w:i/>
          <w:w w:val="95"/>
        </w:rPr>
        <w:t>Telling</w:t>
      </w:r>
      <w:r w:rsidRPr="00E025C6">
        <w:rPr>
          <w:rFonts w:ascii="Times New Roman" w:hAnsi="Times New Roman" w:cs="Times New Roman"/>
          <w:w w:val="95"/>
        </w:rPr>
        <w:t>)</w:t>
      </w:r>
      <w:r w:rsidRPr="00E025C6">
        <w:rPr>
          <w:rFonts w:ascii="Times New Roman" w:hAnsi="Times New Roman" w:cs="Times New Roman"/>
          <w:spacing w:val="19"/>
          <w:w w:val="95"/>
        </w:rPr>
        <w:t xml:space="preserve"> </w:t>
      </w:r>
      <w:r w:rsidRPr="00E025C6">
        <w:rPr>
          <w:rFonts w:ascii="Times New Roman" w:hAnsi="Times New Roman" w:cs="Times New Roman"/>
          <w:w w:val="95"/>
        </w:rPr>
        <w:t>terhadap</w:t>
      </w:r>
      <w:r w:rsidRPr="00E025C6">
        <w:rPr>
          <w:rFonts w:ascii="Times New Roman" w:hAnsi="Times New Roman" w:cs="Times New Roman"/>
          <w:spacing w:val="19"/>
          <w:w w:val="95"/>
        </w:rPr>
        <w:t xml:space="preserve"> </w:t>
      </w:r>
      <w:r w:rsidRPr="00E025C6">
        <w:rPr>
          <w:rFonts w:ascii="Times New Roman" w:hAnsi="Times New Roman" w:cs="Times New Roman"/>
          <w:w w:val="95"/>
        </w:rPr>
        <w:t>Hasil</w:t>
      </w:r>
      <w:r w:rsidRPr="00E025C6">
        <w:rPr>
          <w:rFonts w:ascii="Times New Roman" w:hAnsi="Times New Roman" w:cs="Times New Roman"/>
          <w:spacing w:val="15"/>
          <w:w w:val="95"/>
        </w:rPr>
        <w:t xml:space="preserve"> </w:t>
      </w:r>
      <w:r w:rsidRPr="00E025C6">
        <w:rPr>
          <w:rFonts w:ascii="Times New Roman" w:hAnsi="Times New Roman" w:cs="Times New Roman"/>
          <w:w w:val="95"/>
        </w:rPr>
        <w:t>Belajar</w:t>
      </w:r>
      <w:r w:rsidRPr="00E025C6">
        <w:rPr>
          <w:rFonts w:ascii="Times New Roman" w:hAnsi="Times New Roman" w:cs="Times New Roman"/>
          <w:spacing w:val="19"/>
          <w:w w:val="95"/>
        </w:rPr>
        <w:t xml:space="preserve"> </w:t>
      </w:r>
      <w:r w:rsidRPr="00E025C6">
        <w:rPr>
          <w:rFonts w:ascii="Times New Roman" w:hAnsi="Times New Roman" w:cs="Times New Roman"/>
          <w:w w:val="95"/>
        </w:rPr>
        <w:t>IPS</w:t>
      </w:r>
      <w:r w:rsidRPr="00E025C6">
        <w:rPr>
          <w:rFonts w:ascii="Times New Roman" w:hAnsi="Times New Roman" w:cs="Times New Roman"/>
          <w:spacing w:val="19"/>
          <w:w w:val="95"/>
        </w:rPr>
        <w:t xml:space="preserve"> </w:t>
      </w:r>
      <w:r w:rsidRPr="00E025C6">
        <w:rPr>
          <w:rFonts w:ascii="Times New Roman" w:hAnsi="Times New Roman" w:cs="Times New Roman"/>
          <w:w w:val="95"/>
        </w:rPr>
        <w:t>pada</w:t>
      </w:r>
      <w:r w:rsidRPr="00E025C6">
        <w:rPr>
          <w:rFonts w:ascii="Times New Roman" w:hAnsi="Times New Roman" w:cs="Times New Roman"/>
          <w:spacing w:val="19"/>
          <w:w w:val="95"/>
        </w:rPr>
        <w:t xml:space="preserve"> </w:t>
      </w:r>
      <w:r w:rsidRPr="00E025C6">
        <w:rPr>
          <w:rFonts w:ascii="Times New Roman" w:hAnsi="Times New Roman" w:cs="Times New Roman"/>
          <w:w w:val="95"/>
        </w:rPr>
        <w:t>Kelas</w:t>
      </w:r>
      <w:r w:rsidRPr="00E025C6">
        <w:rPr>
          <w:rFonts w:ascii="Times New Roman" w:hAnsi="Times New Roman" w:cs="Times New Roman"/>
          <w:spacing w:val="16"/>
          <w:w w:val="95"/>
        </w:rPr>
        <w:t xml:space="preserve"> </w:t>
      </w:r>
      <w:r w:rsidRPr="00E025C6">
        <w:rPr>
          <w:rFonts w:ascii="Times New Roman" w:hAnsi="Times New Roman" w:cs="Times New Roman"/>
          <w:w w:val="95"/>
        </w:rPr>
        <w:t xml:space="preserve">Eksperimen </w:t>
      </w:r>
      <w:r w:rsidRPr="00E025C6">
        <w:rPr>
          <w:rFonts w:ascii="Times New Roman" w:hAnsi="Times New Roman" w:cs="Times New Roman"/>
        </w:rPr>
        <w:t>Peneliti</w:t>
      </w:r>
      <w:r w:rsidRPr="00E025C6">
        <w:rPr>
          <w:rFonts w:ascii="Times New Roman" w:hAnsi="Times New Roman" w:cs="Times New Roman"/>
          <w:spacing w:val="3"/>
        </w:rPr>
        <w:t xml:space="preserve"> </w:t>
      </w:r>
      <w:r w:rsidRPr="00E025C6">
        <w:rPr>
          <w:rFonts w:ascii="Times New Roman" w:hAnsi="Times New Roman" w:cs="Times New Roman"/>
        </w:rPr>
        <w:t>meneliti</w:t>
      </w:r>
      <w:r w:rsidRPr="00E025C6">
        <w:rPr>
          <w:rFonts w:ascii="Times New Roman" w:hAnsi="Times New Roman" w:cs="Times New Roman"/>
          <w:spacing w:val="3"/>
        </w:rPr>
        <w:t xml:space="preserve"> </w:t>
      </w:r>
      <w:r w:rsidRPr="00E025C6">
        <w:rPr>
          <w:rFonts w:ascii="Times New Roman" w:hAnsi="Times New Roman" w:cs="Times New Roman"/>
        </w:rPr>
        <w:t>satu</w:t>
      </w:r>
      <w:r w:rsidRPr="00E025C6">
        <w:rPr>
          <w:rFonts w:ascii="Times New Roman" w:hAnsi="Times New Roman" w:cs="Times New Roman"/>
          <w:spacing w:val="6"/>
        </w:rPr>
        <w:t xml:space="preserve"> </w:t>
      </w:r>
      <w:r w:rsidRPr="00E025C6">
        <w:rPr>
          <w:rFonts w:ascii="Times New Roman" w:hAnsi="Times New Roman" w:cs="Times New Roman"/>
        </w:rPr>
        <w:t>sekolah</w:t>
      </w:r>
      <w:r w:rsidRPr="00E025C6">
        <w:rPr>
          <w:rFonts w:ascii="Times New Roman" w:hAnsi="Times New Roman" w:cs="Times New Roman"/>
          <w:spacing w:val="5"/>
        </w:rPr>
        <w:t xml:space="preserve"> </w:t>
      </w:r>
      <w:r w:rsidRPr="00E025C6">
        <w:rPr>
          <w:rFonts w:ascii="Times New Roman" w:hAnsi="Times New Roman" w:cs="Times New Roman"/>
        </w:rPr>
        <w:t>dengan</w:t>
      </w:r>
      <w:r w:rsidRPr="00E025C6">
        <w:rPr>
          <w:rFonts w:ascii="Times New Roman" w:hAnsi="Times New Roman" w:cs="Times New Roman"/>
          <w:spacing w:val="6"/>
        </w:rPr>
        <w:t xml:space="preserve"> </w:t>
      </w:r>
      <w:r w:rsidRPr="00E025C6">
        <w:rPr>
          <w:rFonts w:ascii="Times New Roman" w:hAnsi="Times New Roman" w:cs="Times New Roman"/>
        </w:rPr>
        <w:t>satu</w:t>
      </w:r>
      <w:r w:rsidRPr="00E025C6">
        <w:rPr>
          <w:rFonts w:ascii="Times New Roman" w:hAnsi="Times New Roman" w:cs="Times New Roman"/>
          <w:spacing w:val="2"/>
        </w:rPr>
        <w:t xml:space="preserve"> </w:t>
      </w:r>
      <w:r w:rsidRPr="00E025C6">
        <w:rPr>
          <w:rFonts w:ascii="Times New Roman" w:hAnsi="Times New Roman" w:cs="Times New Roman"/>
        </w:rPr>
        <w:t>kelas</w:t>
      </w:r>
      <w:r w:rsidRPr="00E025C6">
        <w:rPr>
          <w:rFonts w:ascii="Times New Roman" w:hAnsi="Times New Roman" w:cs="Times New Roman"/>
          <w:spacing w:val="3"/>
        </w:rPr>
        <w:t xml:space="preserve"> </w:t>
      </w:r>
      <w:r w:rsidRPr="00E025C6">
        <w:rPr>
          <w:rFonts w:ascii="Times New Roman" w:hAnsi="Times New Roman" w:cs="Times New Roman"/>
        </w:rPr>
        <w:t>yang</w:t>
      </w:r>
      <w:r w:rsidRPr="00E025C6">
        <w:rPr>
          <w:rFonts w:ascii="Times New Roman" w:hAnsi="Times New Roman" w:cs="Times New Roman"/>
          <w:spacing w:val="3"/>
        </w:rPr>
        <w:t xml:space="preserve"> </w:t>
      </w:r>
      <w:r w:rsidRPr="00E025C6">
        <w:rPr>
          <w:rFonts w:ascii="Times New Roman" w:hAnsi="Times New Roman" w:cs="Times New Roman"/>
        </w:rPr>
        <w:t>dibagi</w:t>
      </w:r>
      <w:r w:rsidRPr="00E025C6">
        <w:rPr>
          <w:rFonts w:ascii="Times New Roman" w:hAnsi="Times New Roman" w:cs="Times New Roman"/>
          <w:spacing w:val="1"/>
        </w:rPr>
        <w:t xml:space="preserve"> </w:t>
      </w:r>
      <w:r w:rsidRPr="00E025C6">
        <w:rPr>
          <w:rFonts w:ascii="Times New Roman" w:hAnsi="Times New Roman" w:cs="Times New Roman"/>
        </w:rPr>
        <w:t>menjadi</w:t>
      </w:r>
      <w:r w:rsidRPr="00E025C6">
        <w:rPr>
          <w:rFonts w:ascii="Times New Roman" w:hAnsi="Times New Roman" w:cs="Times New Roman"/>
          <w:spacing w:val="5"/>
        </w:rPr>
        <w:t xml:space="preserve"> </w:t>
      </w:r>
      <w:r w:rsidRPr="00E025C6">
        <w:rPr>
          <w:rFonts w:ascii="Times New Roman" w:hAnsi="Times New Roman" w:cs="Times New Roman"/>
        </w:rPr>
        <w:t>dua</w:t>
      </w:r>
      <w:r w:rsidRPr="00E025C6">
        <w:rPr>
          <w:rFonts w:ascii="Times New Roman" w:hAnsi="Times New Roman" w:cs="Times New Roman"/>
          <w:spacing w:val="5"/>
        </w:rPr>
        <w:t xml:space="preserve"> </w:t>
      </w:r>
      <w:r w:rsidRPr="00E025C6">
        <w:rPr>
          <w:rFonts w:ascii="Times New Roman" w:hAnsi="Times New Roman" w:cs="Times New Roman"/>
        </w:rPr>
        <w:t>kelompok</w:t>
      </w:r>
      <w:r w:rsidRPr="00E025C6">
        <w:rPr>
          <w:rFonts w:ascii="Times New Roman" w:hAnsi="Times New Roman" w:cs="Times New Roman"/>
          <w:spacing w:val="3"/>
        </w:rPr>
        <w:t xml:space="preserve"> </w:t>
      </w:r>
      <w:r w:rsidRPr="00E025C6">
        <w:rPr>
          <w:rFonts w:ascii="Times New Roman" w:hAnsi="Times New Roman" w:cs="Times New Roman"/>
        </w:rPr>
        <w:t>yaitu</w:t>
      </w:r>
      <w:r w:rsidRPr="00E025C6">
        <w:rPr>
          <w:rFonts w:ascii="Times New Roman" w:hAnsi="Times New Roman" w:cs="Times New Roman"/>
          <w:spacing w:val="4"/>
        </w:rPr>
        <w:t xml:space="preserve"> </w:t>
      </w:r>
      <w:r w:rsidRPr="00E025C6">
        <w:rPr>
          <w:rFonts w:ascii="Times New Roman" w:hAnsi="Times New Roman" w:cs="Times New Roman"/>
        </w:rPr>
        <w:t>kelompok</w:t>
      </w:r>
      <w:r w:rsidRPr="00E025C6">
        <w:rPr>
          <w:rFonts w:ascii="Times New Roman" w:hAnsi="Times New Roman" w:cs="Times New Roman"/>
          <w:spacing w:val="6"/>
        </w:rPr>
        <w:t xml:space="preserve"> </w:t>
      </w:r>
      <w:r w:rsidRPr="00E025C6">
        <w:rPr>
          <w:rFonts w:ascii="Times New Roman" w:hAnsi="Times New Roman" w:cs="Times New Roman"/>
        </w:rPr>
        <w:t>A</w:t>
      </w:r>
      <w:r w:rsidRPr="00E025C6">
        <w:rPr>
          <w:rFonts w:ascii="Times New Roman" w:hAnsi="Times New Roman" w:cs="Times New Roman"/>
          <w:spacing w:val="5"/>
        </w:rPr>
        <w:t xml:space="preserve"> </w:t>
      </w:r>
      <w:r w:rsidRPr="00E025C6">
        <w:rPr>
          <w:rFonts w:ascii="Times New Roman" w:hAnsi="Times New Roman" w:cs="Times New Roman"/>
        </w:rPr>
        <w:t>dan</w:t>
      </w:r>
      <w:r w:rsidRPr="00E025C6">
        <w:rPr>
          <w:rFonts w:ascii="Times New Roman" w:hAnsi="Times New Roman" w:cs="Times New Roman"/>
          <w:spacing w:val="6"/>
        </w:rPr>
        <w:t xml:space="preserve"> </w:t>
      </w:r>
      <w:r w:rsidRPr="00E025C6">
        <w:rPr>
          <w:rFonts w:ascii="Times New Roman" w:hAnsi="Times New Roman" w:cs="Times New Roman"/>
        </w:rPr>
        <w:t>kelompok</w:t>
      </w:r>
      <w:r w:rsidRPr="00E025C6">
        <w:rPr>
          <w:rFonts w:ascii="Times New Roman" w:hAnsi="Times New Roman" w:cs="Times New Roman"/>
          <w:spacing w:val="6"/>
        </w:rPr>
        <w:t xml:space="preserve"> </w:t>
      </w:r>
      <w:r w:rsidRPr="00E025C6">
        <w:rPr>
          <w:rFonts w:ascii="Times New Roman" w:hAnsi="Times New Roman" w:cs="Times New Roman"/>
        </w:rPr>
        <w:t>B.</w:t>
      </w:r>
      <w:r w:rsidRPr="00E025C6">
        <w:rPr>
          <w:rFonts w:ascii="Times New Roman" w:hAnsi="Times New Roman" w:cs="Times New Roman"/>
          <w:spacing w:val="-47"/>
        </w:rPr>
        <w:t xml:space="preserve"> </w:t>
      </w:r>
      <w:r w:rsidRPr="00E025C6">
        <w:rPr>
          <w:rFonts w:ascii="Times New Roman" w:hAnsi="Times New Roman" w:cs="Times New Roman"/>
        </w:rPr>
        <w:t>Kelompok</w:t>
      </w:r>
      <w:r w:rsidRPr="00E025C6">
        <w:rPr>
          <w:rFonts w:ascii="Times New Roman" w:hAnsi="Times New Roman" w:cs="Times New Roman"/>
          <w:spacing w:val="-8"/>
        </w:rPr>
        <w:t xml:space="preserve"> </w:t>
      </w:r>
      <w:r w:rsidRPr="00E025C6">
        <w:rPr>
          <w:rFonts w:ascii="Times New Roman" w:hAnsi="Times New Roman" w:cs="Times New Roman"/>
        </w:rPr>
        <w:t>A</w:t>
      </w:r>
      <w:r w:rsidRPr="00E025C6">
        <w:rPr>
          <w:rFonts w:ascii="Times New Roman" w:hAnsi="Times New Roman" w:cs="Times New Roman"/>
          <w:spacing w:val="-7"/>
        </w:rPr>
        <w:t xml:space="preserve"> </w:t>
      </w:r>
      <w:r w:rsidRPr="00E025C6">
        <w:rPr>
          <w:rFonts w:ascii="Times New Roman" w:hAnsi="Times New Roman" w:cs="Times New Roman"/>
        </w:rPr>
        <w:t>sebagai</w:t>
      </w:r>
      <w:r w:rsidRPr="00E025C6">
        <w:rPr>
          <w:rFonts w:ascii="Times New Roman" w:hAnsi="Times New Roman" w:cs="Times New Roman"/>
          <w:spacing w:val="-10"/>
        </w:rPr>
        <w:t xml:space="preserve"> </w:t>
      </w:r>
      <w:r w:rsidRPr="00E025C6">
        <w:rPr>
          <w:rFonts w:ascii="Times New Roman" w:hAnsi="Times New Roman" w:cs="Times New Roman"/>
        </w:rPr>
        <w:t>kelas</w:t>
      </w:r>
      <w:r w:rsidRPr="00E025C6">
        <w:rPr>
          <w:rFonts w:ascii="Times New Roman" w:hAnsi="Times New Roman" w:cs="Times New Roman"/>
          <w:spacing w:val="-6"/>
        </w:rPr>
        <w:t xml:space="preserve"> </w:t>
      </w:r>
      <w:r w:rsidRPr="00E025C6">
        <w:rPr>
          <w:rFonts w:ascii="Times New Roman" w:hAnsi="Times New Roman" w:cs="Times New Roman"/>
        </w:rPr>
        <w:t>kontrol</w:t>
      </w:r>
      <w:r w:rsidRPr="00E025C6">
        <w:rPr>
          <w:rFonts w:ascii="Times New Roman" w:hAnsi="Times New Roman" w:cs="Times New Roman"/>
          <w:spacing w:val="-8"/>
        </w:rPr>
        <w:t xml:space="preserve"> </w:t>
      </w:r>
      <w:r w:rsidRPr="00E025C6">
        <w:rPr>
          <w:rFonts w:ascii="Times New Roman" w:hAnsi="Times New Roman" w:cs="Times New Roman"/>
        </w:rPr>
        <w:t>dan</w:t>
      </w:r>
      <w:r w:rsidRPr="00E025C6">
        <w:rPr>
          <w:rFonts w:ascii="Times New Roman" w:hAnsi="Times New Roman" w:cs="Times New Roman"/>
          <w:spacing w:val="-8"/>
        </w:rPr>
        <w:t xml:space="preserve"> </w:t>
      </w:r>
      <w:r w:rsidRPr="00E025C6">
        <w:rPr>
          <w:rFonts w:ascii="Times New Roman" w:hAnsi="Times New Roman" w:cs="Times New Roman"/>
        </w:rPr>
        <w:t>kelompok</w:t>
      </w:r>
      <w:r w:rsidRPr="00E025C6">
        <w:rPr>
          <w:rFonts w:ascii="Times New Roman" w:hAnsi="Times New Roman" w:cs="Times New Roman"/>
          <w:spacing w:val="-7"/>
        </w:rPr>
        <w:t xml:space="preserve"> </w:t>
      </w:r>
      <w:r w:rsidRPr="00E025C6">
        <w:rPr>
          <w:rFonts w:ascii="Times New Roman" w:hAnsi="Times New Roman" w:cs="Times New Roman"/>
        </w:rPr>
        <w:t>B</w:t>
      </w:r>
      <w:r w:rsidRPr="00E025C6">
        <w:rPr>
          <w:rFonts w:ascii="Times New Roman" w:hAnsi="Times New Roman" w:cs="Times New Roman"/>
          <w:spacing w:val="-9"/>
        </w:rPr>
        <w:t xml:space="preserve"> </w:t>
      </w:r>
      <w:r w:rsidRPr="00E025C6">
        <w:rPr>
          <w:rFonts w:ascii="Times New Roman" w:hAnsi="Times New Roman" w:cs="Times New Roman"/>
        </w:rPr>
        <w:t>sebagai</w:t>
      </w:r>
      <w:r w:rsidRPr="00E025C6">
        <w:rPr>
          <w:rFonts w:ascii="Times New Roman" w:hAnsi="Times New Roman" w:cs="Times New Roman"/>
          <w:spacing w:val="-10"/>
        </w:rPr>
        <w:t xml:space="preserve"> </w:t>
      </w:r>
      <w:r w:rsidRPr="00E025C6">
        <w:rPr>
          <w:rFonts w:ascii="Times New Roman" w:hAnsi="Times New Roman" w:cs="Times New Roman"/>
        </w:rPr>
        <w:t>kelas</w:t>
      </w:r>
      <w:r w:rsidRPr="00E025C6">
        <w:rPr>
          <w:rFonts w:ascii="Times New Roman" w:hAnsi="Times New Roman" w:cs="Times New Roman"/>
          <w:spacing w:val="-47"/>
        </w:rPr>
        <w:t xml:space="preserve"> </w:t>
      </w:r>
      <w:r w:rsidRPr="00E025C6">
        <w:rPr>
          <w:rFonts w:ascii="Times New Roman" w:hAnsi="Times New Roman" w:cs="Times New Roman"/>
        </w:rPr>
        <w:t>eksperimen.</w:t>
      </w:r>
      <w:r w:rsidRPr="00E025C6">
        <w:rPr>
          <w:rFonts w:ascii="Times New Roman" w:hAnsi="Times New Roman" w:cs="Times New Roman"/>
          <w:spacing w:val="6"/>
        </w:rPr>
        <w:t xml:space="preserve"> </w:t>
      </w:r>
      <w:r w:rsidRPr="00E025C6">
        <w:rPr>
          <w:rFonts w:ascii="Times New Roman" w:hAnsi="Times New Roman" w:cs="Times New Roman"/>
        </w:rPr>
        <w:t>Peneliti</w:t>
      </w:r>
      <w:r w:rsidRPr="00E025C6">
        <w:rPr>
          <w:rFonts w:ascii="Times New Roman" w:hAnsi="Times New Roman" w:cs="Times New Roman"/>
          <w:spacing w:val="6"/>
        </w:rPr>
        <w:t xml:space="preserve"> </w:t>
      </w:r>
      <w:r w:rsidRPr="00E025C6">
        <w:rPr>
          <w:rFonts w:ascii="Times New Roman" w:hAnsi="Times New Roman" w:cs="Times New Roman"/>
        </w:rPr>
        <w:t>membagi</w:t>
      </w:r>
      <w:r w:rsidRPr="00E025C6">
        <w:rPr>
          <w:rFonts w:ascii="Times New Roman" w:hAnsi="Times New Roman" w:cs="Times New Roman"/>
          <w:spacing w:val="3"/>
        </w:rPr>
        <w:t xml:space="preserve"> </w:t>
      </w:r>
      <w:r w:rsidRPr="00E025C6">
        <w:rPr>
          <w:rFonts w:ascii="Times New Roman" w:hAnsi="Times New Roman" w:cs="Times New Roman"/>
        </w:rPr>
        <w:t>satu</w:t>
      </w:r>
      <w:r w:rsidRPr="00E025C6">
        <w:rPr>
          <w:rFonts w:ascii="Times New Roman" w:hAnsi="Times New Roman" w:cs="Times New Roman"/>
          <w:spacing w:val="7"/>
        </w:rPr>
        <w:t xml:space="preserve"> </w:t>
      </w:r>
      <w:r w:rsidRPr="00E025C6">
        <w:rPr>
          <w:rFonts w:ascii="Times New Roman" w:hAnsi="Times New Roman" w:cs="Times New Roman"/>
        </w:rPr>
        <w:t>kelas</w:t>
      </w:r>
      <w:r w:rsidRPr="00E025C6">
        <w:rPr>
          <w:rFonts w:ascii="Times New Roman" w:hAnsi="Times New Roman" w:cs="Times New Roman"/>
          <w:spacing w:val="6"/>
        </w:rPr>
        <w:t xml:space="preserve"> </w:t>
      </w:r>
      <w:r w:rsidRPr="00E025C6">
        <w:rPr>
          <w:rFonts w:ascii="Times New Roman" w:hAnsi="Times New Roman" w:cs="Times New Roman"/>
        </w:rPr>
        <w:t>menjadi</w:t>
      </w:r>
      <w:r w:rsidRPr="00E025C6">
        <w:rPr>
          <w:rFonts w:ascii="Times New Roman" w:hAnsi="Times New Roman" w:cs="Times New Roman"/>
          <w:spacing w:val="6"/>
        </w:rPr>
        <w:t xml:space="preserve"> </w:t>
      </w:r>
      <w:r w:rsidRPr="00E025C6">
        <w:rPr>
          <w:rFonts w:ascii="Times New Roman" w:hAnsi="Times New Roman" w:cs="Times New Roman"/>
        </w:rPr>
        <w:t>dua</w:t>
      </w:r>
      <w:r w:rsidRPr="00E025C6">
        <w:rPr>
          <w:rFonts w:ascii="Times New Roman" w:hAnsi="Times New Roman" w:cs="Times New Roman"/>
          <w:spacing w:val="7"/>
        </w:rPr>
        <w:t xml:space="preserve"> </w:t>
      </w:r>
      <w:r w:rsidRPr="00E025C6">
        <w:rPr>
          <w:rFonts w:ascii="Times New Roman" w:hAnsi="Times New Roman" w:cs="Times New Roman"/>
        </w:rPr>
        <w:t>kelompok</w:t>
      </w:r>
      <w:r w:rsidRPr="00E025C6">
        <w:rPr>
          <w:rFonts w:ascii="Times New Roman" w:hAnsi="Times New Roman" w:cs="Times New Roman"/>
          <w:spacing w:val="-47"/>
        </w:rPr>
        <w:t xml:space="preserve"> </w:t>
      </w:r>
      <w:r w:rsidRPr="00E025C6">
        <w:rPr>
          <w:rFonts w:ascii="Times New Roman" w:hAnsi="Times New Roman" w:cs="Times New Roman"/>
        </w:rPr>
        <w:t>sebagai</w:t>
      </w:r>
      <w:r w:rsidRPr="00E025C6">
        <w:rPr>
          <w:rFonts w:ascii="Times New Roman" w:hAnsi="Times New Roman" w:cs="Times New Roman"/>
          <w:spacing w:val="-7"/>
        </w:rPr>
        <w:t xml:space="preserve"> </w:t>
      </w:r>
      <w:r w:rsidRPr="00E025C6">
        <w:rPr>
          <w:rFonts w:ascii="Times New Roman" w:hAnsi="Times New Roman" w:cs="Times New Roman"/>
        </w:rPr>
        <w:t>upaya</w:t>
      </w:r>
      <w:r w:rsidRPr="00E025C6">
        <w:rPr>
          <w:rFonts w:ascii="Times New Roman" w:hAnsi="Times New Roman" w:cs="Times New Roman"/>
          <w:spacing w:val="-6"/>
        </w:rPr>
        <w:t xml:space="preserve"> </w:t>
      </w:r>
      <w:r w:rsidRPr="00E025C6">
        <w:rPr>
          <w:rFonts w:ascii="Times New Roman" w:hAnsi="Times New Roman" w:cs="Times New Roman"/>
        </w:rPr>
        <w:t>tidak</w:t>
      </w:r>
      <w:r w:rsidRPr="00E025C6">
        <w:rPr>
          <w:rFonts w:ascii="Times New Roman" w:hAnsi="Times New Roman" w:cs="Times New Roman"/>
          <w:spacing w:val="-8"/>
        </w:rPr>
        <w:t xml:space="preserve"> </w:t>
      </w:r>
      <w:r w:rsidRPr="00E025C6">
        <w:rPr>
          <w:rFonts w:ascii="Times New Roman" w:hAnsi="Times New Roman" w:cs="Times New Roman"/>
        </w:rPr>
        <w:t>adanya</w:t>
      </w:r>
      <w:r w:rsidRPr="00E025C6">
        <w:rPr>
          <w:rFonts w:ascii="Times New Roman" w:hAnsi="Times New Roman" w:cs="Times New Roman"/>
          <w:spacing w:val="-8"/>
        </w:rPr>
        <w:t xml:space="preserve"> </w:t>
      </w:r>
      <w:r w:rsidRPr="00E025C6">
        <w:rPr>
          <w:rFonts w:ascii="Times New Roman" w:hAnsi="Times New Roman" w:cs="Times New Roman"/>
        </w:rPr>
        <w:t>perbedaan</w:t>
      </w:r>
      <w:r w:rsidRPr="00E025C6">
        <w:rPr>
          <w:rFonts w:ascii="Times New Roman" w:hAnsi="Times New Roman" w:cs="Times New Roman"/>
          <w:spacing w:val="-8"/>
        </w:rPr>
        <w:t xml:space="preserve"> </w:t>
      </w:r>
      <w:r w:rsidRPr="00E025C6">
        <w:rPr>
          <w:rFonts w:ascii="Times New Roman" w:hAnsi="Times New Roman" w:cs="Times New Roman"/>
        </w:rPr>
        <w:t>yang</w:t>
      </w:r>
      <w:r w:rsidRPr="00E025C6">
        <w:rPr>
          <w:rFonts w:ascii="Times New Roman" w:hAnsi="Times New Roman" w:cs="Times New Roman"/>
          <w:spacing w:val="-6"/>
        </w:rPr>
        <w:t xml:space="preserve"> </w:t>
      </w:r>
      <w:r w:rsidRPr="00E025C6">
        <w:rPr>
          <w:rFonts w:ascii="Times New Roman" w:hAnsi="Times New Roman" w:cs="Times New Roman"/>
        </w:rPr>
        <w:t>signifikan</w:t>
      </w:r>
      <w:r w:rsidRPr="00E025C6">
        <w:rPr>
          <w:rFonts w:ascii="Times New Roman" w:hAnsi="Times New Roman" w:cs="Times New Roman"/>
          <w:spacing w:val="-7"/>
        </w:rPr>
        <w:t xml:space="preserve"> </w:t>
      </w:r>
      <w:r w:rsidRPr="00E025C6">
        <w:rPr>
          <w:rFonts w:ascii="Times New Roman" w:hAnsi="Times New Roman" w:cs="Times New Roman"/>
        </w:rPr>
        <w:t>pada</w:t>
      </w:r>
      <w:r w:rsidRPr="00E025C6">
        <w:rPr>
          <w:rFonts w:ascii="Times New Roman" w:hAnsi="Times New Roman" w:cs="Times New Roman"/>
          <w:spacing w:val="-11"/>
        </w:rPr>
        <w:t xml:space="preserve"> </w:t>
      </w:r>
      <w:r w:rsidRPr="00E025C6">
        <w:rPr>
          <w:rFonts w:ascii="Times New Roman" w:hAnsi="Times New Roman" w:cs="Times New Roman"/>
        </w:rPr>
        <w:t>kelas kontrol</w:t>
      </w:r>
      <w:r w:rsidRPr="00E025C6">
        <w:rPr>
          <w:rFonts w:ascii="Times New Roman" w:hAnsi="Times New Roman" w:cs="Times New Roman"/>
          <w:spacing w:val="-4"/>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eksperimen.</w:t>
      </w:r>
    </w:p>
    <w:p w:rsidR="00E025C6" w:rsidRDefault="00E025C6" w:rsidP="00E025C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Kelas eksperimen dalam penelitian ini adalah kelompok B</w:t>
      </w:r>
      <w:r w:rsidRPr="00E025C6">
        <w:rPr>
          <w:rFonts w:ascii="Times New Roman" w:hAnsi="Times New Roman" w:cs="Times New Roman"/>
          <w:spacing w:val="1"/>
        </w:rPr>
        <w:t xml:space="preserve"> </w:t>
      </w:r>
      <w:r w:rsidRPr="00E025C6">
        <w:rPr>
          <w:rFonts w:ascii="Times New Roman" w:hAnsi="Times New Roman" w:cs="Times New Roman"/>
        </w:rPr>
        <w:t>siswa kelas IV SD Negeri Kepanjen 1 jombang.</w:t>
      </w:r>
      <w:r w:rsidRPr="00E025C6">
        <w:rPr>
          <w:rFonts w:ascii="Times New Roman" w:hAnsi="Times New Roman" w:cs="Times New Roman"/>
          <w:spacing w:val="1"/>
        </w:rPr>
        <w:t xml:space="preserve"> </w:t>
      </w:r>
      <w:r w:rsidRPr="00E025C6">
        <w:rPr>
          <w:rFonts w:ascii="Times New Roman" w:hAnsi="Times New Roman" w:cs="Times New Roman"/>
        </w:rPr>
        <w:t>Kelompok</w:t>
      </w:r>
      <w:r w:rsidRPr="00E025C6">
        <w:rPr>
          <w:rFonts w:ascii="Times New Roman" w:hAnsi="Times New Roman" w:cs="Times New Roman"/>
          <w:spacing w:val="1"/>
        </w:rPr>
        <w:t xml:space="preserve"> </w:t>
      </w:r>
      <w:r w:rsidRPr="00E025C6">
        <w:rPr>
          <w:rFonts w:ascii="Times New Roman" w:hAnsi="Times New Roman" w:cs="Times New Roman"/>
        </w:rPr>
        <w:t>B</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IV</w:t>
      </w:r>
      <w:r w:rsidRPr="00E025C6">
        <w:rPr>
          <w:rFonts w:ascii="Times New Roman" w:hAnsi="Times New Roman" w:cs="Times New Roman"/>
          <w:spacing w:val="1"/>
        </w:rPr>
        <w:t xml:space="preserve"> </w:t>
      </w:r>
      <w:r w:rsidRPr="00E025C6">
        <w:rPr>
          <w:rFonts w:ascii="Times New Roman" w:hAnsi="Times New Roman" w:cs="Times New Roman"/>
        </w:rPr>
        <w:t>SD</w:t>
      </w:r>
      <w:r w:rsidRPr="00E025C6">
        <w:rPr>
          <w:rFonts w:ascii="Times New Roman" w:hAnsi="Times New Roman" w:cs="Times New Roman"/>
          <w:spacing w:val="1"/>
        </w:rPr>
        <w:t xml:space="preserve"> </w:t>
      </w:r>
      <w:r w:rsidRPr="00E025C6">
        <w:rPr>
          <w:rFonts w:ascii="Times New Roman" w:hAnsi="Times New Roman" w:cs="Times New Roman"/>
        </w:rPr>
        <w:t>Negeri</w:t>
      </w:r>
      <w:r w:rsidRPr="00E025C6">
        <w:rPr>
          <w:rFonts w:ascii="Times New Roman" w:hAnsi="Times New Roman" w:cs="Times New Roman"/>
          <w:spacing w:val="1"/>
        </w:rPr>
        <w:t xml:space="preserve"> </w:t>
      </w:r>
      <w:r w:rsidRPr="00E025C6">
        <w:rPr>
          <w:rFonts w:ascii="Times New Roman" w:hAnsi="Times New Roman" w:cs="Times New Roman"/>
        </w:rPr>
        <w:t>Kepanjen 1 jombang</w:t>
      </w:r>
      <w:r w:rsidRPr="00E025C6">
        <w:rPr>
          <w:rFonts w:ascii="Times New Roman" w:hAnsi="Times New Roman" w:cs="Times New Roman"/>
          <w:spacing w:val="-2"/>
        </w:rPr>
        <w:t xml:space="preserve"> </w:t>
      </w:r>
      <w:r w:rsidRPr="00E025C6">
        <w:rPr>
          <w:rFonts w:ascii="Times New Roman" w:hAnsi="Times New Roman" w:cs="Times New Roman"/>
        </w:rPr>
        <w:t>berjumlah</w:t>
      </w:r>
      <w:r w:rsidRPr="00E025C6">
        <w:rPr>
          <w:rFonts w:ascii="Times New Roman" w:hAnsi="Times New Roman" w:cs="Times New Roman"/>
          <w:spacing w:val="-5"/>
        </w:rPr>
        <w:t xml:space="preserve"> </w:t>
      </w:r>
      <w:r w:rsidRPr="00E025C6">
        <w:rPr>
          <w:rFonts w:ascii="Times New Roman" w:hAnsi="Times New Roman" w:cs="Times New Roman"/>
        </w:rPr>
        <w:t>15</w:t>
      </w:r>
      <w:r w:rsidRPr="00E025C6">
        <w:rPr>
          <w:rFonts w:ascii="Times New Roman" w:hAnsi="Times New Roman" w:cs="Times New Roman"/>
          <w:spacing w:val="-2"/>
        </w:rPr>
        <w:t xml:space="preserve"> </w:t>
      </w:r>
      <w:r w:rsidRPr="00E025C6">
        <w:rPr>
          <w:rFonts w:ascii="Times New Roman" w:hAnsi="Times New Roman" w:cs="Times New Roman"/>
        </w:rPr>
        <w:t>siswa</w:t>
      </w:r>
      <w:r w:rsidRPr="00E025C6">
        <w:rPr>
          <w:rFonts w:ascii="Times New Roman" w:hAnsi="Times New Roman" w:cs="Times New Roman"/>
          <w:spacing w:val="-4"/>
        </w:rPr>
        <w:t xml:space="preserve"> </w:t>
      </w:r>
      <w:r w:rsidRPr="00E025C6">
        <w:rPr>
          <w:rFonts w:ascii="Times New Roman" w:hAnsi="Times New Roman" w:cs="Times New Roman"/>
        </w:rPr>
        <w:t>yang</w:t>
      </w:r>
      <w:r w:rsidRPr="00E025C6">
        <w:rPr>
          <w:rFonts w:ascii="Times New Roman" w:hAnsi="Times New Roman" w:cs="Times New Roman"/>
          <w:spacing w:val="-47"/>
        </w:rPr>
        <w:t xml:space="preserve"> </w:t>
      </w:r>
      <w:r w:rsidRPr="00E025C6">
        <w:rPr>
          <w:rFonts w:ascii="Times New Roman" w:hAnsi="Times New Roman" w:cs="Times New Roman"/>
        </w:rPr>
        <w:t>terdiri</w:t>
      </w:r>
      <w:r w:rsidRPr="00E025C6">
        <w:rPr>
          <w:rFonts w:ascii="Times New Roman" w:hAnsi="Times New Roman" w:cs="Times New Roman"/>
          <w:spacing w:val="-2"/>
        </w:rPr>
        <w:t xml:space="preserve"> </w:t>
      </w:r>
      <w:r w:rsidRPr="00E025C6">
        <w:rPr>
          <w:rFonts w:ascii="Times New Roman" w:hAnsi="Times New Roman" w:cs="Times New Roman"/>
        </w:rPr>
        <w:t>dari</w:t>
      </w:r>
      <w:r w:rsidRPr="00E025C6">
        <w:rPr>
          <w:rFonts w:ascii="Times New Roman" w:hAnsi="Times New Roman" w:cs="Times New Roman"/>
          <w:spacing w:val="-1"/>
        </w:rPr>
        <w:t xml:space="preserve"> </w:t>
      </w:r>
      <w:r w:rsidRPr="00E025C6">
        <w:rPr>
          <w:rFonts w:ascii="Times New Roman" w:hAnsi="Times New Roman" w:cs="Times New Roman"/>
        </w:rPr>
        <w:t>9</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laki-laki</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6</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perempuan.</w:t>
      </w:r>
    </w:p>
    <w:p w:rsidR="00E025C6" w:rsidRPr="00E025C6" w:rsidRDefault="00E025C6" w:rsidP="0056687B">
      <w:pPr>
        <w:pStyle w:val="BodyText"/>
        <w:numPr>
          <w:ilvl w:val="0"/>
          <w:numId w:val="4"/>
        </w:numPr>
        <w:tabs>
          <w:tab w:val="left" w:pos="426"/>
        </w:tabs>
        <w:spacing w:after="0"/>
        <w:ind w:left="426" w:hanging="426"/>
        <w:jc w:val="both"/>
        <w:rPr>
          <w:rFonts w:ascii="Times New Roman" w:hAnsi="Times New Roman" w:cs="Times New Roman"/>
        </w:rPr>
      </w:pP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Eksperimen</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Penggunaan</w:t>
      </w:r>
      <w:r w:rsidRPr="00E025C6">
        <w:rPr>
          <w:rFonts w:ascii="Times New Roman" w:hAnsi="Times New Roman" w:cs="Times New Roman"/>
          <w:spacing w:val="-47"/>
        </w:rPr>
        <w:t xml:space="preserve"> </w:t>
      </w:r>
      <w:r w:rsidRPr="00E025C6">
        <w:rPr>
          <w:rFonts w:ascii="Times New Roman" w:hAnsi="Times New Roman" w:cs="Times New Roman"/>
        </w:rPr>
        <w:t xml:space="preserve">Metode Mendongeng </w:t>
      </w:r>
      <w:r w:rsidRPr="00E025C6">
        <w:rPr>
          <w:rFonts w:ascii="Times New Roman" w:hAnsi="Times New Roman" w:cs="Times New Roman"/>
          <w:i/>
        </w:rPr>
        <w:t xml:space="preserve">(Story Telling) </w:t>
      </w:r>
      <w:r w:rsidRPr="00E025C6">
        <w:rPr>
          <w:rFonts w:ascii="Times New Roman" w:hAnsi="Times New Roman" w:cs="Times New Roman"/>
        </w:rPr>
        <w:t>terhadap Hasil Belajar</w:t>
      </w:r>
      <w:r w:rsidRPr="00E025C6">
        <w:rPr>
          <w:rFonts w:ascii="Times New Roman" w:hAnsi="Times New Roman" w:cs="Times New Roman"/>
          <w:spacing w:val="1"/>
        </w:rPr>
        <w:t xml:space="preserve"> </w:t>
      </w:r>
      <w:r w:rsidRPr="00E025C6">
        <w:rPr>
          <w:rFonts w:ascii="Times New Roman" w:hAnsi="Times New Roman" w:cs="Times New Roman"/>
        </w:rPr>
        <w:t>IPS</w:t>
      </w:r>
    </w:p>
    <w:p w:rsidR="00E025C6" w:rsidRPr="00E025C6" w:rsidRDefault="00E025C6" w:rsidP="00E025C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Data </w:t>
      </w:r>
      <w:r w:rsidRPr="00E025C6">
        <w:rPr>
          <w:rFonts w:ascii="Times New Roman" w:hAnsi="Times New Roman" w:cs="Times New Roman"/>
          <w:i/>
        </w:rPr>
        <w:t xml:space="preserve">pretest </w:t>
      </w:r>
      <w:r w:rsidRPr="00E025C6">
        <w:rPr>
          <w:rFonts w:ascii="Times New Roman" w:hAnsi="Times New Roman" w:cs="Times New Roman"/>
        </w:rPr>
        <w:t xml:space="preserve">kelas eksperimen didapat dari </w:t>
      </w:r>
      <w:r w:rsidRPr="00E025C6">
        <w:rPr>
          <w:rFonts w:ascii="Times New Roman" w:hAnsi="Times New Roman" w:cs="Times New Roman"/>
          <w:i/>
        </w:rPr>
        <w:t xml:space="preserve">pretest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47"/>
        </w:rPr>
        <w:t xml:space="preserve"> </w:t>
      </w:r>
      <w:r w:rsidRPr="00E025C6">
        <w:rPr>
          <w:rFonts w:ascii="Times New Roman" w:hAnsi="Times New Roman" w:cs="Times New Roman"/>
        </w:rPr>
        <w:t xml:space="preserve">metode mendongeng </w:t>
      </w:r>
      <w:r w:rsidRPr="00E025C6">
        <w:rPr>
          <w:rFonts w:ascii="Times New Roman" w:hAnsi="Times New Roman" w:cs="Times New Roman"/>
          <w:i/>
        </w:rPr>
        <w:t xml:space="preserve">(story telling) </w:t>
      </w:r>
      <w:r w:rsidRPr="00E025C6">
        <w:rPr>
          <w:rFonts w:ascii="Times New Roman" w:hAnsi="Times New Roman" w:cs="Times New Roman"/>
        </w:rPr>
        <w:t>pada materi keragaman</w:t>
      </w:r>
      <w:r w:rsidRPr="00E025C6">
        <w:rPr>
          <w:rFonts w:ascii="Times New Roman" w:hAnsi="Times New Roman" w:cs="Times New Roman"/>
          <w:spacing w:val="1"/>
        </w:rPr>
        <w:t xml:space="preserve"> </w:t>
      </w:r>
      <w:r w:rsidRPr="00E025C6">
        <w:rPr>
          <w:rFonts w:ascii="Times New Roman" w:hAnsi="Times New Roman" w:cs="Times New Roman"/>
        </w:rPr>
        <w:t>kegiatan-kegiatan</w:t>
      </w:r>
      <w:r w:rsidRPr="00E025C6">
        <w:rPr>
          <w:rFonts w:ascii="Times New Roman" w:hAnsi="Times New Roman" w:cs="Times New Roman"/>
          <w:spacing w:val="1"/>
        </w:rPr>
        <w:t xml:space="preserve"> </w:t>
      </w:r>
      <w:r w:rsidRPr="00E025C6">
        <w:rPr>
          <w:rFonts w:ascii="Times New Roman" w:hAnsi="Times New Roman" w:cs="Times New Roman"/>
        </w:rPr>
        <w:t>ekonomi</w:t>
      </w:r>
      <w:r w:rsidRPr="00E025C6">
        <w:rPr>
          <w:rFonts w:ascii="Times New Roman" w:hAnsi="Times New Roman" w:cs="Times New Roman"/>
          <w:spacing w:val="1"/>
        </w:rPr>
        <w:t xml:space="preserve"> </w:t>
      </w:r>
      <w:r w:rsidRPr="00E025C6">
        <w:rPr>
          <w:rFonts w:ascii="Times New Roman" w:hAnsi="Times New Roman" w:cs="Times New Roman"/>
        </w:rPr>
        <w:t>di</w:t>
      </w:r>
      <w:r w:rsidRPr="00E025C6">
        <w:rPr>
          <w:rFonts w:ascii="Times New Roman" w:hAnsi="Times New Roman" w:cs="Times New Roman"/>
          <w:spacing w:val="1"/>
        </w:rPr>
        <w:t xml:space="preserve"> </w:t>
      </w:r>
      <w:r w:rsidRPr="00E025C6">
        <w:rPr>
          <w:rFonts w:ascii="Times New Roman" w:hAnsi="Times New Roman" w:cs="Times New Roman"/>
        </w:rPr>
        <w:t>Indonesia.</w:t>
      </w:r>
      <w:r w:rsidRPr="00E025C6">
        <w:rPr>
          <w:rFonts w:ascii="Times New Roman" w:hAnsi="Times New Roman" w:cs="Times New Roman"/>
          <w:spacing w:val="1"/>
        </w:rPr>
        <w:t xml:space="preserve"> </w:t>
      </w:r>
      <w:r w:rsidRPr="00E025C6">
        <w:rPr>
          <w:rFonts w:ascii="Times New Roman" w:hAnsi="Times New Roman" w:cs="Times New Roman"/>
        </w:rPr>
        <w:t>Data</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diambil pada tanggal 14 maret 2019 di kelas IV SD Negeri</w:t>
      </w:r>
      <w:r w:rsidRPr="00E025C6">
        <w:rPr>
          <w:rFonts w:ascii="Times New Roman" w:hAnsi="Times New Roman" w:cs="Times New Roman"/>
          <w:spacing w:val="1"/>
        </w:rPr>
        <w:t xml:space="preserve"> </w:t>
      </w:r>
      <w:r w:rsidRPr="00E025C6">
        <w:rPr>
          <w:rFonts w:ascii="Times New Roman" w:hAnsi="Times New Roman" w:cs="Times New Roman"/>
        </w:rPr>
        <w:t>Kepanjen 1 jombang</w:t>
      </w:r>
      <w:r w:rsidRPr="00E025C6">
        <w:rPr>
          <w:rFonts w:ascii="Times New Roman" w:hAnsi="Times New Roman" w:cs="Times New Roman"/>
          <w:spacing w:val="1"/>
        </w:rPr>
        <w:t xml:space="preserve"> </w:t>
      </w:r>
      <w:r w:rsidRPr="00E025C6">
        <w:rPr>
          <w:rFonts w:ascii="Times New Roman" w:hAnsi="Times New Roman" w:cs="Times New Roman"/>
        </w:rPr>
        <w:t>yaitu</w:t>
      </w:r>
      <w:r w:rsidRPr="00E025C6">
        <w:rPr>
          <w:rFonts w:ascii="Times New Roman" w:hAnsi="Times New Roman" w:cs="Times New Roman"/>
          <w:spacing w:val="1"/>
        </w:rPr>
        <w:t xml:space="preserve"> </w:t>
      </w:r>
      <w:r w:rsidRPr="00E025C6">
        <w:rPr>
          <w:rFonts w:ascii="Times New Roman" w:hAnsi="Times New Roman" w:cs="Times New Roman"/>
        </w:rPr>
        <w:t>kelompok B. Berikut</w:t>
      </w:r>
      <w:r w:rsidRPr="00E025C6">
        <w:rPr>
          <w:rFonts w:ascii="Times New Roman" w:hAnsi="Times New Roman" w:cs="Times New Roman"/>
          <w:spacing w:val="-1"/>
        </w:rPr>
        <w:t xml:space="preserve"> </w:t>
      </w:r>
      <w:r w:rsidRPr="00E025C6">
        <w:rPr>
          <w:rFonts w:ascii="Times New Roman" w:hAnsi="Times New Roman" w:cs="Times New Roman"/>
        </w:rPr>
        <w:t>data</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eksperimen</w:t>
      </w:r>
      <w:r w:rsidRPr="00E025C6">
        <w:rPr>
          <w:rFonts w:ascii="Times New Roman" w:hAnsi="Times New Roman" w:cs="Times New Roman"/>
          <w:spacing w:val="2"/>
        </w:rPr>
        <w:t xml:space="preserve"> </w:t>
      </w:r>
      <w:r w:rsidRPr="00E025C6">
        <w:rPr>
          <w:rFonts w:ascii="Times New Roman" w:hAnsi="Times New Roman" w:cs="Times New Roman"/>
        </w:rPr>
        <w:t>:</w:t>
      </w:r>
    </w:p>
    <w:p w:rsidR="00E025C6" w:rsidRPr="00E025C6" w:rsidRDefault="00E025C6" w:rsidP="00E025C6">
      <w:pPr>
        <w:pStyle w:val="BodyText"/>
        <w:spacing w:after="34"/>
        <w:ind w:left="2367"/>
        <w:rPr>
          <w:rFonts w:ascii="Times New Roman" w:hAnsi="Times New Roman" w:cs="Times New Roman"/>
        </w:rPr>
      </w:pP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rPr>
        <w:t>4.1.</w:t>
      </w:r>
      <w:r w:rsidRPr="00E025C6">
        <w:rPr>
          <w:rFonts w:ascii="Times New Roman" w:hAnsi="Times New Roman" w:cs="Times New Roman"/>
          <w:spacing w:val="-3"/>
        </w:rPr>
        <w:t xml:space="preserve"> </w:t>
      </w:r>
      <w:r w:rsidRPr="00E025C6">
        <w:rPr>
          <w:rFonts w:ascii="Times New Roman" w:hAnsi="Times New Roman" w:cs="Times New Roman"/>
        </w:rPr>
        <w:t>Data</w:t>
      </w:r>
      <w:r w:rsidRPr="00E025C6">
        <w:rPr>
          <w:rFonts w:ascii="Times New Roman" w:hAnsi="Times New Roman" w:cs="Times New Roman"/>
          <w:spacing w:val="-1"/>
        </w:rPr>
        <w:t xml:space="preserve"> </w:t>
      </w:r>
      <w:r w:rsidRPr="00E025C6">
        <w:rPr>
          <w:rFonts w:ascii="Times New Roman" w:hAnsi="Times New Roman" w:cs="Times New Roman"/>
        </w:rPr>
        <w:t>nilai</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kelas</w:t>
      </w:r>
      <w:r w:rsidRPr="00E025C6">
        <w:rPr>
          <w:rFonts w:ascii="Times New Roman" w:hAnsi="Times New Roman" w:cs="Times New Roman"/>
          <w:spacing w:val="-2"/>
        </w:rPr>
        <w:t xml:space="preserve"> </w:t>
      </w:r>
      <w:r w:rsidRPr="00E025C6">
        <w:rPr>
          <w:rFonts w:ascii="Times New Roman" w:hAnsi="Times New Roman" w:cs="Times New Roman"/>
        </w:rPr>
        <w:t>eksperimen</w:t>
      </w:r>
    </w:p>
    <w:tbl>
      <w:tblPr>
        <w:tblW w:w="0" w:type="auto"/>
        <w:tblInd w:w="2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0"/>
        <w:gridCol w:w="2033"/>
        <w:gridCol w:w="1649"/>
      </w:tblGrid>
      <w:tr w:rsidR="00E025C6" w:rsidRPr="00E025C6" w:rsidTr="00E025C6">
        <w:trPr>
          <w:trHeight w:val="243"/>
        </w:trPr>
        <w:tc>
          <w:tcPr>
            <w:tcW w:w="590" w:type="dxa"/>
            <w:vMerge w:val="restart"/>
            <w:tcBorders>
              <w:bottom w:val="double" w:sz="1" w:space="0" w:color="000000"/>
            </w:tcBorders>
          </w:tcPr>
          <w:p w:rsidR="00E025C6" w:rsidRPr="00E025C6" w:rsidRDefault="00E025C6" w:rsidP="00E025C6">
            <w:pPr>
              <w:pStyle w:val="TableParagraph"/>
              <w:spacing w:before="131"/>
              <w:ind w:left="160"/>
            </w:pPr>
            <w:r w:rsidRPr="00E025C6">
              <w:t>No.</w:t>
            </w:r>
          </w:p>
        </w:tc>
        <w:tc>
          <w:tcPr>
            <w:tcW w:w="2033" w:type="dxa"/>
            <w:vMerge w:val="restart"/>
            <w:tcBorders>
              <w:bottom w:val="double" w:sz="1" w:space="0" w:color="000000"/>
            </w:tcBorders>
          </w:tcPr>
          <w:p w:rsidR="00E025C6" w:rsidRPr="00E025C6" w:rsidRDefault="00E025C6" w:rsidP="00E025C6">
            <w:pPr>
              <w:pStyle w:val="TableParagraph"/>
              <w:spacing w:before="131"/>
              <w:ind w:left="778" w:right="774"/>
              <w:jc w:val="center"/>
            </w:pPr>
            <w:r w:rsidRPr="00E025C6">
              <w:t>Nama</w:t>
            </w:r>
          </w:p>
        </w:tc>
        <w:tc>
          <w:tcPr>
            <w:tcW w:w="1649" w:type="dxa"/>
          </w:tcPr>
          <w:p w:rsidR="00E025C6" w:rsidRPr="00E025C6" w:rsidRDefault="00E025C6" w:rsidP="00E025C6">
            <w:pPr>
              <w:pStyle w:val="TableParagraph"/>
              <w:spacing w:before="14"/>
              <w:ind w:right="632"/>
              <w:jc w:val="right"/>
            </w:pPr>
            <w:r w:rsidRPr="00E025C6">
              <w:t>Nilai</w:t>
            </w:r>
          </w:p>
        </w:tc>
      </w:tr>
      <w:tr w:rsidR="00E025C6" w:rsidRPr="00E025C6" w:rsidTr="00E025C6">
        <w:trPr>
          <w:trHeight w:val="226"/>
        </w:trPr>
        <w:tc>
          <w:tcPr>
            <w:tcW w:w="590" w:type="dxa"/>
            <w:vMerge/>
            <w:tcBorders>
              <w:top w:val="nil"/>
              <w:bottom w:val="double" w:sz="1" w:space="0" w:color="000000"/>
            </w:tcBorders>
          </w:tcPr>
          <w:p w:rsidR="00E025C6" w:rsidRPr="00E025C6" w:rsidRDefault="00E025C6" w:rsidP="00E025C6">
            <w:pPr>
              <w:rPr>
                <w:rFonts w:ascii="Times New Roman" w:hAnsi="Times New Roman" w:cs="Times New Roman"/>
              </w:rPr>
            </w:pPr>
          </w:p>
        </w:tc>
        <w:tc>
          <w:tcPr>
            <w:tcW w:w="2033" w:type="dxa"/>
            <w:vMerge/>
            <w:tcBorders>
              <w:top w:val="nil"/>
              <w:bottom w:val="double" w:sz="1" w:space="0" w:color="000000"/>
            </w:tcBorders>
          </w:tcPr>
          <w:p w:rsidR="00E025C6" w:rsidRPr="00E025C6" w:rsidRDefault="00E025C6" w:rsidP="00E025C6">
            <w:pPr>
              <w:rPr>
                <w:rFonts w:ascii="Times New Roman" w:hAnsi="Times New Roman" w:cs="Times New Roman"/>
              </w:rPr>
            </w:pPr>
          </w:p>
        </w:tc>
        <w:tc>
          <w:tcPr>
            <w:tcW w:w="1649" w:type="dxa"/>
            <w:tcBorders>
              <w:bottom w:val="double" w:sz="1" w:space="0" w:color="000000"/>
            </w:tcBorders>
          </w:tcPr>
          <w:p w:rsidR="00E025C6" w:rsidRPr="00E025C6" w:rsidRDefault="00E025C6" w:rsidP="00E025C6">
            <w:pPr>
              <w:pStyle w:val="TableParagraph"/>
              <w:spacing w:line="197" w:lineRule="exact"/>
              <w:ind w:right="558"/>
              <w:jc w:val="right"/>
              <w:rPr>
                <w:i/>
              </w:rPr>
            </w:pPr>
            <w:r w:rsidRPr="00E025C6">
              <w:rPr>
                <w:i/>
              </w:rPr>
              <w:t>Pretest</w:t>
            </w:r>
          </w:p>
        </w:tc>
      </w:tr>
      <w:tr w:rsidR="00E025C6" w:rsidRPr="00E025C6" w:rsidTr="00E025C6">
        <w:trPr>
          <w:trHeight w:val="190"/>
        </w:trPr>
        <w:tc>
          <w:tcPr>
            <w:tcW w:w="590" w:type="dxa"/>
            <w:tcBorders>
              <w:top w:val="double" w:sz="1" w:space="0" w:color="000000"/>
            </w:tcBorders>
          </w:tcPr>
          <w:p w:rsidR="00E025C6" w:rsidRPr="00E025C6" w:rsidRDefault="00E025C6" w:rsidP="00E025C6">
            <w:pPr>
              <w:pStyle w:val="TableParagraph"/>
              <w:spacing w:line="276" w:lineRule="auto"/>
              <w:ind w:left="247"/>
            </w:pPr>
            <w:r w:rsidRPr="00E025C6">
              <w:t>1</w:t>
            </w:r>
          </w:p>
        </w:tc>
        <w:tc>
          <w:tcPr>
            <w:tcW w:w="2033" w:type="dxa"/>
            <w:tcBorders>
              <w:top w:val="double" w:sz="1" w:space="0" w:color="000000"/>
            </w:tcBorders>
          </w:tcPr>
          <w:p w:rsidR="00E025C6" w:rsidRPr="00E025C6" w:rsidRDefault="00E025C6" w:rsidP="00E025C6">
            <w:pPr>
              <w:pStyle w:val="TableParagraph"/>
              <w:spacing w:line="276" w:lineRule="auto"/>
              <w:ind w:left="105"/>
            </w:pPr>
            <w:r w:rsidRPr="00E025C6">
              <w:t>MJ</w:t>
            </w:r>
          </w:p>
        </w:tc>
        <w:tc>
          <w:tcPr>
            <w:tcW w:w="1649" w:type="dxa"/>
            <w:tcBorders>
              <w:top w:val="double" w:sz="1" w:space="0" w:color="000000"/>
            </w:tcBorders>
          </w:tcPr>
          <w:p w:rsidR="00E025C6" w:rsidRPr="00E025C6" w:rsidRDefault="00E025C6" w:rsidP="00E025C6">
            <w:pPr>
              <w:pStyle w:val="TableParagraph"/>
              <w:spacing w:line="276" w:lineRule="auto"/>
              <w:ind w:left="716" w:right="702"/>
              <w:jc w:val="center"/>
            </w:pPr>
            <w:r w:rsidRPr="00E025C6">
              <w:t>74</w:t>
            </w:r>
          </w:p>
        </w:tc>
      </w:tr>
      <w:tr w:rsidR="00E025C6" w:rsidRPr="00E025C6" w:rsidTr="00E025C6">
        <w:trPr>
          <w:trHeight w:val="300"/>
        </w:trPr>
        <w:tc>
          <w:tcPr>
            <w:tcW w:w="590" w:type="dxa"/>
          </w:tcPr>
          <w:p w:rsidR="00E025C6" w:rsidRPr="00E025C6" w:rsidRDefault="00E025C6" w:rsidP="00E025C6">
            <w:pPr>
              <w:pStyle w:val="TableParagraph"/>
              <w:spacing w:before="62"/>
              <w:ind w:left="247"/>
            </w:pPr>
            <w:r w:rsidRPr="00E025C6">
              <w:t>2</w:t>
            </w:r>
          </w:p>
        </w:tc>
        <w:tc>
          <w:tcPr>
            <w:tcW w:w="2033" w:type="dxa"/>
          </w:tcPr>
          <w:p w:rsidR="00E025C6" w:rsidRPr="00E025C6" w:rsidRDefault="00E025C6" w:rsidP="00E025C6">
            <w:pPr>
              <w:pStyle w:val="TableParagraph"/>
              <w:spacing w:before="62"/>
              <w:ind w:left="105"/>
            </w:pPr>
            <w:r w:rsidRPr="00E025C6">
              <w:t>DA</w:t>
            </w:r>
          </w:p>
        </w:tc>
        <w:tc>
          <w:tcPr>
            <w:tcW w:w="1649" w:type="dxa"/>
          </w:tcPr>
          <w:p w:rsidR="00E025C6" w:rsidRPr="00E025C6" w:rsidRDefault="00E025C6" w:rsidP="00E025C6">
            <w:pPr>
              <w:pStyle w:val="TableParagraph"/>
              <w:spacing w:before="31"/>
              <w:ind w:left="716" w:right="702"/>
              <w:jc w:val="center"/>
            </w:pPr>
            <w:r w:rsidRPr="00E025C6">
              <w:t>72</w:t>
            </w:r>
          </w:p>
        </w:tc>
      </w:tr>
      <w:tr w:rsidR="00E025C6" w:rsidRPr="00E025C6" w:rsidTr="00E025C6">
        <w:trPr>
          <w:trHeight w:val="299"/>
        </w:trPr>
        <w:tc>
          <w:tcPr>
            <w:tcW w:w="590" w:type="dxa"/>
          </w:tcPr>
          <w:p w:rsidR="00E025C6" w:rsidRPr="00E025C6" w:rsidRDefault="00E025C6" w:rsidP="00E025C6">
            <w:pPr>
              <w:pStyle w:val="TableParagraph"/>
              <w:spacing w:before="62"/>
              <w:ind w:left="247"/>
            </w:pPr>
            <w:r w:rsidRPr="00E025C6">
              <w:lastRenderedPageBreak/>
              <w:t>3</w:t>
            </w:r>
          </w:p>
        </w:tc>
        <w:tc>
          <w:tcPr>
            <w:tcW w:w="2033" w:type="dxa"/>
          </w:tcPr>
          <w:p w:rsidR="00E025C6" w:rsidRPr="00E025C6" w:rsidRDefault="00E025C6" w:rsidP="00E025C6">
            <w:pPr>
              <w:pStyle w:val="TableParagraph"/>
              <w:spacing w:before="62"/>
              <w:ind w:left="105"/>
            </w:pPr>
            <w:r w:rsidRPr="00E025C6">
              <w:t>TBF</w:t>
            </w:r>
          </w:p>
        </w:tc>
        <w:tc>
          <w:tcPr>
            <w:tcW w:w="1649" w:type="dxa"/>
          </w:tcPr>
          <w:p w:rsidR="00E025C6" w:rsidRPr="00E025C6" w:rsidRDefault="00E025C6" w:rsidP="00E025C6">
            <w:pPr>
              <w:pStyle w:val="TableParagraph"/>
              <w:spacing w:before="31"/>
              <w:ind w:left="716" w:right="702"/>
              <w:jc w:val="center"/>
            </w:pPr>
            <w:r w:rsidRPr="00E025C6">
              <w:t>65</w:t>
            </w:r>
          </w:p>
        </w:tc>
      </w:tr>
      <w:tr w:rsidR="00E025C6" w:rsidRPr="00E025C6" w:rsidTr="00E025C6">
        <w:trPr>
          <w:trHeight w:val="299"/>
        </w:trPr>
        <w:tc>
          <w:tcPr>
            <w:tcW w:w="590" w:type="dxa"/>
          </w:tcPr>
          <w:p w:rsidR="00E025C6" w:rsidRPr="00E025C6" w:rsidRDefault="00E025C6" w:rsidP="00E025C6">
            <w:pPr>
              <w:pStyle w:val="TableParagraph"/>
              <w:spacing w:before="62"/>
              <w:ind w:left="247"/>
            </w:pPr>
            <w:r w:rsidRPr="00E025C6">
              <w:t>4</w:t>
            </w:r>
          </w:p>
        </w:tc>
        <w:tc>
          <w:tcPr>
            <w:tcW w:w="2033" w:type="dxa"/>
          </w:tcPr>
          <w:p w:rsidR="00E025C6" w:rsidRPr="00E025C6" w:rsidRDefault="00E025C6" w:rsidP="00E025C6">
            <w:pPr>
              <w:pStyle w:val="TableParagraph"/>
              <w:spacing w:before="62"/>
              <w:ind w:left="105"/>
            </w:pPr>
            <w:r w:rsidRPr="00E025C6">
              <w:t>AACP</w:t>
            </w:r>
          </w:p>
        </w:tc>
        <w:tc>
          <w:tcPr>
            <w:tcW w:w="1649" w:type="dxa"/>
          </w:tcPr>
          <w:p w:rsidR="00E025C6" w:rsidRPr="00E025C6" w:rsidRDefault="00E025C6" w:rsidP="00E025C6">
            <w:pPr>
              <w:pStyle w:val="TableParagraph"/>
              <w:spacing w:before="31"/>
              <w:ind w:left="716" w:right="702"/>
              <w:jc w:val="center"/>
            </w:pPr>
            <w:r w:rsidRPr="00E025C6">
              <w:t>63</w:t>
            </w:r>
          </w:p>
        </w:tc>
      </w:tr>
      <w:tr w:rsidR="00E025C6" w:rsidRPr="00E025C6" w:rsidTr="00E025C6">
        <w:trPr>
          <w:trHeight w:val="299"/>
        </w:trPr>
        <w:tc>
          <w:tcPr>
            <w:tcW w:w="590" w:type="dxa"/>
          </w:tcPr>
          <w:p w:rsidR="00E025C6" w:rsidRPr="00E025C6" w:rsidRDefault="00E025C6" w:rsidP="00E025C6">
            <w:pPr>
              <w:pStyle w:val="TableParagraph"/>
              <w:spacing w:before="62"/>
              <w:ind w:left="247"/>
            </w:pPr>
            <w:r w:rsidRPr="00E025C6">
              <w:t>5</w:t>
            </w:r>
          </w:p>
        </w:tc>
        <w:tc>
          <w:tcPr>
            <w:tcW w:w="2033" w:type="dxa"/>
          </w:tcPr>
          <w:p w:rsidR="00E025C6" w:rsidRPr="00E025C6" w:rsidRDefault="00E025C6" w:rsidP="00E025C6">
            <w:pPr>
              <w:pStyle w:val="TableParagraph"/>
              <w:spacing w:before="62"/>
              <w:ind w:left="105"/>
            </w:pPr>
            <w:r w:rsidRPr="00E025C6">
              <w:t>ARZ</w:t>
            </w:r>
          </w:p>
        </w:tc>
        <w:tc>
          <w:tcPr>
            <w:tcW w:w="1649" w:type="dxa"/>
          </w:tcPr>
          <w:p w:rsidR="00E025C6" w:rsidRPr="00E025C6" w:rsidRDefault="00E025C6" w:rsidP="00E025C6">
            <w:pPr>
              <w:pStyle w:val="TableParagraph"/>
              <w:spacing w:before="31"/>
              <w:ind w:left="716" w:right="702"/>
              <w:jc w:val="center"/>
            </w:pPr>
            <w:r w:rsidRPr="00E025C6">
              <w:t>62</w:t>
            </w:r>
          </w:p>
        </w:tc>
      </w:tr>
      <w:tr w:rsidR="00E025C6" w:rsidRPr="00E025C6" w:rsidTr="00E025C6">
        <w:trPr>
          <w:trHeight w:val="299"/>
        </w:trPr>
        <w:tc>
          <w:tcPr>
            <w:tcW w:w="590" w:type="dxa"/>
          </w:tcPr>
          <w:p w:rsidR="00E025C6" w:rsidRPr="00E025C6" w:rsidRDefault="00E025C6" w:rsidP="00E025C6">
            <w:pPr>
              <w:pStyle w:val="TableParagraph"/>
              <w:spacing w:before="62"/>
              <w:ind w:left="247"/>
            </w:pPr>
            <w:r w:rsidRPr="00E025C6">
              <w:t>6</w:t>
            </w:r>
          </w:p>
        </w:tc>
        <w:tc>
          <w:tcPr>
            <w:tcW w:w="2033" w:type="dxa"/>
          </w:tcPr>
          <w:p w:rsidR="00E025C6" w:rsidRPr="00E025C6" w:rsidRDefault="00E025C6" w:rsidP="00E025C6">
            <w:pPr>
              <w:pStyle w:val="TableParagraph"/>
              <w:spacing w:before="62"/>
              <w:ind w:left="105"/>
            </w:pPr>
            <w:r w:rsidRPr="00E025C6">
              <w:t>AA</w:t>
            </w:r>
          </w:p>
        </w:tc>
        <w:tc>
          <w:tcPr>
            <w:tcW w:w="1649" w:type="dxa"/>
          </w:tcPr>
          <w:p w:rsidR="00E025C6" w:rsidRPr="00E025C6" w:rsidRDefault="00E025C6" w:rsidP="00E025C6">
            <w:pPr>
              <w:pStyle w:val="TableParagraph"/>
              <w:spacing w:before="31"/>
              <w:ind w:left="716" w:right="702"/>
              <w:jc w:val="center"/>
            </w:pPr>
            <w:r w:rsidRPr="00E025C6">
              <w:t>64</w:t>
            </w:r>
          </w:p>
        </w:tc>
      </w:tr>
      <w:tr w:rsidR="00E025C6" w:rsidRPr="00E025C6" w:rsidTr="00E025C6">
        <w:trPr>
          <w:trHeight w:val="301"/>
        </w:trPr>
        <w:tc>
          <w:tcPr>
            <w:tcW w:w="590" w:type="dxa"/>
          </w:tcPr>
          <w:p w:rsidR="00E025C6" w:rsidRPr="00E025C6" w:rsidRDefault="00E025C6" w:rsidP="00E025C6">
            <w:pPr>
              <w:pStyle w:val="TableParagraph"/>
              <w:spacing w:before="62"/>
              <w:ind w:left="247"/>
            </w:pPr>
            <w:r w:rsidRPr="00E025C6">
              <w:t>7</w:t>
            </w:r>
          </w:p>
        </w:tc>
        <w:tc>
          <w:tcPr>
            <w:tcW w:w="2033" w:type="dxa"/>
          </w:tcPr>
          <w:p w:rsidR="00E025C6" w:rsidRPr="00E025C6" w:rsidRDefault="00E025C6" w:rsidP="00E025C6">
            <w:pPr>
              <w:pStyle w:val="TableParagraph"/>
              <w:spacing w:before="62"/>
              <w:ind w:left="105"/>
            </w:pPr>
            <w:r w:rsidRPr="00E025C6">
              <w:t>AZ</w:t>
            </w:r>
          </w:p>
        </w:tc>
        <w:tc>
          <w:tcPr>
            <w:tcW w:w="1649" w:type="dxa"/>
          </w:tcPr>
          <w:p w:rsidR="00E025C6" w:rsidRPr="00E025C6" w:rsidRDefault="00E025C6" w:rsidP="00E025C6">
            <w:pPr>
              <w:pStyle w:val="TableParagraph"/>
              <w:spacing w:before="31"/>
              <w:ind w:left="716" w:right="702"/>
              <w:jc w:val="center"/>
            </w:pPr>
            <w:r w:rsidRPr="00E025C6">
              <w:t>64</w:t>
            </w:r>
          </w:p>
        </w:tc>
      </w:tr>
      <w:tr w:rsidR="00E025C6" w:rsidRPr="00E025C6" w:rsidTr="00E025C6">
        <w:trPr>
          <w:trHeight w:val="299"/>
        </w:trPr>
        <w:tc>
          <w:tcPr>
            <w:tcW w:w="590" w:type="dxa"/>
          </w:tcPr>
          <w:p w:rsidR="00E025C6" w:rsidRPr="00E025C6" w:rsidRDefault="00E025C6" w:rsidP="00E025C6">
            <w:pPr>
              <w:pStyle w:val="TableParagraph"/>
              <w:spacing w:before="62"/>
              <w:ind w:left="247"/>
            </w:pPr>
            <w:r w:rsidRPr="00E025C6">
              <w:t>8</w:t>
            </w:r>
          </w:p>
        </w:tc>
        <w:tc>
          <w:tcPr>
            <w:tcW w:w="2033" w:type="dxa"/>
          </w:tcPr>
          <w:p w:rsidR="00E025C6" w:rsidRPr="00E025C6" w:rsidRDefault="00E025C6" w:rsidP="00E025C6">
            <w:pPr>
              <w:pStyle w:val="TableParagraph"/>
              <w:spacing w:before="62"/>
              <w:ind w:left="105"/>
            </w:pPr>
            <w:r w:rsidRPr="00E025C6">
              <w:t>CADP</w:t>
            </w:r>
          </w:p>
        </w:tc>
        <w:tc>
          <w:tcPr>
            <w:tcW w:w="1649" w:type="dxa"/>
          </w:tcPr>
          <w:p w:rsidR="00E025C6" w:rsidRPr="00E025C6" w:rsidRDefault="00E025C6" w:rsidP="00E025C6">
            <w:pPr>
              <w:pStyle w:val="TableParagraph"/>
              <w:spacing w:before="31"/>
              <w:ind w:left="716" w:right="702"/>
              <w:jc w:val="center"/>
            </w:pPr>
            <w:r w:rsidRPr="00E025C6">
              <w:t>63</w:t>
            </w:r>
          </w:p>
        </w:tc>
      </w:tr>
      <w:tr w:rsidR="00E025C6" w:rsidRPr="00E025C6" w:rsidTr="00E025C6">
        <w:trPr>
          <w:trHeight w:val="299"/>
        </w:trPr>
        <w:tc>
          <w:tcPr>
            <w:tcW w:w="590" w:type="dxa"/>
          </w:tcPr>
          <w:p w:rsidR="00E025C6" w:rsidRPr="00E025C6" w:rsidRDefault="00E025C6" w:rsidP="00E025C6">
            <w:pPr>
              <w:pStyle w:val="TableParagraph"/>
              <w:spacing w:before="62"/>
              <w:ind w:left="247"/>
            </w:pPr>
            <w:r w:rsidRPr="00E025C6">
              <w:t>9</w:t>
            </w:r>
          </w:p>
        </w:tc>
        <w:tc>
          <w:tcPr>
            <w:tcW w:w="2033" w:type="dxa"/>
          </w:tcPr>
          <w:p w:rsidR="00E025C6" w:rsidRPr="00E025C6" w:rsidRDefault="00E025C6" w:rsidP="00E025C6">
            <w:pPr>
              <w:pStyle w:val="TableParagraph"/>
              <w:spacing w:before="62"/>
              <w:ind w:left="105"/>
            </w:pPr>
            <w:r w:rsidRPr="00E025C6">
              <w:t>CKA</w:t>
            </w:r>
          </w:p>
        </w:tc>
        <w:tc>
          <w:tcPr>
            <w:tcW w:w="1649" w:type="dxa"/>
          </w:tcPr>
          <w:p w:rsidR="00E025C6" w:rsidRPr="00E025C6" w:rsidRDefault="00E025C6" w:rsidP="00E025C6">
            <w:pPr>
              <w:pStyle w:val="TableParagraph"/>
              <w:spacing w:before="31"/>
              <w:ind w:left="716" w:right="702"/>
              <w:jc w:val="center"/>
            </w:pPr>
            <w:r w:rsidRPr="00E025C6">
              <w:t>60</w:t>
            </w:r>
          </w:p>
        </w:tc>
      </w:tr>
      <w:tr w:rsidR="00E025C6" w:rsidRPr="00E025C6" w:rsidTr="00E025C6">
        <w:trPr>
          <w:trHeight w:val="299"/>
        </w:trPr>
        <w:tc>
          <w:tcPr>
            <w:tcW w:w="590" w:type="dxa"/>
          </w:tcPr>
          <w:p w:rsidR="00E025C6" w:rsidRPr="00E025C6" w:rsidRDefault="00E025C6" w:rsidP="00E025C6">
            <w:pPr>
              <w:pStyle w:val="TableParagraph"/>
              <w:spacing w:before="62"/>
              <w:ind w:left="203"/>
            </w:pPr>
            <w:r w:rsidRPr="00E025C6">
              <w:t>10</w:t>
            </w:r>
          </w:p>
        </w:tc>
        <w:tc>
          <w:tcPr>
            <w:tcW w:w="2033" w:type="dxa"/>
          </w:tcPr>
          <w:p w:rsidR="00E025C6" w:rsidRPr="00E025C6" w:rsidRDefault="00E025C6" w:rsidP="00E025C6">
            <w:pPr>
              <w:pStyle w:val="TableParagraph"/>
              <w:spacing w:before="62"/>
              <w:ind w:left="105"/>
            </w:pPr>
            <w:r w:rsidRPr="00E025C6">
              <w:t>DRK</w:t>
            </w:r>
          </w:p>
        </w:tc>
        <w:tc>
          <w:tcPr>
            <w:tcW w:w="1649" w:type="dxa"/>
          </w:tcPr>
          <w:p w:rsidR="00E025C6" w:rsidRPr="00E025C6" w:rsidRDefault="00E025C6" w:rsidP="00E025C6">
            <w:pPr>
              <w:pStyle w:val="TableParagraph"/>
              <w:spacing w:before="31"/>
              <w:ind w:left="716" w:right="702"/>
              <w:jc w:val="center"/>
            </w:pPr>
            <w:r w:rsidRPr="00E025C6">
              <w:t>71</w:t>
            </w:r>
          </w:p>
        </w:tc>
      </w:tr>
      <w:tr w:rsidR="00E025C6" w:rsidRPr="00E025C6" w:rsidTr="00E025C6">
        <w:trPr>
          <w:trHeight w:val="299"/>
        </w:trPr>
        <w:tc>
          <w:tcPr>
            <w:tcW w:w="590" w:type="dxa"/>
          </w:tcPr>
          <w:p w:rsidR="00E025C6" w:rsidRPr="00E025C6" w:rsidRDefault="00E025C6" w:rsidP="00E025C6">
            <w:pPr>
              <w:pStyle w:val="TableParagraph"/>
              <w:spacing w:before="62"/>
              <w:ind w:left="203"/>
            </w:pPr>
            <w:r w:rsidRPr="00E025C6">
              <w:t>11</w:t>
            </w:r>
          </w:p>
        </w:tc>
        <w:tc>
          <w:tcPr>
            <w:tcW w:w="2033" w:type="dxa"/>
          </w:tcPr>
          <w:p w:rsidR="00E025C6" w:rsidRPr="00E025C6" w:rsidRDefault="00E025C6" w:rsidP="00E025C6">
            <w:pPr>
              <w:pStyle w:val="TableParagraph"/>
              <w:spacing w:before="62"/>
              <w:ind w:left="105"/>
            </w:pPr>
            <w:r w:rsidRPr="00E025C6">
              <w:t>DI</w:t>
            </w:r>
          </w:p>
        </w:tc>
        <w:tc>
          <w:tcPr>
            <w:tcW w:w="1649" w:type="dxa"/>
          </w:tcPr>
          <w:p w:rsidR="00E025C6" w:rsidRPr="00E025C6" w:rsidRDefault="00E025C6" w:rsidP="00E025C6">
            <w:pPr>
              <w:pStyle w:val="TableParagraph"/>
              <w:spacing w:before="31"/>
              <w:ind w:left="716" w:right="702"/>
              <w:jc w:val="center"/>
            </w:pPr>
            <w:r w:rsidRPr="00E025C6">
              <w:t>78</w:t>
            </w:r>
          </w:p>
        </w:tc>
      </w:tr>
      <w:tr w:rsidR="00E025C6" w:rsidRPr="00E025C6" w:rsidTr="00E025C6">
        <w:trPr>
          <w:trHeight w:val="299"/>
        </w:trPr>
        <w:tc>
          <w:tcPr>
            <w:tcW w:w="590" w:type="dxa"/>
          </w:tcPr>
          <w:p w:rsidR="00E025C6" w:rsidRPr="00E025C6" w:rsidRDefault="00E025C6" w:rsidP="00E025C6">
            <w:pPr>
              <w:pStyle w:val="TableParagraph"/>
              <w:spacing w:before="62"/>
              <w:ind w:left="203"/>
            </w:pPr>
            <w:r w:rsidRPr="00E025C6">
              <w:t>12</w:t>
            </w:r>
          </w:p>
        </w:tc>
        <w:tc>
          <w:tcPr>
            <w:tcW w:w="2033" w:type="dxa"/>
          </w:tcPr>
          <w:p w:rsidR="00E025C6" w:rsidRPr="00E025C6" w:rsidRDefault="00E025C6" w:rsidP="00E025C6">
            <w:pPr>
              <w:pStyle w:val="TableParagraph"/>
              <w:spacing w:before="62"/>
              <w:ind w:left="105"/>
            </w:pPr>
            <w:r w:rsidRPr="00E025C6">
              <w:t>DA</w:t>
            </w:r>
          </w:p>
        </w:tc>
        <w:tc>
          <w:tcPr>
            <w:tcW w:w="1649" w:type="dxa"/>
          </w:tcPr>
          <w:p w:rsidR="00E025C6" w:rsidRPr="00E025C6" w:rsidRDefault="00E025C6" w:rsidP="00E025C6">
            <w:pPr>
              <w:pStyle w:val="TableParagraph"/>
              <w:spacing w:before="31"/>
              <w:ind w:left="716" w:right="702"/>
              <w:jc w:val="center"/>
            </w:pPr>
            <w:r w:rsidRPr="00E025C6">
              <w:t>81</w:t>
            </w:r>
          </w:p>
        </w:tc>
      </w:tr>
      <w:tr w:rsidR="00E025C6" w:rsidRPr="00E025C6" w:rsidTr="00E025C6">
        <w:trPr>
          <w:trHeight w:val="302"/>
        </w:trPr>
        <w:tc>
          <w:tcPr>
            <w:tcW w:w="590" w:type="dxa"/>
          </w:tcPr>
          <w:p w:rsidR="00E025C6" w:rsidRPr="00E025C6" w:rsidRDefault="00E025C6" w:rsidP="00E025C6">
            <w:pPr>
              <w:pStyle w:val="TableParagraph"/>
              <w:spacing w:before="62"/>
              <w:ind w:left="203"/>
            </w:pPr>
            <w:r w:rsidRPr="00E025C6">
              <w:t>13</w:t>
            </w:r>
          </w:p>
        </w:tc>
        <w:tc>
          <w:tcPr>
            <w:tcW w:w="2033" w:type="dxa"/>
          </w:tcPr>
          <w:p w:rsidR="00E025C6" w:rsidRPr="00E025C6" w:rsidRDefault="00E025C6" w:rsidP="00E025C6">
            <w:pPr>
              <w:pStyle w:val="TableParagraph"/>
              <w:spacing w:before="62"/>
              <w:ind w:left="105"/>
            </w:pPr>
            <w:r w:rsidRPr="00E025C6">
              <w:t>EPS</w:t>
            </w:r>
          </w:p>
        </w:tc>
        <w:tc>
          <w:tcPr>
            <w:tcW w:w="1649" w:type="dxa"/>
          </w:tcPr>
          <w:p w:rsidR="00E025C6" w:rsidRPr="00E025C6" w:rsidRDefault="00E025C6" w:rsidP="00E025C6">
            <w:pPr>
              <w:pStyle w:val="TableParagraph"/>
              <w:spacing w:before="31"/>
              <w:ind w:left="716" w:right="702"/>
              <w:jc w:val="center"/>
            </w:pPr>
            <w:r w:rsidRPr="00E025C6">
              <w:t>69</w:t>
            </w:r>
          </w:p>
        </w:tc>
      </w:tr>
      <w:tr w:rsidR="00E025C6" w:rsidRPr="00E025C6" w:rsidTr="00E025C6">
        <w:trPr>
          <w:trHeight w:val="299"/>
        </w:trPr>
        <w:tc>
          <w:tcPr>
            <w:tcW w:w="590" w:type="dxa"/>
          </w:tcPr>
          <w:p w:rsidR="00E025C6" w:rsidRPr="00E025C6" w:rsidRDefault="00E025C6" w:rsidP="00E025C6">
            <w:pPr>
              <w:pStyle w:val="TableParagraph"/>
              <w:spacing w:before="62"/>
              <w:ind w:left="203"/>
            </w:pPr>
            <w:r w:rsidRPr="00E025C6">
              <w:t>14</w:t>
            </w:r>
          </w:p>
        </w:tc>
        <w:tc>
          <w:tcPr>
            <w:tcW w:w="2033" w:type="dxa"/>
          </w:tcPr>
          <w:p w:rsidR="00E025C6" w:rsidRPr="00E025C6" w:rsidRDefault="00E025C6" w:rsidP="00E025C6">
            <w:pPr>
              <w:pStyle w:val="TableParagraph"/>
              <w:spacing w:before="62"/>
              <w:ind w:left="105"/>
            </w:pPr>
            <w:r w:rsidRPr="00E025C6">
              <w:t>FRA</w:t>
            </w:r>
          </w:p>
        </w:tc>
        <w:tc>
          <w:tcPr>
            <w:tcW w:w="1649" w:type="dxa"/>
          </w:tcPr>
          <w:p w:rsidR="00E025C6" w:rsidRPr="00E025C6" w:rsidRDefault="00E025C6" w:rsidP="00E025C6">
            <w:pPr>
              <w:pStyle w:val="TableParagraph"/>
              <w:spacing w:before="31"/>
              <w:ind w:left="716" w:right="702"/>
              <w:jc w:val="center"/>
            </w:pPr>
            <w:r w:rsidRPr="00E025C6">
              <w:t>71</w:t>
            </w:r>
          </w:p>
        </w:tc>
      </w:tr>
      <w:tr w:rsidR="00E025C6" w:rsidRPr="00E025C6" w:rsidTr="00E025C6">
        <w:trPr>
          <w:trHeight w:val="299"/>
        </w:trPr>
        <w:tc>
          <w:tcPr>
            <w:tcW w:w="590" w:type="dxa"/>
          </w:tcPr>
          <w:p w:rsidR="00E025C6" w:rsidRPr="00E025C6" w:rsidRDefault="00E025C6" w:rsidP="00E025C6">
            <w:pPr>
              <w:pStyle w:val="TableParagraph"/>
              <w:spacing w:before="62"/>
              <w:ind w:left="203"/>
            </w:pPr>
            <w:r w:rsidRPr="00E025C6">
              <w:t>15</w:t>
            </w:r>
          </w:p>
        </w:tc>
        <w:tc>
          <w:tcPr>
            <w:tcW w:w="2033" w:type="dxa"/>
          </w:tcPr>
          <w:p w:rsidR="00E025C6" w:rsidRPr="00E025C6" w:rsidRDefault="00E025C6" w:rsidP="00E025C6">
            <w:pPr>
              <w:pStyle w:val="TableParagraph"/>
              <w:spacing w:before="62"/>
              <w:ind w:left="105"/>
            </w:pPr>
            <w:r w:rsidRPr="00E025C6">
              <w:t>HWS</w:t>
            </w:r>
          </w:p>
        </w:tc>
        <w:tc>
          <w:tcPr>
            <w:tcW w:w="1649" w:type="dxa"/>
          </w:tcPr>
          <w:p w:rsidR="00E025C6" w:rsidRPr="00E025C6" w:rsidRDefault="00E025C6" w:rsidP="00E025C6">
            <w:pPr>
              <w:pStyle w:val="TableParagraph"/>
              <w:spacing w:before="31"/>
              <w:ind w:left="716" w:right="702"/>
              <w:jc w:val="center"/>
            </w:pPr>
            <w:r w:rsidRPr="00E025C6">
              <w:t>71</w:t>
            </w:r>
          </w:p>
        </w:tc>
      </w:tr>
      <w:tr w:rsidR="00E025C6" w:rsidRPr="00E025C6" w:rsidTr="00E025C6">
        <w:trPr>
          <w:trHeight w:val="300"/>
        </w:trPr>
        <w:tc>
          <w:tcPr>
            <w:tcW w:w="590" w:type="dxa"/>
          </w:tcPr>
          <w:p w:rsidR="00E025C6" w:rsidRPr="00E025C6" w:rsidRDefault="00E025C6" w:rsidP="00E025C6">
            <w:pPr>
              <w:pStyle w:val="TableParagraph"/>
              <w:spacing w:before="62"/>
              <w:ind w:left="203"/>
            </w:pPr>
            <w:r w:rsidRPr="00E025C6">
              <w:t>16</w:t>
            </w:r>
          </w:p>
        </w:tc>
        <w:tc>
          <w:tcPr>
            <w:tcW w:w="2033" w:type="dxa"/>
          </w:tcPr>
          <w:p w:rsidR="00E025C6" w:rsidRPr="00E025C6" w:rsidRDefault="00E025C6" w:rsidP="00E025C6">
            <w:pPr>
              <w:pStyle w:val="TableParagraph"/>
              <w:spacing w:before="62"/>
              <w:ind w:left="105"/>
            </w:pPr>
            <w:r w:rsidRPr="00E025C6">
              <w:t>MHAS</w:t>
            </w:r>
          </w:p>
        </w:tc>
        <w:tc>
          <w:tcPr>
            <w:tcW w:w="1649" w:type="dxa"/>
          </w:tcPr>
          <w:p w:rsidR="00E025C6" w:rsidRPr="00E025C6" w:rsidRDefault="00E025C6" w:rsidP="00E025C6">
            <w:pPr>
              <w:pStyle w:val="TableParagraph"/>
              <w:spacing w:before="31"/>
              <w:ind w:left="715" w:right="702"/>
              <w:jc w:val="center"/>
            </w:pPr>
            <w:r w:rsidRPr="00E025C6">
              <w:t>63</w:t>
            </w:r>
          </w:p>
        </w:tc>
      </w:tr>
    </w:tbl>
    <w:p w:rsidR="00E025C6" w:rsidRPr="00E025C6" w:rsidRDefault="00E025C6" w:rsidP="00E025C6">
      <w:pPr>
        <w:pStyle w:val="BodyText"/>
        <w:ind w:left="1459" w:right="1114" w:firstLine="360"/>
        <w:jc w:val="both"/>
        <w:rPr>
          <w:rFonts w:ascii="Times New Roman" w:hAnsi="Times New Roman" w:cs="Times New Roman"/>
        </w:rPr>
      </w:pPr>
    </w:p>
    <w:p w:rsidR="00E025C6" w:rsidRDefault="00E025C6" w:rsidP="00E025C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Hasil belajar </w:t>
      </w:r>
      <w:r w:rsidRPr="00E025C6">
        <w:rPr>
          <w:rFonts w:ascii="Times New Roman" w:hAnsi="Times New Roman" w:cs="Times New Roman"/>
          <w:i/>
        </w:rPr>
        <w:t xml:space="preserve">pretest </w:t>
      </w:r>
      <w:r w:rsidRPr="00E025C6">
        <w:rPr>
          <w:rFonts w:ascii="Times New Roman" w:hAnsi="Times New Roman" w:cs="Times New Roman"/>
        </w:rPr>
        <w:t>pada kelas eksperimen didapatkan</w:t>
      </w:r>
      <w:r w:rsidRPr="00E025C6">
        <w:rPr>
          <w:rFonts w:ascii="Times New Roman" w:hAnsi="Times New Roman" w:cs="Times New Roman"/>
          <w:spacing w:val="1"/>
        </w:rPr>
        <w:t xml:space="preserve"> </w:t>
      </w:r>
      <w:r w:rsidRPr="00E025C6">
        <w:rPr>
          <w:rFonts w:ascii="Times New Roman" w:hAnsi="Times New Roman" w:cs="Times New Roman"/>
        </w:rPr>
        <w:t>nilai</w:t>
      </w:r>
      <w:r w:rsidRPr="00E025C6">
        <w:rPr>
          <w:rFonts w:ascii="Times New Roman" w:hAnsi="Times New Roman" w:cs="Times New Roman"/>
          <w:spacing w:val="-9"/>
        </w:rPr>
        <w:t xml:space="preserve"> </w:t>
      </w:r>
      <w:r w:rsidRPr="00E025C6">
        <w:rPr>
          <w:rFonts w:ascii="Times New Roman" w:hAnsi="Times New Roman" w:cs="Times New Roman"/>
        </w:rPr>
        <w:t>yang</w:t>
      </w:r>
      <w:r w:rsidRPr="00E025C6">
        <w:rPr>
          <w:rFonts w:ascii="Times New Roman" w:hAnsi="Times New Roman" w:cs="Times New Roman"/>
          <w:spacing w:val="-7"/>
        </w:rPr>
        <w:t xml:space="preserve"> </w:t>
      </w:r>
      <w:r w:rsidRPr="00E025C6">
        <w:rPr>
          <w:rFonts w:ascii="Times New Roman" w:hAnsi="Times New Roman" w:cs="Times New Roman"/>
        </w:rPr>
        <w:t>rendah</w:t>
      </w:r>
      <w:r w:rsidRPr="00E025C6">
        <w:rPr>
          <w:rFonts w:ascii="Times New Roman" w:hAnsi="Times New Roman" w:cs="Times New Roman"/>
          <w:spacing w:val="-7"/>
        </w:rPr>
        <w:t xml:space="preserve"> </w:t>
      </w:r>
      <w:r w:rsidRPr="00E025C6">
        <w:rPr>
          <w:rFonts w:ascii="Times New Roman" w:hAnsi="Times New Roman" w:cs="Times New Roman"/>
        </w:rPr>
        <w:t>dibawah</w:t>
      </w:r>
      <w:r w:rsidRPr="00E025C6">
        <w:rPr>
          <w:rFonts w:ascii="Times New Roman" w:hAnsi="Times New Roman" w:cs="Times New Roman"/>
          <w:spacing w:val="-7"/>
        </w:rPr>
        <w:t xml:space="preserve"> </w:t>
      </w:r>
      <w:r w:rsidRPr="00E025C6">
        <w:rPr>
          <w:rFonts w:ascii="Times New Roman" w:hAnsi="Times New Roman" w:cs="Times New Roman"/>
        </w:rPr>
        <w:t>kriteria</w:t>
      </w:r>
      <w:r w:rsidRPr="00E025C6">
        <w:rPr>
          <w:rFonts w:ascii="Times New Roman" w:hAnsi="Times New Roman" w:cs="Times New Roman"/>
          <w:spacing w:val="-9"/>
        </w:rPr>
        <w:t xml:space="preserve"> </w:t>
      </w:r>
      <w:r w:rsidRPr="00E025C6">
        <w:rPr>
          <w:rFonts w:ascii="Times New Roman" w:hAnsi="Times New Roman" w:cs="Times New Roman"/>
        </w:rPr>
        <w:t>ketuntasan</w:t>
      </w:r>
      <w:r w:rsidRPr="00E025C6">
        <w:rPr>
          <w:rFonts w:ascii="Times New Roman" w:hAnsi="Times New Roman" w:cs="Times New Roman"/>
          <w:spacing w:val="-8"/>
        </w:rPr>
        <w:t xml:space="preserve"> </w:t>
      </w:r>
      <w:r w:rsidRPr="00E025C6">
        <w:rPr>
          <w:rFonts w:ascii="Times New Roman" w:hAnsi="Times New Roman" w:cs="Times New Roman"/>
        </w:rPr>
        <w:t>minimal</w:t>
      </w:r>
      <w:r w:rsidRPr="00E025C6">
        <w:rPr>
          <w:rFonts w:ascii="Times New Roman" w:hAnsi="Times New Roman" w:cs="Times New Roman"/>
          <w:spacing w:val="-9"/>
        </w:rPr>
        <w:t xml:space="preserve"> </w:t>
      </w:r>
      <w:r w:rsidRPr="00E025C6">
        <w:rPr>
          <w:rFonts w:ascii="Times New Roman" w:hAnsi="Times New Roman" w:cs="Times New Roman"/>
        </w:rPr>
        <w:t>(KKM),</w:t>
      </w:r>
      <w:r w:rsidRPr="00E025C6">
        <w:rPr>
          <w:rFonts w:ascii="Times New Roman" w:hAnsi="Times New Roman" w:cs="Times New Roman"/>
          <w:spacing w:val="-47"/>
        </w:rPr>
        <w:t xml:space="preserve"> </w:t>
      </w:r>
      <w:r w:rsidRPr="00E025C6">
        <w:rPr>
          <w:rFonts w:ascii="Times New Roman" w:hAnsi="Times New Roman" w:cs="Times New Roman"/>
        </w:rPr>
        <w:t>meskipun</w:t>
      </w:r>
      <w:r w:rsidRPr="00E025C6">
        <w:rPr>
          <w:rFonts w:ascii="Times New Roman" w:hAnsi="Times New Roman" w:cs="Times New Roman"/>
          <w:spacing w:val="1"/>
        </w:rPr>
        <w:t xml:space="preserve"> </w:t>
      </w:r>
      <w:r w:rsidRPr="00E025C6">
        <w:rPr>
          <w:rFonts w:ascii="Times New Roman" w:hAnsi="Times New Roman" w:cs="Times New Roman"/>
        </w:rPr>
        <w:t>materi</w:t>
      </w:r>
      <w:r w:rsidRPr="00E025C6">
        <w:rPr>
          <w:rFonts w:ascii="Times New Roman" w:hAnsi="Times New Roman" w:cs="Times New Roman"/>
          <w:spacing w:val="1"/>
        </w:rPr>
        <w:t xml:space="preserve"> </w:t>
      </w:r>
      <w:r w:rsidRPr="00E025C6">
        <w:rPr>
          <w:rFonts w:ascii="Times New Roman" w:hAnsi="Times New Roman" w:cs="Times New Roman"/>
        </w:rPr>
        <w:t>keragaman</w:t>
      </w:r>
      <w:r w:rsidRPr="00E025C6">
        <w:rPr>
          <w:rFonts w:ascii="Times New Roman" w:hAnsi="Times New Roman" w:cs="Times New Roman"/>
          <w:spacing w:val="1"/>
        </w:rPr>
        <w:t xml:space="preserve"> </w:t>
      </w:r>
      <w:r w:rsidRPr="00E025C6">
        <w:rPr>
          <w:rFonts w:ascii="Times New Roman" w:hAnsi="Times New Roman" w:cs="Times New Roman"/>
        </w:rPr>
        <w:t>kegiatan</w:t>
      </w:r>
      <w:r w:rsidRPr="00E025C6">
        <w:rPr>
          <w:rFonts w:ascii="Times New Roman" w:hAnsi="Times New Roman" w:cs="Times New Roman"/>
          <w:spacing w:val="1"/>
        </w:rPr>
        <w:t xml:space="preserve"> </w:t>
      </w:r>
      <w:r w:rsidRPr="00E025C6">
        <w:rPr>
          <w:rFonts w:ascii="Times New Roman" w:hAnsi="Times New Roman" w:cs="Times New Roman"/>
        </w:rPr>
        <w:t>ekoomi</w:t>
      </w:r>
      <w:r w:rsidRPr="00E025C6">
        <w:rPr>
          <w:rFonts w:ascii="Times New Roman" w:hAnsi="Times New Roman" w:cs="Times New Roman"/>
          <w:spacing w:val="1"/>
        </w:rPr>
        <w:t xml:space="preserve"> </w:t>
      </w:r>
      <w:r w:rsidRPr="00E025C6">
        <w:rPr>
          <w:rFonts w:ascii="Times New Roman" w:hAnsi="Times New Roman" w:cs="Times New Roman"/>
        </w:rPr>
        <w:t>di</w:t>
      </w:r>
      <w:r w:rsidRPr="00E025C6">
        <w:rPr>
          <w:rFonts w:ascii="Times New Roman" w:hAnsi="Times New Roman" w:cs="Times New Roman"/>
          <w:spacing w:val="1"/>
        </w:rPr>
        <w:t xml:space="preserve"> </w:t>
      </w:r>
      <w:r w:rsidRPr="00E025C6">
        <w:rPr>
          <w:rFonts w:ascii="Times New Roman" w:hAnsi="Times New Roman" w:cs="Times New Roman"/>
        </w:rPr>
        <w:t>Indonesia</w:t>
      </w:r>
      <w:r w:rsidRPr="00E025C6">
        <w:rPr>
          <w:rFonts w:ascii="Times New Roman" w:hAnsi="Times New Roman" w:cs="Times New Roman"/>
          <w:spacing w:val="1"/>
        </w:rPr>
        <w:t xml:space="preserve"> </w:t>
      </w:r>
      <w:r w:rsidRPr="00E025C6">
        <w:rPr>
          <w:rFonts w:ascii="Times New Roman" w:hAnsi="Times New Roman" w:cs="Times New Roman"/>
        </w:rPr>
        <w:t>dalam mata pelajaran IPS sudah diajarakan sebelumnya hal ini</w:t>
      </w:r>
      <w:r w:rsidRPr="00E025C6">
        <w:rPr>
          <w:rFonts w:ascii="Times New Roman" w:hAnsi="Times New Roman" w:cs="Times New Roman"/>
          <w:spacing w:val="-47"/>
        </w:rPr>
        <w:t xml:space="preserve"> </w:t>
      </w:r>
      <w:r w:rsidRPr="00E025C6">
        <w:rPr>
          <w:rFonts w:ascii="Times New Roman" w:hAnsi="Times New Roman" w:cs="Times New Roman"/>
        </w:rPr>
        <w:t>mengindikasikan</w:t>
      </w:r>
      <w:r w:rsidRPr="00E025C6">
        <w:rPr>
          <w:rFonts w:ascii="Times New Roman" w:hAnsi="Times New Roman" w:cs="Times New Roman"/>
          <w:spacing w:val="1"/>
        </w:rPr>
        <w:t xml:space="preserve"> </w:t>
      </w:r>
      <w:r w:rsidRPr="00E025C6">
        <w:rPr>
          <w:rFonts w:ascii="Times New Roman" w:hAnsi="Times New Roman" w:cs="Times New Roman"/>
        </w:rPr>
        <w:t>bahwa</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memliki</w:t>
      </w:r>
      <w:r w:rsidRPr="00E025C6">
        <w:rPr>
          <w:rFonts w:ascii="Times New Roman" w:hAnsi="Times New Roman" w:cs="Times New Roman"/>
          <w:spacing w:val="1"/>
        </w:rPr>
        <w:t xml:space="preserve"> </w:t>
      </w:r>
      <w:r w:rsidRPr="00E025C6">
        <w:rPr>
          <w:rFonts w:ascii="Times New Roman" w:hAnsi="Times New Roman" w:cs="Times New Roman"/>
        </w:rPr>
        <w:t>pemahaman</w:t>
      </w:r>
      <w:r w:rsidRPr="00E025C6">
        <w:rPr>
          <w:rFonts w:ascii="Times New Roman" w:hAnsi="Times New Roman" w:cs="Times New Roman"/>
          <w:spacing w:val="1"/>
        </w:rPr>
        <w:t xml:space="preserve">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rPr>
        <w:t>kurang</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IPS</w:t>
      </w:r>
      <w:r w:rsidRPr="00E025C6">
        <w:rPr>
          <w:rFonts w:ascii="Times New Roman" w:hAnsi="Times New Roman" w:cs="Times New Roman"/>
          <w:spacing w:val="1"/>
        </w:rPr>
        <w:t xml:space="preserve"> </w:t>
      </w:r>
      <w:r w:rsidRPr="00E025C6">
        <w:rPr>
          <w:rFonts w:ascii="Times New Roman" w:hAnsi="Times New Roman" w:cs="Times New Roman"/>
        </w:rPr>
        <w:t>materi</w:t>
      </w:r>
      <w:r w:rsidRPr="00E025C6">
        <w:rPr>
          <w:rFonts w:ascii="Times New Roman" w:hAnsi="Times New Roman" w:cs="Times New Roman"/>
          <w:spacing w:val="1"/>
        </w:rPr>
        <w:t xml:space="preserve"> </w:t>
      </w:r>
      <w:r w:rsidRPr="00E025C6">
        <w:rPr>
          <w:rFonts w:ascii="Times New Roman" w:hAnsi="Times New Roman" w:cs="Times New Roman"/>
        </w:rPr>
        <w:t>keragaman</w:t>
      </w:r>
      <w:r w:rsidRPr="00E025C6">
        <w:rPr>
          <w:rFonts w:ascii="Times New Roman" w:hAnsi="Times New Roman" w:cs="Times New Roman"/>
          <w:spacing w:val="1"/>
        </w:rPr>
        <w:t xml:space="preserve"> </w:t>
      </w:r>
      <w:r w:rsidRPr="00E025C6">
        <w:rPr>
          <w:rFonts w:ascii="Times New Roman" w:hAnsi="Times New Roman" w:cs="Times New Roman"/>
        </w:rPr>
        <w:t>kegiatan</w:t>
      </w:r>
      <w:r w:rsidRPr="00E025C6">
        <w:rPr>
          <w:rFonts w:ascii="Times New Roman" w:hAnsi="Times New Roman" w:cs="Times New Roman"/>
          <w:spacing w:val="1"/>
        </w:rPr>
        <w:t xml:space="preserve"> </w:t>
      </w:r>
      <w:r w:rsidRPr="00E025C6">
        <w:rPr>
          <w:rFonts w:ascii="Times New Roman" w:hAnsi="Times New Roman" w:cs="Times New Roman"/>
        </w:rPr>
        <w:t>ekonomi</w:t>
      </w:r>
      <w:r w:rsidRPr="00E025C6">
        <w:rPr>
          <w:rFonts w:ascii="Times New Roman" w:hAnsi="Times New Roman" w:cs="Times New Roman"/>
          <w:spacing w:val="-2"/>
        </w:rPr>
        <w:t xml:space="preserve"> </w:t>
      </w:r>
      <w:r w:rsidRPr="00E025C6">
        <w:rPr>
          <w:rFonts w:ascii="Times New Roman" w:hAnsi="Times New Roman" w:cs="Times New Roman"/>
        </w:rPr>
        <w:t>di</w:t>
      </w:r>
      <w:r w:rsidRPr="00E025C6">
        <w:rPr>
          <w:rFonts w:ascii="Times New Roman" w:hAnsi="Times New Roman" w:cs="Times New Roman"/>
          <w:spacing w:val="-1"/>
        </w:rPr>
        <w:t xml:space="preserve"> </w:t>
      </w:r>
      <w:r w:rsidRPr="00E025C6">
        <w:rPr>
          <w:rFonts w:ascii="Times New Roman" w:hAnsi="Times New Roman" w:cs="Times New Roman"/>
        </w:rPr>
        <w:t>Indonesia.</w:t>
      </w:r>
    </w:p>
    <w:p w:rsidR="00E025C6" w:rsidRPr="00E025C6" w:rsidRDefault="00E025C6" w:rsidP="0056687B">
      <w:pPr>
        <w:pStyle w:val="BodyText"/>
        <w:numPr>
          <w:ilvl w:val="1"/>
          <w:numId w:val="3"/>
        </w:numPr>
        <w:tabs>
          <w:tab w:val="left" w:pos="426"/>
        </w:tabs>
        <w:spacing w:after="0"/>
        <w:ind w:left="426" w:hanging="426"/>
        <w:jc w:val="both"/>
        <w:rPr>
          <w:rFonts w:ascii="Times New Roman" w:hAnsi="Times New Roman" w:cs="Times New Roman"/>
        </w:rPr>
      </w:pPr>
      <w:r w:rsidRPr="00E025C6">
        <w:rPr>
          <w:rFonts w:ascii="Times New Roman" w:hAnsi="Times New Roman" w:cs="Times New Roman"/>
        </w:rPr>
        <w:t>Hasil Belajar Kelas Eksperimen Sesudah Penggunaan Metode</w:t>
      </w:r>
      <w:r w:rsidRPr="00E025C6">
        <w:rPr>
          <w:rFonts w:ascii="Times New Roman" w:hAnsi="Times New Roman" w:cs="Times New Roman"/>
          <w:spacing w:val="1"/>
        </w:rPr>
        <w:t xml:space="preserve"> </w:t>
      </w:r>
      <w:r w:rsidRPr="00E025C6">
        <w:rPr>
          <w:rFonts w:ascii="Times New Roman" w:hAnsi="Times New Roman" w:cs="Times New Roman"/>
        </w:rPr>
        <w:t xml:space="preserve">Mendongeng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i/>
          <w:spacing w:val="2"/>
        </w:rPr>
        <w:t xml:space="preserve"> </w:t>
      </w:r>
      <w:r w:rsidRPr="00E025C6">
        <w:rPr>
          <w:rFonts w:ascii="Times New Roman" w:hAnsi="Times New Roman" w:cs="Times New Roman"/>
        </w:rPr>
        <w:t>terhadap Hasil</w:t>
      </w:r>
      <w:r w:rsidRPr="00E025C6">
        <w:rPr>
          <w:rFonts w:ascii="Times New Roman" w:hAnsi="Times New Roman" w:cs="Times New Roman"/>
          <w:spacing w:val="-1"/>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rPr>
        <w:t>IPS</w:t>
      </w:r>
    </w:p>
    <w:p w:rsidR="00E025C6" w:rsidRPr="00E025C6" w:rsidRDefault="00E025C6" w:rsidP="00E025C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Data </w:t>
      </w:r>
      <w:r w:rsidRPr="00E025C6">
        <w:rPr>
          <w:rFonts w:ascii="Times New Roman" w:hAnsi="Times New Roman" w:cs="Times New Roman"/>
          <w:i/>
        </w:rPr>
        <w:t xml:space="preserve">posttest </w:t>
      </w:r>
      <w:r w:rsidRPr="00E025C6">
        <w:rPr>
          <w:rFonts w:ascii="Times New Roman" w:hAnsi="Times New Roman" w:cs="Times New Roman"/>
        </w:rPr>
        <w:t xml:space="preserve">kelas eksperimen didapat dari </w:t>
      </w:r>
      <w:r w:rsidRPr="00E025C6">
        <w:rPr>
          <w:rFonts w:ascii="Times New Roman" w:hAnsi="Times New Roman" w:cs="Times New Roman"/>
          <w:i/>
        </w:rPr>
        <w:t xml:space="preserve">posttest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11"/>
        </w:rPr>
        <w:t xml:space="preserve"> </w:t>
      </w:r>
      <w:r w:rsidRPr="00E025C6">
        <w:rPr>
          <w:rFonts w:ascii="Times New Roman" w:hAnsi="Times New Roman" w:cs="Times New Roman"/>
        </w:rPr>
        <w:t>sesudah</w:t>
      </w:r>
      <w:r w:rsidRPr="00E025C6">
        <w:rPr>
          <w:rFonts w:ascii="Times New Roman" w:hAnsi="Times New Roman" w:cs="Times New Roman"/>
          <w:spacing w:val="-11"/>
        </w:rPr>
        <w:t xml:space="preserve"> </w:t>
      </w:r>
      <w:r w:rsidRPr="00E025C6">
        <w:rPr>
          <w:rFonts w:ascii="Times New Roman" w:hAnsi="Times New Roman" w:cs="Times New Roman"/>
        </w:rPr>
        <w:t>pembelajaran</w:t>
      </w:r>
      <w:r w:rsidRPr="00E025C6">
        <w:rPr>
          <w:rFonts w:ascii="Times New Roman" w:hAnsi="Times New Roman" w:cs="Times New Roman"/>
          <w:spacing w:val="-9"/>
        </w:rPr>
        <w:t xml:space="preserve"> </w:t>
      </w:r>
      <w:r w:rsidRPr="00E025C6">
        <w:rPr>
          <w:rFonts w:ascii="Times New Roman" w:hAnsi="Times New Roman" w:cs="Times New Roman"/>
        </w:rPr>
        <w:t>dengan</w:t>
      </w:r>
      <w:r w:rsidRPr="00E025C6">
        <w:rPr>
          <w:rFonts w:ascii="Times New Roman" w:hAnsi="Times New Roman" w:cs="Times New Roman"/>
          <w:spacing w:val="-8"/>
        </w:rPr>
        <w:t xml:space="preserve"> </w:t>
      </w:r>
      <w:r w:rsidRPr="00E025C6">
        <w:rPr>
          <w:rFonts w:ascii="Times New Roman" w:hAnsi="Times New Roman" w:cs="Times New Roman"/>
        </w:rPr>
        <w:t>menggunakan</w:t>
      </w:r>
      <w:r w:rsidRPr="00E025C6">
        <w:rPr>
          <w:rFonts w:ascii="Times New Roman" w:hAnsi="Times New Roman" w:cs="Times New Roman"/>
          <w:spacing w:val="-10"/>
        </w:rPr>
        <w:t xml:space="preserve"> </w:t>
      </w:r>
      <w:r w:rsidRPr="00E025C6">
        <w:rPr>
          <w:rFonts w:ascii="Times New Roman" w:hAnsi="Times New Roman" w:cs="Times New Roman"/>
        </w:rPr>
        <w:t>Metode</w:t>
      </w:r>
      <w:r w:rsidRPr="00E025C6">
        <w:rPr>
          <w:rFonts w:ascii="Times New Roman" w:hAnsi="Times New Roman" w:cs="Times New Roman"/>
          <w:spacing w:val="-47"/>
        </w:rPr>
        <w:t xml:space="preserve"> </w:t>
      </w:r>
      <w:r w:rsidRPr="00E025C6">
        <w:rPr>
          <w:rFonts w:ascii="Times New Roman" w:hAnsi="Times New Roman" w:cs="Times New Roman"/>
        </w:rPr>
        <w:t>Mendongeng</w:t>
      </w:r>
      <w:r w:rsidRPr="00E025C6">
        <w:rPr>
          <w:rFonts w:ascii="Times New Roman" w:hAnsi="Times New Roman" w:cs="Times New Roman"/>
          <w:spacing w:val="35"/>
        </w:rPr>
        <w:t xml:space="preserve"> </w:t>
      </w:r>
      <w:r w:rsidRPr="00E025C6">
        <w:rPr>
          <w:rFonts w:ascii="Times New Roman" w:hAnsi="Times New Roman" w:cs="Times New Roman"/>
          <w:i/>
        </w:rPr>
        <w:t>(Story</w:t>
      </w:r>
      <w:r w:rsidRPr="00E025C6">
        <w:rPr>
          <w:rFonts w:ascii="Times New Roman" w:hAnsi="Times New Roman" w:cs="Times New Roman"/>
          <w:i/>
          <w:spacing w:val="32"/>
        </w:rPr>
        <w:t xml:space="preserve"> </w:t>
      </w:r>
      <w:r w:rsidRPr="00E025C6">
        <w:rPr>
          <w:rFonts w:ascii="Times New Roman" w:hAnsi="Times New Roman" w:cs="Times New Roman"/>
          <w:i/>
        </w:rPr>
        <w:t>Telling)</w:t>
      </w:r>
      <w:r w:rsidRPr="00E025C6">
        <w:rPr>
          <w:rFonts w:ascii="Times New Roman" w:hAnsi="Times New Roman" w:cs="Times New Roman"/>
        </w:rPr>
        <w:t>.</w:t>
      </w:r>
      <w:r w:rsidRPr="00E025C6">
        <w:rPr>
          <w:rFonts w:ascii="Times New Roman" w:hAnsi="Times New Roman" w:cs="Times New Roman"/>
          <w:spacing w:val="35"/>
        </w:rPr>
        <w:t xml:space="preserve"> </w:t>
      </w:r>
      <w:r w:rsidRPr="00E025C6">
        <w:rPr>
          <w:rFonts w:ascii="Times New Roman" w:hAnsi="Times New Roman" w:cs="Times New Roman"/>
        </w:rPr>
        <w:t>Data</w:t>
      </w:r>
      <w:r w:rsidRPr="00E025C6">
        <w:rPr>
          <w:rFonts w:ascii="Times New Roman" w:hAnsi="Times New Roman" w:cs="Times New Roman"/>
          <w:spacing w:val="35"/>
        </w:rPr>
        <w:t xml:space="preserve"> </w:t>
      </w:r>
      <w:r w:rsidRPr="00E025C6">
        <w:rPr>
          <w:rFonts w:ascii="Times New Roman" w:hAnsi="Times New Roman" w:cs="Times New Roman"/>
          <w:i/>
        </w:rPr>
        <w:t>posttest</w:t>
      </w:r>
      <w:r w:rsidRPr="00E025C6">
        <w:rPr>
          <w:rFonts w:ascii="Times New Roman" w:hAnsi="Times New Roman" w:cs="Times New Roman"/>
          <w:i/>
          <w:spacing w:val="35"/>
        </w:rPr>
        <w:t xml:space="preserve"> </w:t>
      </w:r>
      <w:r w:rsidRPr="00E025C6">
        <w:rPr>
          <w:rFonts w:ascii="Times New Roman" w:hAnsi="Times New Roman" w:cs="Times New Roman"/>
        </w:rPr>
        <w:t>diambil</w:t>
      </w:r>
      <w:r w:rsidRPr="00E025C6">
        <w:rPr>
          <w:rFonts w:ascii="Times New Roman" w:hAnsi="Times New Roman" w:cs="Times New Roman"/>
          <w:spacing w:val="35"/>
        </w:rPr>
        <w:t xml:space="preserve"> </w:t>
      </w:r>
      <w:r w:rsidRPr="00E025C6">
        <w:rPr>
          <w:rFonts w:ascii="Times New Roman" w:hAnsi="Times New Roman" w:cs="Times New Roman"/>
        </w:rPr>
        <w:t>pada</w:t>
      </w:r>
      <w:r>
        <w:rPr>
          <w:rFonts w:ascii="Times New Roman" w:hAnsi="Times New Roman" w:cs="Times New Roman"/>
        </w:rPr>
        <w:t xml:space="preserve"> </w:t>
      </w:r>
      <w:r w:rsidRPr="00E025C6">
        <w:rPr>
          <w:rFonts w:ascii="Times New Roman" w:hAnsi="Times New Roman" w:cs="Times New Roman"/>
        </w:rPr>
        <w:t>tanggal</w:t>
      </w:r>
      <w:r w:rsidRPr="00E025C6">
        <w:rPr>
          <w:rFonts w:ascii="Times New Roman" w:hAnsi="Times New Roman" w:cs="Times New Roman"/>
          <w:spacing w:val="29"/>
        </w:rPr>
        <w:t xml:space="preserve"> </w:t>
      </w:r>
      <w:r w:rsidRPr="00E025C6">
        <w:rPr>
          <w:rFonts w:ascii="Times New Roman" w:hAnsi="Times New Roman" w:cs="Times New Roman"/>
        </w:rPr>
        <w:t>14</w:t>
      </w:r>
      <w:r w:rsidRPr="00E025C6">
        <w:rPr>
          <w:rFonts w:ascii="Times New Roman" w:hAnsi="Times New Roman" w:cs="Times New Roman"/>
          <w:spacing w:val="32"/>
        </w:rPr>
        <w:t xml:space="preserve"> </w:t>
      </w:r>
      <w:r w:rsidRPr="00E025C6">
        <w:rPr>
          <w:rFonts w:ascii="Times New Roman" w:hAnsi="Times New Roman" w:cs="Times New Roman"/>
        </w:rPr>
        <w:t>maret</w:t>
      </w:r>
      <w:r w:rsidRPr="00E025C6">
        <w:rPr>
          <w:rFonts w:ascii="Times New Roman" w:hAnsi="Times New Roman" w:cs="Times New Roman"/>
          <w:spacing w:val="28"/>
        </w:rPr>
        <w:t xml:space="preserve"> </w:t>
      </w:r>
      <w:r w:rsidRPr="00E025C6">
        <w:rPr>
          <w:rFonts w:ascii="Times New Roman" w:hAnsi="Times New Roman" w:cs="Times New Roman"/>
        </w:rPr>
        <w:t>2019</w:t>
      </w:r>
      <w:r w:rsidRPr="00E025C6">
        <w:rPr>
          <w:rFonts w:ascii="Times New Roman" w:hAnsi="Times New Roman" w:cs="Times New Roman"/>
          <w:spacing w:val="28"/>
        </w:rPr>
        <w:t xml:space="preserve"> </w:t>
      </w:r>
      <w:r w:rsidRPr="00E025C6">
        <w:rPr>
          <w:rFonts w:ascii="Times New Roman" w:hAnsi="Times New Roman" w:cs="Times New Roman"/>
        </w:rPr>
        <w:t>di</w:t>
      </w:r>
      <w:r w:rsidRPr="00E025C6">
        <w:rPr>
          <w:rFonts w:ascii="Times New Roman" w:hAnsi="Times New Roman" w:cs="Times New Roman"/>
          <w:spacing w:val="29"/>
        </w:rPr>
        <w:t xml:space="preserve"> </w:t>
      </w:r>
      <w:r w:rsidRPr="00E025C6">
        <w:rPr>
          <w:rFonts w:ascii="Times New Roman" w:hAnsi="Times New Roman" w:cs="Times New Roman"/>
        </w:rPr>
        <w:t>kelas</w:t>
      </w:r>
      <w:r w:rsidRPr="00E025C6">
        <w:rPr>
          <w:rFonts w:ascii="Times New Roman" w:hAnsi="Times New Roman" w:cs="Times New Roman"/>
          <w:spacing w:val="30"/>
        </w:rPr>
        <w:t xml:space="preserve"> </w:t>
      </w:r>
      <w:r w:rsidRPr="00E025C6">
        <w:rPr>
          <w:rFonts w:ascii="Times New Roman" w:hAnsi="Times New Roman" w:cs="Times New Roman"/>
        </w:rPr>
        <w:t>IV</w:t>
      </w:r>
      <w:r w:rsidRPr="00E025C6">
        <w:rPr>
          <w:rFonts w:ascii="Times New Roman" w:hAnsi="Times New Roman" w:cs="Times New Roman"/>
          <w:spacing w:val="29"/>
        </w:rPr>
        <w:t xml:space="preserve"> </w:t>
      </w:r>
      <w:r w:rsidRPr="00E025C6">
        <w:rPr>
          <w:rFonts w:ascii="Times New Roman" w:hAnsi="Times New Roman" w:cs="Times New Roman"/>
        </w:rPr>
        <w:t>SD</w:t>
      </w:r>
      <w:r w:rsidRPr="00E025C6">
        <w:rPr>
          <w:rFonts w:ascii="Times New Roman" w:hAnsi="Times New Roman" w:cs="Times New Roman"/>
          <w:spacing w:val="32"/>
        </w:rPr>
        <w:t xml:space="preserve"> </w:t>
      </w:r>
      <w:r w:rsidRPr="00E025C6">
        <w:rPr>
          <w:rFonts w:ascii="Times New Roman" w:hAnsi="Times New Roman" w:cs="Times New Roman"/>
        </w:rPr>
        <w:t>Negeri</w:t>
      </w:r>
      <w:r w:rsidRPr="00E025C6">
        <w:rPr>
          <w:rFonts w:ascii="Times New Roman" w:hAnsi="Times New Roman" w:cs="Times New Roman"/>
          <w:spacing w:val="30"/>
        </w:rPr>
        <w:t xml:space="preserve"> </w:t>
      </w:r>
      <w:r w:rsidRPr="00E025C6">
        <w:rPr>
          <w:rFonts w:ascii="Times New Roman" w:hAnsi="Times New Roman" w:cs="Times New Roman"/>
        </w:rPr>
        <w:t>Kepanjen 1</w:t>
      </w:r>
      <w:r w:rsidRPr="00E025C6">
        <w:rPr>
          <w:rFonts w:ascii="Times New Roman" w:hAnsi="Times New Roman" w:cs="Times New Roman"/>
          <w:spacing w:val="30"/>
        </w:rPr>
        <w:t xml:space="preserve"> </w:t>
      </w:r>
      <w:r w:rsidRPr="00E025C6">
        <w:rPr>
          <w:rFonts w:ascii="Times New Roman" w:hAnsi="Times New Roman" w:cs="Times New Roman"/>
        </w:rPr>
        <w:t>yaitu</w:t>
      </w:r>
      <w:r w:rsidRPr="00E025C6">
        <w:rPr>
          <w:rFonts w:ascii="Times New Roman" w:hAnsi="Times New Roman" w:cs="Times New Roman"/>
          <w:spacing w:val="-47"/>
        </w:rPr>
        <w:t xml:space="preserve"> </w:t>
      </w:r>
      <w:r w:rsidRPr="00E025C6">
        <w:rPr>
          <w:rFonts w:ascii="Times New Roman" w:hAnsi="Times New Roman" w:cs="Times New Roman"/>
        </w:rPr>
        <w:t>kelompok B. Berikut</w:t>
      </w:r>
      <w:r w:rsidRPr="00E025C6">
        <w:rPr>
          <w:rFonts w:ascii="Times New Roman" w:hAnsi="Times New Roman" w:cs="Times New Roman"/>
          <w:spacing w:val="-1"/>
        </w:rPr>
        <w:t xml:space="preserve"> </w:t>
      </w:r>
      <w:r w:rsidRPr="00E025C6">
        <w:rPr>
          <w:rFonts w:ascii="Times New Roman" w:hAnsi="Times New Roman" w:cs="Times New Roman"/>
        </w:rPr>
        <w:t>data</w:t>
      </w:r>
      <w:r w:rsidRPr="00E025C6">
        <w:rPr>
          <w:rFonts w:ascii="Times New Roman" w:hAnsi="Times New Roman" w:cs="Times New Roman"/>
          <w:spacing w:val="1"/>
        </w:rPr>
        <w:t xml:space="preserve"> </w:t>
      </w:r>
      <w:r w:rsidRPr="00E025C6">
        <w:rPr>
          <w:rFonts w:ascii="Times New Roman" w:hAnsi="Times New Roman" w:cs="Times New Roman"/>
          <w:i/>
        </w:rPr>
        <w:t xml:space="preserve">posttest </w:t>
      </w:r>
      <w:r w:rsidRPr="00E025C6">
        <w:rPr>
          <w:rFonts w:ascii="Times New Roman" w:hAnsi="Times New Roman" w:cs="Times New Roman"/>
        </w:rPr>
        <w:t>kelas</w:t>
      </w:r>
      <w:r w:rsidRPr="00E025C6">
        <w:rPr>
          <w:rFonts w:ascii="Times New Roman" w:hAnsi="Times New Roman" w:cs="Times New Roman"/>
          <w:spacing w:val="-2"/>
        </w:rPr>
        <w:t xml:space="preserve"> </w:t>
      </w:r>
      <w:r w:rsidRPr="00E025C6">
        <w:rPr>
          <w:rFonts w:ascii="Times New Roman" w:hAnsi="Times New Roman" w:cs="Times New Roman"/>
        </w:rPr>
        <w:t>eksperimen:</w:t>
      </w:r>
    </w:p>
    <w:p w:rsidR="00E025C6" w:rsidRPr="00E025C6" w:rsidRDefault="00E025C6" w:rsidP="00E025C6">
      <w:pPr>
        <w:pStyle w:val="BodyText"/>
        <w:spacing w:after="36" w:line="229" w:lineRule="exact"/>
        <w:ind w:left="2307"/>
        <w:rPr>
          <w:rFonts w:ascii="Times New Roman" w:hAnsi="Times New Roman" w:cs="Times New Roman"/>
        </w:rPr>
      </w:pPr>
      <w:r w:rsidRPr="00E025C6">
        <w:rPr>
          <w:rFonts w:ascii="Times New Roman" w:hAnsi="Times New Roman" w:cs="Times New Roman"/>
        </w:rPr>
        <w:t>Tabel</w:t>
      </w:r>
      <w:r w:rsidRPr="00E025C6">
        <w:rPr>
          <w:rFonts w:ascii="Times New Roman" w:hAnsi="Times New Roman" w:cs="Times New Roman"/>
          <w:spacing w:val="-2"/>
        </w:rPr>
        <w:t xml:space="preserve"> </w:t>
      </w:r>
      <w:r w:rsidRPr="00E025C6">
        <w:rPr>
          <w:rFonts w:ascii="Times New Roman" w:hAnsi="Times New Roman" w:cs="Times New Roman"/>
        </w:rPr>
        <w:t>4.2 Data</w:t>
      </w:r>
      <w:r w:rsidRPr="00E025C6">
        <w:rPr>
          <w:rFonts w:ascii="Times New Roman" w:hAnsi="Times New Roman" w:cs="Times New Roman"/>
          <w:spacing w:val="-3"/>
        </w:rPr>
        <w:t xml:space="preserve"> </w:t>
      </w:r>
      <w:r w:rsidRPr="00E025C6">
        <w:rPr>
          <w:rFonts w:ascii="Times New Roman" w:hAnsi="Times New Roman" w:cs="Times New Roman"/>
        </w:rPr>
        <w:t>nilai</w:t>
      </w:r>
      <w:r w:rsidRPr="00E025C6">
        <w:rPr>
          <w:rFonts w:ascii="Times New Roman" w:hAnsi="Times New Roman" w:cs="Times New Roman"/>
          <w:spacing w:val="1"/>
        </w:rPr>
        <w:t xml:space="preserve"> </w:t>
      </w:r>
      <w:r w:rsidRPr="00E025C6">
        <w:rPr>
          <w:rFonts w:ascii="Times New Roman" w:hAnsi="Times New Roman" w:cs="Times New Roman"/>
          <w:i/>
        </w:rPr>
        <w:t>posttest</w:t>
      </w:r>
      <w:r w:rsidRPr="00E025C6">
        <w:rPr>
          <w:rFonts w:ascii="Times New Roman" w:hAnsi="Times New Roman" w:cs="Times New Roman"/>
          <w:i/>
          <w:spacing w:val="-1"/>
        </w:rPr>
        <w:t xml:space="preserve"> </w:t>
      </w:r>
      <w:r w:rsidRPr="00E025C6">
        <w:rPr>
          <w:rFonts w:ascii="Times New Roman" w:hAnsi="Times New Roman" w:cs="Times New Roman"/>
        </w:rPr>
        <w:t>kelas</w:t>
      </w:r>
      <w:r w:rsidRPr="00E025C6">
        <w:rPr>
          <w:rFonts w:ascii="Times New Roman" w:hAnsi="Times New Roman" w:cs="Times New Roman"/>
          <w:spacing w:val="-2"/>
        </w:rPr>
        <w:t xml:space="preserve"> </w:t>
      </w:r>
      <w:r w:rsidRPr="00E025C6">
        <w:rPr>
          <w:rFonts w:ascii="Times New Roman" w:hAnsi="Times New Roman" w:cs="Times New Roman"/>
        </w:rPr>
        <w:t>eksperimen</w:t>
      </w:r>
    </w:p>
    <w:tbl>
      <w:tblPr>
        <w:tblW w:w="0" w:type="auto"/>
        <w:tblInd w:w="20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1565"/>
        <w:gridCol w:w="2316"/>
      </w:tblGrid>
      <w:tr w:rsidR="00E025C6" w:rsidRPr="00E025C6" w:rsidTr="00E025C6">
        <w:trPr>
          <w:trHeight w:val="241"/>
        </w:trPr>
        <w:tc>
          <w:tcPr>
            <w:tcW w:w="566" w:type="dxa"/>
            <w:vMerge w:val="restart"/>
            <w:tcBorders>
              <w:bottom w:val="double" w:sz="1" w:space="0" w:color="000000"/>
            </w:tcBorders>
          </w:tcPr>
          <w:p w:rsidR="00E025C6" w:rsidRPr="00E025C6" w:rsidRDefault="00E025C6" w:rsidP="00E025C6">
            <w:pPr>
              <w:pStyle w:val="TableParagraph"/>
              <w:spacing w:before="129"/>
              <w:ind w:left="148"/>
            </w:pPr>
            <w:r w:rsidRPr="00E025C6">
              <w:t>No.</w:t>
            </w:r>
          </w:p>
        </w:tc>
        <w:tc>
          <w:tcPr>
            <w:tcW w:w="1565" w:type="dxa"/>
            <w:vMerge w:val="restart"/>
            <w:tcBorders>
              <w:bottom w:val="double" w:sz="1" w:space="0" w:color="000000"/>
            </w:tcBorders>
          </w:tcPr>
          <w:p w:rsidR="00E025C6" w:rsidRPr="00E025C6" w:rsidRDefault="00E025C6" w:rsidP="00E025C6">
            <w:pPr>
              <w:pStyle w:val="TableParagraph"/>
              <w:spacing w:before="129"/>
              <w:ind w:left="545" w:right="540"/>
              <w:jc w:val="center"/>
            </w:pPr>
            <w:r w:rsidRPr="00E025C6">
              <w:t>Nama</w:t>
            </w:r>
          </w:p>
        </w:tc>
        <w:tc>
          <w:tcPr>
            <w:tcW w:w="2316" w:type="dxa"/>
          </w:tcPr>
          <w:p w:rsidR="00E025C6" w:rsidRPr="00E025C6" w:rsidRDefault="00E025C6" w:rsidP="00E025C6">
            <w:pPr>
              <w:pStyle w:val="TableParagraph"/>
              <w:spacing w:before="14"/>
              <w:ind w:left="851" w:right="843"/>
              <w:jc w:val="center"/>
            </w:pPr>
            <w:r w:rsidRPr="00E025C6">
              <w:t>Nilai</w:t>
            </w:r>
          </w:p>
        </w:tc>
      </w:tr>
      <w:tr w:rsidR="00E025C6" w:rsidRPr="00E025C6" w:rsidTr="00E025C6">
        <w:trPr>
          <w:trHeight w:val="226"/>
        </w:trPr>
        <w:tc>
          <w:tcPr>
            <w:tcW w:w="566" w:type="dxa"/>
            <w:vMerge/>
            <w:tcBorders>
              <w:top w:val="nil"/>
              <w:bottom w:val="double" w:sz="1" w:space="0" w:color="000000"/>
            </w:tcBorders>
          </w:tcPr>
          <w:p w:rsidR="00E025C6" w:rsidRPr="00E025C6" w:rsidRDefault="00E025C6" w:rsidP="00E025C6">
            <w:pPr>
              <w:rPr>
                <w:rFonts w:ascii="Times New Roman" w:hAnsi="Times New Roman" w:cs="Times New Roman"/>
              </w:rPr>
            </w:pPr>
          </w:p>
        </w:tc>
        <w:tc>
          <w:tcPr>
            <w:tcW w:w="1565" w:type="dxa"/>
            <w:vMerge/>
            <w:tcBorders>
              <w:top w:val="nil"/>
              <w:bottom w:val="double" w:sz="1" w:space="0" w:color="000000"/>
            </w:tcBorders>
          </w:tcPr>
          <w:p w:rsidR="00E025C6" w:rsidRPr="00E025C6" w:rsidRDefault="00E025C6" w:rsidP="00E025C6">
            <w:pPr>
              <w:rPr>
                <w:rFonts w:ascii="Times New Roman" w:hAnsi="Times New Roman" w:cs="Times New Roman"/>
              </w:rPr>
            </w:pPr>
          </w:p>
        </w:tc>
        <w:tc>
          <w:tcPr>
            <w:tcW w:w="2316" w:type="dxa"/>
            <w:tcBorders>
              <w:bottom w:val="double" w:sz="1" w:space="0" w:color="000000"/>
            </w:tcBorders>
          </w:tcPr>
          <w:p w:rsidR="00E025C6" w:rsidRPr="00E025C6" w:rsidRDefault="00E025C6" w:rsidP="00E025C6">
            <w:pPr>
              <w:pStyle w:val="TableParagraph"/>
              <w:spacing w:line="197" w:lineRule="exact"/>
              <w:ind w:left="851" w:right="844"/>
              <w:jc w:val="center"/>
              <w:rPr>
                <w:i/>
              </w:rPr>
            </w:pPr>
            <w:r w:rsidRPr="00E025C6">
              <w:rPr>
                <w:i/>
              </w:rPr>
              <w:t>Posttest</w:t>
            </w:r>
          </w:p>
        </w:tc>
      </w:tr>
      <w:tr w:rsidR="00E025C6" w:rsidRPr="00E025C6" w:rsidTr="00E025C6">
        <w:trPr>
          <w:trHeight w:val="239"/>
        </w:trPr>
        <w:tc>
          <w:tcPr>
            <w:tcW w:w="566" w:type="dxa"/>
            <w:tcBorders>
              <w:top w:val="double" w:sz="1" w:space="0" w:color="000000"/>
            </w:tcBorders>
          </w:tcPr>
          <w:p w:rsidR="00E025C6" w:rsidRPr="00E025C6" w:rsidRDefault="00E025C6" w:rsidP="00E025C6">
            <w:pPr>
              <w:pStyle w:val="TableParagraph"/>
              <w:spacing w:before="1"/>
              <w:ind w:left="4"/>
              <w:jc w:val="center"/>
            </w:pPr>
            <w:r w:rsidRPr="00E025C6">
              <w:t>1</w:t>
            </w:r>
          </w:p>
        </w:tc>
        <w:tc>
          <w:tcPr>
            <w:tcW w:w="1565" w:type="dxa"/>
            <w:tcBorders>
              <w:top w:val="double" w:sz="1" w:space="0" w:color="000000"/>
            </w:tcBorders>
          </w:tcPr>
          <w:p w:rsidR="00E025C6" w:rsidRPr="00E025C6" w:rsidRDefault="00E025C6" w:rsidP="00E025C6">
            <w:pPr>
              <w:pStyle w:val="TableParagraph"/>
              <w:spacing w:before="1"/>
              <w:ind w:left="108"/>
            </w:pPr>
            <w:r w:rsidRPr="00E025C6">
              <w:t>MJ</w:t>
            </w:r>
          </w:p>
        </w:tc>
        <w:tc>
          <w:tcPr>
            <w:tcW w:w="2316" w:type="dxa"/>
            <w:tcBorders>
              <w:top w:val="double" w:sz="1" w:space="0" w:color="000000"/>
            </w:tcBorders>
          </w:tcPr>
          <w:p w:rsidR="00E025C6" w:rsidRPr="00E025C6" w:rsidRDefault="00E025C6" w:rsidP="00E025C6">
            <w:pPr>
              <w:pStyle w:val="TableParagraph"/>
              <w:spacing w:before="1"/>
              <w:ind w:left="851" w:right="837"/>
              <w:jc w:val="center"/>
            </w:pPr>
            <w:r w:rsidRPr="00E025C6">
              <w:t>82</w:t>
            </w:r>
          </w:p>
        </w:tc>
      </w:tr>
      <w:tr w:rsidR="00E025C6" w:rsidRPr="00E025C6" w:rsidTr="00E025C6">
        <w:trPr>
          <w:trHeight w:val="299"/>
        </w:trPr>
        <w:tc>
          <w:tcPr>
            <w:tcW w:w="566" w:type="dxa"/>
          </w:tcPr>
          <w:p w:rsidR="00E025C6" w:rsidRPr="00E025C6" w:rsidRDefault="00E025C6" w:rsidP="00E025C6">
            <w:pPr>
              <w:pStyle w:val="TableParagraph"/>
              <w:spacing w:before="62"/>
              <w:ind w:left="4"/>
              <w:jc w:val="center"/>
            </w:pPr>
            <w:r w:rsidRPr="00E025C6">
              <w:t>2</w:t>
            </w:r>
          </w:p>
        </w:tc>
        <w:tc>
          <w:tcPr>
            <w:tcW w:w="1565" w:type="dxa"/>
          </w:tcPr>
          <w:p w:rsidR="00E025C6" w:rsidRPr="00E025C6" w:rsidRDefault="00E025C6" w:rsidP="00E025C6">
            <w:pPr>
              <w:pStyle w:val="TableParagraph"/>
              <w:spacing w:before="62"/>
              <w:ind w:left="108"/>
            </w:pPr>
            <w:r w:rsidRPr="00E025C6">
              <w:t>DA</w:t>
            </w:r>
          </w:p>
        </w:tc>
        <w:tc>
          <w:tcPr>
            <w:tcW w:w="2316" w:type="dxa"/>
          </w:tcPr>
          <w:p w:rsidR="00E025C6" w:rsidRPr="00E025C6" w:rsidRDefault="00E025C6" w:rsidP="00E025C6">
            <w:pPr>
              <w:pStyle w:val="TableParagraph"/>
              <w:spacing w:before="31"/>
              <w:ind w:left="851" w:right="837"/>
              <w:jc w:val="center"/>
            </w:pPr>
            <w:r w:rsidRPr="00E025C6">
              <w:t>90</w:t>
            </w:r>
          </w:p>
        </w:tc>
      </w:tr>
      <w:tr w:rsidR="00E025C6" w:rsidRPr="00E025C6" w:rsidTr="00E025C6">
        <w:trPr>
          <w:trHeight w:val="299"/>
        </w:trPr>
        <w:tc>
          <w:tcPr>
            <w:tcW w:w="566" w:type="dxa"/>
          </w:tcPr>
          <w:p w:rsidR="00E025C6" w:rsidRPr="00E025C6" w:rsidRDefault="00E025C6" w:rsidP="00E025C6">
            <w:pPr>
              <w:pStyle w:val="TableParagraph"/>
              <w:spacing w:before="62"/>
              <w:ind w:left="4"/>
              <w:jc w:val="center"/>
            </w:pPr>
            <w:r w:rsidRPr="00E025C6">
              <w:t>3</w:t>
            </w:r>
          </w:p>
        </w:tc>
        <w:tc>
          <w:tcPr>
            <w:tcW w:w="1565" w:type="dxa"/>
          </w:tcPr>
          <w:p w:rsidR="00E025C6" w:rsidRPr="00E025C6" w:rsidRDefault="00E025C6" w:rsidP="00E025C6">
            <w:pPr>
              <w:pStyle w:val="TableParagraph"/>
              <w:spacing w:before="62"/>
              <w:ind w:left="108"/>
            </w:pPr>
            <w:r w:rsidRPr="00E025C6">
              <w:t>TBF</w:t>
            </w:r>
          </w:p>
        </w:tc>
        <w:tc>
          <w:tcPr>
            <w:tcW w:w="2316" w:type="dxa"/>
          </w:tcPr>
          <w:p w:rsidR="00E025C6" w:rsidRPr="00E025C6" w:rsidRDefault="00E025C6" w:rsidP="00E025C6">
            <w:pPr>
              <w:pStyle w:val="TableParagraph"/>
              <w:spacing w:before="31"/>
              <w:ind w:left="851" w:right="837"/>
              <w:jc w:val="center"/>
            </w:pPr>
            <w:r w:rsidRPr="00E025C6">
              <w:t>78</w:t>
            </w:r>
          </w:p>
        </w:tc>
      </w:tr>
      <w:tr w:rsidR="00E025C6" w:rsidRPr="00E025C6" w:rsidTr="00E025C6">
        <w:trPr>
          <w:trHeight w:val="301"/>
        </w:trPr>
        <w:tc>
          <w:tcPr>
            <w:tcW w:w="566" w:type="dxa"/>
          </w:tcPr>
          <w:p w:rsidR="00E025C6" w:rsidRPr="00E025C6" w:rsidRDefault="00E025C6" w:rsidP="00E025C6">
            <w:pPr>
              <w:pStyle w:val="TableParagraph"/>
              <w:spacing w:before="62"/>
              <w:ind w:left="4"/>
              <w:jc w:val="center"/>
            </w:pPr>
            <w:r w:rsidRPr="00E025C6">
              <w:t>4</w:t>
            </w:r>
          </w:p>
        </w:tc>
        <w:tc>
          <w:tcPr>
            <w:tcW w:w="1565" w:type="dxa"/>
          </w:tcPr>
          <w:p w:rsidR="00E025C6" w:rsidRPr="00E025C6" w:rsidRDefault="00E025C6" w:rsidP="00E025C6">
            <w:pPr>
              <w:pStyle w:val="TableParagraph"/>
              <w:spacing w:before="62"/>
              <w:ind w:left="108"/>
            </w:pPr>
            <w:r w:rsidRPr="00E025C6">
              <w:t>AACP</w:t>
            </w:r>
          </w:p>
        </w:tc>
        <w:tc>
          <w:tcPr>
            <w:tcW w:w="2316" w:type="dxa"/>
          </w:tcPr>
          <w:p w:rsidR="00E025C6" w:rsidRPr="00E025C6" w:rsidRDefault="00E025C6" w:rsidP="00E025C6">
            <w:pPr>
              <w:pStyle w:val="TableParagraph"/>
              <w:spacing w:before="33"/>
              <w:ind w:left="851" w:right="837"/>
              <w:jc w:val="center"/>
            </w:pPr>
            <w:r w:rsidRPr="00E025C6">
              <w:t>81</w:t>
            </w:r>
          </w:p>
        </w:tc>
      </w:tr>
      <w:tr w:rsidR="00E025C6" w:rsidRPr="00E025C6" w:rsidTr="00E025C6">
        <w:trPr>
          <w:trHeight w:val="299"/>
        </w:trPr>
        <w:tc>
          <w:tcPr>
            <w:tcW w:w="566" w:type="dxa"/>
          </w:tcPr>
          <w:p w:rsidR="00E025C6" w:rsidRPr="00E025C6" w:rsidRDefault="00E025C6" w:rsidP="00E025C6">
            <w:pPr>
              <w:pStyle w:val="TableParagraph"/>
              <w:spacing w:before="62"/>
              <w:ind w:left="4"/>
              <w:jc w:val="center"/>
            </w:pPr>
            <w:r w:rsidRPr="00E025C6">
              <w:t>5</w:t>
            </w:r>
          </w:p>
        </w:tc>
        <w:tc>
          <w:tcPr>
            <w:tcW w:w="1565" w:type="dxa"/>
          </w:tcPr>
          <w:p w:rsidR="00E025C6" w:rsidRPr="00E025C6" w:rsidRDefault="00E025C6" w:rsidP="00E025C6">
            <w:pPr>
              <w:pStyle w:val="TableParagraph"/>
              <w:spacing w:before="62"/>
              <w:ind w:left="108"/>
            </w:pPr>
            <w:r w:rsidRPr="00E025C6">
              <w:t>ARZ</w:t>
            </w:r>
          </w:p>
        </w:tc>
        <w:tc>
          <w:tcPr>
            <w:tcW w:w="2316" w:type="dxa"/>
          </w:tcPr>
          <w:p w:rsidR="00E025C6" w:rsidRPr="00E025C6" w:rsidRDefault="00E025C6" w:rsidP="00E025C6">
            <w:pPr>
              <w:pStyle w:val="TableParagraph"/>
              <w:spacing w:before="31"/>
              <w:ind w:left="851" w:right="837"/>
              <w:jc w:val="center"/>
            </w:pPr>
            <w:r w:rsidRPr="00E025C6">
              <w:t>79</w:t>
            </w:r>
          </w:p>
        </w:tc>
      </w:tr>
      <w:tr w:rsidR="00E025C6" w:rsidRPr="00E025C6" w:rsidTr="00E025C6">
        <w:trPr>
          <w:trHeight w:val="299"/>
        </w:trPr>
        <w:tc>
          <w:tcPr>
            <w:tcW w:w="566" w:type="dxa"/>
          </w:tcPr>
          <w:p w:rsidR="00E025C6" w:rsidRPr="00E025C6" w:rsidRDefault="00E025C6" w:rsidP="00E025C6">
            <w:pPr>
              <w:pStyle w:val="TableParagraph"/>
              <w:spacing w:before="62"/>
              <w:ind w:left="4"/>
              <w:jc w:val="center"/>
            </w:pPr>
            <w:r w:rsidRPr="00E025C6">
              <w:t>6</w:t>
            </w:r>
          </w:p>
        </w:tc>
        <w:tc>
          <w:tcPr>
            <w:tcW w:w="1565" w:type="dxa"/>
          </w:tcPr>
          <w:p w:rsidR="00E025C6" w:rsidRPr="00E025C6" w:rsidRDefault="00E025C6" w:rsidP="00E025C6">
            <w:pPr>
              <w:pStyle w:val="TableParagraph"/>
              <w:spacing w:before="62"/>
              <w:ind w:left="108"/>
            </w:pPr>
            <w:r w:rsidRPr="00E025C6">
              <w:t>AA</w:t>
            </w:r>
          </w:p>
        </w:tc>
        <w:tc>
          <w:tcPr>
            <w:tcW w:w="2316" w:type="dxa"/>
          </w:tcPr>
          <w:p w:rsidR="00E025C6" w:rsidRPr="00E025C6" w:rsidRDefault="00E025C6" w:rsidP="00E025C6">
            <w:pPr>
              <w:pStyle w:val="TableParagraph"/>
              <w:spacing w:before="31"/>
              <w:ind w:left="851" w:right="837"/>
              <w:jc w:val="center"/>
            </w:pPr>
            <w:r w:rsidRPr="00E025C6">
              <w:t>80</w:t>
            </w:r>
          </w:p>
        </w:tc>
      </w:tr>
      <w:tr w:rsidR="00E025C6" w:rsidRPr="00E025C6" w:rsidTr="00E025C6">
        <w:trPr>
          <w:trHeight w:val="299"/>
        </w:trPr>
        <w:tc>
          <w:tcPr>
            <w:tcW w:w="566" w:type="dxa"/>
          </w:tcPr>
          <w:p w:rsidR="00E025C6" w:rsidRPr="00E025C6" w:rsidRDefault="00E025C6" w:rsidP="00E025C6">
            <w:pPr>
              <w:pStyle w:val="TableParagraph"/>
              <w:spacing w:before="62"/>
              <w:ind w:left="4"/>
              <w:jc w:val="center"/>
            </w:pPr>
            <w:r w:rsidRPr="00E025C6">
              <w:t>7</w:t>
            </w:r>
          </w:p>
        </w:tc>
        <w:tc>
          <w:tcPr>
            <w:tcW w:w="1565" w:type="dxa"/>
          </w:tcPr>
          <w:p w:rsidR="00E025C6" w:rsidRPr="00E025C6" w:rsidRDefault="00E025C6" w:rsidP="00E025C6">
            <w:pPr>
              <w:pStyle w:val="TableParagraph"/>
              <w:spacing w:before="62"/>
              <w:ind w:left="108"/>
            </w:pPr>
            <w:r w:rsidRPr="00E025C6">
              <w:t>AZ</w:t>
            </w:r>
          </w:p>
        </w:tc>
        <w:tc>
          <w:tcPr>
            <w:tcW w:w="2316" w:type="dxa"/>
          </w:tcPr>
          <w:p w:rsidR="00E025C6" w:rsidRPr="00E025C6" w:rsidRDefault="00E025C6" w:rsidP="00E025C6">
            <w:pPr>
              <w:pStyle w:val="TableParagraph"/>
              <w:spacing w:before="31"/>
              <w:ind w:left="851" w:right="837"/>
              <w:jc w:val="center"/>
            </w:pPr>
            <w:r w:rsidRPr="00E025C6">
              <w:t>89</w:t>
            </w:r>
          </w:p>
        </w:tc>
      </w:tr>
      <w:tr w:rsidR="00E025C6" w:rsidRPr="00E025C6" w:rsidTr="00E025C6">
        <w:trPr>
          <w:trHeight w:val="300"/>
        </w:trPr>
        <w:tc>
          <w:tcPr>
            <w:tcW w:w="566" w:type="dxa"/>
          </w:tcPr>
          <w:p w:rsidR="00E025C6" w:rsidRPr="00E025C6" w:rsidRDefault="00E025C6" w:rsidP="00E025C6">
            <w:pPr>
              <w:pStyle w:val="TableParagraph"/>
              <w:spacing w:before="62"/>
              <w:ind w:left="4"/>
              <w:jc w:val="center"/>
            </w:pPr>
            <w:r w:rsidRPr="00E025C6">
              <w:t>8</w:t>
            </w:r>
          </w:p>
        </w:tc>
        <w:tc>
          <w:tcPr>
            <w:tcW w:w="1565" w:type="dxa"/>
          </w:tcPr>
          <w:p w:rsidR="00E025C6" w:rsidRPr="00E025C6" w:rsidRDefault="00E025C6" w:rsidP="00E025C6">
            <w:pPr>
              <w:pStyle w:val="TableParagraph"/>
              <w:spacing w:before="62"/>
              <w:ind w:left="108"/>
            </w:pPr>
            <w:r w:rsidRPr="00E025C6">
              <w:t>CADP</w:t>
            </w:r>
          </w:p>
        </w:tc>
        <w:tc>
          <w:tcPr>
            <w:tcW w:w="2316" w:type="dxa"/>
          </w:tcPr>
          <w:p w:rsidR="00E025C6" w:rsidRPr="00E025C6" w:rsidRDefault="00E025C6" w:rsidP="00E025C6">
            <w:pPr>
              <w:pStyle w:val="TableParagraph"/>
              <w:spacing w:before="31"/>
              <w:ind w:left="851" w:right="837"/>
              <w:jc w:val="center"/>
            </w:pPr>
            <w:r w:rsidRPr="00E025C6">
              <w:t>88</w:t>
            </w:r>
          </w:p>
        </w:tc>
      </w:tr>
      <w:tr w:rsidR="00E025C6" w:rsidRPr="00E025C6" w:rsidTr="00E025C6">
        <w:trPr>
          <w:trHeight w:val="299"/>
        </w:trPr>
        <w:tc>
          <w:tcPr>
            <w:tcW w:w="566" w:type="dxa"/>
          </w:tcPr>
          <w:p w:rsidR="00E025C6" w:rsidRPr="00E025C6" w:rsidRDefault="00E025C6" w:rsidP="00E025C6">
            <w:pPr>
              <w:pStyle w:val="TableParagraph"/>
              <w:spacing w:before="62"/>
              <w:ind w:left="4"/>
              <w:jc w:val="center"/>
            </w:pPr>
            <w:r w:rsidRPr="00E025C6">
              <w:t>9</w:t>
            </w:r>
          </w:p>
        </w:tc>
        <w:tc>
          <w:tcPr>
            <w:tcW w:w="1565" w:type="dxa"/>
          </w:tcPr>
          <w:p w:rsidR="00E025C6" w:rsidRPr="00E025C6" w:rsidRDefault="00E025C6" w:rsidP="00E025C6">
            <w:pPr>
              <w:pStyle w:val="TableParagraph"/>
              <w:spacing w:before="62"/>
              <w:ind w:left="108"/>
            </w:pPr>
            <w:r w:rsidRPr="00E025C6">
              <w:t>CKA</w:t>
            </w:r>
          </w:p>
        </w:tc>
        <w:tc>
          <w:tcPr>
            <w:tcW w:w="2316" w:type="dxa"/>
          </w:tcPr>
          <w:p w:rsidR="00E025C6" w:rsidRPr="00E025C6" w:rsidRDefault="00E025C6" w:rsidP="00E025C6">
            <w:pPr>
              <w:pStyle w:val="TableParagraph"/>
              <w:spacing w:before="31"/>
              <w:ind w:left="851" w:right="837"/>
              <w:jc w:val="center"/>
            </w:pPr>
            <w:r w:rsidRPr="00E025C6">
              <w:t>79</w:t>
            </w:r>
          </w:p>
        </w:tc>
      </w:tr>
      <w:tr w:rsidR="00E025C6" w:rsidRPr="00E025C6" w:rsidTr="00E025C6">
        <w:trPr>
          <w:trHeight w:val="302"/>
        </w:trPr>
        <w:tc>
          <w:tcPr>
            <w:tcW w:w="566" w:type="dxa"/>
          </w:tcPr>
          <w:p w:rsidR="00E025C6" w:rsidRPr="00E025C6" w:rsidRDefault="00E025C6" w:rsidP="00E025C6">
            <w:pPr>
              <w:pStyle w:val="TableParagraph"/>
              <w:spacing w:before="62"/>
              <w:ind w:left="173" w:right="163"/>
              <w:jc w:val="center"/>
            </w:pPr>
            <w:r w:rsidRPr="00E025C6">
              <w:t>10</w:t>
            </w:r>
          </w:p>
        </w:tc>
        <w:tc>
          <w:tcPr>
            <w:tcW w:w="1565" w:type="dxa"/>
          </w:tcPr>
          <w:p w:rsidR="00E025C6" w:rsidRPr="00E025C6" w:rsidRDefault="00E025C6" w:rsidP="00E025C6">
            <w:pPr>
              <w:pStyle w:val="TableParagraph"/>
              <w:spacing w:before="62"/>
              <w:ind w:left="108"/>
            </w:pPr>
            <w:r w:rsidRPr="00E025C6">
              <w:t>DRK</w:t>
            </w:r>
          </w:p>
        </w:tc>
        <w:tc>
          <w:tcPr>
            <w:tcW w:w="2316" w:type="dxa"/>
          </w:tcPr>
          <w:p w:rsidR="00E025C6" w:rsidRPr="00E025C6" w:rsidRDefault="00E025C6" w:rsidP="00E025C6">
            <w:pPr>
              <w:pStyle w:val="TableParagraph"/>
              <w:spacing w:before="33"/>
              <w:ind w:left="851" w:right="837"/>
              <w:jc w:val="center"/>
            </w:pPr>
            <w:r w:rsidRPr="00E025C6">
              <w:t>95</w:t>
            </w:r>
          </w:p>
        </w:tc>
      </w:tr>
      <w:tr w:rsidR="00E025C6" w:rsidRPr="00E025C6" w:rsidTr="00E025C6">
        <w:trPr>
          <w:trHeight w:val="299"/>
        </w:trPr>
        <w:tc>
          <w:tcPr>
            <w:tcW w:w="566" w:type="dxa"/>
          </w:tcPr>
          <w:p w:rsidR="00E025C6" w:rsidRPr="00E025C6" w:rsidRDefault="00E025C6" w:rsidP="00E025C6">
            <w:pPr>
              <w:pStyle w:val="TableParagraph"/>
              <w:spacing w:before="62"/>
              <w:ind w:left="173" w:right="163"/>
              <w:jc w:val="center"/>
            </w:pPr>
            <w:r w:rsidRPr="00E025C6">
              <w:t>11</w:t>
            </w:r>
          </w:p>
        </w:tc>
        <w:tc>
          <w:tcPr>
            <w:tcW w:w="1565" w:type="dxa"/>
          </w:tcPr>
          <w:p w:rsidR="00E025C6" w:rsidRPr="00E025C6" w:rsidRDefault="00E025C6" w:rsidP="00E025C6">
            <w:pPr>
              <w:pStyle w:val="TableParagraph"/>
              <w:spacing w:before="62"/>
              <w:ind w:left="108"/>
            </w:pPr>
            <w:r w:rsidRPr="00E025C6">
              <w:t>DI</w:t>
            </w:r>
          </w:p>
        </w:tc>
        <w:tc>
          <w:tcPr>
            <w:tcW w:w="2316" w:type="dxa"/>
          </w:tcPr>
          <w:p w:rsidR="00E025C6" w:rsidRPr="00E025C6" w:rsidRDefault="00E025C6" w:rsidP="00E025C6">
            <w:pPr>
              <w:pStyle w:val="TableParagraph"/>
              <w:spacing w:before="31"/>
              <w:ind w:left="851" w:right="837"/>
              <w:jc w:val="center"/>
            </w:pPr>
            <w:r w:rsidRPr="00E025C6">
              <w:t>94</w:t>
            </w:r>
          </w:p>
        </w:tc>
      </w:tr>
      <w:tr w:rsidR="00E025C6" w:rsidRPr="00E025C6" w:rsidTr="00E025C6">
        <w:trPr>
          <w:trHeight w:val="299"/>
        </w:trPr>
        <w:tc>
          <w:tcPr>
            <w:tcW w:w="566" w:type="dxa"/>
          </w:tcPr>
          <w:p w:rsidR="00E025C6" w:rsidRPr="00E025C6" w:rsidRDefault="00E025C6" w:rsidP="00E025C6">
            <w:pPr>
              <w:pStyle w:val="TableParagraph"/>
              <w:spacing w:before="62"/>
              <w:ind w:left="173" w:right="163"/>
              <w:jc w:val="center"/>
            </w:pPr>
            <w:r w:rsidRPr="00E025C6">
              <w:t>12</w:t>
            </w:r>
          </w:p>
        </w:tc>
        <w:tc>
          <w:tcPr>
            <w:tcW w:w="1565" w:type="dxa"/>
          </w:tcPr>
          <w:p w:rsidR="00E025C6" w:rsidRPr="00E025C6" w:rsidRDefault="00E025C6" w:rsidP="00E025C6">
            <w:pPr>
              <w:pStyle w:val="TableParagraph"/>
              <w:spacing w:before="62"/>
              <w:ind w:left="108"/>
            </w:pPr>
            <w:r w:rsidRPr="00E025C6">
              <w:t>DA</w:t>
            </w:r>
          </w:p>
        </w:tc>
        <w:tc>
          <w:tcPr>
            <w:tcW w:w="2316" w:type="dxa"/>
          </w:tcPr>
          <w:p w:rsidR="00E025C6" w:rsidRPr="00E025C6" w:rsidRDefault="00E025C6" w:rsidP="00E025C6">
            <w:pPr>
              <w:pStyle w:val="TableParagraph"/>
              <w:spacing w:before="31"/>
              <w:ind w:left="851" w:right="837"/>
              <w:jc w:val="center"/>
            </w:pPr>
            <w:r w:rsidRPr="00E025C6">
              <w:t>94</w:t>
            </w:r>
          </w:p>
        </w:tc>
      </w:tr>
      <w:tr w:rsidR="00E025C6" w:rsidRPr="00E025C6" w:rsidTr="00E025C6">
        <w:trPr>
          <w:trHeight w:val="299"/>
        </w:trPr>
        <w:tc>
          <w:tcPr>
            <w:tcW w:w="566" w:type="dxa"/>
          </w:tcPr>
          <w:p w:rsidR="00E025C6" w:rsidRPr="00E025C6" w:rsidRDefault="00E025C6" w:rsidP="00E025C6">
            <w:pPr>
              <w:pStyle w:val="TableParagraph"/>
              <w:spacing w:before="62"/>
              <w:ind w:left="173" w:right="163"/>
              <w:jc w:val="center"/>
            </w:pPr>
            <w:r w:rsidRPr="00E025C6">
              <w:t>13</w:t>
            </w:r>
          </w:p>
        </w:tc>
        <w:tc>
          <w:tcPr>
            <w:tcW w:w="1565" w:type="dxa"/>
          </w:tcPr>
          <w:p w:rsidR="00E025C6" w:rsidRPr="00E025C6" w:rsidRDefault="00E025C6" w:rsidP="00E025C6">
            <w:pPr>
              <w:pStyle w:val="TableParagraph"/>
              <w:spacing w:before="62"/>
              <w:ind w:left="108"/>
            </w:pPr>
            <w:r w:rsidRPr="00E025C6">
              <w:t>EPS</w:t>
            </w:r>
          </w:p>
        </w:tc>
        <w:tc>
          <w:tcPr>
            <w:tcW w:w="2316" w:type="dxa"/>
          </w:tcPr>
          <w:p w:rsidR="00E025C6" w:rsidRPr="00E025C6" w:rsidRDefault="00E025C6" w:rsidP="00E025C6">
            <w:pPr>
              <w:pStyle w:val="TableParagraph"/>
              <w:spacing w:before="31"/>
              <w:ind w:left="851" w:right="837"/>
              <w:jc w:val="center"/>
            </w:pPr>
            <w:r w:rsidRPr="00E025C6">
              <w:t>78</w:t>
            </w:r>
          </w:p>
        </w:tc>
      </w:tr>
      <w:tr w:rsidR="00E025C6" w:rsidRPr="00E025C6" w:rsidTr="00E025C6">
        <w:trPr>
          <w:trHeight w:val="299"/>
        </w:trPr>
        <w:tc>
          <w:tcPr>
            <w:tcW w:w="566" w:type="dxa"/>
          </w:tcPr>
          <w:p w:rsidR="00E025C6" w:rsidRPr="00E025C6" w:rsidRDefault="00E025C6" w:rsidP="00E025C6">
            <w:pPr>
              <w:pStyle w:val="TableParagraph"/>
              <w:spacing w:before="62"/>
              <w:ind w:left="173" w:right="163"/>
              <w:jc w:val="center"/>
            </w:pPr>
            <w:r w:rsidRPr="00E025C6">
              <w:t>14</w:t>
            </w:r>
          </w:p>
        </w:tc>
        <w:tc>
          <w:tcPr>
            <w:tcW w:w="1565" w:type="dxa"/>
          </w:tcPr>
          <w:p w:rsidR="00E025C6" w:rsidRPr="00E025C6" w:rsidRDefault="00E025C6" w:rsidP="00E025C6">
            <w:pPr>
              <w:pStyle w:val="TableParagraph"/>
              <w:spacing w:before="62"/>
              <w:ind w:left="108"/>
            </w:pPr>
            <w:r w:rsidRPr="00E025C6">
              <w:t>FRA</w:t>
            </w:r>
          </w:p>
        </w:tc>
        <w:tc>
          <w:tcPr>
            <w:tcW w:w="2316" w:type="dxa"/>
          </w:tcPr>
          <w:p w:rsidR="00E025C6" w:rsidRPr="00E025C6" w:rsidRDefault="00E025C6" w:rsidP="00E025C6">
            <w:pPr>
              <w:pStyle w:val="TableParagraph"/>
              <w:spacing w:before="31"/>
              <w:ind w:left="851" w:right="838"/>
              <w:jc w:val="center"/>
            </w:pPr>
            <w:r w:rsidRPr="00E025C6">
              <w:t>100</w:t>
            </w:r>
          </w:p>
        </w:tc>
      </w:tr>
      <w:tr w:rsidR="00E025C6" w:rsidRPr="00E025C6" w:rsidTr="00E025C6">
        <w:trPr>
          <w:trHeight w:val="300"/>
        </w:trPr>
        <w:tc>
          <w:tcPr>
            <w:tcW w:w="566" w:type="dxa"/>
          </w:tcPr>
          <w:p w:rsidR="00E025C6" w:rsidRPr="00E025C6" w:rsidRDefault="00E025C6" w:rsidP="00E025C6">
            <w:pPr>
              <w:pStyle w:val="TableParagraph"/>
              <w:spacing w:before="62"/>
              <w:ind w:left="173" w:right="163"/>
              <w:jc w:val="center"/>
            </w:pPr>
            <w:r w:rsidRPr="00E025C6">
              <w:t>15</w:t>
            </w:r>
          </w:p>
        </w:tc>
        <w:tc>
          <w:tcPr>
            <w:tcW w:w="1565" w:type="dxa"/>
          </w:tcPr>
          <w:p w:rsidR="00E025C6" w:rsidRPr="00E025C6" w:rsidRDefault="00E025C6" w:rsidP="00E025C6">
            <w:pPr>
              <w:pStyle w:val="TableParagraph"/>
              <w:spacing w:before="62"/>
              <w:ind w:left="108"/>
            </w:pPr>
            <w:r w:rsidRPr="00E025C6">
              <w:t>HWS</w:t>
            </w:r>
          </w:p>
        </w:tc>
        <w:tc>
          <w:tcPr>
            <w:tcW w:w="2316" w:type="dxa"/>
          </w:tcPr>
          <w:p w:rsidR="00E025C6" w:rsidRPr="00E025C6" w:rsidRDefault="00E025C6" w:rsidP="00E025C6">
            <w:pPr>
              <w:pStyle w:val="TableParagraph"/>
              <w:spacing w:before="31"/>
              <w:ind w:left="851" w:right="837"/>
              <w:jc w:val="center"/>
            </w:pPr>
            <w:r w:rsidRPr="00E025C6">
              <w:t>98</w:t>
            </w:r>
          </w:p>
        </w:tc>
      </w:tr>
      <w:tr w:rsidR="00E025C6" w:rsidRPr="00E025C6" w:rsidTr="00E025C6">
        <w:trPr>
          <w:trHeight w:val="301"/>
        </w:trPr>
        <w:tc>
          <w:tcPr>
            <w:tcW w:w="566" w:type="dxa"/>
          </w:tcPr>
          <w:p w:rsidR="00E025C6" w:rsidRPr="00E025C6" w:rsidRDefault="00E025C6" w:rsidP="00E025C6">
            <w:pPr>
              <w:pStyle w:val="TableParagraph"/>
              <w:spacing w:before="62"/>
              <w:ind w:left="173" w:right="163"/>
              <w:jc w:val="center"/>
            </w:pPr>
            <w:r w:rsidRPr="00E025C6">
              <w:t>16</w:t>
            </w:r>
          </w:p>
        </w:tc>
        <w:tc>
          <w:tcPr>
            <w:tcW w:w="1565" w:type="dxa"/>
          </w:tcPr>
          <w:p w:rsidR="00E025C6" w:rsidRPr="00E025C6" w:rsidRDefault="00E025C6" w:rsidP="00E025C6">
            <w:pPr>
              <w:pStyle w:val="TableParagraph"/>
              <w:spacing w:before="62"/>
              <w:ind w:left="108"/>
            </w:pPr>
            <w:r w:rsidRPr="00E025C6">
              <w:t>MHAS</w:t>
            </w:r>
          </w:p>
        </w:tc>
        <w:tc>
          <w:tcPr>
            <w:tcW w:w="2316" w:type="dxa"/>
          </w:tcPr>
          <w:p w:rsidR="00E025C6" w:rsidRPr="00E025C6" w:rsidRDefault="00E025C6" w:rsidP="00E025C6">
            <w:pPr>
              <w:pStyle w:val="TableParagraph"/>
              <w:spacing w:before="33"/>
              <w:ind w:left="851" w:right="837"/>
              <w:jc w:val="center"/>
            </w:pPr>
            <w:r w:rsidRPr="00E025C6">
              <w:t>97</w:t>
            </w:r>
          </w:p>
        </w:tc>
      </w:tr>
    </w:tbl>
    <w:p w:rsidR="00E025C6" w:rsidRDefault="00E025C6" w:rsidP="00E025C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lastRenderedPageBreak/>
        <w:t xml:space="preserve">Hasil belajar </w:t>
      </w:r>
      <w:r w:rsidRPr="00E025C6">
        <w:rPr>
          <w:rFonts w:ascii="Times New Roman" w:hAnsi="Times New Roman" w:cs="Times New Roman"/>
          <w:i/>
        </w:rPr>
        <w:t xml:space="preserve">posttest </w:t>
      </w:r>
      <w:r w:rsidRPr="00E025C6">
        <w:rPr>
          <w:rFonts w:ascii="Times New Roman" w:hAnsi="Times New Roman" w:cs="Times New Roman"/>
        </w:rPr>
        <w:t>kelas eksperimen dimana siswa telah</w:t>
      </w:r>
      <w:r w:rsidRPr="00E025C6">
        <w:rPr>
          <w:rFonts w:ascii="Times New Roman" w:hAnsi="Times New Roman" w:cs="Times New Roman"/>
          <w:spacing w:val="1"/>
        </w:rPr>
        <w:t xml:space="preserve"> </w:t>
      </w:r>
      <w:r w:rsidRPr="00E025C6">
        <w:rPr>
          <w:rFonts w:ascii="Times New Roman" w:hAnsi="Times New Roman" w:cs="Times New Roman"/>
        </w:rPr>
        <w:t>diberikan pembelajaran IPS materi keragaman kegiatan ekonmi</w:t>
      </w:r>
      <w:r w:rsidRPr="00E025C6">
        <w:rPr>
          <w:rFonts w:ascii="Times New Roman" w:hAnsi="Times New Roman" w:cs="Times New Roman"/>
          <w:spacing w:val="1"/>
        </w:rPr>
        <w:t xml:space="preserve"> </w:t>
      </w:r>
      <w:r w:rsidRPr="00E025C6">
        <w:rPr>
          <w:rFonts w:ascii="Times New Roman" w:hAnsi="Times New Roman" w:cs="Times New Roman"/>
        </w:rPr>
        <w:t xml:space="preserve">di Indonesia menggunakan metode mendongeng </w:t>
      </w:r>
      <w:r w:rsidRPr="00E025C6">
        <w:rPr>
          <w:rFonts w:ascii="Times New Roman" w:hAnsi="Times New Roman" w:cs="Times New Roman"/>
          <w:i/>
        </w:rPr>
        <w:t>(story telling)</w:t>
      </w:r>
      <w:r w:rsidRPr="00E025C6">
        <w:rPr>
          <w:rFonts w:ascii="Times New Roman" w:hAnsi="Times New Roman" w:cs="Times New Roman"/>
          <w:i/>
          <w:spacing w:val="1"/>
        </w:rPr>
        <w:t xml:space="preserve"> </w:t>
      </w:r>
      <w:r w:rsidRPr="00E025C6">
        <w:rPr>
          <w:rFonts w:ascii="Times New Roman" w:hAnsi="Times New Roman" w:cs="Times New Roman"/>
        </w:rPr>
        <w:t>mendapatkan</w:t>
      </w:r>
      <w:r w:rsidRPr="00E025C6">
        <w:rPr>
          <w:rFonts w:ascii="Times New Roman" w:hAnsi="Times New Roman" w:cs="Times New Roman"/>
          <w:spacing w:val="1"/>
        </w:rPr>
        <w:t xml:space="preserve"> </w:t>
      </w:r>
      <w:r w:rsidRPr="00E025C6">
        <w:rPr>
          <w:rFonts w:ascii="Times New Roman" w:hAnsi="Times New Roman" w:cs="Times New Roman"/>
        </w:rPr>
        <w:t>nilai yang</w:t>
      </w:r>
      <w:r w:rsidRPr="00E025C6">
        <w:rPr>
          <w:rFonts w:ascii="Times New Roman" w:hAnsi="Times New Roman" w:cs="Times New Roman"/>
          <w:spacing w:val="1"/>
        </w:rPr>
        <w:t xml:space="preserve"> </w:t>
      </w:r>
      <w:r w:rsidRPr="00E025C6">
        <w:rPr>
          <w:rFonts w:ascii="Times New Roman" w:hAnsi="Times New Roman" w:cs="Times New Roman"/>
        </w:rPr>
        <w:t>tinggi</w:t>
      </w:r>
      <w:r w:rsidRPr="00E025C6">
        <w:rPr>
          <w:rFonts w:ascii="Times New Roman" w:hAnsi="Times New Roman" w:cs="Times New Roman"/>
          <w:spacing w:val="1"/>
        </w:rPr>
        <w:t xml:space="preserve"> </w:t>
      </w:r>
      <w:r w:rsidRPr="00E025C6">
        <w:rPr>
          <w:rFonts w:ascii="Times New Roman" w:hAnsi="Times New Roman" w:cs="Times New Roman"/>
        </w:rPr>
        <w:t>melampaui kriteria ketuntasan</w:t>
      </w:r>
      <w:r w:rsidRPr="00E025C6">
        <w:rPr>
          <w:rFonts w:ascii="Times New Roman" w:hAnsi="Times New Roman" w:cs="Times New Roman"/>
          <w:spacing w:val="1"/>
        </w:rPr>
        <w:t xml:space="preserve"> </w:t>
      </w:r>
      <w:r w:rsidRPr="00E025C6">
        <w:rPr>
          <w:rFonts w:ascii="Times New Roman" w:hAnsi="Times New Roman" w:cs="Times New Roman"/>
        </w:rPr>
        <w:t>minimal.</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mengalami</w:t>
      </w:r>
      <w:r w:rsidRPr="00E025C6">
        <w:rPr>
          <w:rFonts w:ascii="Times New Roman" w:hAnsi="Times New Roman" w:cs="Times New Roman"/>
          <w:spacing w:val="1"/>
        </w:rPr>
        <w:t xml:space="preserve"> </w:t>
      </w:r>
      <w:r w:rsidRPr="00E025C6">
        <w:rPr>
          <w:rFonts w:ascii="Times New Roman" w:hAnsi="Times New Roman" w:cs="Times New Roman"/>
        </w:rPr>
        <w:t>peningkatan</w:t>
      </w:r>
      <w:r w:rsidRPr="00E025C6">
        <w:rPr>
          <w:rFonts w:ascii="Times New Roman" w:hAnsi="Times New Roman" w:cs="Times New Roman"/>
          <w:spacing w:val="1"/>
        </w:rPr>
        <w:t xml:space="preserve"> </w:t>
      </w:r>
      <w:r w:rsidRPr="00E025C6">
        <w:rPr>
          <w:rFonts w:ascii="Times New Roman" w:hAnsi="Times New Roman" w:cs="Times New Roman"/>
        </w:rPr>
        <w:t>dari</w:t>
      </w:r>
      <w:r w:rsidRPr="00E025C6">
        <w:rPr>
          <w:rFonts w:ascii="Times New Roman" w:hAnsi="Times New Roman" w:cs="Times New Roman"/>
          <w:spacing w:val="1"/>
        </w:rPr>
        <w:t xml:space="preserve"> </w:t>
      </w:r>
      <w:r w:rsidRPr="00E025C6">
        <w:rPr>
          <w:rFonts w:ascii="Times New Roman" w:hAnsi="Times New Roman" w:cs="Times New Roman"/>
        </w:rPr>
        <w:t>sebelumnya</w:t>
      </w:r>
      <w:r w:rsidRPr="00E025C6">
        <w:rPr>
          <w:rFonts w:ascii="Times New Roman" w:hAnsi="Times New Roman" w:cs="Times New Roman"/>
          <w:spacing w:val="1"/>
        </w:rPr>
        <w:t xml:space="preserve"> </w:t>
      </w:r>
      <w:r w:rsidRPr="00E025C6">
        <w:rPr>
          <w:rFonts w:ascii="Times New Roman" w:hAnsi="Times New Roman" w:cs="Times New Roman"/>
        </w:rPr>
        <w:t>setelah diberikan pembelajaran IPS materi keragaman kegiatan</w:t>
      </w:r>
      <w:r w:rsidRPr="00E025C6">
        <w:rPr>
          <w:rFonts w:ascii="Times New Roman" w:hAnsi="Times New Roman" w:cs="Times New Roman"/>
          <w:spacing w:val="1"/>
        </w:rPr>
        <w:t xml:space="preserve"> </w:t>
      </w:r>
      <w:r w:rsidRPr="00E025C6">
        <w:rPr>
          <w:rFonts w:ascii="Times New Roman" w:hAnsi="Times New Roman" w:cs="Times New Roman"/>
        </w:rPr>
        <w:t xml:space="preserve">ekonmi di Indonesia menggunakan metode mendongeng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rPr>
        <w:t>,</w:t>
      </w:r>
      <w:r w:rsidRPr="00E025C6">
        <w:rPr>
          <w:rFonts w:ascii="Times New Roman" w:hAnsi="Times New Roman" w:cs="Times New Roman"/>
          <w:spacing w:val="1"/>
        </w:rPr>
        <w:t xml:space="preserve"> </w:t>
      </w:r>
      <w:r w:rsidRPr="00E025C6">
        <w:rPr>
          <w:rFonts w:ascii="Times New Roman" w:hAnsi="Times New Roman" w:cs="Times New Roman"/>
        </w:rPr>
        <w:t>hal</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menyebabkan</w:t>
      </w:r>
      <w:r w:rsidRPr="00E025C6">
        <w:rPr>
          <w:rFonts w:ascii="Times New Roman" w:hAnsi="Times New Roman" w:cs="Times New Roman"/>
          <w:spacing w:val="1"/>
        </w:rPr>
        <w:t xml:space="preserve"> </w:t>
      </w:r>
      <w:r w:rsidRPr="00E025C6">
        <w:rPr>
          <w:rFonts w:ascii="Times New Roman" w:hAnsi="Times New Roman" w:cs="Times New Roman"/>
        </w:rPr>
        <w:t>tingkat</w:t>
      </w:r>
      <w:r w:rsidRPr="00E025C6">
        <w:rPr>
          <w:rFonts w:ascii="Times New Roman" w:hAnsi="Times New Roman" w:cs="Times New Roman"/>
          <w:spacing w:val="1"/>
        </w:rPr>
        <w:t xml:space="preserve"> </w:t>
      </w:r>
      <w:r w:rsidRPr="00E025C6">
        <w:rPr>
          <w:rFonts w:ascii="Times New Roman" w:hAnsi="Times New Roman" w:cs="Times New Roman"/>
        </w:rPr>
        <w:t>pemahaman</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bertambah.</w:t>
      </w:r>
    </w:p>
    <w:p w:rsidR="00E025C6" w:rsidRDefault="00E025C6" w:rsidP="00E025C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Kelas</w:t>
      </w:r>
      <w:r w:rsidRPr="00E025C6">
        <w:rPr>
          <w:rFonts w:ascii="Times New Roman" w:hAnsi="Times New Roman" w:cs="Times New Roman"/>
          <w:spacing w:val="-11"/>
        </w:rPr>
        <w:t xml:space="preserve"> </w:t>
      </w:r>
      <w:r w:rsidRPr="00E025C6">
        <w:rPr>
          <w:rFonts w:ascii="Times New Roman" w:hAnsi="Times New Roman" w:cs="Times New Roman"/>
        </w:rPr>
        <w:t>kontrol</w:t>
      </w:r>
      <w:r w:rsidRPr="00E025C6">
        <w:rPr>
          <w:rFonts w:ascii="Times New Roman" w:hAnsi="Times New Roman" w:cs="Times New Roman"/>
          <w:spacing w:val="-11"/>
        </w:rPr>
        <w:t xml:space="preserve"> </w:t>
      </w:r>
      <w:r w:rsidRPr="00E025C6">
        <w:rPr>
          <w:rFonts w:ascii="Times New Roman" w:hAnsi="Times New Roman" w:cs="Times New Roman"/>
        </w:rPr>
        <w:t>dalam</w:t>
      </w:r>
      <w:r w:rsidRPr="00E025C6">
        <w:rPr>
          <w:rFonts w:ascii="Times New Roman" w:hAnsi="Times New Roman" w:cs="Times New Roman"/>
          <w:spacing w:val="-9"/>
        </w:rPr>
        <w:t xml:space="preserve"> </w:t>
      </w:r>
      <w:r w:rsidRPr="00E025C6">
        <w:rPr>
          <w:rFonts w:ascii="Times New Roman" w:hAnsi="Times New Roman" w:cs="Times New Roman"/>
        </w:rPr>
        <w:t>penelitian</w:t>
      </w:r>
      <w:r w:rsidRPr="00E025C6">
        <w:rPr>
          <w:rFonts w:ascii="Times New Roman" w:hAnsi="Times New Roman" w:cs="Times New Roman"/>
          <w:spacing w:val="-9"/>
        </w:rPr>
        <w:t xml:space="preserve"> </w:t>
      </w:r>
      <w:r w:rsidRPr="00E025C6">
        <w:rPr>
          <w:rFonts w:ascii="Times New Roman" w:hAnsi="Times New Roman" w:cs="Times New Roman"/>
        </w:rPr>
        <w:t>ini</w:t>
      </w:r>
      <w:r w:rsidRPr="00E025C6">
        <w:rPr>
          <w:rFonts w:ascii="Times New Roman" w:hAnsi="Times New Roman" w:cs="Times New Roman"/>
          <w:spacing w:val="-11"/>
        </w:rPr>
        <w:t xml:space="preserve"> </w:t>
      </w:r>
      <w:r w:rsidRPr="00E025C6">
        <w:rPr>
          <w:rFonts w:ascii="Times New Roman" w:hAnsi="Times New Roman" w:cs="Times New Roman"/>
        </w:rPr>
        <w:t>adalah</w:t>
      </w:r>
      <w:r w:rsidRPr="00E025C6">
        <w:rPr>
          <w:rFonts w:ascii="Times New Roman" w:hAnsi="Times New Roman" w:cs="Times New Roman"/>
          <w:spacing w:val="-9"/>
        </w:rPr>
        <w:t xml:space="preserve"> </w:t>
      </w:r>
      <w:r w:rsidRPr="00E025C6">
        <w:rPr>
          <w:rFonts w:ascii="Times New Roman" w:hAnsi="Times New Roman" w:cs="Times New Roman"/>
        </w:rPr>
        <w:t>kelas</w:t>
      </w:r>
      <w:r w:rsidRPr="00E025C6">
        <w:rPr>
          <w:rFonts w:ascii="Times New Roman" w:hAnsi="Times New Roman" w:cs="Times New Roman"/>
          <w:spacing w:val="-11"/>
        </w:rPr>
        <w:t xml:space="preserve"> </w:t>
      </w:r>
      <w:r w:rsidRPr="00E025C6">
        <w:rPr>
          <w:rFonts w:ascii="Times New Roman" w:hAnsi="Times New Roman" w:cs="Times New Roman"/>
        </w:rPr>
        <w:t>IV</w:t>
      </w:r>
      <w:r w:rsidRPr="00E025C6">
        <w:rPr>
          <w:rFonts w:ascii="Times New Roman" w:hAnsi="Times New Roman" w:cs="Times New Roman"/>
          <w:spacing w:val="-9"/>
        </w:rPr>
        <w:t xml:space="preserve"> </w:t>
      </w:r>
      <w:r w:rsidRPr="00E025C6">
        <w:rPr>
          <w:rFonts w:ascii="Times New Roman" w:hAnsi="Times New Roman" w:cs="Times New Roman"/>
        </w:rPr>
        <w:t>SD</w:t>
      </w:r>
      <w:r w:rsidRPr="00E025C6">
        <w:rPr>
          <w:rFonts w:ascii="Times New Roman" w:hAnsi="Times New Roman" w:cs="Times New Roman"/>
          <w:spacing w:val="-4"/>
        </w:rPr>
        <w:t xml:space="preserve"> </w:t>
      </w:r>
      <w:r w:rsidRPr="00E025C6">
        <w:rPr>
          <w:rFonts w:ascii="Times New Roman" w:hAnsi="Times New Roman" w:cs="Times New Roman"/>
        </w:rPr>
        <w:t>Negeri</w:t>
      </w:r>
      <w:r w:rsidRPr="00E025C6">
        <w:rPr>
          <w:rFonts w:ascii="Times New Roman" w:hAnsi="Times New Roman" w:cs="Times New Roman"/>
          <w:spacing w:val="-48"/>
        </w:rPr>
        <w:t xml:space="preserve"> </w:t>
      </w:r>
      <w:r w:rsidRPr="00E025C6">
        <w:rPr>
          <w:rFonts w:ascii="Times New Roman" w:hAnsi="Times New Roman" w:cs="Times New Roman"/>
          <w:spacing w:val="-1"/>
        </w:rPr>
        <w:t>Kepanjen 1</w:t>
      </w:r>
      <w:r w:rsidRPr="00E025C6">
        <w:rPr>
          <w:rFonts w:ascii="Times New Roman" w:hAnsi="Times New Roman" w:cs="Times New Roman"/>
          <w:spacing w:val="-12"/>
        </w:rPr>
        <w:t xml:space="preserve"> </w:t>
      </w:r>
      <w:r w:rsidRPr="00E025C6">
        <w:rPr>
          <w:rFonts w:ascii="Times New Roman" w:hAnsi="Times New Roman" w:cs="Times New Roman"/>
          <w:spacing w:val="-1"/>
        </w:rPr>
        <w:t>yaitu</w:t>
      </w:r>
      <w:r w:rsidRPr="00E025C6">
        <w:rPr>
          <w:rFonts w:ascii="Times New Roman" w:hAnsi="Times New Roman" w:cs="Times New Roman"/>
          <w:spacing w:val="-11"/>
        </w:rPr>
        <w:t xml:space="preserve"> </w:t>
      </w:r>
      <w:r w:rsidRPr="00E025C6">
        <w:rPr>
          <w:rFonts w:ascii="Times New Roman" w:hAnsi="Times New Roman" w:cs="Times New Roman"/>
        </w:rPr>
        <w:t>kelompok</w:t>
      </w:r>
      <w:r w:rsidRPr="00E025C6">
        <w:rPr>
          <w:rFonts w:ascii="Times New Roman" w:hAnsi="Times New Roman" w:cs="Times New Roman"/>
          <w:spacing w:val="-11"/>
        </w:rPr>
        <w:t xml:space="preserve"> </w:t>
      </w:r>
      <w:r w:rsidRPr="00E025C6">
        <w:rPr>
          <w:rFonts w:ascii="Times New Roman" w:hAnsi="Times New Roman" w:cs="Times New Roman"/>
        </w:rPr>
        <w:t>A.</w:t>
      </w:r>
      <w:r w:rsidRPr="00E025C6">
        <w:rPr>
          <w:rFonts w:ascii="Times New Roman" w:hAnsi="Times New Roman" w:cs="Times New Roman"/>
          <w:spacing w:val="-9"/>
        </w:rPr>
        <w:t xml:space="preserve"> </w:t>
      </w:r>
      <w:r w:rsidRPr="00E025C6">
        <w:rPr>
          <w:rFonts w:ascii="Times New Roman" w:hAnsi="Times New Roman" w:cs="Times New Roman"/>
        </w:rPr>
        <w:t>Kelas</w:t>
      </w:r>
      <w:r w:rsidRPr="00E025C6">
        <w:rPr>
          <w:rFonts w:ascii="Times New Roman" w:hAnsi="Times New Roman" w:cs="Times New Roman"/>
          <w:spacing w:val="-12"/>
        </w:rPr>
        <w:t xml:space="preserve"> </w:t>
      </w:r>
      <w:r w:rsidRPr="00E025C6">
        <w:rPr>
          <w:rFonts w:ascii="Times New Roman" w:hAnsi="Times New Roman" w:cs="Times New Roman"/>
        </w:rPr>
        <w:t>IV</w:t>
      </w:r>
      <w:r w:rsidRPr="00E025C6">
        <w:rPr>
          <w:rFonts w:ascii="Times New Roman" w:hAnsi="Times New Roman" w:cs="Times New Roman"/>
          <w:spacing w:val="-13"/>
        </w:rPr>
        <w:t xml:space="preserve"> </w:t>
      </w:r>
      <w:r w:rsidRPr="00E025C6">
        <w:rPr>
          <w:rFonts w:ascii="Times New Roman" w:hAnsi="Times New Roman" w:cs="Times New Roman"/>
        </w:rPr>
        <w:t>SD</w:t>
      </w:r>
      <w:r w:rsidRPr="00E025C6">
        <w:rPr>
          <w:rFonts w:ascii="Times New Roman" w:hAnsi="Times New Roman" w:cs="Times New Roman"/>
          <w:spacing w:val="-9"/>
        </w:rPr>
        <w:t xml:space="preserve"> </w:t>
      </w:r>
      <w:r w:rsidRPr="00E025C6">
        <w:rPr>
          <w:rFonts w:ascii="Times New Roman" w:hAnsi="Times New Roman" w:cs="Times New Roman"/>
        </w:rPr>
        <w:t>Negeri</w:t>
      </w:r>
      <w:r w:rsidRPr="00E025C6">
        <w:rPr>
          <w:rFonts w:ascii="Times New Roman" w:hAnsi="Times New Roman" w:cs="Times New Roman"/>
          <w:spacing w:val="-12"/>
        </w:rPr>
        <w:t xml:space="preserve"> </w:t>
      </w:r>
      <w:r w:rsidRPr="00E025C6">
        <w:rPr>
          <w:rFonts w:ascii="Times New Roman" w:hAnsi="Times New Roman" w:cs="Times New Roman"/>
        </w:rPr>
        <w:t>Kepanjen 1 Jombang</w:t>
      </w:r>
      <w:r w:rsidRPr="00E025C6">
        <w:rPr>
          <w:rFonts w:ascii="Times New Roman" w:hAnsi="Times New Roman" w:cs="Times New Roman"/>
          <w:spacing w:val="-11"/>
        </w:rPr>
        <w:t xml:space="preserve"> </w:t>
      </w:r>
      <w:r w:rsidRPr="00E025C6">
        <w:rPr>
          <w:rFonts w:ascii="Times New Roman" w:hAnsi="Times New Roman" w:cs="Times New Roman"/>
        </w:rPr>
        <w:t>berjumlah 16</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rPr>
        <w:t>terdiri</w:t>
      </w:r>
      <w:r w:rsidRPr="00E025C6">
        <w:rPr>
          <w:rFonts w:ascii="Times New Roman" w:hAnsi="Times New Roman" w:cs="Times New Roman"/>
          <w:spacing w:val="1"/>
        </w:rPr>
        <w:t xml:space="preserve"> </w:t>
      </w:r>
      <w:r w:rsidRPr="00E025C6">
        <w:rPr>
          <w:rFonts w:ascii="Times New Roman" w:hAnsi="Times New Roman" w:cs="Times New Roman"/>
        </w:rPr>
        <w:t>dari</w:t>
      </w:r>
      <w:r w:rsidRPr="00E025C6">
        <w:rPr>
          <w:rFonts w:ascii="Times New Roman" w:hAnsi="Times New Roman" w:cs="Times New Roman"/>
          <w:spacing w:val="1"/>
        </w:rPr>
        <w:t xml:space="preserve"> </w:t>
      </w:r>
      <w:r w:rsidRPr="00E025C6">
        <w:rPr>
          <w:rFonts w:ascii="Times New Roman" w:hAnsi="Times New Roman" w:cs="Times New Roman"/>
        </w:rPr>
        <w:t>8</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laki-laki</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8</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perempuan.</w:t>
      </w:r>
    </w:p>
    <w:p w:rsidR="00E025C6" w:rsidRPr="00E025C6" w:rsidRDefault="00E025C6" w:rsidP="0056687B">
      <w:pPr>
        <w:pStyle w:val="BodyText"/>
        <w:numPr>
          <w:ilvl w:val="0"/>
          <w:numId w:val="5"/>
        </w:numPr>
        <w:tabs>
          <w:tab w:val="left" w:pos="426"/>
        </w:tabs>
        <w:spacing w:after="0"/>
        <w:ind w:left="426" w:hanging="426"/>
        <w:jc w:val="both"/>
        <w:rPr>
          <w:rFonts w:ascii="Times New Roman" w:hAnsi="Times New Roman" w:cs="Times New Roman"/>
        </w:rPr>
      </w:pPr>
      <w:r w:rsidRPr="00E025C6">
        <w:rPr>
          <w:rFonts w:ascii="Times New Roman" w:hAnsi="Times New Roman" w:cs="Times New Roman"/>
        </w:rPr>
        <w:t>Hasil Belajar Kelas Kontrol Sebelum Pembelajaran Tanpa</w:t>
      </w:r>
      <w:r w:rsidRPr="00E025C6">
        <w:rPr>
          <w:rFonts w:ascii="Times New Roman" w:hAnsi="Times New Roman" w:cs="Times New Roman"/>
          <w:spacing w:val="1"/>
        </w:rPr>
        <w:t xml:space="preserve"> </w:t>
      </w:r>
      <w:r w:rsidRPr="00E025C6">
        <w:rPr>
          <w:rFonts w:ascii="Times New Roman" w:hAnsi="Times New Roman" w:cs="Times New Roman"/>
        </w:rPr>
        <w:t>Penggunaan Metode Mendongeng (</w:t>
      </w:r>
      <w:r w:rsidRPr="00E025C6">
        <w:rPr>
          <w:rFonts w:ascii="Times New Roman" w:hAnsi="Times New Roman" w:cs="Times New Roman"/>
          <w:i/>
        </w:rPr>
        <w:t>Story Telling</w:t>
      </w:r>
      <w:r w:rsidRPr="00E025C6">
        <w:rPr>
          <w:rFonts w:ascii="Times New Roman" w:hAnsi="Times New Roman" w:cs="Times New Roman"/>
        </w:rPr>
        <w:t>) terhadap</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2"/>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rPr>
        <w:t>IPS</w:t>
      </w:r>
    </w:p>
    <w:p w:rsidR="00E025C6" w:rsidRPr="00E025C6" w:rsidRDefault="00E025C6" w:rsidP="00E025C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Data</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kontrol</w:t>
      </w:r>
      <w:r w:rsidRPr="00E025C6">
        <w:rPr>
          <w:rFonts w:ascii="Times New Roman" w:hAnsi="Times New Roman" w:cs="Times New Roman"/>
          <w:spacing w:val="1"/>
        </w:rPr>
        <w:t xml:space="preserve"> </w:t>
      </w:r>
      <w:r w:rsidRPr="00E025C6">
        <w:rPr>
          <w:rFonts w:ascii="Times New Roman" w:hAnsi="Times New Roman" w:cs="Times New Roman"/>
        </w:rPr>
        <w:t>didapat</w:t>
      </w:r>
      <w:r w:rsidRPr="00E025C6">
        <w:rPr>
          <w:rFonts w:ascii="Times New Roman" w:hAnsi="Times New Roman" w:cs="Times New Roman"/>
          <w:spacing w:val="1"/>
        </w:rPr>
        <w:t xml:space="preserve"> </w:t>
      </w:r>
      <w:r w:rsidRPr="00E025C6">
        <w:rPr>
          <w:rFonts w:ascii="Times New Roman" w:hAnsi="Times New Roman" w:cs="Times New Roman"/>
        </w:rPr>
        <w:t>dari</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yang</w:t>
      </w:r>
      <w:r w:rsidRPr="00E025C6">
        <w:rPr>
          <w:rFonts w:ascii="Times New Roman" w:hAnsi="Times New Roman" w:cs="Times New Roman"/>
          <w:spacing w:val="-47"/>
        </w:rPr>
        <w:t xml:space="preserve"> </w:t>
      </w:r>
      <w:r w:rsidRPr="00E025C6">
        <w:rPr>
          <w:rFonts w:ascii="Times New Roman" w:hAnsi="Times New Roman" w:cs="Times New Roman"/>
        </w:rPr>
        <w:t>dilakukan</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tanpa</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metode mendongeng (</w:t>
      </w:r>
      <w:r w:rsidRPr="00E025C6">
        <w:rPr>
          <w:rFonts w:ascii="Times New Roman" w:hAnsi="Times New Roman" w:cs="Times New Roman"/>
          <w:i/>
        </w:rPr>
        <w:t>story telling</w:t>
      </w:r>
      <w:r w:rsidRPr="00E025C6">
        <w:rPr>
          <w:rFonts w:ascii="Times New Roman" w:hAnsi="Times New Roman" w:cs="Times New Roman"/>
        </w:rPr>
        <w:t>) terhadap hasil belajar</w:t>
      </w:r>
      <w:r w:rsidRPr="00E025C6">
        <w:rPr>
          <w:rFonts w:ascii="Times New Roman" w:hAnsi="Times New Roman" w:cs="Times New Roman"/>
          <w:spacing w:val="1"/>
        </w:rPr>
        <w:t xml:space="preserve"> </w:t>
      </w:r>
      <w:r w:rsidRPr="00E025C6">
        <w:rPr>
          <w:rFonts w:ascii="Times New Roman" w:hAnsi="Times New Roman" w:cs="Times New Roman"/>
          <w:w w:val="95"/>
        </w:rPr>
        <w:t xml:space="preserve">IPS. Data </w:t>
      </w:r>
      <w:r w:rsidRPr="00E025C6">
        <w:rPr>
          <w:rFonts w:ascii="Times New Roman" w:hAnsi="Times New Roman" w:cs="Times New Roman"/>
          <w:i/>
          <w:w w:val="95"/>
        </w:rPr>
        <w:t xml:space="preserve">pretest </w:t>
      </w:r>
      <w:r w:rsidRPr="00E025C6">
        <w:rPr>
          <w:rFonts w:ascii="Times New Roman" w:hAnsi="Times New Roman" w:cs="Times New Roman"/>
          <w:w w:val="95"/>
        </w:rPr>
        <w:t>diambil pada tanggal 16 maret 2019 di kelas</w:t>
      </w:r>
      <w:r w:rsidRPr="00E025C6">
        <w:rPr>
          <w:rFonts w:ascii="Times New Roman" w:hAnsi="Times New Roman" w:cs="Times New Roman"/>
          <w:spacing w:val="1"/>
          <w:w w:val="95"/>
        </w:rPr>
        <w:t xml:space="preserve"> </w:t>
      </w:r>
      <w:r w:rsidRPr="00E025C6">
        <w:rPr>
          <w:rFonts w:ascii="Times New Roman" w:hAnsi="Times New Roman" w:cs="Times New Roman"/>
        </w:rPr>
        <w:t>IV</w:t>
      </w:r>
      <w:r w:rsidRPr="00E025C6">
        <w:rPr>
          <w:rFonts w:ascii="Times New Roman" w:hAnsi="Times New Roman" w:cs="Times New Roman"/>
          <w:spacing w:val="-10"/>
        </w:rPr>
        <w:t xml:space="preserve"> </w:t>
      </w:r>
      <w:r w:rsidRPr="00E025C6">
        <w:rPr>
          <w:rFonts w:ascii="Times New Roman" w:hAnsi="Times New Roman" w:cs="Times New Roman"/>
        </w:rPr>
        <w:t>SD</w:t>
      </w:r>
      <w:r w:rsidRPr="00E025C6">
        <w:rPr>
          <w:rFonts w:ascii="Times New Roman" w:hAnsi="Times New Roman" w:cs="Times New Roman"/>
          <w:spacing w:val="-10"/>
        </w:rPr>
        <w:t xml:space="preserve"> </w:t>
      </w:r>
      <w:r w:rsidRPr="00E025C6">
        <w:rPr>
          <w:rFonts w:ascii="Times New Roman" w:hAnsi="Times New Roman" w:cs="Times New Roman"/>
        </w:rPr>
        <w:t>Negeri</w:t>
      </w:r>
      <w:r w:rsidRPr="00E025C6">
        <w:rPr>
          <w:rFonts w:ascii="Times New Roman" w:hAnsi="Times New Roman" w:cs="Times New Roman"/>
          <w:spacing w:val="-11"/>
        </w:rPr>
        <w:t xml:space="preserve"> </w:t>
      </w:r>
      <w:r w:rsidRPr="00E025C6">
        <w:rPr>
          <w:rFonts w:ascii="Times New Roman" w:hAnsi="Times New Roman" w:cs="Times New Roman"/>
        </w:rPr>
        <w:t>Kepanjen 1</w:t>
      </w:r>
      <w:r w:rsidRPr="00E025C6">
        <w:rPr>
          <w:rFonts w:ascii="Times New Roman" w:hAnsi="Times New Roman" w:cs="Times New Roman"/>
          <w:spacing w:val="-9"/>
        </w:rPr>
        <w:t xml:space="preserve"> </w:t>
      </w:r>
      <w:r w:rsidRPr="00E025C6">
        <w:rPr>
          <w:rFonts w:ascii="Times New Roman" w:hAnsi="Times New Roman" w:cs="Times New Roman"/>
        </w:rPr>
        <w:t>yaitu</w:t>
      </w:r>
      <w:r w:rsidRPr="00E025C6">
        <w:rPr>
          <w:rFonts w:ascii="Times New Roman" w:hAnsi="Times New Roman" w:cs="Times New Roman"/>
          <w:spacing w:val="-10"/>
        </w:rPr>
        <w:t xml:space="preserve"> </w:t>
      </w:r>
      <w:r w:rsidRPr="00E025C6">
        <w:rPr>
          <w:rFonts w:ascii="Times New Roman" w:hAnsi="Times New Roman" w:cs="Times New Roman"/>
        </w:rPr>
        <w:t>kelompok</w:t>
      </w:r>
      <w:r w:rsidRPr="00E025C6">
        <w:rPr>
          <w:rFonts w:ascii="Times New Roman" w:hAnsi="Times New Roman" w:cs="Times New Roman"/>
          <w:spacing w:val="-12"/>
        </w:rPr>
        <w:t xml:space="preserve"> </w:t>
      </w:r>
      <w:r w:rsidRPr="00E025C6">
        <w:rPr>
          <w:rFonts w:ascii="Times New Roman" w:hAnsi="Times New Roman" w:cs="Times New Roman"/>
        </w:rPr>
        <w:t>A.</w:t>
      </w:r>
      <w:r w:rsidRPr="00E025C6">
        <w:rPr>
          <w:rFonts w:ascii="Times New Roman" w:hAnsi="Times New Roman" w:cs="Times New Roman"/>
          <w:spacing w:val="-10"/>
        </w:rPr>
        <w:t xml:space="preserve"> </w:t>
      </w:r>
      <w:r w:rsidRPr="00E025C6">
        <w:rPr>
          <w:rFonts w:ascii="Times New Roman" w:hAnsi="Times New Roman" w:cs="Times New Roman"/>
        </w:rPr>
        <w:t>Berikut</w:t>
      </w:r>
      <w:r w:rsidRPr="00E025C6">
        <w:rPr>
          <w:rFonts w:ascii="Times New Roman" w:hAnsi="Times New Roman" w:cs="Times New Roman"/>
          <w:spacing w:val="-10"/>
        </w:rPr>
        <w:t xml:space="preserve"> </w:t>
      </w:r>
      <w:r w:rsidRPr="00E025C6">
        <w:rPr>
          <w:rFonts w:ascii="Times New Roman" w:hAnsi="Times New Roman" w:cs="Times New Roman"/>
        </w:rPr>
        <w:t>data</w:t>
      </w:r>
      <w:r w:rsidRPr="00E025C6">
        <w:rPr>
          <w:rFonts w:ascii="Times New Roman" w:hAnsi="Times New Roman" w:cs="Times New Roman"/>
          <w:spacing w:val="-9"/>
        </w:rPr>
        <w:t xml:space="preserve"> </w:t>
      </w:r>
      <w:r w:rsidRPr="00E025C6">
        <w:rPr>
          <w:rFonts w:ascii="Times New Roman" w:hAnsi="Times New Roman" w:cs="Times New Roman"/>
          <w:i/>
        </w:rPr>
        <w:t>pretest</w:t>
      </w:r>
      <w:r w:rsidRPr="00E025C6">
        <w:rPr>
          <w:rFonts w:ascii="Times New Roman" w:hAnsi="Times New Roman" w:cs="Times New Roman"/>
          <w:i/>
          <w:spacing w:val="-48"/>
        </w:rPr>
        <w:t xml:space="preserve"> </w:t>
      </w:r>
      <w:r w:rsidRPr="00E025C6">
        <w:rPr>
          <w:rFonts w:ascii="Times New Roman" w:hAnsi="Times New Roman" w:cs="Times New Roman"/>
        </w:rPr>
        <w:t>pada kelas kontrol</w:t>
      </w:r>
      <w:r w:rsidRPr="00E025C6">
        <w:rPr>
          <w:rFonts w:ascii="Times New Roman" w:hAnsi="Times New Roman" w:cs="Times New Roman"/>
          <w:spacing w:val="1"/>
        </w:rPr>
        <w:t xml:space="preserve"> </w:t>
      </w:r>
      <w:r w:rsidRPr="00E025C6">
        <w:rPr>
          <w:rFonts w:ascii="Times New Roman" w:hAnsi="Times New Roman" w:cs="Times New Roman"/>
        </w:rPr>
        <w:t>:</w:t>
      </w:r>
    </w:p>
    <w:p w:rsidR="00E025C6" w:rsidRPr="00E025C6" w:rsidRDefault="00E025C6" w:rsidP="00E025C6">
      <w:pPr>
        <w:pStyle w:val="BodyText"/>
        <w:spacing w:after="34"/>
        <w:ind w:left="2578"/>
        <w:rPr>
          <w:rFonts w:ascii="Times New Roman" w:hAnsi="Times New Roman" w:cs="Times New Roman"/>
        </w:rPr>
      </w:pP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rPr>
        <w:t>4.3.</w:t>
      </w:r>
      <w:r w:rsidRPr="00E025C6">
        <w:rPr>
          <w:rFonts w:ascii="Times New Roman" w:hAnsi="Times New Roman" w:cs="Times New Roman"/>
          <w:spacing w:val="-2"/>
        </w:rPr>
        <w:t xml:space="preserve"> </w:t>
      </w:r>
      <w:r w:rsidRPr="00E025C6">
        <w:rPr>
          <w:rFonts w:ascii="Times New Roman" w:hAnsi="Times New Roman" w:cs="Times New Roman"/>
        </w:rPr>
        <w:t xml:space="preserve">Data nilai </w:t>
      </w:r>
      <w:r w:rsidRPr="00E025C6">
        <w:rPr>
          <w:rFonts w:ascii="Times New Roman" w:hAnsi="Times New Roman" w:cs="Times New Roman"/>
          <w:i/>
        </w:rPr>
        <w:t xml:space="preserve">pretest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kontrol</w:t>
      </w:r>
    </w:p>
    <w:tbl>
      <w:tblPr>
        <w:tblW w:w="0" w:type="auto"/>
        <w:tblInd w:w="2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427"/>
        <w:gridCol w:w="1318"/>
      </w:tblGrid>
      <w:tr w:rsidR="00E025C6" w:rsidRPr="00E025C6" w:rsidTr="00E025C6">
        <w:trPr>
          <w:trHeight w:val="301"/>
        </w:trPr>
        <w:tc>
          <w:tcPr>
            <w:tcW w:w="552" w:type="dxa"/>
            <w:vMerge w:val="restart"/>
          </w:tcPr>
          <w:p w:rsidR="00E025C6" w:rsidRPr="00E025C6" w:rsidRDefault="00E025C6" w:rsidP="00E025C6">
            <w:pPr>
              <w:pStyle w:val="TableParagraph"/>
              <w:spacing w:before="8"/>
            </w:pPr>
          </w:p>
          <w:p w:rsidR="00E025C6" w:rsidRPr="00E025C6" w:rsidRDefault="00E025C6" w:rsidP="00E025C6">
            <w:pPr>
              <w:pStyle w:val="TableParagraph"/>
              <w:ind w:left="141"/>
            </w:pPr>
            <w:r w:rsidRPr="00E025C6">
              <w:t>No.</w:t>
            </w:r>
          </w:p>
        </w:tc>
        <w:tc>
          <w:tcPr>
            <w:tcW w:w="2427" w:type="dxa"/>
            <w:vMerge w:val="restart"/>
          </w:tcPr>
          <w:p w:rsidR="00E025C6" w:rsidRPr="00E025C6" w:rsidRDefault="00E025C6" w:rsidP="00E025C6">
            <w:pPr>
              <w:pStyle w:val="TableParagraph"/>
              <w:spacing w:before="8"/>
            </w:pPr>
          </w:p>
          <w:p w:rsidR="00E025C6" w:rsidRPr="00E025C6" w:rsidRDefault="00E025C6" w:rsidP="00E025C6">
            <w:pPr>
              <w:pStyle w:val="TableParagraph"/>
              <w:ind w:left="975" w:right="972"/>
              <w:jc w:val="center"/>
            </w:pPr>
            <w:r w:rsidRPr="00E025C6">
              <w:t>Nama</w:t>
            </w:r>
          </w:p>
        </w:tc>
        <w:tc>
          <w:tcPr>
            <w:tcW w:w="1318" w:type="dxa"/>
          </w:tcPr>
          <w:p w:rsidR="00E025C6" w:rsidRPr="00E025C6" w:rsidRDefault="00E025C6" w:rsidP="00E025C6">
            <w:pPr>
              <w:pStyle w:val="TableParagraph"/>
              <w:spacing w:before="93" w:line="189" w:lineRule="exact"/>
              <w:ind w:right="468"/>
              <w:jc w:val="right"/>
            </w:pPr>
            <w:r w:rsidRPr="00E025C6">
              <w:t>Nilai</w:t>
            </w:r>
          </w:p>
        </w:tc>
      </w:tr>
      <w:tr w:rsidR="00E025C6" w:rsidRPr="00E025C6" w:rsidTr="00E025C6">
        <w:trPr>
          <w:trHeight w:val="299"/>
        </w:trPr>
        <w:tc>
          <w:tcPr>
            <w:tcW w:w="552" w:type="dxa"/>
            <w:vMerge/>
            <w:tcBorders>
              <w:top w:val="nil"/>
            </w:tcBorders>
          </w:tcPr>
          <w:p w:rsidR="00E025C6" w:rsidRPr="00E025C6" w:rsidRDefault="00E025C6" w:rsidP="00E025C6">
            <w:pPr>
              <w:rPr>
                <w:rFonts w:ascii="Times New Roman" w:hAnsi="Times New Roman" w:cs="Times New Roman"/>
              </w:rPr>
            </w:pPr>
          </w:p>
        </w:tc>
        <w:tc>
          <w:tcPr>
            <w:tcW w:w="2427" w:type="dxa"/>
            <w:vMerge/>
            <w:tcBorders>
              <w:top w:val="nil"/>
            </w:tcBorders>
          </w:tcPr>
          <w:p w:rsidR="00E025C6" w:rsidRPr="00E025C6" w:rsidRDefault="00E025C6" w:rsidP="00E025C6">
            <w:pPr>
              <w:rPr>
                <w:rFonts w:ascii="Times New Roman" w:hAnsi="Times New Roman" w:cs="Times New Roman"/>
              </w:rPr>
            </w:pPr>
          </w:p>
        </w:tc>
        <w:tc>
          <w:tcPr>
            <w:tcW w:w="1318" w:type="dxa"/>
          </w:tcPr>
          <w:p w:rsidR="00E025C6" w:rsidRPr="00E025C6" w:rsidRDefault="00E025C6" w:rsidP="00E025C6">
            <w:pPr>
              <w:pStyle w:val="TableParagraph"/>
              <w:spacing w:before="93" w:line="186" w:lineRule="exact"/>
              <w:ind w:right="394"/>
              <w:jc w:val="right"/>
              <w:rPr>
                <w:i/>
              </w:rPr>
            </w:pPr>
            <w:r w:rsidRPr="00E025C6">
              <w:rPr>
                <w:i/>
              </w:rPr>
              <w:t>Pretest</w:t>
            </w:r>
          </w:p>
        </w:tc>
      </w:tr>
      <w:tr w:rsidR="00E025C6" w:rsidRPr="00E025C6" w:rsidTr="00E025C6">
        <w:trPr>
          <w:trHeight w:val="301"/>
        </w:trPr>
        <w:tc>
          <w:tcPr>
            <w:tcW w:w="552" w:type="dxa"/>
          </w:tcPr>
          <w:p w:rsidR="00E025C6" w:rsidRPr="00E025C6" w:rsidRDefault="00E025C6" w:rsidP="00E025C6">
            <w:pPr>
              <w:pStyle w:val="TableParagraph"/>
              <w:spacing w:before="95" w:line="186" w:lineRule="exact"/>
              <w:ind w:left="3"/>
              <w:jc w:val="center"/>
            </w:pPr>
            <w:r w:rsidRPr="00E025C6">
              <w:t>1</w:t>
            </w:r>
          </w:p>
        </w:tc>
        <w:tc>
          <w:tcPr>
            <w:tcW w:w="2427" w:type="dxa"/>
          </w:tcPr>
          <w:p w:rsidR="00E025C6" w:rsidRPr="00E025C6" w:rsidRDefault="00E025C6" w:rsidP="00E025C6">
            <w:pPr>
              <w:pStyle w:val="TableParagraph"/>
              <w:spacing w:before="47"/>
              <w:ind w:left="105"/>
            </w:pPr>
            <w:r w:rsidRPr="00E025C6">
              <w:t>MA</w:t>
            </w:r>
          </w:p>
        </w:tc>
        <w:tc>
          <w:tcPr>
            <w:tcW w:w="1318" w:type="dxa"/>
          </w:tcPr>
          <w:p w:rsidR="00E025C6" w:rsidRPr="00E025C6" w:rsidRDefault="00E025C6" w:rsidP="00E025C6">
            <w:pPr>
              <w:pStyle w:val="TableParagraph"/>
              <w:spacing w:before="95" w:line="186" w:lineRule="exact"/>
              <w:ind w:left="550" w:right="538"/>
              <w:jc w:val="center"/>
            </w:pPr>
            <w:r w:rsidRPr="00E025C6">
              <w:t>68</w:t>
            </w:r>
          </w:p>
        </w:tc>
      </w:tr>
      <w:tr w:rsidR="00E025C6" w:rsidRPr="00E025C6" w:rsidTr="00E025C6">
        <w:trPr>
          <w:trHeight w:val="299"/>
        </w:trPr>
        <w:tc>
          <w:tcPr>
            <w:tcW w:w="552" w:type="dxa"/>
          </w:tcPr>
          <w:p w:rsidR="00E025C6" w:rsidRPr="00E025C6" w:rsidRDefault="00E025C6" w:rsidP="00E025C6">
            <w:pPr>
              <w:pStyle w:val="TableParagraph"/>
              <w:spacing w:before="93" w:line="186" w:lineRule="exact"/>
              <w:ind w:left="3"/>
              <w:jc w:val="center"/>
            </w:pPr>
            <w:r w:rsidRPr="00E025C6">
              <w:t>2</w:t>
            </w:r>
          </w:p>
        </w:tc>
        <w:tc>
          <w:tcPr>
            <w:tcW w:w="2427" w:type="dxa"/>
          </w:tcPr>
          <w:p w:rsidR="00E025C6" w:rsidRPr="00E025C6" w:rsidRDefault="00E025C6" w:rsidP="00E025C6">
            <w:pPr>
              <w:pStyle w:val="TableParagraph"/>
              <w:spacing w:before="47"/>
              <w:ind w:left="105"/>
            </w:pPr>
            <w:r w:rsidRPr="00E025C6">
              <w:t>MADF</w:t>
            </w:r>
          </w:p>
        </w:tc>
        <w:tc>
          <w:tcPr>
            <w:tcW w:w="1318" w:type="dxa"/>
          </w:tcPr>
          <w:p w:rsidR="00E025C6" w:rsidRPr="00E025C6" w:rsidRDefault="00E025C6" w:rsidP="00E025C6">
            <w:pPr>
              <w:pStyle w:val="TableParagraph"/>
              <w:spacing w:before="93" w:line="186" w:lineRule="exact"/>
              <w:ind w:left="550" w:right="538"/>
              <w:jc w:val="center"/>
            </w:pPr>
            <w:r w:rsidRPr="00E025C6">
              <w:t>67</w:t>
            </w:r>
          </w:p>
        </w:tc>
      </w:tr>
      <w:tr w:rsidR="00E025C6" w:rsidRPr="00E025C6" w:rsidTr="00E025C6">
        <w:trPr>
          <w:trHeight w:val="302"/>
        </w:trPr>
        <w:tc>
          <w:tcPr>
            <w:tcW w:w="552" w:type="dxa"/>
          </w:tcPr>
          <w:p w:rsidR="00E025C6" w:rsidRPr="00E025C6" w:rsidRDefault="00E025C6" w:rsidP="00E025C6">
            <w:pPr>
              <w:pStyle w:val="TableParagraph"/>
              <w:spacing w:before="96" w:line="186" w:lineRule="exact"/>
              <w:ind w:left="3"/>
              <w:jc w:val="center"/>
            </w:pPr>
            <w:r w:rsidRPr="00E025C6">
              <w:t>3</w:t>
            </w:r>
          </w:p>
        </w:tc>
        <w:tc>
          <w:tcPr>
            <w:tcW w:w="2427" w:type="dxa"/>
          </w:tcPr>
          <w:p w:rsidR="00E025C6" w:rsidRPr="00E025C6" w:rsidRDefault="00E025C6" w:rsidP="00E025C6">
            <w:pPr>
              <w:pStyle w:val="TableParagraph"/>
              <w:spacing w:before="48"/>
              <w:ind w:left="105"/>
            </w:pPr>
            <w:r w:rsidRPr="00E025C6">
              <w:t>MDF</w:t>
            </w:r>
          </w:p>
        </w:tc>
        <w:tc>
          <w:tcPr>
            <w:tcW w:w="1318" w:type="dxa"/>
          </w:tcPr>
          <w:p w:rsidR="00E025C6" w:rsidRPr="00E025C6" w:rsidRDefault="00E025C6" w:rsidP="00E025C6">
            <w:pPr>
              <w:pStyle w:val="TableParagraph"/>
              <w:spacing w:before="96" w:line="186" w:lineRule="exact"/>
              <w:ind w:left="550" w:right="538"/>
              <w:jc w:val="center"/>
            </w:pPr>
            <w:r w:rsidRPr="00E025C6">
              <w:t>67</w:t>
            </w:r>
          </w:p>
        </w:tc>
      </w:tr>
      <w:tr w:rsidR="00E025C6" w:rsidRPr="00E025C6" w:rsidTr="00E025C6">
        <w:trPr>
          <w:trHeight w:val="302"/>
        </w:trPr>
        <w:tc>
          <w:tcPr>
            <w:tcW w:w="552" w:type="dxa"/>
          </w:tcPr>
          <w:p w:rsidR="00E025C6" w:rsidRPr="00E025C6" w:rsidRDefault="00E025C6" w:rsidP="00E025C6">
            <w:pPr>
              <w:pStyle w:val="TableParagraph"/>
              <w:spacing w:before="93" w:line="189" w:lineRule="exact"/>
              <w:ind w:left="3"/>
              <w:jc w:val="center"/>
            </w:pPr>
            <w:r w:rsidRPr="00E025C6">
              <w:t>4</w:t>
            </w:r>
          </w:p>
        </w:tc>
        <w:tc>
          <w:tcPr>
            <w:tcW w:w="2427" w:type="dxa"/>
          </w:tcPr>
          <w:p w:rsidR="00E025C6" w:rsidRPr="00E025C6" w:rsidRDefault="00E025C6" w:rsidP="00E025C6">
            <w:pPr>
              <w:pStyle w:val="TableParagraph"/>
              <w:spacing w:before="47"/>
              <w:ind w:left="105"/>
            </w:pPr>
            <w:r w:rsidRPr="00E025C6">
              <w:t>MMPR</w:t>
            </w:r>
          </w:p>
        </w:tc>
        <w:tc>
          <w:tcPr>
            <w:tcW w:w="1318" w:type="dxa"/>
          </w:tcPr>
          <w:p w:rsidR="00E025C6" w:rsidRPr="00E025C6" w:rsidRDefault="00E025C6" w:rsidP="00E025C6">
            <w:pPr>
              <w:pStyle w:val="TableParagraph"/>
              <w:spacing w:before="93" w:line="189" w:lineRule="exact"/>
              <w:ind w:left="550" w:right="538"/>
              <w:jc w:val="center"/>
            </w:pPr>
            <w:r w:rsidRPr="00E025C6">
              <w:t>54</w:t>
            </w:r>
          </w:p>
        </w:tc>
      </w:tr>
      <w:tr w:rsidR="00E025C6" w:rsidRPr="00E025C6" w:rsidTr="00E025C6">
        <w:trPr>
          <w:trHeight w:val="299"/>
        </w:trPr>
        <w:tc>
          <w:tcPr>
            <w:tcW w:w="552" w:type="dxa"/>
          </w:tcPr>
          <w:p w:rsidR="00E025C6" w:rsidRPr="00E025C6" w:rsidRDefault="00E025C6" w:rsidP="00E025C6">
            <w:pPr>
              <w:pStyle w:val="TableParagraph"/>
              <w:spacing w:before="93" w:line="186" w:lineRule="exact"/>
              <w:ind w:left="3"/>
              <w:jc w:val="center"/>
            </w:pPr>
            <w:r w:rsidRPr="00E025C6">
              <w:t>5</w:t>
            </w:r>
          </w:p>
        </w:tc>
        <w:tc>
          <w:tcPr>
            <w:tcW w:w="2427" w:type="dxa"/>
          </w:tcPr>
          <w:p w:rsidR="00E025C6" w:rsidRPr="00E025C6" w:rsidRDefault="00E025C6" w:rsidP="00E025C6">
            <w:pPr>
              <w:pStyle w:val="TableParagraph"/>
              <w:spacing w:before="45"/>
              <w:ind w:left="105"/>
            </w:pPr>
            <w:r w:rsidRPr="00E025C6">
              <w:t>MNBP</w:t>
            </w:r>
          </w:p>
        </w:tc>
        <w:tc>
          <w:tcPr>
            <w:tcW w:w="1318" w:type="dxa"/>
          </w:tcPr>
          <w:p w:rsidR="00E025C6" w:rsidRPr="00E025C6" w:rsidRDefault="00E025C6" w:rsidP="00E025C6">
            <w:pPr>
              <w:pStyle w:val="TableParagraph"/>
              <w:spacing w:before="93" w:line="186" w:lineRule="exact"/>
              <w:ind w:left="550" w:right="538"/>
              <w:jc w:val="center"/>
            </w:pPr>
            <w:r w:rsidRPr="00E025C6">
              <w:t>61</w:t>
            </w:r>
          </w:p>
        </w:tc>
      </w:tr>
      <w:tr w:rsidR="00E025C6" w:rsidRPr="00E025C6" w:rsidTr="00E025C6">
        <w:trPr>
          <w:trHeight w:val="301"/>
        </w:trPr>
        <w:tc>
          <w:tcPr>
            <w:tcW w:w="552" w:type="dxa"/>
          </w:tcPr>
          <w:p w:rsidR="00E025C6" w:rsidRPr="00E025C6" w:rsidRDefault="00E025C6" w:rsidP="00E025C6">
            <w:pPr>
              <w:pStyle w:val="TableParagraph"/>
              <w:spacing w:before="95" w:line="186" w:lineRule="exact"/>
              <w:ind w:left="3"/>
              <w:jc w:val="center"/>
            </w:pPr>
            <w:r w:rsidRPr="00E025C6">
              <w:t>6</w:t>
            </w:r>
          </w:p>
        </w:tc>
        <w:tc>
          <w:tcPr>
            <w:tcW w:w="2427" w:type="dxa"/>
          </w:tcPr>
          <w:p w:rsidR="00E025C6" w:rsidRPr="00E025C6" w:rsidRDefault="00E025C6" w:rsidP="00E025C6">
            <w:pPr>
              <w:pStyle w:val="TableParagraph"/>
              <w:spacing w:before="47"/>
              <w:ind w:left="105"/>
            </w:pPr>
            <w:r w:rsidRPr="00E025C6">
              <w:t>MPS</w:t>
            </w:r>
          </w:p>
        </w:tc>
        <w:tc>
          <w:tcPr>
            <w:tcW w:w="1318" w:type="dxa"/>
          </w:tcPr>
          <w:p w:rsidR="00E025C6" w:rsidRPr="00E025C6" w:rsidRDefault="00E025C6" w:rsidP="00E025C6">
            <w:pPr>
              <w:pStyle w:val="TableParagraph"/>
              <w:spacing w:before="95" w:line="186" w:lineRule="exact"/>
              <w:ind w:left="550" w:right="538"/>
              <w:jc w:val="center"/>
            </w:pPr>
            <w:r w:rsidRPr="00E025C6">
              <w:t>57</w:t>
            </w:r>
          </w:p>
        </w:tc>
      </w:tr>
      <w:tr w:rsidR="00E025C6" w:rsidRPr="00E025C6" w:rsidTr="00E025C6">
        <w:trPr>
          <w:trHeight w:val="299"/>
        </w:trPr>
        <w:tc>
          <w:tcPr>
            <w:tcW w:w="552" w:type="dxa"/>
          </w:tcPr>
          <w:p w:rsidR="00E025C6" w:rsidRPr="00E025C6" w:rsidRDefault="00E025C6" w:rsidP="00E025C6">
            <w:pPr>
              <w:pStyle w:val="TableParagraph"/>
              <w:spacing w:before="93" w:line="186" w:lineRule="exact"/>
              <w:ind w:left="3"/>
              <w:jc w:val="center"/>
            </w:pPr>
            <w:r w:rsidRPr="00E025C6">
              <w:t>7</w:t>
            </w:r>
          </w:p>
        </w:tc>
        <w:tc>
          <w:tcPr>
            <w:tcW w:w="2427" w:type="dxa"/>
          </w:tcPr>
          <w:p w:rsidR="00E025C6" w:rsidRPr="00E025C6" w:rsidRDefault="00E025C6" w:rsidP="00E025C6">
            <w:pPr>
              <w:pStyle w:val="TableParagraph"/>
              <w:spacing w:before="47"/>
              <w:ind w:left="105"/>
            </w:pPr>
            <w:r w:rsidRPr="00E025C6">
              <w:t>NSA</w:t>
            </w:r>
          </w:p>
        </w:tc>
        <w:tc>
          <w:tcPr>
            <w:tcW w:w="1318" w:type="dxa"/>
          </w:tcPr>
          <w:p w:rsidR="00E025C6" w:rsidRPr="00E025C6" w:rsidRDefault="00E025C6" w:rsidP="00E025C6">
            <w:pPr>
              <w:pStyle w:val="TableParagraph"/>
              <w:spacing w:before="93" w:line="186" w:lineRule="exact"/>
              <w:ind w:left="550" w:right="538"/>
              <w:jc w:val="center"/>
            </w:pPr>
            <w:r w:rsidRPr="00E025C6">
              <w:t>67</w:t>
            </w:r>
          </w:p>
        </w:tc>
      </w:tr>
      <w:tr w:rsidR="00E025C6" w:rsidRPr="00E025C6" w:rsidTr="00E025C6">
        <w:trPr>
          <w:trHeight w:val="301"/>
        </w:trPr>
        <w:tc>
          <w:tcPr>
            <w:tcW w:w="552" w:type="dxa"/>
          </w:tcPr>
          <w:p w:rsidR="00E025C6" w:rsidRPr="00E025C6" w:rsidRDefault="00E025C6" w:rsidP="00E025C6">
            <w:pPr>
              <w:pStyle w:val="TableParagraph"/>
              <w:spacing w:before="95" w:line="186" w:lineRule="exact"/>
              <w:ind w:left="3"/>
              <w:jc w:val="center"/>
            </w:pPr>
            <w:r w:rsidRPr="00E025C6">
              <w:t>8</w:t>
            </w:r>
          </w:p>
        </w:tc>
        <w:tc>
          <w:tcPr>
            <w:tcW w:w="2427" w:type="dxa"/>
          </w:tcPr>
          <w:p w:rsidR="00E025C6" w:rsidRPr="00E025C6" w:rsidRDefault="00E025C6" w:rsidP="00E025C6">
            <w:pPr>
              <w:pStyle w:val="TableParagraph"/>
              <w:spacing w:before="47"/>
              <w:ind w:left="105"/>
            </w:pPr>
            <w:r w:rsidRPr="00E025C6">
              <w:t>NS</w:t>
            </w:r>
          </w:p>
        </w:tc>
        <w:tc>
          <w:tcPr>
            <w:tcW w:w="1318" w:type="dxa"/>
          </w:tcPr>
          <w:p w:rsidR="00E025C6" w:rsidRPr="00E025C6" w:rsidRDefault="00E025C6" w:rsidP="00E025C6">
            <w:pPr>
              <w:pStyle w:val="TableParagraph"/>
              <w:spacing w:before="95" w:line="186" w:lineRule="exact"/>
              <w:ind w:left="550" w:right="538"/>
              <w:jc w:val="center"/>
            </w:pPr>
            <w:r w:rsidRPr="00E025C6">
              <w:t>60</w:t>
            </w:r>
          </w:p>
        </w:tc>
      </w:tr>
      <w:tr w:rsidR="00E025C6" w:rsidRPr="00E025C6" w:rsidTr="00E025C6">
        <w:trPr>
          <w:trHeight w:val="299"/>
        </w:trPr>
        <w:tc>
          <w:tcPr>
            <w:tcW w:w="552" w:type="dxa"/>
            <w:tcBorders>
              <w:bottom w:val="single" w:sz="6" w:space="0" w:color="000000"/>
            </w:tcBorders>
          </w:tcPr>
          <w:p w:rsidR="00E025C6" w:rsidRPr="00E025C6" w:rsidRDefault="00E025C6" w:rsidP="00E025C6">
            <w:pPr>
              <w:pStyle w:val="TableParagraph"/>
              <w:spacing w:before="93" w:line="186" w:lineRule="exact"/>
              <w:ind w:left="3"/>
              <w:jc w:val="center"/>
            </w:pPr>
            <w:r w:rsidRPr="00E025C6">
              <w:t>9</w:t>
            </w:r>
          </w:p>
        </w:tc>
        <w:tc>
          <w:tcPr>
            <w:tcW w:w="2427" w:type="dxa"/>
            <w:tcBorders>
              <w:bottom w:val="single" w:sz="6" w:space="0" w:color="000000"/>
            </w:tcBorders>
          </w:tcPr>
          <w:p w:rsidR="00E025C6" w:rsidRPr="00E025C6" w:rsidRDefault="00E025C6" w:rsidP="00E025C6">
            <w:pPr>
              <w:pStyle w:val="TableParagraph"/>
              <w:spacing w:before="47"/>
              <w:ind w:left="105"/>
            </w:pPr>
            <w:r w:rsidRPr="00E025C6">
              <w:t>RU</w:t>
            </w:r>
          </w:p>
        </w:tc>
        <w:tc>
          <w:tcPr>
            <w:tcW w:w="1318" w:type="dxa"/>
            <w:tcBorders>
              <w:bottom w:val="single" w:sz="6" w:space="0" w:color="000000"/>
            </w:tcBorders>
          </w:tcPr>
          <w:p w:rsidR="00E025C6" w:rsidRPr="00E025C6" w:rsidRDefault="00E025C6" w:rsidP="00E025C6">
            <w:pPr>
              <w:pStyle w:val="TableParagraph"/>
              <w:spacing w:before="93" w:line="186" w:lineRule="exact"/>
              <w:ind w:left="550" w:right="538"/>
              <w:jc w:val="center"/>
            </w:pPr>
            <w:r w:rsidRPr="00E025C6">
              <w:t>59</w:t>
            </w:r>
          </w:p>
        </w:tc>
      </w:tr>
      <w:tr w:rsidR="00E025C6" w:rsidRPr="00E025C6" w:rsidTr="00E025C6">
        <w:trPr>
          <w:trHeight w:val="297"/>
        </w:trPr>
        <w:tc>
          <w:tcPr>
            <w:tcW w:w="552" w:type="dxa"/>
            <w:tcBorders>
              <w:top w:val="single" w:sz="6" w:space="0" w:color="000000"/>
            </w:tcBorders>
          </w:tcPr>
          <w:p w:rsidR="00E025C6" w:rsidRPr="00E025C6" w:rsidRDefault="00E025C6" w:rsidP="00E025C6">
            <w:pPr>
              <w:pStyle w:val="TableParagraph"/>
              <w:spacing w:before="91" w:line="186" w:lineRule="exact"/>
              <w:ind w:left="163" w:right="159"/>
              <w:jc w:val="center"/>
            </w:pPr>
            <w:r w:rsidRPr="00E025C6">
              <w:t>10</w:t>
            </w:r>
          </w:p>
        </w:tc>
        <w:tc>
          <w:tcPr>
            <w:tcW w:w="2427" w:type="dxa"/>
            <w:tcBorders>
              <w:top w:val="single" w:sz="6" w:space="0" w:color="000000"/>
            </w:tcBorders>
          </w:tcPr>
          <w:p w:rsidR="00E025C6" w:rsidRPr="00E025C6" w:rsidRDefault="00E025C6" w:rsidP="00E025C6">
            <w:pPr>
              <w:pStyle w:val="TableParagraph"/>
              <w:spacing w:before="43"/>
              <w:ind w:left="105"/>
            </w:pPr>
            <w:r w:rsidRPr="00E025C6">
              <w:t>RPP</w:t>
            </w:r>
          </w:p>
        </w:tc>
        <w:tc>
          <w:tcPr>
            <w:tcW w:w="1318" w:type="dxa"/>
            <w:tcBorders>
              <w:top w:val="single" w:sz="6" w:space="0" w:color="000000"/>
            </w:tcBorders>
          </w:tcPr>
          <w:p w:rsidR="00E025C6" w:rsidRPr="00E025C6" w:rsidRDefault="00E025C6" w:rsidP="00E025C6">
            <w:pPr>
              <w:pStyle w:val="TableParagraph"/>
              <w:spacing w:before="91" w:line="186" w:lineRule="exact"/>
              <w:ind w:left="550" w:right="538"/>
              <w:jc w:val="center"/>
            </w:pPr>
            <w:r w:rsidRPr="00E025C6">
              <w:t>68</w:t>
            </w:r>
          </w:p>
        </w:tc>
      </w:tr>
      <w:tr w:rsidR="00E025C6" w:rsidRPr="00E025C6" w:rsidTr="00E025C6">
        <w:trPr>
          <w:trHeight w:val="302"/>
        </w:trPr>
        <w:tc>
          <w:tcPr>
            <w:tcW w:w="552" w:type="dxa"/>
          </w:tcPr>
          <w:p w:rsidR="00E025C6" w:rsidRPr="00E025C6" w:rsidRDefault="00E025C6" w:rsidP="00E025C6">
            <w:pPr>
              <w:pStyle w:val="TableParagraph"/>
              <w:spacing w:before="93" w:line="189" w:lineRule="exact"/>
              <w:ind w:left="163" w:right="159"/>
              <w:jc w:val="center"/>
            </w:pPr>
            <w:r w:rsidRPr="00E025C6">
              <w:t>11</w:t>
            </w:r>
          </w:p>
        </w:tc>
        <w:tc>
          <w:tcPr>
            <w:tcW w:w="2427" w:type="dxa"/>
          </w:tcPr>
          <w:p w:rsidR="00E025C6" w:rsidRPr="00E025C6" w:rsidRDefault="00E025C6" w:rsidP="00E025C6">
            <w:pPr>
              <w:pStyle w:val="TableParagraph"/>
              <w:spacing w:before="47"/>
              <w:ind w:left="105"/>
            </w:pPr>
            <w:r w:rsidRPr="00E025C6">
              <w:t>YAAR</w:t>
            </w:r>
          </w:p>
        </w:tc>
        <w:tc>
          <w:tcPr>
            <w:tcW w:w="1318" w:type="dxa"/>
          </w:tcPr>
          <w:p w:rsidR="00E025C6" w:rsidRPr="00E025C6" w:rsidRDefault="00E025C6" w:rsidP="00E025C6">
            <w:pPr>
              <w:pStyle w:val="TableParagraph"/>
              <w:spacing w:before="93" w:line="189" w:lineRule="exact"/>
              <w:ind w:left="550" w:right="538"/>
              <w:jc w:val="center"/>
            </w:pPr>
            <w:r w:rsidRPr="00E025C6">
              <w:t>64</w:t>
            </w:r>
          </w:p>
        </w:tc>
      </w:tr>
      <w:tr w:rsidR="00E025C6" w:rsidRPr="00E025C6" w:rsidTr="00E025C6">
        <w:trPr>
          <w:trHeight w:val="299"/>
        </w:trPr>
        <w:tc>
          <w:tcPr>
            <w:tcW w:w="552" w:type="dxa"/>
          </w:tcPr>
          <w:p w:rsidR="00E025C6" w:rsidRPr="00E025C6" w:rsidRDefault="00E025C6" w:rsidP="00E025C6">
            <w:pPr>
              <w:pStyle w:val="TableParagraph"/>
              <w:spacing w:before="93" w:line="186" w:lineRule="exact"/>
              <w:ind w:left="163" w:right="159"/>
              <w:jc w:val="center"/>
            </w:pPr>
            <w:r w:rsidRPr="00E025C6">
              <w:t>12</w:t>
            </w:r>
          </w:p>
        </w:tc>
        <w:tc>
          <w:tcPr>
            <w:tcW w:w="2427" w:type="dxa"/>
          </w:tcPr>
          <w:p w:rsidR="00E025C6" w:rsidRPr="00E025C6" w:rsidRDefault="00E025C6" w:rsidP="00E025C6">
            <w:pPr>
              <w:pStyle w:val="TableParagraph"/>
              <w:spacing w:before="45"/>
              <w:ind w:left="105"/>
            </w:pPr>
            <w:r w:rsidRPr="00E025C6">
              <w:t>SA</w:t>
            </w:r>
          </w:p>
        </w:tc>
        <w:tc>
          <w:tcPr>
            <w:tcW w:w="1318" w:type="dxa"/>
          </w:tcPr>
          <w:p w:rsidR="00E025C6" w:rsidRPr="00E025C6" w:rsidRDefault="00E025C6" w:rsidP="00E025C6">
            <w:pPr>
              <w:pStyle w:val="TableParagraph"/>
              <w:spacing w:before="93" w:line="186" w:lineRule="exact"/>
              <w:ind w:left="550" w:right="538"/>
              <w:jc w:val="center"/>
            </w:pPr>
            <w:r w:rsidRPr="00E025C6">
              <w:t>66</w:t>
            </w:r>
          </w:p>
        </w:tc>
      </w:tr>
      <w:tr w:rsidR="00E025C6" w:rsidRPr="00E025C6" w:rsidTr="00E025C6">
        <w:trPr>
          <w:trHeight w:val="301"/>
        </w:trPr>
        <w:tc>
          <w:tcPr>
            <w:tcW w:w="552" w:type="dxa"/>
          </w:tcPr>
          <w:p w:rsidR="00E025C6" w:rsidRPr="00E025C6" w:rsidRDefault="00E025C6" w:rsidP="00E025C6">
            <w:pPr>
              <w:pStyle w:val="TableParagraph"/>
              <w:spacing w:before="95" w:line="186" w:lineRule="exact"/>
              <w:ind w:left="163" w:right="159"/>
              <w:jc w:val="center"/>
            </w:pPr>
            <w:r w:rsidRPr="00E025C6">
              <w:t>13</w:t>
            </w:r>
          </w:p>
        </w:tc>
        <w:tc>
          <w:tcPr>
            <w:tcW w:w="2427" w:type="dxa"/>
          </w:tcPr>
          <w:p w:rsidR="00E025C6" w:rsidRPr="00E025C6" w:rsidRDefault="00E025C6" w:rsidP="00E025C6">
            <w:pPr>
              <w:pStyle w:val="TableParagraph"/>
              <w:spacing w:before="47"/>
              <w:ind w:left="105"/>
            </w:pPr>
            <w:r w:rsidRPr="00E025C6">
              <w:t>WF</w:t>
            </w:r>
          </w:p>
        </w:tc>
        <w:tc>
          <w:tcPr>
            <w:tcW w:w="1318" w:type="dxa"/>
          </w:tcPr>
          <w:p w:rsidR="00E025C6" w:rsidRPr="00E025C6" w:rsidRDefault="00E025C6" w:rsidP="00E025C6">
            <w:pPr>
              <w:pStyle w:val="TableParagraph"/>
              <w:spacing w:before="95" w:line="186" w:lineRule="exact"/>
              <w:ind w:left="550" w:right="538"/>
              <w:jc w:val="center"/>
            </w:pPr>
            <w:r w:rsidRPr="00E025C6">
              <w:t>66</w:t>
            </w:r>
          </w:p>
        </w:tc>
      </w:tr>
      <w:tr w:rsidR="00E025C6" w:rsidRPr="00E025C6" w:rsidTr="00E025C6">
        <w:trPr>
          <w:trHeight w:val="299"/>
        </w:trPr>
        <w:tc>
          <w:tcPr>
            <w:tcW w:w="552" w:type="dxa"/>
          </w:tcPr>
          <w:p w:rsidR="00E025C6" w:rsidRPr="00E025C6" w:rsidRDefault="00E025C6" w:rsidP="00E025C6">
            <w:pPr>
              <w:pStyle w:val="TableParagraph"/>
              <w:spacing w:before="93" w:line="186" w:lineRule="exact"/>
              <w:ind w:left="163" w:right="159"/>
              <w:jc w:val="center"/>
            </w:pPr>
            <w:r w:rsidRPr="00E025C6">
              <w:t>14</w:t>
            </w:r>
          </w:p>
        </w:tc>
        <w:tc>
          <w:tcPr>
            <w:tcW w:w="2427" w:type="dxa"/>
          </w:tcPr>
          <w:p w:rsidR="00E025C6" w:rsidRPr="00E025C6" w:rsidRDefault="00E025C6" w:rsidP="00E025C6">
            <w:pPr>
              <w:pStyle w:val="TableParagraph"/>
              <w:spacing w:before="47"/>
              <w:ind w:left="105"/>
            </w:pPr>
            <w:r w:rsidRPr="00E025C6">
              <w:t>ZKA</w:t>
            </w:r>
          </w:p>
        </w:tc>
        <w:tc>
          <w:tcPr>
            <w:tcW w:w="1318" w:type="dxa"/>
          </w:tcPr>
          <w:p w:rsidR="00E025C6" w:rsidRPr="00E025C6" w:rsidRDefault="00E025C6" w:rsidP="00E025C6">
            <w:pPr>
              <w:pStyle w:val="TableParagraph"/>
              <w:spacing w:before="93" w:line="186" w:lineRule="exact"/>
              <w:ind w:left="550" w:right="538"/>
              <w:jc w:val="center"/>
            </w:pPr>
            <w:r w:rsidRPr="00E025C6">
              <w:t>65</w:t>
            </w:r>
          </w:p>
        </w:tc>
      </w:tr>
      <w:tr w:rsidR="00E025C6" w:rsidRPr="00E025C6" w:rsidTr="00E025C6">
        <w:trPr>
          <w:trHeight w:val="302"/>
        </w:trPr>
        <w:tc>
          <w:tcPr>
            <w:tcW w:w="552" w:type="dxa"/>
          </w:tcPr>
          <w:p w:rsidR="00E025C6" w:rsidRPr="00E025C6" w:rsidRDefault="00E025C6" w:rsidP="00E025C6">
            <w:pPr>
              <w:pStyle w:val="TableParagraph"/>
              <w:spacing w:before="95" w:line="186" w:lineRule="exact"/>
              <w:ind w:left="163" w:right="159"/>
              <w:jc w:val="center"/>
            </w:pPr>
            <w:r w:rsidRPr="00E025C6">
              <w:t>15</w:t>
            </w:r>
          </w:p>
        </w:tc>
        <w:tc>
          <w:tcPr>
            <w:tcW w:w="2427" w:type="dxa"/>
          </w:tcPr>
          <w:p w:rsidR="00E025C6" w:rsidRPr="00E025C6" w:rsidRDefault="00E025C6" w:rsidP="00E025C6">
            <w:pPr>
              <w:pStyle w:val="TableParagraph"/>
              <w:spacing w:before="47"/>
              <w:ind w:left="105"/>
            </w:pPr>
            <w:r w:rsidRPr="00E025C6">
              <w:t>ANA</w:t>
            </w:r>
          </w:p>
        </w:tc>
        <w:tc>
          <w:tcPr>
            <w:tcW w:w="1318" w:type="dxa"/>
          </w:tcPr>
          <w:p w:rsidR="00E025C6" w:rsidRPr="00E025C6" w:rsidRDefault="00E025C6" w:rsidP="00E025C6">
            <w:pPr>
              <w:pStyle w:val="TableParagraph"/>
              <w:spacing w:before="95" w:line="186" w:lineRule="exact"/>
              <w:ind w:left="550" w:right="538"/>
              <w:jc w:val="center"/>
            </w:pPr>
            <w:r w:rsidRPr="00E025C6">
              <w:t>58</w:t>
            </w:r>
          </w:p>
        </w:tc>
      </w:tr>
      <w:tr w:rsidR="00E025C6" w:rsidRPr="00E025C6" w:rsidTr="00E025C6">
        <w:trPr>
          <w:trHeight w:val="302"/>
        </w:trPr>
        <w:tc>
          <w:tcPr>
            <w:tcW w:w="552" w:type="dxa"/>
          </w:tcPr>
          <w:p w:rsidR="00E025C6" w:rsidRPr="00E025C6" w:rsidRDefault="00E025C6" w:rsidP="00E025C6">
            <w:pPr>
              <w:pStyle w:val="TableParagraph"/>
              <w:spacing w:before="93" w:line="189" w:lineRule="exact"/>
              <w:ind w:left="163" w:right="159"/>
              <w:jc w:val="center"/>
            </w:pPr>
            <w:r w:rsidRPr="00E025C6">
              <w:t>16</w:t>
            </w:r>
          </w:p>
        </w:tc>
        <w:tc>
          <w:tcPr>
            <w:tcW w:w="2427" w:type="dxa"/>
          </w:tcPr>
          <w:p w:rsidR="00E025C6" w:rsidRPr="00E025C6" w:rsidRDefault="00E025C6" w:rsidP="00E025C6">
            <w:pPr>
              <w:pStyle w:val="TableParagraph"/>
              <w:spacing w:before="47"/>
              <w:ind w:left="105"/>
            </w:pPr>
            <w:r w:rsidRPr="00E025C6">
              <w:t>MA</w:t>
            </w:r>
          </w:p>
        </w:tc>
        <w:tc>
          <w:tcPr>
            <w:tcW w:w="1318" w:type="dxa"/>
          </w:tcPr>
          <w:p w:rsidR="00E025C6" w:rsidRPr="00E025C6" w:rsidRDefault="00E025C6" w:rsidP="00E025C6">
            <w:pPr>
              <w:pStyle w:val="TableParagraph"/>
              <w:spacing w:before="93" w:line="189" w:lineRule="exact"/>
              <w:ind w:left="550" w:right="538"/>
              <w:jc w:val="center"/>
            </w:pPr>
            <w:r w:rsidRPr="00E025C6">
              <w:t>68</w:t>
            </w:r>
          </w:p>
        </w:tc>
      </w:tr>
    </w:tbl>
    <w:p w:rsidR="00435456" w:rsidRDefault="00E025C6" w:rsidP="0043545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Hasil belajar </w:t>
      </w:r>
      <w:r w:rsidRPr="00E025C6">
        <w:rPr>
          <w:rFonts w:ascii="Times New Roman" w:hAnsi="Times New Roman" w:cs="Times New Roman"/>
          <w:i/>
        </w:rPr>
        <w:t xml:space="preserve">pretest </w:t>
      </w:r>
      <w:r w:rsidRPr="00E025C6">
        <w:rPr>
          <w:rFonts w:ascii="Times New Roman" w:hAnsi="Times New Roman" w:cs="Times New Roman"/>
        </w:rPr>
        <w:t>pada kelas kontrol didapatkan nilai</w:t>
      </w:r>
      <w:r w:rsidRPr="00E025C6">
        <w:rPr>
          <w:rFonts w:ascii="Times New Roman" w:hAnsi="Times New Roman" w:cs="Times New Roman"/>
          <w:spacing w:val="-47"/>
        </w:rPr>
        <w:t xml:space="preserve"> </w:t>
      </w:r>
      <w:r w:rsidRPr="00E025C6">
        <w:rPr>
          <w:rFonts w:ascii="Times New Roman" w:hAnsi="Times New Roman" w:cs="Times New Roman"/>
        </w:rPr>
        <w:t>yang rendah kriteria ketuntasan minimal (KKM), meskipun</w:t>
      </w:r>
      <w:r w:rsidRPr="00E025C6">
        <w:rPr>
          <w:rFonts w:ascii="Times New Roman" w:hAnsi="Times New Roman" w:cs="Times New Roman"/>
          <w:spacing w:val="1"/>
        </w:rPr>
        <w:t xml:space="preserve"> </w:t>
      </w:r>
      <w:r w:rsidRPr="00E025C6">
        <w:rPr>
          <w:rFonts w:ascii="Times New Roman" w:hAnsi="Times New Roman" w:cs="Times New Roman"/>
        </w:rPr>
        <w:t>keragaman</w:t>
      </w:r>
      <w:r w:rsidRPr="00E025C6">
        <w:rPr>
          <w:rFonts w:ascii="Times New Roman" w:hAnsi="Times New Roman" w:cs="Times New Roman"/>
          <w:spacing w:val="1"/>
        </w:rPr>
        <w:t xml:space="preserve"> </w:t>
      </w:r>
      <w:r w:rsidRPr="00E025C6">
        <w:rPr>
          <w:rFonts w:ascii="Times New Roman" w:hAnsi="Times New Roman" w:cs="Times New Roman"/>
        </w:rPr>
        <w:t>kegiatan</w:t>
      </w:r>
      <w:r w:rsidRPr="00E025C6">
        <w:rPr>
          <w:rFonts w:ascii="Times New Roman" w:hAnsi="Times New Roman" w:cs="Times New Roman"/>
          <w:spacing w:val="1"/>
        </w:rPr>
        <w:t xml:space="preserve"> </w:t>
      </w:r>
      <w:r w:rsidRPr="00E025C6">
        <w:rPr>
          <w:rFonts w:ascii="Times New Roman" w:hAnsi="Times New Roman" w:cs="Times New Roman"/>
        </w:rPr>
        <w:t>ekoomi</w:t>
      </w:r>
      <w:r w:rsidRPr="00E025C6">
        <w:rPr>
          <w:rFonts w:ascii="Times New Roman" w:hAnsi="Times New Roman" w:cs="Times New Roman"/>
          <w:spacing w:val="1"/>
        </w:rPr>
        <w:t xml:space="preserve"> </w:t>
      </w:r>
      <w:r w:rsidRPr="00E025C6">
        <w:rPr>
          <w:rFonts w:ascii="Times New Roman" w:hAnsi="Times New Roman" w:cs="Times New Roman"/>
        </w:rPr>
        <w:t>di</w:t>
      </w:r>
      <w:r w:rsidRPr="00E025C6">
        <w:rPr>
          <w:rFonts w:ascii="Times New Roman" w:hAnsi="Times New Roman" w:cs="Times New Roman"/>
          <w:spacing w:val="1"/>
        </w:rPr>
        <w:t xml:space="preserve"> </w:t>
      </w:r>
      <w:r w:rsidRPr="00E025C6">
        <w:rPr>
          <w:rFonts w:ascii="Times New Roman" w:hAnsi="Times New Roman" w:cs="Times New Roman"/>
        </w:rPr>
        <w:t>Indonesia</w:t>
      </w:r>
      <w:r w:rsidRPr="00E025C6">
        <w:rPr>
          <w:rFonts w:ascii="Times New Roman" w:hAnsi="Times New Roman" w:cs="Times New Roman"/>
          <w:spacing w:val="1"/>
        </w:rPr>
        <w:t xml:space="preserve"> </w:t>
      </w:r>
      <w:r w:rsidRPr="00E025C6">
        <w:rPr>
          <w:rFonts w:ascii="Times New Roman" w:hAnsi="Times New Roman" w:cs="Times New Roman"/>
        </w:rPr>
        <w:t>dalam</w:t>
      </w:r>
      <w:r w:rsidRPr="00E025C6">
        <w:rPr>
          <w:rFonts w:ascii="Times New Roman" w:hAnsi="Times New Roman" w:cs="Times New Roman"/>
          <w:spacing w:val="1"/>
        </w:rPr>
        <w:t xml:space="preserve"> </w:t>
      </w:r>
      <w:r w:rsidRPr="00E025C6">
        <w:rPr>
          <w:rFonts w:ascii="Times New Roman" w:hAnsi="Times New Roman" w:cs="Times New Roman"/>
        </w:rPr>
        <w:t>mata</w:t>
      </w:r>
      <w:r w:rsidRPr="00E025C6">
        <w:rPr>
          <w:rFonts w:ascii="Times New Roman" w:hAnsi="Times New Roman" w:cs="Times New Roman"/>
          <w:spacing w:val="1"/>
        </w:rPr>
        <w:t xml:space="preserve"> </w:t>
      </w:r>
      <w:r w:rsidRPr="00E025C6">
        <w:rPr>
          <w:rFonts w:ascii="Times New Roman" w:hAnsi="Times New Roman" w:cs="Times New Roman"/>
        </w:rPr>
        <w:t>pelajaran</w:t>
      </w:r>
      <w:r w:rsidRPr="00E025C6">
        <w:rPr>
          <w:rFonts w:ascii="Times New Roman" w:hAnsi="Times New Roman" w:cs="Times New Roman"/>
          <w:spacing w:val="1"/>
        </w:rPr>
        <w:t xml:space="preserve"> </w:t>
      </w:r>
      <w:r w:rsidRPr="00E025C6">
        <w:rPr>
          <w:rFonts w:ascii="Times New Roman" w:hAnsi="Times New Roman" w:cs="Times New Roman"/>
        </w:rPr>
        <w:t>IPS</w:t>
      </w:r>
      <w:r w:rsidRPr="00E025C6">
        <w:rPr>
          <w:rFonts w:ascii="Times New Roman" w:hAnsi="Times New Roman" w:cs="Times New Roman"/>
          <w:spacing w:val="1"/>
        </w:rPr>
        <w:t xml:space="preserve"> </w:t>
      </w:r>
      <w:r w:rsidRPr="00E025C6">
        <w:rPr>
          <w:rFonts w:ascii="Times New Roman" w:hAnsi="Times New Roman" w:cs="Times New Roman"/>
        </w:rPr>
        <w:t>sudah</w:t>
      </w:r>
      <w:r w:rsidRPr="00E025C6">
        <w:rPr>
          <w:rFonts w:ascii="Times New Roman" w:hAnsi="Times New Roman" w:cs="Times New Roman"/>
          <w:spacing w:val="1"/>
        </w:rPr>
        <w:t xml:space="preserve"> </w:t>
      </w:r>
      <w:r w:rsidRPr="00E025C6">
        <w:rPr>
          <w:rFonts w:ascii="Times New Roman" w:hAnsi="Times New Roman" w:cs="Times New Roman"/>
        </w:rPr>
        <w:t>diajarakan</w:t>
      </w:r>
      <w:r w:rsidRPr="00E025C6">
        <w:rPr>
          <w:rFonts w:ascii="Times New Roman" w:hAnsi="Times New Roman" w:cs="Times New Roman"/>
          <w:spacing w:val="1"/>
        </w:rPr>
        <w:t xml:space="preserve"> </w:t>
      </w:r>
      <w:r w:rsidRPr="00E025C6">
        <w:rPr>
          <w:rFonts w:ascii="Times New Roman" w:hAnsi="Times New Roman" w:cs="Times New Roman"/>
        </w:rPr>
        <w:t>sebelumnya</w:t>
      </w:r>
      <w:r w:rsidRPr="00E025C6">
        <w:rPr>
          <w:rFonts w:ascii="Times New Roman" w:hAnsi="Times New Roman" w:cs="Times New Roman"/>
          <w:spacing w:val="1"/>
        </w:rPr>
        <w:t xml:space="preserve"> </w:t>
      </w:r>
      <w:r w:rsidRPr="00E025C6">
        <w:rPr>
          <w:rFonts w:ascii="Times New Roman" w:hAnsi="Times New Roman" w:cs="Times New Roman"/>
        </w:rPr>
        <w:t>Hal</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mengindikasikan bahwa siswa memliki pemahaman yang</w:t>
      </w:r>
      <w:r w:rsidRPr="00E025C6">
        <w:rPr>
          <w:rFonts w:ascii="Times New Roman" w:hAnsi="Times New Roman" w:cs="Times New Roman"/>
          <w:spacing w:val="1"/>
        </w:rPr>
        <w:t xml:space="preserve"> </w:t>
      </w:r>
      <w:r w:rsidRPr="00E025C6">
        <w:rPr>
          <w:rFonts w:ascii="Times New Roman" w:hAnsi="Times New Roman" w:cs="Times New Roman"/>
        </w:rPr>
        <w:t>kurang pada pembelajaran IPS materi keragaman kegiatan</w:t>
      </w:r>
      <w:r w:rsidRPr="00E025C6">
        <w:rPr>
          <w:rFonts w:ascii="Times New Roman" w:hAnsi="Times New Roman" w:cs="Times New Roman"/>
          <w:spacing w:val="1"/>
        </w:rPr>
        <w:t xml:space="preserve"> </w:t>
      </w:r>
      <w:r w:rsidRPr="00E025C6">
        <w:rPr>
          <w:rFonts w:ascii="Times New Roman" w:hAnsi="Times New Roman" w:cs="Times New Roman"/>
        </w:rPr>
        <w:t>ekonomi</w:t>
      </w:r>
      <w:r w:rsidRPr="00E025C6">
        <w:rPr>
          <w:rFonts w:ascii="Times New Roman" w:hAnsi="Times New Roman" w:cs="Times New Roman"/>
          <w:spacing w:val="-2"/>
        </w:rPr>
        <w:t xml:space="preserve"> </w:t>
      </w:r>
      <w:r w:rsidRPr="00E025C6">
        <w:rPr>
          <w:rFonts w:ascii="Times New Roman" w:hAnsi="Times New Roman" w:cs="Times New Roman"/>
        </w:rPr>
        <w:t>di</w:t>
      </w:r>
      <w:r w:rsidRPr="00E025C6">
        <w:rPr>
          <w:rFonts w:ascii="Times New Roman" w:hAnsi="Times New Roman" w:cs="Times New Roman"/>
          <w:spacing w:val="-1"/>
        </w:rPr>
        <w:t xml:space="preserve"> </w:t>
      </w:r>
      <w:r w:rsidR="00435456">
        <w:rPr>
          <w:rFonts w:ascii="Times New Roman" w:hAnsi="Times New Roman" w:cs="Times New Roman"/>
        </w:rPr>
        <w:t>Indonesia.</w:t>
      </w:r>
    </w:p>
    <w:p w:rsidR="00435456" w:rsidRPr="00435456" w:rsidRDefault="00E025C6" w:rsidP="0056687B">
      <w:pPr>
        <w:pStyle w:val="BodyText"/>
        <w:numPr>
          <w:ilvl w:val="0"/>
          <w:numId w:val="6"/>
        </w:numPr>
        <w:tabs>
          <w:tab w:val="left" w:pos="426"/>
        </w:tabs>
        <w:spacing w:after="0"/>
        <w:ind w:left="426" w:hanging="426"/>
        <w:jc w:val="both"/>
        <w:rPr>
          <w:rFonts w:ascii="Times New Roman" w:hAnsi="Times New Roman" w:cs="Times New Roman"/>
        </w:rPr>
      </w:pPr>
      <w:r w:rsidRPr="00435456">
        <w:rPr>
          <w:rFonts w:ascii="Times New Roman" w:hAnsi="Times New Roman" w:cs="Times New Roman"/>
        </w:rPr>
        <w:t>Hasil Belajar Kelas Kontrol Sesudah Pembelajaran Tanpa</w:t>
      </w:r>
      <w:r w:rsidRPr="00435456">
        <w:rPr>
          <w:rFonts w:ascii="Times New Roman" w:hAnsi="Times New Roman" w:cs="Times New Roman"/>
          <w:spacing w:val="1"/>
        </w:rPr>
        <w:t xml:space="preserve"> </w:t>
      </w:r>
      <w:r w:rsidRPr="00435456">
        <w:rPr>
          <w:rFonts w:ascii="Times New Roman" w:hAnsi="Times New Roman" w:cs="Times New Roman"/>
        </w:rPr>
        <w:t>Penggunaan Metode Mendongeng (</w:t>
      </w:r>
      <w:r w:rsidRPr="00435456">
        <w:rPr>
          <w:rFonts w:ascii="Times New Roman" w:hAnsi="Times New Roman" w:cs="Times New Roman"/>
          <w:i/>
        </w:rPr>
        <w:t>Story Telling</w:t>
      </w:r>
      <w:r w:rsidRPr="00435456">
        <w:rPr>
          <w:rFonts w:ascii="Times New Roman" w:hAnsi="Times New Roman" w:cs="Times New Roman"/>
        </w:rPr>
        <w:t>) terhadap</w:t>
      </w:r>
      <w:r w:rsidRPr="00435456">
        <w:rPr>
          <w:rFonts w:ascii="Times New Roman" w:hAnsi="Times New Roman" w:cs="Times New Roman"/>
          <w:spacing w:val="1"/>
        </w:rPr>
        <w:t xml:space="preserve"> </w:t>
      </w:r>
      <w:r w:rsidRPr="00435456">
        <w:rPr>
          <w:rFonts w:ascii="Times New Roman" w:hAnsi="Times New Roman" w:cs="Times New Roman"/>
        </w:rPr>
        <w:t>Hasil</w:t>
      </w:r>
      <w:r w:rsidRPr="00435456">
        <w:rPr>
          <w:rFonts w:ascii="Times New Roman" w:hAnsi="Times New Roman" w:cs="Times New Roman"/>
          <w:spacing w:val="-2"/>
        </w:rPr>
        <w:t xml:space="preserve"> </w:t>
      </w:r>
      <w:r w:rsidRPr="00435456">
        <w:rPr>
          <w:rFonts w:ascii="Times New Roman" w:hAnsi="Times New Roman" w:cs="Times New Roman"/>
        </w:rPr>
        <w:t>Belajar</w:t>
      </w:r>
      <w:r w:rsidRPr="00435456">
        <w:rPr>
          <w:rFonts w:ascii="Times New Roman" w:hAnsi="Times New Roman" w:cs="Times New Roman"/>
          <w:spacing w:val="1"/>
        </w:rPr>
        <w:t xml:space="preserve"> </w:t>
      </w:r>
      <w:r w:rsidRPr="00435456">
        <w:rPr>
          <w:rFonts w:ascii="Times New Roman" w:hAnsi="Times New Roman" w:cs="Times New Roman"/>
        </w:rPr>
        <w:t>IPS</w:t>
      </w:r>
    </w:p>
    <w:p w:rsidR="00E025C6" w:rsidRPr="00E025C6" w:rsidRDefault="00E025C6" w:rsidP="0043545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Data </w:t>
      </w:r>
      <w:r w:rsidRPr="00E025C6">
        <w:rPr>
          <w:rFonts w:ascii="Times New Roman" w:hAnsi="Times New Roman" w:cs="Times New Roman"/>
          <w:i/>
        </w:rPr>
        <w:t xml:space="preserve">posttest </w:t>
      </w:r>
      <w:r w:rsidRPr="00E025C6">
        <w:rPr>
          <w:rFonts w:ascii="Times New Roman" w:hAnsi="Times New Roman" w:cs="Times New Roman"/>
        </w:rPr>
        <w:t xml:space="preserve">kelas kontrol didapat dari </w:t>
      </w:r>
      <w:r w:rsidRPr="00E025C6">
        <w:rPr>
          <w:rFonts w:ascii="Times New Roman" w:hAnsi="Times New Roman" w:cs="Times New Roman"/>
          <w:i/>
        </w:rPr>
        <w:t xml:space="preserve">posttest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spacing w:val="-1"/>
        </w:rPr>
        <w:t>dilakukan</w:t>
      </w:r>
      <w:r w:rsidRPr="00E025C6">
        <w:rPr>
          <w:rFonts w:ascii="Times New Roman" w:hAnsi="Times New Roman" w:cs="Times New Roman"/>
          <w:spacing w:val="-10"/>
        </w:rPr>
        <w:t xml:space="preserve"> </w:t>
      </w:r>
      <w:r w:rsidRPr="00E025C6">
        <w:rPr>
          <w:rFonts w:ascii="Times New Roman" w:hAnsi="Times New Roman" w:cs="Times New Roman"/>
          <w:spacing w:val="-1"/>
        </w:rPr>
        <w:t>sesudah</w:t>
      </w:r>
      <w:r w:rsidRPr="00E025C6">
        <w:rPr>
          <w:rFonts w:ascii="Times New Roman" w:hAnsi="Times New Roman" w:cs="Times New Roman"/>
          <w:spacing w:val="-10"/>
        </w:rPr>
        <w:t xml:space="preserve"> </w:t>
      </w:r>
      <w:r w:rsidRPr="00E025C6">
        <w:rPr>
          <w:rFonts w:ascii="Times New Roman" w:hAnsi="Times New Roman" w:cs="Times New Roman"/>
          <w:spacing w:val="-1"/>
        </w:rPr>
        <w:t>pembelajaran</w:t>
      </w:r>
      <w:r w:rsidRPr="00E025C6">
        <w:rPr>
          <w:rFonts w:ascii="Times New Roman" w:hAnsi="Times New Roman" w:cs="Times New Roman"/>
          <w:spacing w:val="-5"/>
        </w:rPr>
        <w:t xml:space="preserve"> </w:t>
      </w:r>
      <w:r w:rsidRPr="00E025C6">
        <w:rPr>
          <w:rFonts w:ascii="Times New Roman" w:hAnsi="Times New Roman" w:cs="Times New Roman"/>
        </w:rPr>
        <w:t>tanpa</w:t>
      </w:r>
      <w:r w:rsidRPr="00E025C6">
        <w:rPr>
          <w:rFonts w:ascii="Times New Roman" w:hAnsi="Times New Roman" w:cs="Times New Roman"/>
          <w:spacing w:val="-10"/>
        </w:rPr>
        <w:t xml:space="preserve"> </w:t>
      </w:r>
      <w:r w:rsidRPr="00E025C6">
        <w:rPr>
          <w:rFonts w:ascii="Times New Roman" w:hAnsi="Times New Roman" w:cs="Times New Roman"/>
        </w:rPr>
        <w:t>menggunakan</w:t>
      </w:r>
      <w:r w:rsidRPr="00E025C6">
        <w:rPr>
          <w:rFonts w:ascii="Times New Roman" w:hAnsi="Times New Roman" w:cs="Times New Roman"/>
          <w:spacing w:val="-8"/>
        </w:rPr>
        <w:t xml:space="preserve"> </w:t>
      </w:r>
      <w:r w:rsidRPr="00E025C6">
        <w:rPr>
          <w:rFonts w:ascii="Times New Roman" w:hAnsi="Times New Roman" w:cs="Times New Roman"/>
        </w:rPr>
        <w:t>metode</w:t>
      </w:r>
      <w:r w:rsidRPr="00E025C6">
        <w:rPr>
          <w:rFonts w:ascii="Times New Roman" w:hAnsi="Times New Roman" w:cs="Times New Roman"/>
          <w:spacing w:val="-47"/>
        </w:rPr>
        <w:t xml:space="preserve"> </w:t>
      </w:r>
      <w:r w:rsidRPr="00E025C6">
        <w:rPr>
          <w:rFonts w:ascii="Times New Roman" w:hAnsi="Times New Roman" w:cs="Times New Roman"/>
        </w:rPr>
        <w:t>mendongeng (</w:t>
      </w:r>
      <w:r w:rsidRPr="00E025C6">
        <w:rPr>
          <w:rFonts w:ascii="Times New Roman" w:hAnsi="Times New Roman" w:cs="Times New Roman"/>
          <w:i/>
        </w:rPr>
        <w:t>story telling</w:t>
      </w:r>
      <w:r w:rsidRPr="00E025C6">
        <w:rPr>
          <w:rFonts w:ascii="Times New Roman" w:hAnsi="Times New Roman" w:cs="Times New Roman"/>
        </w:rPr>
        <w:t>) terhadap hasil belajar IPS. Data</w:t>
      </w:r>
      <w:r w:rsidRPr="00E025C6">
        <w:rPr>
          <w:rFonts w:ascii="Times New Roman" w:hAnsi="Times New Roman" w:cs="Times New Roman"/>
          <w:spacing w:val="1"/>
        </w:rPr>
        <w:t xml:space="preserve"> </w:t>
      </w:r>
      <w:r w:rsidRPr="00E025C6">
        <w:rPr>
          <w:rFonts w:ascii="Times New Roman" w:hAnsi="Times New Roman" w:cs="Times New Roman"/>
          <w:i/>
        </w:rPr>
        <w:t xml:space="preserve">posttest </w:t>
      </w:r>
      <w:r w:rsidRPr="00E025C6">
        <w:rPr>
          <w:rFonts w:ascii="Times New Roman" w:hAnsi="Times New Roman" w:cs="Times New Roman"/>
        </w:rPr>
        <w:t>diambil pada tanggal 16 maret 2019 di kelas IV SD</w:t>
      </w:r>
      <w:r w:rsidRPr="00E025C6">
        <w:rPr>
          <w:rFonts w:ascii="Times New Roman" w:hAnsi="Times New Roman" w:cs="Times New Roman"/>
          <w:spacing w:val="1"/>
        </w:rPr>
        <w:t xml:space="preserve"> </w:t>
      </w:r>
      <w:r w:rsidRPr="00E025C6">
        <w:rPr>
          <w:rFonts w:ascii="Times New Roman" w:hAnsi="Times New Roman" w:cs="Times New Roman"/>
          <w:w w:val="95"/>
        </w:rPr>
        <w:t xml:space="preserve">Negeri Kepanjen 1 yaiuu kelompok A. Berikut data </w:t>
      </w:r>
      <w:r w:rsidRPr="00E025C6">
        <w:rPr>
          <w:rFonts w:ascii="Times New Roman" w:hAnsi="Times New Roman" w:cs="Times New Roman"/>
          <w:i/>
          <w:w w:val="95"/>
        </w:rPr>
        <w:t xml:space="preserve">posttest </w:t>
      </w:r>
      <w:r w:rsidRPr="00E025C6">
        <w:rPr>
          <w:rFonts w:ascii="Times New Roman" w:hAnsi="Times New Roman" w:cs="Times New Roman"/>
          <w:w w:val="95"/>
        </w:rPr>
        <w:t>kelas</w:t>
      </w:r>
      <w:r w:rsidRPr="00E025C6">
        <w:rPr>
          <w:rFonts w:ascii="Times New Roman" w:hAnsi="Times New Roman" w:cs="Times New Roman"/>
          <w:spacing w:val="1"/>
          <w:w w:val="95"/>
        </w:rPr>
        <w:t xml:space="preserve"> </w:t>
      </w:r>
      <w:r w:rsidRPr="00E025C6">
        <w:rPr>
          <w:rFonts w:ascii="Times New Roman" w:hAnsi="Times New Roman" w:cs="Times New Roman"/>
        </w:rPr>
        <w:t>kontrol:</w:t>
      </w:r>
    </w:p>
    <w:p w:rsidR="00E025C6" w:rsidRPr="00E025C6" w:rsidRDefault="00E025C6" w:rsidP="00E025C6">
      <w:pPr>
        <w:spacing w:after="34"/>
        <w:ind w:left="2569"/>
        <w:rPr>
          <w:rFonts w:ascii="Times New Roman" w:hAnsi="Times New Roman" w:cs="Times New Roman"/>
        </w:rPr>
      </w:pP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rPr>
        <w:t>4.4</w:t>
      </w:r>
      <w:r w:rsidRPr="00E025C6">
        <w:rPr>
          <w:rFonts w:ascii="Times New Roman" w:hAnsi="Times New Roman" w:cs="Times New Roman"/>
          <w:spacing w:val="1"/>
        </w:rPr>
        <w:t xml:space="preserve"> </w:t>
      </w:r>
      <w:r w:rsidRPr="00E025C6">
        <w:rPr>
          <w:rFonts w:ascii="Times New Roman" w:hAnsi="Times New Roman" w:cs="Times New Roman"/>
        </w:rPr>
        <w:t>Data</w:t>
      </w:r>
      <w:r w:rsidRPr="00E025C6">
        <w:rPr>
          <w:rFonts w:ascii="Times New Roman" w:hAnsi="Times New Roman" w:cs="Times New Roman"/>
          <w:spacing w:val="-2"/>
        </w:rPr>
        <w:t xml:space="preserve"> </w:t>
      </w:r>
      <w:r w:rsidRPr="00E025C6">
        <w:rPr>
          <w:rFonts w:ascii="Times New Roman" w:hAnsi="Times New Roman" w:cs="Times New Roman"/>
        </w:rPr>
        <w:t xml:space="preserve">nilai </w:t>
      </w:r>
      <w:r w:rsidRPr="00E025C6">
        <w:rPr>
          <w:rFonts w:ascii="Times New Roman" w:hAnsi="Times New Roman" w:cs="Times New Roman"/>
          <w:i/>
        </w:rPr>
        <w:t xml:space="preserve">posttest </w:t>
      </w:r>
      <w:r w:rsidRPr="00E025C6">
        <w:rPr>
          <w:rFonts w:ascii="Times New Roman" w:hAnsi="Times New Roman" w:cs="Times New Roman"/>
        </w:rPr>
        <w:t>kelas</w:t>
      </w:r>
      <w:r w:rsidRPr="00E025C6">
        <w:rPr>
          <w:rFonts w:ascii="Times New Roman" w:hAnsi="Times New Roman" w:cs="Times New Roman"/>
          <w:spacing w:val="-2"/>
        </w:rPr>
        <w:t xml:space="preserve"> </w:t>
      </w:r>
      <w:r w:rsidRPr="00E025C6">
        <w:rPr>
          <w:rFonts w:ascii="Times New Roman" w:hAnsi="Times New Roman" w:cs="Times New Roman"/>
        </w:rPr>
        <w:t>kontrol</w:t>
      </w:r>
    </w:p>
    <w:tbl>
      <w:tblPr>
        <w:tblW w:w="0" w:type="auto"/>
        <w:tblInd w:w="2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3"/>
        <w:gridCol w:w="2328"/>
        <w:gridCol w:w="1363"/>
      </w:tblGrid>
      <w:tr w:rsidR="00E025C6" w:rsidRPr="00E025C6" w:rsidTr="00E025C6">
        <w:trPr>
          <w:trHeight w:val="301"/>
        </w:trPr>
        <w:tc>
          <w:tcPr>
            <w:tcW w:w="703" w:type="dxa"/>
            <w:vMerge w:val="restart"/>
          </w:tcPr>
          <w:p w:rsidR="00E025C6" w:rsidRPr="00E025C6" w:rsidRDefault="00E025C6" w:rsidP="00E025C6">
            <w:pPr>
              <w:pStyle w:val="TableParagraph"/>
              <w:spacing w:before="5"/>
            </w:pPr>
          </w:p>
          <w:p w:rsidR="00E025C6" w:rsidRPr="00E025C6" w:rsidRDefault="00E025C6" w:rsidP="00E025C6">
            <w:pPr>
              <w:pStyle w:val="TableParagraph"/>
              <w:ind w:left="218"/>
            </w:pPr>
            <w:r w:rsidRPr="00E025C6">
              <w:t>No.</w:t>
            </w:r>
          </w:p>
        </w:tc>
        <w:tc>
          <w:tcPr>
            <w:tcW w:w="2328" w:type="dxa"/>
            <w:vMerge w:val="restart"/>
          </w:tcPr>
          <w:p w:rsidR="00E025C6" w:rsidRPr="00E025C6" w:rsidRDefault="00E025C6" w:rsidP="00E025C6">
            <w:pPr>
              <w:pStyle w:val="TableParagraph"/>
              <w:spacing w:before="5"/>
            </w:pPr>
          </w:p>
          <w:p w:rsidR="00E025C6" w:rsidRPr="00E025C6" w:rsidRDefault="00E025C6" w:rsidP="00E025C6">
            <w:pPr>
              <w:pStyle w:val="TableParagraph"/>
              <w:ind w:left="924" w:right="923"/>
              <w:jc w:val="center"/>
            </w:pPr>
            <w:r w:rsidRPr="00E025C6">
              <w:t>Nama</w:t>
            </w:r>
          </w:p>
        </w:tc>
        <w:tc>
          <w:tcPr>
            <w:tcW w:w="1363" w:type="dxa"/>
          </w:tcPr>
          <w:p w:rsidR="00E025C6" w:rsidRPr="00E025C6" w:rsidRDefault="00E025C6" w:rsidP="00E025C6">
            <w:pPr>
              <w:pStyle w:val="TableParagraph"/>
              <w:spacing w:before="64"/>
              <w:ind w:left="377" w:right="365"/>
              <w:jc w:val="center"/>
            </w:pPr>
            <w:r w:rsidRPr="00E025C6">
              <w:t>Nilai</w:t>
            </w:r>
          </w:p>
        </w:tc>
      </w:tr>
      <w:tr w:rsidR="00E025C6" w:rsidRPr="00E025C6" w:rsidTr="00E025C6">
        <w:trPr>
          <w:trHeight w:val="304"/>
        </w:trPr>
        <w:tc>
          <w:tcPr>
            <w:tcW w:w="703" w:type="dxa"/>
            <w:vMerge/>
            <w:tcBorders>
              <w:top w:val="nil"/>
            </w:tcBorders>
          </w:tcPr>
          <w:p w:rsidR="00E025C6" w:rsidRPr="00E025C6" w:rsidRDefault="00E025C6" w:rsidP="00E025C6">
            <w:pPr>
              <w:rPr>
                <w:rFonts w:ascii="Times New Roman" w:hAnsi="Times New Roman" w:cs="Times New Roman"/>
              </w:rPr>
            </w:pPr>
          </w:p>
        </w:tc>
        <w:tc>
          <w:tcPr>
            <w:tcW w:w="2328" w:type="dxa"/>
            <w:vMerge/>
            <w:tcBorders>
              <w:top w:val="nil"/>
            </w:tcBorders>
          </w:tcPr>
          <w:p w:rsidR="00E025C6" w:rsidRPr="00E025C6" w:rsidRDefault="00E025C6" w:rsidP="00E025C6">
            <w:pPr>
              <w:rPr>
                <w:rFonts w:ascii="Times New Roman" w:hAnsi="Times New Roman" w:cs="Times New Roman"/>
              </w:rPr>
            </w:pPr>
          </w:p>
        </w:tc>
        <w:tc>
          <w:tcPr>
            <w:tcW w:w="1363" w:type="dxa"/>
          </w:tcPr>
          <w:p w:rsidR="00E025C6" w:rsidRPr="00E025C6" w:rsidRDefault="00E025C6" w:rsidP="00E025C6">
            <w:pPr>
              <w:pStyle w:val="TableParagraph"/>
              <w:spacing w:before="67"/>
              <w:ind w:left="377" w:right="366"/>
              <w:jc w:val="center"/>
              <w:rPr>
                <w:i/>
              </w:rPr>
            </w:pPr>
            <w:r w:rsidRPr="00E025C6">
              <w:rPr>
                <w:i/>
              </w:rPr>
              <w:t>Posttest</w:t>
            </w:r>
          </w:p>
        </w:tc>
      </w:tr>
      <w:tr w:rsidR="00E025C6" w:rsidRPr="00E025C6" w:rsidTr="00E025C6">
        <w:trPr>
          <w:trHeight w:val="301"/>
        </w:trPr>
        <w:tc>
          <w:tcPr>
            <w:tcW w:w="703" w:type="dxa"/>
          </w:tcPr>
          <w:p w:rsidR="00E025C6" w:rsidRPr="00E025C6" w:rsidRDefault="00E025C6" w:rsidP="00E025C6">
            <w:pPr>
              <w:pStyle w:val="TableParagraph"/>
              <w:spacing w:before="64"/>
              <w:ind w:left="304"/>
            </w:pPr>
            <w:r w:rsidRPr="00E025C6">
              <w:t>1</w:t>
            </w:r>
          </w:p>
        </w:tc>
        <w:tc>
          <w:tcPr>
            <w:tcW w:w="2328" w:type="dxa"/>
          </w:tcPr>
          <w:p w:rsidR="00E025C6" w:rsidRPr="00E025C6" w:rsidRDefault="00E025C6" w:rsidP="00E025C6">
            <w:pPr>
              <w:pStyle w:val="TableParagraph"/>
              <w:spacing w:before="31"/>
              <w:ind w:left="105"/>
            </w:pPr>
            <w:r w:rsidRPr="00E025C6">
              <w:t>MA</w:t>
            </w:r>
          </w:p>
        </w:tc>
        <w:tc>
          <w:tcPr>
            <w:tcW w:w="1363" w:type="dxa"/>
          </w:tcPr>
          <w:p w:rsidR="00E025C6" w:rsidRPr="00E025C6" w:rsidRDefault="00E025C6" w:rsidP="00E025C6">
            <w:pPr>
              <w:pStyle w:val="TableParagraph"/>
              <w:spacing w:before="64"/>
              <w:ind w:left="377" w:right="365"/>
              <w:jc w:val="center"/>
            </w:pPr>
            <w:r w:rsidRPr="00E025C6">
              <w:t>73</w:t>
            </w:r>
          </w:p>
        </w:tc>
      </w:tr>
      <w:tr w:rsidR="00E025C6" w:rsidRPr="00E025C6" w:rsidTr="00E025C6">
        <w:trPr>
          <w:trHeight w:val="304"/>
        </w:trPr>
        <w:tc>
          <w:tcPr>
            <w:tcW w:w="703" w:type="dxa"/>
          </w:tcPr>
          <w:p w:rsidR="00E025C6" w:rsidRPr="00E025C6" w:rsidRDefault="00E025C6" w:rsidP="00E025C6">
            <w:pPr>
              <w:pStyle w:val="TableParagraph"/>
              <w:spacing w:before="65"/>
              <w:ind w:left="304"/>
            </w:pPr>
            <w:r w:rsidRPr="00E025C6">
              <w:lastRenderedPageBreak/>
              <w:t>2</w:t>
            </w:r>
          </w:p>
        </w:tc>
        <w:tc>
          <w:tcPr>
            <w:tcW w:w="2328" w:type="dxa"/>
          </w:tcPr>
          <w:p w:rsidR="00E025C6" w:rsidRPr="00E025C6" w:rsidRDefault="00E025C6" w:rsidP="00E025C6">
            <w:pPr>
              <w:pStyle w:val="TableParagraph"/>
              <w:spacing w:before="33"/>
              <w:ind w:left="105"/>
            </w:pPr>
            <w:r w:rsidRPr="00E025C6">
              <w:t>MADF</w:t>
            </w:r>
          </w:p>
        </w:tc>
        <w:tc>
          <w:tcPr>
            <w:tcW w:w="1363" w:type="dxa"/>
          </w:tcPr>
          <w:p w:rsidR="00E025C6" w:rsidRPr="00E025C6" w:rsidRDefault="00E025C6" w:rsidP="00E025C6">
            <w:pPr>
              <w:pStyle w:val="TableParagraph"/>
              <w:spacing w:before="65"/>
              <w:ind w:left="377" w:right="366"/>
              <w:jc w:val="center"/>
            </w:pPr>
            <w:r w:rsidRPr="00E025C6">
              <w:t>77</w:t>
            </w:r>
          </w:p>
        </w:tc>
      </w:tr>
      <w:tr w:rsidR="00E025C6" w:rsidRPr="00E025C6" w:rsidTr="00E025C6">
        <w:trPr>
          <w:trHeight w:val="302"/>
        </w:trPr>
        <w:tc>
          <w:tcPr>
            <w:tcW w:w="703" w:type="dxa"/>
          </w:tcPr>
          <w:p w:rsidR="00E025C6" w:rsidRPr="00E025C6" w:rsidRDefault="00E025C6" w:rsidP="00E025C6">
            <w:pPr>
              <w:pStyle w:val="TableParagraph"/>
              <w:spacing w:before="64"/>
              <w:ind w:left="304"/>
            </w:pPr>
            <w:r w:rsidRPr="00E025C6">
              <w:t>3</w:t>
            </w:r>
          </w:p>
        </w:tc>
        <w:tc>
          <w:tcPr>
            <w:tcW w:w="2328" w:type="dxa"/>
          </w:tcPr>
          <w:p w:rsidR="00E025C6" w:rsidRPr="00E025C6" w:rsidRDefault="00E025C6" w:rsidP="00E025C6">
            <w:pPr>
              <w:pStyle w:val="TableParagraph"/>
              <w:spacing w:before="31"/>
              <w:ind w:left="105"/>
            </w:pPr>
            <w:r w:rsidRPr="00E025C6">
              <w:t>MDF</w:t>
            </w:r>
          </w:p>
        </w:tc>
        <w:tc>
          <w:tcPr>
            <w:tcW w:w="1363" w:type="dxa"/>
          </w:tcPr>
          <w:p w:rsidR="00E025C6" w:rsidRPr="00E025C6" w:rsidRDefault="00E025C6" w:rsidP="00E025C6">
            <w:pPr>
              <w:pStyle w:val="TableParagraph"/>
              <w:spacing w:before="64"/>
              <w:ind w:left="377" w:right="365"/>
              <w:jc w:val="center"/>
            </w:pPr>
            <w:r w:rsidRPr="00E025C6">
              <w:t>75</w:t>
            </w:r>
          </w:p>
        </w:tc>
      </w:tr>
      <w:tr w:rsidR="00E025C6" w:rsidRPr="00E025C6" w:rsidTr="00E025C6">
        <w:trPr>
          <w:trHeight w:val="301"/>
        </w:trPr>
        <w:tc>
          <w:tcPr>
            <w:tcW w:w="703" w:type="dxa"/>
          </w:tcPr>
          <w:p w:rsidR="00E025C6" w:rsidRPr="00E025C6" w:rsidRDefault="00E025C6" w:rsidP="00E025C6">
            <w:pPr>
              <w:pStyle w:val="TableParagraph"/>
              <w:spacing w:before="64"/>
              <w:ind w:left="304"/>
            </w:pPr>
            <w:r w:rsidRPr="00E025C6">
              <w:t>4</w:t>
            </w:r>
          </w:p>
        </w:tc>
        <w:tc>
          <w:tcPr>
            <w:tcW w:w="2328" w:type="dxa"/>
          </w:tcPr>
          <w:p w:rsidR="00E025C6" w:rsidRPr="00E025C6" w:rsidRDefault="00E025C6" w:rsidP="00E025C6">
            <w:pPr>
              <w:pStyle w:val="TableParagraph"/>
              <w:spacing w:before="33"/>
              <w:ind w:left="105"/>
            </w:pPr>
            <w:r w:rsidRPr="00E025C6">
              <w:t>MMPR</w:t>
            </w:r>
          </w:p>
        </w:tc>
        <w:tc>
          <w:tcPr>
            <w:tcW w:w="1363" w:type="dxa"/>
          </w:tcPr>
          <w:p w:rsidR="00E025C6" w:rsidRPr="00E025C6" w:rsidRDefault="00E025C6" w:rsidP="00E025C6">
            <w:pPr>
              <w:pStyle w:val="TableParagraph"/>
              <w:spacing w:before="64"/>
              <w:ind w:left="377" w:right="365"/>
              <w:jc w:val="center"/>
            </w:pPr>
            <w:r w:rsidRPr="00E025C6">
              <w:t>68</w:t>
            </w:r>
          </w:p>
        </w:tc>
      </w:tr>
      <w:tr w:rsidR="00E025C6" w:rsidRPr="00E025C6" w:rsidTr="00E025C6">
        <w:trPr>
          <w:trHeight w:val="304"/>
        </w:trPr>
        <w:tc>
          <w:tcPr>
            <w:tcW w:w="703" w:type="dxa"/>
          </w:tcPr>
          <w:p w:rsidR="00E025C6" w:rsidRPr="00E025C6" w:rsidRDefault="00E025C6" w:rsidP="00E025C6">
            <w:pPr>
              <w:pStyle w:val="TableParagraph"/>
              <w:spacing w:before="67"/>
              <w:ind w:left="304"/>
            </w:pPr>
            <w:r w:rsidRPr="00E025C6">
              <w:t>5</w:t>
            </w:r>
          </w:p>
        </w:tc>
        <w:tc>
          <w:tcPr>
            <w:tcW w:w="2328" w:type="dxa"/>
          </w:tcPr>
          <w:p w:rsidR="00E025C6" w:rsidRPr="00E025C6" w:rsidRDefault="00E025C6" w:rsidP="00E025C6">
            <w:pPr>
              <w:pStyle w:val="TableParagraph"/>
              <w:spacing w:before="33"/>
              <w:ind w:left="105"/>
            </w:pPr>
            <w:r w:rsidRPr="00E025C6">
              <w:t>MNBP</w:t>
            </w:r>
          </w:p>
        </w:tc>
        <w:tc>
          <w:tcPr>
            <w:tcW w:w="1363" w:type="dxa"/>
          </w:tcPr>
          <w:p w:rsidR="00E025C6" w:rsidRPr="00E025C6" w:rsidRDefault="00E025C6" w:rsidP="00E025C6">
            <w:pPr>
              <w:pStyle w:val="TableParagraph"/>
              <w:spacing w:before="67"/>
              <w:ind w:left="377" w:right="365"/>
              <w:jc w:val="center"/>
            </w:pPr>
            <w:r w:rsidRPr="00E025C6">
              <w:t>70</w:t>
            </w:r>
          </w:p>
        </w:tc>
      </w:tr>
      <w:tr w:rsidR="00E025C6" w:rsidRPr="00E025C6" w:rsidTr="00E025C6">
        <w:trPr>
          <w:trHeight w:val="301"/>
        </w:trPr>
        <w:tc>
          <w:tcPr>
            <w:tcW w:w="703" w:type="dxa"/>
          </w:tcPr>
          <w:p w:rsidR="00E025C6" w:rsidRPr="00E025C6" w:rsidRDefault="00E025C6" w:rsidP="00E025C6">
            <w:pPr>
              <w:pStyle w:val="TableParagraph"/>
              <w:spacing w:before="64"/>
              <w:ind w:left="304"/>
            </w:pPr>
            <w:r w:rsidRPr="00E025C6">
              <w:t>6</w:t>
            </w:r>
          </w:p>
        </w:tc>
        <w:tc>
          <w:tcPr>
            <w:tcW w:w="2328" w:type="dxa"/>
          </w:tcPr>
          <w:p w:rsidR="00E025C6" w:rsidRPr="00E025C6" w:rsidRDefault="00E025C6" w:rsidP="00E025C6">
            <w:pPr>
              <w:pStyle w:val="TableParagraph"/>
              <w:spacing w:before="33"/>
              <w:ind w:left="105"/>
            </w:pPr>
            <w:r w:rsidRPr="00E025C6">
              <w:t>MPS</w:t>
            </w:r>
          </w:p>
        </w:tc>
        <w:tc>
          <w:tcPr>
            <w:tcW w:w="1363" w:type="dxa"/>
          </w:tcPr>
          <w:p w:rsidR="00E025C6" w:rsidRPr="00E025C6" w:rsidRDefault="00E025C6" w:rsidP="00E025C6">
            <w:pPr>
              <w:pStyle w:val="TableParagraph"/>
              <w:spacing w:before="64"/>
              <w:ind w:left="377" w:right="365"/>
              <w:jc w:val="center"/>
            </w:pPr>
            <w:r w:rsidRPr="00E025C6">
              <w:t>58</w:t>
            </w:r>
          </w:p>
        </w:tc>
      </w:tr>
      <w:tr w:rsidR="00E025C6" w:rsidRPr="00E025C6" w:rsidTr="00E025C6">
        <w:trPr>
          <w:trHeight w:val="304"/>
        </w:trPr>
        <w:tc>
          <w:tcPr>
            <w:tcW w:w="703" w:type="dxa"/>
          </w:tcPr>
          <w:p w:rsidR="00E025C6" w:rsidRPr="00E025C6" w:rsidRDefault="00E025C6" w:rsidP="00E025C6">
            <w:pPr>
              <w:pStyle w:val="TableParagraph"/>
              <w:spacing w:before="64"/>
              <w:ind w:left="304"/>
            </w:pPr>
            <w:r w:rsidRPr="00E025C6">
              <w:t>7</w:t>
            </w:r>
          </w:p>
        </w:tc>
        <w:tc>
          <w:tcPr>
            <w:tcW w:w="2328" w:type="dxa"/>
          </w:tcPr>
          <w:p w:rsidR="00E025C6" w:rsidRPr="00E025C6" w:rsidRDefault="00E025C6" w:rsidP="00E025C6">
            <w:pPr>
              <w:pStyle w:val="TableParagraph"/>
              <w:spacing w:before="33"/>
              <w:ind w:left="105"/>
            </w:pPr>
            <w:r w:rsidRPr="00E025C6">
              <w:t>NSA</w:t>
            </w:r>
          </w:p>
        </w:tc>
        <w:tc>
          <w:tcPr>
            <w:tcW w:w="1363" w:type="dxa"/>
          </w:tcPr>
          <w:p w:rsidR="00E025C6" w:rsidRPr="00E025C6" w:rsidRDefault="00E025C6" w:rsidP="00E025C6">
            <w:pPr>
              <w:pStyle w:val="TableParagraph"/>
              <w:spacing w:before="64"/>
              <w:ind w:left="377" w:right="365"/>
              <w:jc w:val="center"/>
            </w:pPr>
            <w:r w:rsidRPr="00E025C6">
              <w:t>75</w:t>
            </w:r>
          </w:p>
        </w:tc>
      </w:tr>
      <w:tr w:rsidR="00E025C6" w:rsidRPr="00E025C6" w:rsidTr="00E025C6">
        <w:trPr>
          <w:trHeight w:val="301"/>
        </w:trPr>
        <w:tc>
          <w:tcPr>
            <w:tcW w:w="703" w:type="dxa"/>
          </w:tcPr>
          <w:p w:rsidR="00E025C6" w:rsidRPr="00E025C6" w:rsidRDefault="00E025C6" w:rsidP="00E025C6">
            <w:pPr>
              <w:pStyle w:val="TableParagraph"/>
              <w:spacing w:before="64"/>
              <w:ind w:left="304"/>
            </w:pPr>
            <w:r w:rsidRPr="00E025C6">
              <w:t>8</w:t>
            </w:r>
          </w:p>
        </w:tc>
        <w:tc>
          <w:tcPr>
            <w:tcW w:w="2328" w:type="dxa"/>
          </w:tcPr>
          <w:p w:rsidR="00E025C6" w:rsidRPr="00E025C6" w:rsidRDefault="00E025C6" w:rsidP="00E025C6">
            <w:pPr>
              <w:pStyle w:val="TableParagraph"/>
              <w:spacing w:before="31"/>
              <w:ind w:left="105"/>
            </w:pPr>
            <w:r w:rsidRPr="00E025C6">
              <w:t>NS</w:t>
            </w:r>
          </w:p>
        </w:tc>
        <w:tc>
          <w:tcPr>
            <w:tcW w:w="1363" w:type="dxa"/>
          </w:tcPr>
          <w:p w:rsidR="00E025C6" w:rsidRPr="00E025C6" w:rsidRDefault="00E025C6" w:rsidP="00E025C6">
            <w:pPr>
              <w:pStyle w:val="TableParagraph"/>
              <w:spacing w:before="64"/>
              <w:ind w:left="377" w:right="365"/>
              <w:jc w:val="center"/>
            </w:pPr>
            <w:r w:rsidRPr="00E025C6">
              <w:t>73</w:t>
            </w:r>
          </w:p>
        </w:tc>
      </w:tr>
      <w:tr w:rsidR="00E025C6" w:rsidRPr="00E025C6" w:rsidTr="00E025C6">
        <w:trPr>
          <w:trHeight w:val="302"/>
        </w:trPr>
        <w:tc>
          <w:tcPr>
            <w:tcW w:w="703" w:type="dxa"/>
          </w:tcPr>
          <w:p w:rsidR="00E025C6" w:rsidRPr="00E025C6" w:rsidRDefault="00E025C6" w:rsidP="00E025C6">
            <w:pPr>
              <w:pStyle w:val="TableParagraph"/>
              <w:spacing w:before="65"/>
              <w:ind w:left="304"/>
            </w:pPr>
            <w:r w:rsidRPr="00E025C6">
              <w:t>9</w:t>
            </w:r>
          </w:p>
        </w:tc>
        <w:tc>
          <w:tcPr>
            <w:tcW w:w="2328" w:type="dxa"/>
          </w:tcPr>
          <w:p w:rsidR="00E025C6" w:rsidRPr="00E025C6" w:rsidRDefault="00E025C6" w:rsidP="00E025C6">
            <w:pPr>
              <w:pStyle w:val="TableParagraph"/>
              <w:spacing w:before="34"/>
              <w:ind w:left="105"/>
            </w:pPr>
            <w:r w:rsidRPr="00E025C6">
              <w:t>RU</w:t>
            </w:r>
          </w:p>
        </w:tc>
        <w:tc>
          <w:tcPr>
            <w:tcW w:w="1363" w:type="dxa"/>
          </w:tcPr>
          <w:p w:rsidR="00E025C6" w:rsidRPr="00E025C6" w:rsidRDefault="00E025C6" w:rsidP="00E025C6">
            <w:pPr>
              <w:pStyle w:val="TableParagraph"/>
              <w:spacing w:before="65"/>
              <w:ind w:left="377" w:right="365"/>
              <w:jc w:val="center"/>
            </w:pPr>
            <w:r w:rsidRPr="00E025C6">
              <w:t>71</w:t>
            </w:r>
          </w:p>
        </w:tc>
      </w:tr>
      <w:tr w:rsidR="00E025C6" w:rsidRPr="00E025C6" w:rsidTr="00E025C6">
        <w:trPr>
          <w:trHeight w:val="304"/>
        </w:trPr>
        <w:tc>
          <w:tcPr>
            <w:tcW w:w="703" w:type="dxa"/>
          </w:tcPr>
          <w:p w:rsidR="00E025C6" w:rsidRPr="00E025C6" w:rsidRDefault="00E025C6" w:rsidP="00E025C6">
            <w:pPr>
              <w:pStyle w:val="TableParagraph"/>
              <w:spacing w:before="67"/>
              <w:ind w:left="261"/>
            </w:pPr>
            <w:r w:rsidRPr="00E025C6">
              <w:t>10</w:t>
            </w:r>
          </w:p>
        </w:tc>
        <w:tc>
          <w:tcPr>
            <w:tcW w:w="2328" w:type="dxa"/>
          </w:tcPr>
          <w:p w:rsidR="00E025C6" w:rsidRPr="00E025C6" w:rsidRDefault="00E025C6" w:rsidP="00E025C6">
            <w:pPr>
              <w:pStyle w:val="TableParagraph"/>
              <w:spacing w:before="33"/>
              <w:ind w:left="105"/>
            </w:pPr>
            <w:r w:rsidRPr="00E025C6">
              <w:t>RPP</w:t>
            </w:r>
          </w:p>
        </w:tc>
        <w:tc>
          <w:tcPr>
            <w:tcW w:w="1363" w:type="dxa"/>
          </w:tcPr>
          <w:p w:rsidR="00E025C6" w:rsidRPr="00E025C6" w:rsidRDefault="00E025C6" w:rsidP="00E025C6">
            <w:pPr>
              <w:pStyle w:val="TableParagraph"/>
              <w:spacing w:before="67"/>
              <w:ind w:left="377" w:right="365"/>
              <w:jc w:val="center"/>
            </w:pPr>
            <w:r w:rsidRPr="00E025C6">
              <w:t>73</w:t>
            </w:r>
          </w:p>
        </w:tc>
      </w:tr>
      <w:tr w:rsidR="00E025C6" w:rsidRPr="00E025C6" w:rsidTr="00E025C6">
        <w:trPr>
          <w:trHeight w:val="302"/>
        </w:trPr>
        <w:tc>
          <w:tcPr>
            <w:tcW w:w="703" w:type="dxa"/>
          </w:tcPr>
          <w:p w:rsidR="00E025C6" w:rsidRPr="00E025C6" w:rsidRDefault="00E025C6" w:rsidP="00E025C6">
            <w:pPr>
              <w:pStyle w:val="TableParagraph"/>
              <w:spacing w:before="64"/>
              <w:ind w:left="261"/>
            </w:pPr>
            <w:r w:rsidRPr="00E025C6">
              <w:t>11</w:t>
            </w:r>
          </w:p>
        </w:tc>
        <w:tc>
          <w:tcPr>
            <w:tcW w:w="2328" w:type="dxa"/>
          </w:tcPr>
          <w:p w:rsidR="00E025C6" w:rsidRPr="00E025C6" w:rsidRDefault="00E025C6" w:rsidP="00E025C6">
            <w:pPr>
              <w:pStyle w:val="TableParagraph"/>
              <w:spacing w:before="33"/>
              <w:ind w:left="105"/>
            </w:pPr>
            <w:r w:rsidRPr="00E025C6">
              <w:t>YAAR</w:t>
            </w:r>
          </w:p>
        </w:tc>
        <w:tc>
          <w:tcPr>
            <w:tcW w:w="1363" w:type="dxa"/>
          </w:tcPr>
          <w:p w:rsidR="00E025C6" w:rsidRPr="00E025C6" w:rsidRDefault="00E025C6" w:rsidP="00E025C6">
            <w:pPr>
              <w:pStyle w:val="TableParagraph"/>
              <w:spacing w:before="64"/>
              <w:ind w:left="377" w:right="365"/>
              <w:jc w:val="center"/>
            </w:pPr>
            <w:r w:rsidRPr="00E025C6">
              <w:t>72</w:t>
            </w:r>
          </w:p>
        </w:tc>
      </w:tr>
      <w:tr w:rsidR="00E025C6" w:rsidRPr="00E025C6" w:rsidTr="00E025C6">
        <w:trPr>
          <w:trHeight w:val="304"/>
        </w:trPr>
        <w:tc>
          <w:tcPr>
            <w:tcW w:w="703" w:type="dxa"/>
          </w:tcPr>
          <w:p w:rsidR="00E025C6" w:rsidRPr="00E025C6" w:rsidRDefault="00E025C6" w:rsidP="00E025C6">
            <w:pPr>
              <w:pStyle w:val="TableParagraph"/>
              <w:spacing w:before="67"/>
              <w:ind w:left="261"/>
            </w:pPr>
            <w:r w:rsidRPr="00E025C6">
              <w:t>12</w:t>
            </w:r>
          </w:p>
        </w:tc>
        <w:tc>
          <w:tcPr>
            <w:tcW w:w="2328" w:type="dxa"/>
          </w:tcPr>
          <w:p w:rsidR="00E025C6" w:rsidRPr="00E025C6" w:rsidRDefault="00E025C6" w:rsidP="00E025C6">
            <w:pPr>
              <w:pStyle w:val="TableParagraph"/>
              <w:spacing w:before="33"/>
              <w:ind w:left="105"/>
            </w:pPr>
            <w:r w:rsidRPr="00E025C6">
              <w:t>SA</w:t>
            </w:r>
          </w:p>
        </w:tc>
        <w:tc>
          <w:tcPr>
            <w:tcW w:w="1363" w:type="dxa"/>
          </w:tcPr>
          <w:p w:rsidR="00E025C6" w:rsidRPr="00E025C6" w:rsidRDefault="00E025C6" w:rsidP="00E025C6">
            <w:pPr>
              <w:pStyle w:val="TableParagraph"/>
              <w:spacing w:before="67"/>
              <w:ind w:left="377" w:right="365"/>
              <w:jc w:val="center"/>
            </w:pPr>
            <w:r w:rsidRPr="00E025C6">
              <w:t>73</w:t>
            </w:r>
          </w:p>
        </w:tc>
      </w:tr>
      <w:tr w:rsidR="00E025C6" w:rsidRPr="00E025C6" w:rsidTr="00E025C6">
        <w:trPr>
          <w:trHeight w:val="301"/>
        </w:trPr>
        <w:tc>
          <w:tcPr>
            <w:tcW w:w="703" w:type="dxa"/>
          </w:tcPr>
          <w:p w:rsidR="00E025C6" w:rsidRPr="00E025C6" w:rsidRDefault="00E025C6" w:rsidP="00E025C6">
            <w:pPr>
              <w:pStyle w:val="TableParagraph"/>
              <w:spacing w:before="64"/>
              <w:ind w:left="261"/>
            </w:pPr>
            <w:r w:rsidRPr="00E025C6">
              <w:t>13</w:t>
            </w:r>
          </w:p>
        </w:tc>
        <w:tc>
          <w:tcPr>
            <w:tcW w:w="2328" w:type="dxa"/>
          </w:tcPr>
          <w:p w:rsidR="00E025C6" w:rsidRPr="00E025C6" w:rsidRDefault="00E025C6" w:rsidP="00E025C6">
            <w:pPr>
              <w:pStyle w:val="TableParagraph"/>
              <w:spacing w:before="31"/>
              <w:ind w:left="105"/>
            </w:pPr>
            <w:r w:rsidRPr="00E025C6">
              <w:t>WF</w:t>
            </w:r>
          </w:p>
        </w:tc>
        <w:tc>
          <w:tcPr>
            <w:tcW w:w="1363" w:type="dxa"/>
          </w:tcPr>
          <w:p w:rsidR="00E025C6" w:rsidRPr="00E025C6" w:rsidRDefault="00E025C6" w:rsidP="00E025C6">
            <w:pPr>
              <w:pStyle w:val="TableParagraph"/>
              <w:spacing w:before="64"/>
              <w:ind w:left="377" w:right="365"/>
              <w:jc w:val="center"/>
            </w:pPr>
            <w:r w:rsidRPr="00E025C6">
              <w:t>71</w:t>
            </w:r>
          </w:p>
        </w:tc>
      </w:tr>
      <w:tr w:rsidR="00E025C6" w:rsidRPr="00E025C6" w:rsidTr="00E025C6">
        <w:trPr>
          <w:trHeight w:val="304"/>
        </w:trPr>
        <w:tc>
          <w:tcPr>
            <w:tcW w:w="703" w:type="dxa"/>
          </w:tcPr>
          <w:p w:rsidR="00E025C6" w:rsidRPr="00E025C6" w:rsidRDefault="00E025C6" w:rsidP="00E025C6">
            <w:pPr>
              <w:pStyle w:val="TableParagraph"/>
              <w:spacing w:before="64"/>
              <w:ind w:left="261"/>
            </w:pPr>
            <w:r w:rsidRPr="00E025C6">
              <w:t>14</w:t>
            </w:r>
          </w:p>
        </w:tc>
        <w:tc>
          <w:tcPr>
            <w:tcW w:w="2328" w:type="dxa"/>
          </w:tcPr>
          <w:p w:rsidR="00E025C6" w:rsidRPr="00E025C6" w:rsidRDefault="00E025C6" w:rsidP="00E025C6">
            <w:pPr>
              <w:pStyle w:val="TableParagraph"/>
              <w:spacing w:before="33"/>
              <w:ind w:left="105"/>
            </w:pPr>
            <w:r w:rsidRPr="00E025C6">
              <w:t>ZKA</w:t>
            </w:r>
          </w:p>
        </w:tc>
        <w:tc>
          <w:tcPr>
            <w:tcW w:w="1363" w:type="dxa"/>
          </w:tcPr>
          <w:p w:rsidR="00E025C6" w:rsidRPr="00E025C6" w:rsidRDefault="00E025C6" w:rsidP="00E025C6">
            <w:pPr>
              <w:pStyle w:val="TableParagraph"/>
              <w:spacing w:before="64"/>
              <w:ind w:left="377" w:right="365"/>
              <w:jc w:val="center"/>
            </w:pPr>
            <w:r w:rsidRPr="00E025C6">
              <w:t>70</w:t>
            </w:r>
          </w:p>
        </w:tc>
      </w:tr>
      <w:tr w:rsidR="00E025C6" w:rsidRPr="00E025C6" w:rsidTr="00E025C6">
        <w:trPr>
          <w:trHeight w:val="301"/>
        </w:trPr>
        <w:tc>
          <w:tcPr>
            <w:tcW w:w="703" w:type="dxa"/>
          </w:tcPr>
          <w:p w:rsidR="00E025C6" w:rsidRPr="00E025C6" w:rsidRDefault="00E025C6" w:rsidP="00E025C6">
            <w:pPr>
              <w:pStyle w:val="TableParagraph"/>
              <w:spacing w:before="64"/>
              <w:ind w:left="261"/>
            </w:pPr>
            <w:r w:rsidRPr="00E025C6">
              <w:t>15</w:t>
            </w:r>
          </w:p>
        </w:tc>
        <w:tc>
          <w:tcPr>
            <w:tcW w:w="2328" w:type="dxa"/>
          </w:tcPr>
          <w:p w:rsidR="00E025C6" w:rsidRPr="00E025C6" w:rsidRDefault="00E025C6" w:rsidP="00E025C6">
            <w:pPr>
              <w:pStyle w:val="TableParagraph"/>
              <w:spacing w:before="31"/>
              <w:ind w:left="105"/>
            </w:pPr>
            <w:r w:rsidRPr="00E025C6">
              <w:t>ANA</w:t>
            </w:r>
          </w:p>
        </w:tc>
        <w:tc>
          <w:tcPr>
            <w:tcW w:w="1363" w:type="dxa"/>
          </w:tcPr>
          <w:p w:rsidR="00E025C6" w:rsidRPr="00E025C6" w:rsidRDefault="00E025C6" w:rsidP="00E025C6">
            <w:pPr>
              <w:pStyle w:val="TableParagraph"/>
              <w:spacing w:before="64"/>
              <w:ind w:left="377" w:right="365"/>
              <w:jc w:val="center"/>
            </w:pPr>
            <w:r w:rsidRPr="00E025C6">
              <w:t>77</w:t>
            </w:r>
          </w:p>
        </w:tc>
      </w:tr>
      <w:tr w:rsidR="00E025C6" w:rsidRPr="00E025C6" w:rsidTr="00E025C6">
        <w:trPr>
          <w:trHeight w:val="304"/>
        </w:trPr>
        <w:tc>
          <w:tcPr>
            <w:tcW w:w="703" w:type="dxa"/>
          </w:tcPr>
          <w:p w:rsidR="00E025C6" w:rsidRPr="00E025C6" w:rsidRDefault="00E025C6" w:rsidP="00E025C6">
            <w:pPr>
              <w:pStyle w:val="TableParagraph"/>
              <w:spacing w:before="65"/>
              <w:ind w:left="261"/>
            </w:pPr>
            <w:r w:rsidRPr="00E025C6">
              <w:t>16</w:t>
            </w:r>
          </w:p>
        </w:tc>
        <w:tc>
          <w:tcPr>
            <w:tcW w:w="2328" w:type="dxa"/>
          </w:tcPr>
          <w:p w:rsidR="00E025C6" w:rsidRPr="00E025C6" w:rsidRDefault="00E025C6" w:rsidP="00E025C6">
            <w:pPr>
              <w:pStyle w:val="TableParagraph"/>
              <w:spacing w:before="33"/>
              <w:ind w:left="105"/>
            </w:pPr>
            <w:r w:rsidRPr="00E025C6">
              <w:t>MA</w:t>
            </w:r>
          </w:p>
        </w:tc>
        <w:tc>
          <w:tcPr>
            <w:tcW w:w="1363" w:type="dxa"/>
          </w:tcPr>
          <w:p w:rsidR="00E025C6" w:rsidRPr="00E025C6" w:rsidRDefault="00E025C6" w:rsidP="00E025C6">
            <w:pPr>
              <w:pStyle w:val="TableParagraph"/>
              <w:spacing w:before="65"/>
              <w:ind w:left="377" w:right="365"/>
              <w:jc w:val="center"/>
            </w:pPr>
            <w:r w:rsidRPr="00E025C6">
              <w:t>75</w:t>
            </w:r>
          </w:p>
        </w:tc>
      </w:tr>
    </w:tbl>
    <w:p w:rsidR="00435456" w:rsidRDefault="00E025C6" w:rsidP="0043545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Hasil</w:t>
      </w:r>
      <w:r w:rsidRPr="00E025C6">
        <w:rPr>
          <w:rFonts w:ascii="Times New Roman" w:hAnsi="Times New Roman" w:cs="Times New Roman"/>
          <w:spacing w:val="4"/>
        </w:rPr>
        <w:t xml:space="preserve"> </w:t>
      </w:r>
      <w:r w:rsidRPr="00E025C6">
        <w:rPr>
          <w:rFonts w:ascii="Times New Roman" w:hAnsi="Times New Roman" w:cs="Times New Roman"/>
        </w:rPr>
        <w:t>belajar</w:t>
      </w:r>
      <w:r w:rsidRPr="00E025C6">
        <w:rPr>
          <w:rFonts w:ascii="Times New Roman" w:hAnsi="Times New Roman" w:cs="Times New Roman"/>
          <w:spacing w:val="8"/>
        </w:rPr>
        <w:t xml:space="preserve"> </w:t>
      </w:r>
      <w:r w:rsidRPr="00E025C6">
        <w:rPr>
          <w:rFonts w:ascii="Times New Roman" w:hAnsi="Times New Roman" w:cs="Times New Roman"/>
          <w:i/>
        </w:rPr>
        <w:t>posttest</w:t>
      </w:r>
      <w:r w:rsidRPr="00E025C6">
        <w:rPr>
          <w:rFonts w:ascii="Times New Roman" w:hAnsi="Times New Roman" w:cs="Times New Roman"/>
          <w:i/>
          <w:spacing w:val="7"/>
        </w:rPr>
        <w:t xml:space="preserve"> </w:t>
      </w:r>
      <w:r w:rsidRPr="00E025C6">
        <w:rPr>
          <w:rFonts w:ascii="Times New Roman" w:hAnsi="Times New Roman" w:cs="Times New Roman"/>
        </w:rPr>
        <w:t>kelas</w:t>
      </w:r>
      <w:r w:rsidRPr="00E025C6">
        <w:rPr>
          <w:rFonts w:ascii="Times New Roman" w:hAnsi="Times New Roman" w:cs="Times New Roman"/>
          <w:spacing w:val="6"/>
        </w:rPr>
        <w:t xml:space="preserve"> </w:t>
      </w:r>
      <w:r w:rsidRPr="00E025C6">
        <w:rPr>
          <w:rFonts w:ascii="Times New Roman" w:hAnsi="Times New Roman" w:cs="Times New Roman"/>
        </w:rPr>
        <w:t>ekontrol</w:t>
      </w:r>
      <w:r w:rsidRPr="00E025C6">
        <w:rPr>
          <w:rFonts w:ascii="Times New Roman" w:hAnsi="Times New Roman" w:cs="Times New Roman"/>
          <w:spacing w:val="6"/>
        </w:rPr>
        <w:t xml:space="preserve"> </w:t>
      </w:r>
      <w:r w:rsidRPr="00E025C6">
        <w:rPr>
          <w:rFonts w:ascii="Times New Roman" w:hAnsi="Times New Roman" w:cs="Times New Roman"/>
        </w:rPr>
        <w:t>dimana</w:t>
      </w:r>
      <w:r w:rsidRPr="00E025C6">
        <w:rPr>
          <w:rFonts w:ascii="Times New Roman" w:hAnsi="Times New Roman" w:cs="Times New Roman"/>
          <w:spacing w:val="5"/>
        </w:rPr>
        <w:t xml:space="preserve"> </w:t>
      </w:r>
      <w:r w:rsidRPr="00E025C6">
        <w:rPr>
          <w:rFonts w:ascii="Times New Roman" w:hAnsi="Times New Roman" w:cs="Times New Roman"/>
        </w:rPr>
        <w:t>siswa</w:t>
      </w:r>
      <w:r w:rsidRPr="00E025C6">
        <w:rPr>
          <w:rFonts w:ascii="Times New Roman" w:hAnsi="Times New Roman" w:cs="Times New Roman"/>
          <w:spacing w:val="6"/>
        </w:rPr>
        <w:t xml:space="preserve"> </w:t>
      </w:r>
      <w:r w:rsidRPr="00E025C6">
        <w:rPr>
          <w:rFonts w:ascii="Times New Roman" w:hAnsi="Times New Roman" w:cs="Times New Roman"/>
        </w:rPr>
        <w:t xml:space="preserve">telah </w:t>
      </w:r>
      <w:r w:rsidRPr="00E025C6">
        <w:rPr>
          <w:rFonts w:ascii="Times New Roman" w:hAnsi="Times New Roman" w:cs="Times New Roman"/>
          <w:spacing w:val="-47"/>
        </w:rPr>
        <w:t xml:space="preserve"> </w:t>
      </w:r>
      <w:r w:rsidRPr="00E025C6">
        <w:rPr>
          <w:rFonts w:ascii="Times New Roman" w:hAnsi="Times New Roman" w:cs="Times New Roman"/>
        </w:rPr>
        <w:t>diberikan</w:t>
      </w:r>
      <w:r w:rsidRPr="00E025C6">
        <w:rPr>
          <w:rFonts w:ascii="Times New Roman" w:hAnsi="Times New Roman" w:cs="Times New Roman"/>
          <w:spacing w:val="31"/>
        </w:rPr>
        <w:t xml:space="preserve"> </w:t>
      </w:r>
      <w:r w:rsidRPr="00E025C6">
        <w:rPr>
          <w:rFonts w:ascii="Times New Roman" w:hAnsi="Times New Roman" w:cs="Times New Roman"/>
        </w:rPr>
        <w:t>pembelajaran</w:t>
      </w:r>
      <w:r w:rsidRPr="00E025C6">
        <w:rPr>
          <w:rFonts w:ascii="Times New Roman" w:hAnsi="Times New Roman" w:cs="Times New Roman"/>
          <w:spacing w:val="29"/>
        </w:rPr>
        <w:t xml:space="preserve"> </w:t>
      </w:r>
      <w:r w:rsidRPr="00E025C6">
        <w:rPr>
          <w:rFonts w:ascii="Times New Roman" w:hAnsi="Times New Roman" w:cs="Times New Roman"/>
        </w:rPr>
        <w:t>IPS</w:t>
      </w:r>
      <w:r w:rsidRPr="00E025C6">
        <w:rPr>
          <w:rFonts w:ascii="Times New Roman" w:hAnsi="Times New Roman" w:cs="Times New Roman"/>
          <w:spacing w:val="29"/>
        </w:rPr>
        <w:t xml:space="preserve"> </w:t>
      </w:r>
      <w:r w:rsidRPr="00E025C6">
        <w:rPr>
          <w:rFonts w:ascii="Times New Roman" w:hAnsi="Times New Roman" w:cs="Times New Roman"/>
        </w:rPr>
        <w:t>materi</w:t>
      </w:r>
      <w:r w:rsidRPr="00E025C6">
        <w:rPr>
          <w:rFonts w:ascii="Times New Roman" w:hAnsi="Times New Roman" w:cs="Times New Roman"/>
          <w:spacing w:val="28"/>
        </w:rPr>
        <w:t xml:space="preserve"> </w:t>
      </w:r>
      <w:r w:rsidRPr="00E025C6">
        <w:rPr>
          <w:rFonts w:ascii="Times New Roman" w:hAnsi="Times New Roman" w:cs="Times New Roman"/>
        </w:rPr>
        <w:t>keragaman</w:t>
      </w:r>
      <w:r w:rsidRPr="00E025C6">
        <w:rPr>
          <w:rFonts w:ascii="Times New Roman" w:hAnsi="Times New Roman" w:cs="Times New Roman"/>
          <w:spacing w:val="29"/>
        </w:rPr>
        <w:t xml:space="preserve"> </w:t>
      </w:r>
      <w:r w:rsidRPr="00E025C6">
        <w:rPr>
          <w:rFonts w:ascii="Times New Roman" w:hAnsi="Times New Roman" w:cs="Times New Roman"/>
        </w:rPr>
        <w:t>kegiatan ekonmi</w:t>
      </w:r>
      <w:r w:rsidRPr="00E025C6">
        <w:rPr>
          <w:rFonts w:ascii="Times New Roman" w:hAnsi="Times New Roman" w:cs="Times New Roman"/>
          <w:spacing w:val="1"/>
        </w:rPr>
        <w:t xml:space="preserve"> </w:t>
      </w:r>
      <w:r w:rsidRPr="00E025C6">
        <w:rPr>
          <w:rFonts w:ascii="Times New Roman" w:hAnsi="Times New Roman" w:cs="Times New Roman"/>
        </w:rPr>
        <w:t>di</w:t>
      </w:r>
      <w:r w:rsidRPr="00E025C6">
        <w:rPr>
          <w:rFonts w:ascii="Times New Roman" w:hAnsi="Times New Roman" w:cs="Times New Roman"/>
          <w:spacing w:val="1"/>
        </w:rPr>
        <w:t xml:space="preserve"> </w:t>
      </w:r>
      <w:r w:rsidRPr="00E025C6">
        <w:rPr>
          <w:rFonts w:ascii="Times New Roman" w:hAnsi="Times New Roman" w:cs="Times New Roman"/>
        </w:rPr>
        <w:t>Indonesia</w:t>
      </w:r>
      <w:r w:rsidRPr="00E025C6">
        <w:rPr>
          <w:rFonts w:ascii="Times New Roman" w:hAnsi="Times New Roman" w:cs="Times New Roman"/>
          <w:spacing w:val="1"/>
        </w:rPr>
        <w:t xml:space="preserve"> </w:t>
      </w:r>
      <w:r w:rsidRPr="00E025C6">
        <w:rPr>
          <w:rFonts w:ascii="Times New Roman" w:hAnsi="Times New Roman" w:cs="Times New Roman"/>
        </w:rPr>
        <w:t>tanpa</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i/>
          <w:spacing w:val="1"/>
        </w:rPr>
        <w:t xml:space="preserve"> </w:t>
      </w: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mengalami</w:t>
      </w:r>
      <w:r w:rsidRPr="00E025C6">
        <w:rPr>
          <w:rFonts w:ascii="Times New Roman" w:hAnsi="Times New Roman" w:cs="Times New Roman"/>
          <w:spacing w:val="1"/>
        </w:rPr>
        <w:t xml:space="preserve"> </w:t>
      </w:r>
      <w:r w:rsidRPr="00E025C6">
        <w:rPr>
          <w:rFonts w:ascii="Times New Roman" w:hAnsi="Times New Roman" w:cs="Times New Roman"/>
        </w:rPr>
        <w:t>peningkatan</w:t>
      </w:r>
      <w:r w:rsidRPr="00E025C6">
        <w:rPr>
          <w:rFonts w:ascii="Times New Roman" w:hAnsi="Times New Roman" w:cs="Times New Roman"/>
          <w:spacing w:val="-11"/>
        </w:rPr>
        <w:t xml:space="preserve"> </w:t>
      </w:r>
      <w:r w:rsidRPr="00E025C6">
        <w:rPr>
          <w:rFonts w:ascii="Times New Roman" w:hAnsi="Times New Roman" w:cs="Times New Roman"/>
        </w:rPr>
        <w:t>dari</w:t>
      </w:r>
      <w:r w:rsidRPr="00E025C6">
        <w:rPr>
          <w:rFonts w:ascii="Times New Roman" w:hAnsi="Times New Roman" w:cs="Times New Roman"/>
          <w:spacing w:val="-12"/>
        </w:rPr>
        <w:t xml:space="preserve"> </w:t>
      </w:r>
      <w:r w:rsidRPr="00E025C6">
        <w:rPr>
          <w:rFonts w:ascii="Times New Roman" w:hAnsi="Times New Roman" w:cs="Times New Roman"/>
        </w:rPr>
        <w:t>sebelumnya</w:t>
      </w:r>
      <w:r w:rsidRPr="00E025C6">
        <w:rPr>
          <w:rFonts w:ascii="Times New Roman" w:hAnsi="Times New Roman" w:cs="Times New Roman"/>
          <w:spacing w:val="-12"/>
        </w:rPr>
        <w:t xml:space="preserve"> </w:t>
      </w:r>
      <w:r w:rsidRPr="00E025C6">
        <w:rPr>
          <w:rFonts w:ascii="Times New Roman" w:hAnsi="Times New Roman" w:cs="Times New Roman"/>
        </w:rPr>
        <w:t>setelah</w:t>
      </w:r>
      <w:r w:rsidRPr="00E025C6">
        <w:rPr>
          <w:rFonts w:ascii="Times New Roman" w:hAnsi="Times New Roman" w:cs="Times New Roman"/>
          <w:spacing w:val="-11"/>
        </w:rPr>
        <w:t xml:space="preserve"> </w:t>
      </w:r>
      <w:r w:rsidRPr="00E025C6">
        <w:rPr>
          <w:rFonts w:ascii="Times New Roman" w:hAnsi="Times New Roman" w:cs="Times New Roman"/>
        </w:rPr>
        <w:t>diberikan</w:t>
      </w:r>
      <w:r w:rsidRPr="00E025C6">
        <w:rPr>
          <w:rFonts w:ascii="Times New Roman" w:hAnsi="Times New Roman" w:cs="Times New Roman"/>
          <w:spacing w:val="-6"/>
        </w:rPr>
        <w:t xml:space="preserve"> </w:t>
      </w:r>
      <w:r w:rsidRPr="00E025C6">
        <w:rPr>
          <w:rFonts w:ascii="Times New Roman" w:hAnsi="Times New Roman" w:cs="Times New Roman"/>
        </w:rPr>
        <w:t>pembelajaran</w:t>
      </w:r>
      <w:r w:rsidRPr="00E025C6">
        <w:rPr>
          <w:rFonts w:ascii="Times New Roman" w:hAnsi="Times New Roman" w:cs="Times New Roman"/>
          <w:spacing w:val="-48"/>
        </w:rPr>
        <w:t xml:space="preserve"> </w:t>
      </w:r>
      <w:r w:rsidRPr="00E025C6">
        <w:rPr>
          <w:rFonts w:ascii="Times New Roman" w:hAnsi="Times New Roman" w:cs="Times New Roman"/>
        </w:rPr>
        <w:t>IPS materi keragaman kegiatan ekonmi di Indonesia tanpa</w:t>
      </w:r>
      <w:r w:rsidRPr="00E025C6">
        <w:rPr>
          <w:rFonts w:ascii="Times New Roman" w:hAnsi="Times New Roman" w:cs="Times New Roman"/>
          <w:spacing w:val="1"/>
        </w:rPr>
        <w:t xml:space="preserve"> </w:t>
      </w:r>
      <w:r w:rsidRPr="00E025C6">
        <w:rPr>
          <w:rFonts w:ascii="Times New Roman" w:hAnsi="Times New Roman" w:cs="Times New Roman"/>
        </w:rPr>
        <w:t xml:space="preserve">menggunakan metode mendongeng </w:t>
      </w:r>
      <w:r w:rsidRPr="00E025C6">
        <w:rPr>
          <w:rFonts w:ascii="Times New Roman" w:hAnsi="Times New Roman" w:cs="Times New Roman"/>
          <w:i/>
        </w:rPr>
        <w:t>(story telling)</w:t>
      </w:r>
      <w:r w:rsidRPr="00E025C6">
        <w:rPr>
          <w:rFonts w:ascii="Times New Roman" w:hAnsi="Times New Roman" w:cs="Times New Roman"/>
        </w:rPr>
        <w:t>, hal ini</w:t>
      </w:r>
      <w:r w:rsidRPr="00E025C6">
        <w:rPr>
          <w:rFonts w:ascii="Times New Roman" w:hAnsi="Times New Roman" w:cs="Times New Roman"/>
          <w:spacing w:val="1"/>
        </w:rPr>
        <w:t xml:space="preserve"> </w:t>
      </w:r>
      <w:r w:rsidRPr="00E025C6">
        <w:rPr>
          <w:rFonts w:ascii="Times New Roman" w:hAnsi="Times New Roman" w:cs="Times New Roman"/>
        </w:rPr>
        <w:t>menyebabkan tingkat</w:t>
      </w:r>
      <w:r w:rsidRPr="00E025C6">
        <w:rPr>
          <w:rFonts w:ascii="Times New Roman" w:hAnsi="Times New Roman" w:cs="Times New Roman"/>
          <w:spacing w:val="-1"/>
        </w:rPr>
        <w:t xml:space="preserve"> </w:t>
      </w:r>
      <w:r w:rsidR="00435456">
        <w:rPr>
          <w:rFonts w:ascii="Times New Roman" w:hAnsi="Times New Roman" w:cs="Times New Roman"/>
        </w:rPr>
        <w:t>pemahaman siswa bertambah.</w:t>
      </w:r>
    </w:p>
    <w:p w:rsidR="00435456" w:rsidRDefault="00435456" w:rsidP="00435456">
      <w:pPr>
        <w:pStyle w:val="BodyText"/>
        <w:tabs>
          <w:tab w:val="left" w:pos="426"/>
        </w:tabs>
        <w:spacing w:after="0"/>
        <w:ind w:firstLine="567"/>
        <w:jc w:val="both"/>
        <w:rPr>
          <w:rFonts w:ascii="Times New Roman" w:hAnsi="Times New Roman" w:cs="Times New Roman"/>
        </w:rPr>
      </w:pPr>
    </w:p>
    <w:p w:rsidR="00435456" w:rsidRPr="00435456" w:rsidRDefault="00E025C6" w:rsidP="0056687B">
      <w:pPr>
        <w:pStyle w:val="BodyText"/>
        <w:numPr>
          <w:ilvl w:val="0"/>
          <w:numId w:val="3"/>
        </w:numPr>
        <w:tabs>
          <w:tab w:val="left" w:pos="426"/>
        </w:tabs>
        <w:spacing w:after="0"/>
        <w:ind w:left="426" w:hanging="426"/>
        <w:jc w:val="both"/>
        <w:rPr>
          <w:rFonts w:ascii="Times New Roman" w:hAnsi="Times New Roman" w:cs="Times New Roman"/>
        </w:rPr>
      </w:pPr>
      <w:r w:rsidRPr="00435456">
        <w:rPr>
          <w:rFonts w:ascii="Times New Roman" w:hAnsi="Times New Roman" w:cs="Times New Roman"/>
        </w:rPr>
        <w:t>Pengaruh</w:t>
      </w:r>
      <w:r w:rsidRPr="00435456">
        <w:rPr>
          <w:rFonts w:ascii="Times New Roman" w:hAnsi="Times New Roman" w:cs="Times New Roman"/>
          <w:spacing w:val="1"/>
        </w:rPr>
        <w:t xml:space="preserve"> </w:t>
      </w:r>
      <w:r w:rsidRPr="00435456">
        <w:rPr>
          <w:rFonts w:ascii="Times New Roman" w:hAnsi="Times New Roman" w:cs="Times New Roman"/>
        </w:rPr>
        <w:t>Penggunaan</w:t>
      </w:r>
      <w:r w:rsidRPr="00435456">
        <w:rPr>
          <w:rFonts w:ascii="Times New Roman" w:hAnsi="Times New Roman" w:cs="Times New Roman"/>
          <w:spacing w:val="1"/>
        </w:rPr>
        <w:t xml:space="preserve"> </w:t>
      </w:r>
      <w:r w:rsidRPr="00435456">
        <w:rPr>
          <w:rFonts w:ascii="Times New Roman" w:hAnsi="Times New Roman" w:cs="Times New Roman"/>
        </w:rPr>
        <w:t>Metode</w:t>
      </w:r>
      <w:r w:rsidRPr="00435456">
        <w:rPr>
          <w:rFonts w:ascii="Times New Roman" w:hAnsi="Times New Roman" w:cs="Times New Roman"/>
          <w:spacing w:val="1"/>
        </w:rPr>
        <w:t xml:space="preserve"> </w:t>
      </w:r>
      <w:r w:rsidRPr="00435456">
        <w:rPr>
          <w:rFonts w:ascii="Times New Roman" w:hAnsi="Times New Roman" w:cs="Times New Roman"/>
        </w:rPr>
        <w:t>Mendongeng</w:t>
      </w:r>
      <w:r w:rsidRPr="00435456">
        <w:rPr>
          <w:rFonts w:ascii="Times New Roman" w:hAnsi="Times New Roman" w:cs="Times New Roman"/>
          <w:spacing w:val="1"/>
        </w:rPr>
        <w:t xml:space="preserve"> </w:t>
      </w:r>
      <w:r w:rsidRPr="00435456">
        <w:rPr>
          <w:rFonts w:ascii="Times New Roman" w:hAnsi="Times New Roman" w:cs="Times New Roman"/>
          <w:i/>
        </w:rPr>
        <w:t>(Story</w:t>
      </w:r>
      <w:r w:rsidRPr="00435456">
        <w:rPr>
          <w:rFonts w:ascii="Times New Roman" w:hAnsi="Times New Roman" w:cs="Times New Roman"/>
          <w:i/>
          <w:spacing w:val="1"/>
        </w:rPr>
        <w:t xml:space="preserve"> </w:t>
      </w:r>
      <w:r w:rsidRPr="00435456">
        <w:rPr>
          <w:rFonts w:ascii="Times New Roman" w:hAnsi="Times New Roman" w:cs="Times New Roman"/>
          <w:i/>
        </w:rPr>
        <w:t>Telling)</w:t>
      </w:r>
      <w:r w:rsidRPr="00435456">
        <w:rPr>
          <w:rFonts w:ascii="Times New Roman" w:hAnsi="Times New Roman" w:cs="Times New Roman"/>
          <w:i/>
          <w:spacing w:val="1"/>
        </w:rPr>
        <w:t xml:space="preserve"> </w:t>
      </w:r>
      <w:r w:rsidRPr="00435456">
        <w:rPr>
          <w:rFonts w:ascii="Times New Roman" w:hAnsi="Times New Roman" w:cs="Times New Roman"/>
        </w:rPr>
        <w:t>terhadap Hasil Belajar IPS pada Kelas Eksperimen dan Kelas</w:t>
      </w:r>
      <w:r w:rsidRPr="00435456">
        <w:rPr>
          <w:rFonts w:ascii="Times New Roman" w:hAnsi="Times New Roman" w:cs="Times New Roman"/>
          <w:spacing w:val="1"/>
        </w:rPr>
        <w:t xml:space="preserve"> </w:t>
      </w:r>
      <w:r w:rsidRPr="00435456">
        <w:rPr>
          <w:rFonts w:ascii="Times New Roman" w:hAnsi="Times New Roman" w:cs="Times New Roman"/>
        </w:rPr>
        <w:t>Kontrol</w:t>
      </w:r>
    </w:p>
    <w:p w:rsidR="00435456" w:rsidRDefault="00E025C6" w:rsidP="00435456">
      <w:pPr>
        <w:pStyle w:val="BodyText"/>
        <w:tabs>
          <w:tab w:val="left" w:pos="426"/>
        </w:tabs>
        <w:spacing w:after="0"/>
        <w:ind w:firstLine="567"/>
        <w:jc w:val="both"/>
        <w:rPr>
          <w:rFonts w:ascii="Times New Roman" w:hAnsi="Times New Roman" w:cs="Times New Roman"/>
        </w:rPr>
      </w:pPr>
      <w:r w:rsidRPr="00435456">
        <w:rPr>
          <w:rFonts w:ascii="Times New Roman" w:hAnsi="Times New Roman" w:cs="Times New Roman"/>
        </w:rPr>
        <w:t>Pengaruh</w:t>
      </w:r>
      <w:r w:rsidRPr="00435456">
        <w:rPr>
          <w:rFonts w:ascii="Times New Roman" w:hAnsi="Times New Roman" w:cs="Times New Roman"/>
          <w:spacing w:val="10"/>
        </w:rPr>
        <w:t xml:space="preserve"> </w:t>
      </w:r>
      <w:r w:rsidRPr="00435456">
        <w:rPr>
          <w:rFonts w:ascii="Times New Roman" w:hAnsi="Times New Roman" w:cs="Times New Roman"/>
        </w:rPr>
        <w:t>Penggunana</w:t>
      </w:r>
      <w:r w:rsidRPr="00435456">
        <w:rPr>
          <w:rFonts w:ascii="Times New Roman" w:hAnsi="Times New Roman" w:cs="Times New Roman"/>
          <w:spacing w:val="14"/>
        </w:rPr>
        <w:t xml:space="preserve"> </w:t>
      </w:r>
      <w:r w:rsidRPr="00435456">
        <w:rPr>
          <w:rFonts w:ascii="Times New Roman" w:hAnsi="Times New Roman" w:cs="Times New Roman"/>
        </w:rPr>
        <w:t>Metode</w:t>
      </w:r>
      <w:r w:rsidRPr="00435456">
        <w:rPr>
          <w:rFonts w:ascii="Times New Roman" w:hAnsi="Times New Roman" w:cs="Times New Roman"/>
          <w:spacing w:val="11"/>
        </w:rPr>
        <w:t xml:space="preserve"> </w:t>
      </w:r>
      <w:r w:rsidRPr="00435456">
        <w:rPr>
          <w:rFonts w:ascii="Times New Roman" w:hAnsi="Times New Roman" w:cs="Times New Roman"/>
        </w:rPr>
        <w:t>Mendongeng</w:t>
      </w:r>
      <w:r w:rsidRPr="00435456">
        <w:rPr>
          <w:rFonts w:ascii="Times New Roman" w:hAnsi="Times New Roman" w:cs="Times New Roman"/>
          <w:spacing w:val="13"/>
        </w:rPr>
        <w:t xml:space="preserve"> </w:t>
      </w:r>
      <w:r w:rsidRPr="00435456">
        <w:rPr>
          <w:rFonts w:ascii="Times New Roman" w:hAnsi="Times New Roman" w:cs="Times New Roman"/>
          <w:i/>
        </w:rPr>
        <w:t>(Story</w:t>
      </w:r>
      <w:r w:rsidRPr="00435456">
        <w:rPr>
          <w:rFonts w:ascii="Times New Roman" w:hAnsi="Times New Roman" w:cs="Times New Roman"/>
          <w:i/>
          <w:spacing w:val="11"/>
        </w:rPr>
        <w:t xml:space="preserve"> </w:t>
      </w:r>
      <w:r w:rsidRPr="00435456">
        <w:rPr>
          <w:rFonts w:ascii="Times New Roman" w:hAnsi="Times New Roman" w:cs="Times New Roman"/>
          <w:i/>
        </w:rPr>
        <w:t xml:space="preserve">Telling) </w:t>
      </w:r>
      <w:r w:rsidRPr="00435456">
        <w:rPr>
          <w:rFonts w:ascii="Times New Roman" w:hAnsi="Times New Roman" w:cs="Times New Roman"/>
        </w:rPr>
        <w:t>terhadap</w:t>
      </w:r>
      <w:r w:rsidRPr="00435456">
        <w:rPr>
          <w:rFonts w:ascii="Times New Roman" w:hAnsi="Times New Roman" w:cs="Times New Roman"/>
          <w:spacing w:val="-1"/>
        </w:rPr>
        <w:t xml:space="preserve"> </w:t>
      </w:r>
      <w:r w:rsidRPr="00435456">
        <w:rPr>
          <w:rFonts w:ascii="Times New Roman" w:hAnsi="Times New Roman" w:cs="Times New Roman"/>
        </w:rPr>
        <w:t>Hasil</w:t>
      </w:r>
      <w:r w:rsidRPr="00435456">
        <w:rPr>
          <w:rFonts w:ascii="Times New Roman" w:hAnsi="Times New Roman" w:cs="Times New Roman"/>
          <w:spacing w:val="-2"/>
        </w:rPr>
        <w:t xml:space="preserve"> </w:t>
      </w:r>
      <w:r w:rsidRPr="00435456">
        <w:rPr>
          <w:rFonts w:ascii="Times New Roman" w:hAnsi="Times New Roman" w:cs="Times New Roman"/>
        </w:rPr>
        <w:t>Belajar</w:t>
      </w:r>
      <w:r w:rsidRPr="00435456">
        <w:rPr>
          <w:rFonts w:ascii="Times New Roman" w:hAnsi="Times New Roman" w:cs="Times New Roman"/>
          <w:spacing w:val="-2"/>
        </w:rPr>
        <w:t xml:space="preserve"> </w:t>
      </w:r>
      <w:r w:rsidRPr="00435456">
        <w:rPr>
          <w:rFonts w:ascii="Times New Roman" w:hAnsi="Times New Roman" w:cs="Times New Roman"/>
        </w:rPr>
        <w:t>IPS</w:t>
      </w:r>
      <w:r w:rsidRPr="00435456">
        <w:rPr>
          <w:rFonts w:ascii="Times New Roman" w:hAnsi="Times New Roman" w:cs="Times New Roman"/>
          <w:spacing w:val="1"/>
        </w:rPr>
        <w:t xml:space="preserve"> </w:t>
      </w:r>
      <w:r w:rsidRPr="00435456">
        <w:rPr>
          <w:rFonts w:ascii="Times New Roman" w:hAnsi="Times New Roman" w:cs="Times New Roman"/>
        </w:rPr>
        <w:t>pada</w:t>
      </w:r>
      <w:r w:rsidRPr="00435456">
        <w:rPr>
          <w:rFonts w:ascii="Times New Roman" w:hAnsi="Times New Roman" w:cs="Times New Roman"/>
          <w:spacing w:val="-2"/>
        </w:rPr>
        <w:t xml:space="preserve"> </w:t>
      </w:r>
      <w:r w:rsidRPr="00435456">
        <w:rPr>
          <w:rFonts w:ascii="Times New Roman" w:hAnsi="Times New Roman" w:cs="Times New Roman"/>
        </w:rPr>
        <w:t>Kelas</w:t>
      </w:r>
      <w:r w:rsidRPr="00435456">
        <w:rPr>
          <w:rFonts w:ascii="Times New Roman" w:hAnsi="Times New Roman" w:cs="Times New Roman"/>
          <w:spacing w:val="-2"/>
        </w:rPr>
        <w:t xml:space="preserve"> </w:t>
      </w:r>
      <w:r w:rsidRPr="00435456">
        <w:rPr>
          <w:rFonts w:ascii="Times New Roman" w:hAnsi="Times New Roman" w:cs="Times New Roman"/>
        </w:rPr>
        <w:t>Eksperimen</w:t>
      </w:r>
      <w:r w:rsidR="00435456" w:rsidRPr="00435456">
        <w:rPr>
          <w:rFonts w:ascii="Times New Roman" w:hAnsi="Times New Roman" w:cs="Times New Roman"/>
        </w:rPr>
        <w:t xml:space="preserve">. </w:t>
      </w:r>
      <w:r w:rsidRPr="00435456">
        <w:rPr>
          <w:rFonts w:ascii="Times New Roman" w:hAnsi="Times New Roman" w:cs="Times New Roman"/>
        </w:rPr>
        <w:t>Ada tidaknya pengaruh pengaruh penggunana metode</w:t>
      </w:r>
      <w:r w:rsidRPr="00435456">
        <w:rPr>
          <w:rFonts w:ascii="Times New Roman" w:hAnsi="Times New Roman" w:cs="Times New Roman"/>
          <w:spacing w:val="1"/>
        </w:rPr>
        <w:t xml:space="preserve"> </w:t>
      </w:r>
      <w:r w:rsidRPr="00435456">
        <w:rPr>
          <w:rFonts w:ascii="Times New Roman" w:hAnsi="Times New Roman" w:cs="Times New Roman"/>
        </w:rPr>
        <w:t>mendongeng</w:t>
      </w:r>
      <w:r w:rsidRPr="00435456">
        <w:rPr>
          <w:rFonts w:ascii="Times New Roman" w:hAnsi="Times New Roman" w:cs="Times New Roman"/>
          <w:spacing w:val="-10"/>
        </w:rPr>
        <w:t xml:space="preserve"> </w:t>
      </w:r>
      <w:r w:rsidRPr="00435456">
        <w:rPr>
          <w:rFonts w:ascii="Times New Roman" w:hAnsi="Times New Roman" w:cs="Times New Roman"/>
          <w:i/>
        </w:rPr>
        <w:t>(story</w:t>
      </w:r>
      <w:r w:rsidRPr="00435456">
        <w:rPr>
          <w:rFonts w:ascii="Times New Roman" w:hAnsi="Times New Roman" w:cs="Times New Roman"/>
          <w:i/>
          <w:spacing w:val="-11"/>
        </w:rPr>
        <w:t xml:space="preserve"> </w:t>
      </w:r>
      <w:r w:rsidRPr="00435456">
        <w:rPr>
          <w:rFonts w:ascii="Times New Roman" w:hAnsi="Times New Roman" w:cs="Times New Roman"/>
          <w:i/>
        </w:rPr>
        <w:t>telling)</w:t>
      </w:r>
      <w:r w:rsidRPr="00435456">
        <w:rPr>
          <w:rFonts w:ascii="Times New Roman" w:hAnsi="Times New Roman" w:cs="Times New Roman"/>
          <w:i/>
          <w:spacing w:val="-10"/>
        </w:rPr>
        <w:t xml:space="preserve"> </w:t>
      </w:r>
      <w:r w:rsidRPr="00435456">
        <w:rPr>
          <w:rFonts w:ascii="Times New Roman" w:hAnsi="Times New Roman" w:cs="Times New Roman"/>
        </w:rPr>
        <w:t>terhadap</w:t>
      </w:r>
      <w:r w:rsidRPr="00435456">
        <w:rPr>
          <w:rFonts w:ascii="Times New Roman" w:hAnsi="Times New Roman" w:cs="Times New Roman"/>
          <w:spacing w:val="-10"/>
        </w:rPr>
        <w:t xml:space="preserve"> </w:t>
      </w:r>
      <w:r w:rsidRPr="00435456">
        <w:rPr>
          <w:rFonts w:ascii="Times New Roman" w:hAnsi="Times New Roman" w:cs="Times New Roman"/>
        </w:rPr>
        <w:t>hasil</w:t>
      </w:r>
      <w:r w:rsidRPr="00435456">
        <w:rPr>
          <w:rFonts w:ascii="Times New Roman" w:hAnsi="Times New Roman" w:cs="Times New Roman"/>
          <w:spacing w:val="-12"/>
        </w:rPr>
        <w:t xml:space="preserve"> </w:t>
      </w:r>
      <w:r w:rsidRPr="00435456">
        <w:rPr>
          <w:rFonts w:ascii="Times New Roman" w:hAnsi="Times New Roman" w:cs="Times New Roman"/>
        </w:rPr>
        <w:t>belajar</w:t>
      </w:r>
      <w:r w:rsidRPr="00435456">
        <w:rPr>
          <w:rFonts w:ascii="Times New Roman" w:hAnsi="Times New Roman" w:cs="Times New Roman"/>
          <w:spacing w:val="-11"/>
        </w:rPr>
        <w:t xml:space="preserve"> </w:t>
      </w:r>
      <w:r w:rsidRPr="00435456">
        <w:rPr>
          <w:rFonts w:ascii="Times New Roman" w:hAnsi="Times New Roman" w:cs="Times New Roman"/>
        </w:rPr>
        <w:t>IPS</w:t>
      </w:r>
      <w:r w:rsidRPr="00435456">
        <w:rPr>
          <w:rFonts w:ascii="Times New Roman" w:hAnsi="Times New Roman" w:cs="Times New Roman"/>
          <w:spacing w:val="-12"/>
        </w:rPr>
        <w:t xml:space="preserve"> </w:t>
      </w:r>
      <w:r w:rsidRPr="00435456">
        <w:rPr>
          <w:rFonts w:ascii="Times New Roman" w:hAnsi="Times New Roman" w:cs="Times New Roman"/>
        </w:rPr>
        <w:t>dengan</w:t>
      </w:r>
      <w:r w:rsidRPr="00435456">
        <w:rPr>
          <w:rFonts w:ascii="Times New Roman" w:hAnsi="Times New Roman" w:cs="Times New Roman"/>
          <w:spacing w:val="-47"/>
        </w:rPr>
        <w:t xml:space="preserve"> </w:t>
      </w:r>
      <w:r w:rsidRPr="00435456">
        <w:rPr>
          <w:rFonts w:ascii="Times New Roman" w:hAnsi="Times New Roman" w:cs="Times New Roman"/>
        </w:rPr>
        <w:t>materi keragaman</w:t>
      </w:r>
      <w:r w:rsidRPr="00E025C6">
        <w:rPr>
          <w:rFonts w:ascii="Times New Roman" w:hAnsi="Times New Roman" w:cs="Times New Roman"/>
        </w:rPr>
        <w:t xml:space="preserve"> kegiatan ekonomi di Indonesia peneliti</w:t>
      </w:r>
      <w:r w:rsidRPr="00E025C6">
        <w:rPr>
          <w:rFonts w:ascii="Times New Roman" w:hAnsi="Times New Roman" w:cs="Times New Roman"/>
          <w:spacing w:val="1"/>
        </w:rPr>
        <w:t xml:space="preserve"> </w:t>
      </w:r>
      <w:r w:rsidRPr="00E025C6">
        <w:rPr>
          <w:rFonts w:ascii="Times New Roman" w:hAnsi="Times New Roman" w:cs="Times New Roman"/>
        </w:rPr>
        <w:t>melakukan</w:t>
      </w:r>
      <w:r w:rsidRPr="00E025C6">
        <w:rPr>
          <w:rFonts w:ascii="Times New Roman" w:hAnsi="Times New Roman" w:cs="Times New Roman"/>
          <w:spacing w:val="1"/>
        </w:rPr>
        <w:t xml:space="preserve"> </w:t>
      </w:r>
      <w:r w:rsidRPr="00E025C6">
        <w:rPr>
          <w:rFonts w:ascii="Times New Roman" w:hAnsi="Times New Roman" w:cs="Times New Roman"/>
        </w:rPr>
        <w:t>uji-t.</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t</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1"/>
        </w:rPr>
        <w:t xml:space="preserve"> </w:t>
      </w:r>
      <w:r w:rsidRPr="00E025C6">
        <w:rPr>
          <w:rFonts w:ascii="Times New Roman" w:hAnsi="Times New Roman" w:cs="Times New Roman"/>
        </w:rPr>
        <w:t>untuk</w:t>
      </w:r>
      <w:r w:rsidRPr="00E025C6">
        <w:rPr>
          <w:rFonts w:ascii="Times New Roman" w:hAnsi="Times New Roman" w:cs="Times New Roman"/>
          <w:spacing w:val="1"/>
        </w:rPr>
        <w:t xml:space="preserve"> </w:t>
      </w:r>
      <w:r w:rsidRPr="00E025C6">
        <w:rPr>
          <w:rFonts w:ascii="Times New Roman" w:hAnsi="Times New Roman" w:cs="Times New Roman"/>
        </w:rPr>
        <w:t>mencari</w:t>
      </w:r>
      <w:r w:rsidRPr="00E025C6">
        <w:rPr>
          <w:rFonts w:ascii="Times New Roman" w:hAnsi="Times New Roman" w:cs="Times New Roman"/>
          <w:spacing w:val="1"/>
        </w:rPr>
        <w:t xml:space="preserve"> </w:t>
      </w:r>
      <w:r w:rsidRPr="00E025C6">
        <w:rPr>
          <w:rFonts w:ascii="Times New Roman" w:hAnsi="Times New Roman" w:cs="Times New Roman"/>
        </w:rPr>
        <w:t>ada</w:t>
      </w:r>
      <w:r w:rsidRPr="00E025C6">
        <w:rPr>
          <w:rFonts w:ascii="Times New Roman" w:hAnsi="Times New Roman" w:cs="Times New Roman"/>
          <w:spacing w:val="1"/>
        </w:rPr>
        <w:t xml:space="preserve"> </w:t>
      </w:r>
      <w:r w:rsidRPr="00E025C6">
        <w:rPr>
          <w:rFonts w:ascii="Times New Roman" w:hAnsi="Times New Roman" w:cs="Times New Roman"/>
        </w:rPr>
        <w:t xml:space="preserve">tidaknya pengaruh penggunaan metode mendongeng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 xml:space="preserve">telling) </w:t>
      </w:r>
      <w:r w:rsidRPr="00E025C6">
        <w:rPr>
          <w:rFonts w:ascii="Times New Roman" w:hAnsi="Times New Roman" w:cs="Times New Roman"/>
        </w:rPr>
        <w:t>terhadap hasil belajar IPS dengan materi keragaman</w:t>
      </w:r>
      <w:r w:rsidRPr="00E025C6">
        <w:rPr>
          <w:rFonts w:ascii="Times New Roman" w:hAnsi="Times New Roman" w:cs="Times New Roman"/>
          <w:spacing w:val="1"/>
        </w:rPr>
        <w:t xml:space="preserve"> </w:t>
      </w:r>
      <w:r w:rsidRPr="00E025C6">
        <w:rPr>
          <w:rFonts w:ascii="Times New Roman" w:hAnsi="Times New Roman" w:cs="Times New Roman"/>
        </w:rPr>
        <w:t>kegiatan ekonomi di Indonesia pada kelas ekperimen. Untuk</w:t>
      </w:r>
      <w:r w:rsidRPr="00E025C6">
        <w:rPr>
          <w:rFonts w:ascii="Times New Roman" w:hAnsi="Times New Roman" w:cs="Times New Roman"/>
          <w:spacing w:val="-47"/>
        </w:rPr>
        <w:t xml:space="preserve"> </w:t>
      </w:r>
      <w:r w:rsidRPr="00E025C6">
        <w:rPr>
          <w:rFonts w:ascii="Times New Roman" w:hAnsi="Times New Roman" w:cs="Times New Roman"/>
        </w:rPr>
        <w:t>melakukan</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t</w:t>
      </w:r>
      <w:r w:rsidRPr="00E025C6">
        <w:rPr>
          <w:rFonts w:ascii="Times New Roman" w:hAnsi="Times New Roman" w:cs="Times New Roman"/>
          <w:spacing w:val="1"/>
        </w:rPr>
        <w:t xml:space="preserve"> </w:t>
      </w:r>
      <w:r w:rsidRPr="00E025C6">
        <w:rPr>
          <w:rFonts w:ascii="Times New Roman" w:hAnsi="Times New Roman" w:cs="Times New Roman"/>
        </w:rPr>
        <w:t>terlebih</w:t>
      </w:r>
      <w:r w:rsidRPr="00E025C6">
        <w:rPr>
          <w:rFonts w:ascii="Times New Roman" w:hAnsi="Times New Roman" w:cs="Times New Roman"/>
          <w:spacing w:val="1"/>
        </w:rPr>
        <w:t xml:space="preserve"> </w:t>
      </w:r>
      <w:r w:rsidRPr="00E025C6">
        <w:rPr>
          <w:rFonts w:ascii="Times New Roman" w:hAnsi="Times New Roman" w:cs="Times New Roman"/>
        </w:rPr>
        <w:t>dahulu</w:t>
      </w:r>
      <w:r w:rsidRPr="00E025C6">
        <w:rPr>
          <w:rFonts w:ascii="Times New Roman" w:hAnsi="Times New Roman" w:cs="Times New Roman"/>
          <w:spacing w:val="1"/>
        </w:rPr>
        <w:t xml:space="preserve"> </w:t>
      </w:r>
      <w:r w:rsidRPr="00E025C6">
        <w:rPr>
          <w:rFonts w:ascii="Times New Roman" w:hAnsi="Times New Roman" w:cs="Times New Roman"/>
        </w:rPr>
        <w:t>harus</w:t>
      </w:r>
      <w:r w:rsidRPr="00E025C6">
        <w:rPr>
          <w:rFonts w:ascii="Times New Roman" w:hAnsi="Times New Roman" w:cs="Times New Roman"/>
          <w:spacing w:val="1"/>
        </w:rPr>
        <w:t xml:space="preserve"> </w:t>
      </w:r>
      <w:r w:rsidRPr="00E025C6">
        <w:rPr>
          <w:rFonts w:ascii="Times New Roman" w:hAnsi="Times New Roman" w:cs="Times New Roman"/>
        </w:rPr>
        <w:t>melakukan</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normalitas,</w:t>
      </w:r>
      <w:r w:rsidRPr="00E025C6">
        <w:rPr>
          <w:rFonts w:ascii="Times New Roman" w:hAnsi="Times New Roman" w:cs="Times New Roman"/>
          <w:spacing w:val="-7"/>
        </w:rPr>
        <w:t xml:space="preserve"> </w:t>
      </w:r>
      <w:r w:rsidRPr="00E025C6">
        <w:rPr>
          <w:rFonts w:ascii="Times New Roman" w:hAnsi="Times New Roman" w:cs="Times New Roman"/>
        </w:rPr>
        <w:t>ini</w:t>
      </w:r>
      <w:r w:rsidRPr="00E025C6">
        <w:rPr>
          <w:rFonts w:ascii="Times New Roman" w:hAnsi="Times New Roman" w:cs="Times New Roman"/>
          <w:spacing w:val="-6"/>
        </w:rPr>
        <w:t xml:space="preserve"> </w:t>
      </w:r>
      <w:r w:rsidRPr="00E025C6">
        <w:rPr>
          <w:rFonts w:ascii="Times New Roman" w:hAnsi="Times New Roman" w:cs="Times New Roman"/>
        </w:rPr>
        <w:t>dilakukan</w:t>
      </w:r>
      <w:r w:rsidRPr="00E025C6">
        <w:rPr>
          <w:rFonts w:ascii="Times New Roman" w:hAnsi="Times New Roman" w:cs="Times New Roman"/>
          <w:spacing w:val="-4"/>
        </w:rPr>
        <w:t xml:space="preserve"> </w:t>
      </w:r>
      <w:r w:rsidRPr="00E025C6">
        <w:rPr>
          <w:rFonts w:ascii="Times New Roman" w:hAnsi="Times New Roman" w:cs="Times New Roman"/>
        </w:rPr>
        <w:t>untuk</w:t>
      </w:r>
      <w:r w:rsidRPr="00E025C6">
        <w:rPr>
          <w:rFonts w:ascii="Times New Roman" w:hAnsi="Times New Roman" w:cs="Times New Roman"/>
          <w:spacing w:val="-5"/>
        </w:rPr>
        <w:t xml:space="preserve"> </w:t>
      </w:r>
      <w:r w:rsidRPr="00E025C6">
        <w:rPr>
          <w:rFonts w:ascii="Times New Roman" w:hAnsi="Times New Roman" w:cs="Times New Roman"/>
        </w:rPr>
        <w:t>mengetahui</w:t>
      </w:r>
      <w:r w:rsidRPr="00E025C6">
        <w:rPr>
          <w:rFonts w:ascii="Times New Roman" w:hAnsi="Times New Roman" w:cs="Times New Roman"/>
          <w:spacing w:val="-7"/>
        </w:rPr>
        <w:t xml:space="preserve"> </w:t>
      </w:r>
      <w:r w:rsidRPr="00E025C6">
        <w:rPr>
          <w:rFonts w:ascii="Times New Roman" w:hAnsi="Times New Roman" w:cs="Times New Roman"/>
        </w:rPr>
        <w:t>bahwa</w:t>
      </w:r>
      <w:r w:rsidRPr="00E025C6">
        <w:rPr>
          <w:rFonts w:ascii="Times New Roman" w:hAnsi="Times New Roman" w:cs="Times New Roman"/>
          <w:spacing w:val="-5"/>
        </w:rPr>
        <w:t xml:space="preserve"> </w:t>
      </w:r>
      <w:r w:rsidRPr="00E025C6">
        <w:rPr>
          <w:rFonts w:ascii="Times New Roman" w:hAnsi="Times New Roman" w:cs="Times New Roman"/>
        </w:rPr>
        <w:t>data</w:t>
      </w:r>
      <w:r w:rsidRPr="00E025C6">
        <w:rPr>
          <w:rFonts w:ascii="Times New Roman" w:hAnsi="Times New Roman" w:cs="Times New Roman"/>
          <w:spacing w:val="-5"/>
        </w:rPr>
        <w:t xml:space="preserve"> </w:t>
      </w:r>
      <w:r w:rsidRPr="00E025C6">
        <w:rPr>
          <w:rFonts w:ascii="Times New Roman" w:hAnsi="Times New Roman" w:cs="Times New Roman"/>
        </w:rPr>
        <w:t>hasil</w:t>
      </w:r>
      <w:r w:rsidRPr="00E025C6">
        <w:rPr>
          <w:rFonts w:ascii="Times New Roman" w:hAnsi="Times New Roman" w:cs="Times New Roman"/>
          <w:spacing w:val="-48"/>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rPr>
        <w:t>berdistribusi</w:t>
      </w:r>
      <w:r w:rsidRPr="00E025C6">
        <w:rPr>
          <w:rFonts w:ascii="Times New Roman" w:hAnsi="Times New Roman" w:cs="Times New Roman"/>
          <w:spacing w:val="-1"/>
        </w:rPr>
        <w:t xml:space="preserve"> </w:t>
      </w:r>
      <w:r w:rsidR="00435456">
        <w:rPr>
          <w:rFonts w:ascii="Times New Roman" w:hAnsi="Times New Roman" w:cs="Times New Roman"/>
        </w:rPr>
        <w:t>normal.</w:t>
      </w:r>
    </w:p>
    <w:p w:rsidR="00E025C6" w:rsidRPr="00E025C6" w:rsidRDefault="00E025C6" w:rsidP="0043545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Dalam</w:t>
      </w:r>
      <w:r w:rsidRPr="00E025C6">
        <w:rPr>
          <w:rFonts w:ascii="Times New Roman" w:hAnsi="Times New Roman" w:cs="Times New Roman"/>
          <w:spacing w:val="1"/>
        </w:rPr>
        <w:t xml:space="preserve"> </w:t>
      </w:r>
      <w:r w:rsidRPr="00E025C6">
        <w:rPr>
          <w:rFonts w:ascii="Times New Roman" w:hAnsi="Times New Roman" w:cs="Times New Roman"/>
        </w:rPr>
        <w:t>penelitian</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normalitas</w:t>
      </w:r>
      <w:r w:rsidRPr="00E025C6">
        <w:rPr>
          <w:rFonts w:ascii="Times New Roman" w:hAnsi="Times New Roman" w:cs="Times New Roman"/>
          <w:spacing w:val="1"/>
        </w:rPr>
        <w:t xml:space="preserve"> </w:t>
      </w:r>
      <w:r w:rsidRPr="00E025C6">
        <w:rPr>
          <w:rFonts w:ascii="Times New Roman" w:hAnsi="Times New Roman" w:cs="Times New Roman"/>
        </w:rPr>
        <w:t>didapat</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berbantuan SPSS versi 20. Uji normalitas digunakan untuk</w:t>
      </w:r>
      <w:r w:rsidRPr="00E025C6">
        <w:rPr>
          <w:rFonts w:ascii="Times New Roman" w:hAnsi="Times New Roman" w:cs="Times New Roman"/>
          <w:spacing w:val="1"/>
        </w:rPr>
        <w:t xml:space="preserve"> </w:t>
      </w:r>
      <w:r w:rsidRPr="00E025C6">
        <w:rPr>
          <w:rFonts w:ascii="Times New Roman" w:hAnsi="Times New Roman" w:cs="Times New Roman"/>
        </w:rPr>
        <w:t>mengetahui</w:t>
      </w:r>
      <w:r w:rsidRPr="00E025C6">
        <w:rPr>
          <w:rFonts w:ascii="Times New Roman" w:hAnsi="Times New Roman" w:cs="Times New Roman"/>
          <w:spacing w:val="-5"/>
        </w:rPr>
        <w:t xml:space="preserve"> </w:t>
      </w:r>
      <w:r w:rsidRPr="00E025C6">
        <w:rPr>
          <w:rFonts w:ascii="Times New Roman" w:hAnsi="Times New Roman" w:cs="Times New Roman"/>
        </w:rPr>
        <w:t>apakah</w:t>
      </w:r>
      <w:r w:rsidRPr="00E025C6">
        <w:rPr>
          <w:rFonts w:ascii="Times New Roman" w:hAnsi="Times New Roman" w:cs="Times New Roman"/>
          <w:spacing w:val="-4"/>
        </w:rPr>
        <w:t xml:space="preserve"> </w:t>
      </w:r>
      <w:r w:rsidRPr="00E025C6">
        <w:rPr>
          <w:rFonts w:ascii="Times New Roman" w:hAnsi="Times New Roman" w:cs="Times New Roman"/>
        </w:rPr>
        <w:t>data</w:t>
      </w:r>
      <w:r w:rsidRPr="00E025C6">
        <w:rPr>
          <w:rFonts w:ascii="Times New Roman" w:hAnsi="Times New Roman" w:cs="Times New Roman"/>
          <w:spacing w:val="-6"/>
        </w:rPr>
        <w:t xml:space="preserve"> </w:t>
      </w:r>
      <w:r w:rsidRPr="00E025C6">
        <w:rPr>
          <w:rFonts w:ascii="Times New Roman" w:hAnsi="Times New Roman" w:cs="Times New Roman"/>
        </w:rPr>
        <w:t>berdistribusi</w:t>
      </w:r>
      <w:r w:rsidRPr="00E025C6">
        <w:rPr>
          <w:rFonts w:ascii="Times New Roman" w:hAnsi="Times New Roman" w:cs="Times New Roman"/>
          <w:spacing w:val="-6"/>
        </w:rPr>
        <w:t xml:space="preserve"> </w:t>
      </w:r>
      <w:r w:rsidRPr="00E025C6">
        <w:rPr>
          <w:rFonts w:ascii="Times New Roman" w:hAnsi="Times New Roman" w:cs="Times New Roman"/>
        </w:rPr>
        <w:t>normal</w:t>
      </w:r>
      <w:r w:rsidRPr="00E025C6">
        <w:rPr>
          <w:rFonts w:ascii="Times New Roman" w:hAnsi="Times New Roman" w:cs="Times New Roman"/>
          <w:spacing w:val="-6"/>
        </w:rPr>
        <w:t xml:space="preserve"> </w:t>
      </w:r>
      <w:r w:rsidRPr="00E025C6">
        <w:rPr>
          <w:rFonts w:ascii="Times New Roman" w:hAnsi="Times New Roman" w:cs="Times New Roman"/>
        </w:rPr>
        <w:t>atau</w:t>
      </w:r>
      <w:r w:rsidRPr="00E025C6">
        <w:rPr>
          <w:rFonts w:ascii="Times New Roman" w:hAnsi="Times New Roman" w:cs="Times New Roman"/>
          <w:spacing w:val="-2"/>
        </w:rPr>
        <w:t xml:space="preserve"> </w:t>
      </w:r>
      <w:r w:rsidRPr="00E025C6">
        <w:rPr>
          <w:rFonts w:ascii="Times New Roman" w:hAnsi="Times New Roman" w:cs="Times New Roman"/>
        </w:rPr>
        <w:t>tidak,</w:t>
      </w:r>
      <w:r w:rsidRPr="00E025C6">
        <w:rPr>
          <w:rFonts w:ascii="Times New Roman" w:hAnsi="Times New Roman" w:cs="Times New Roman"/>
          <w:spacing w:val="-5"/>
        </w:rPr>
        <w:t xml:space="preserve"> </w:t>
      </w:r>
      <w:r w:rsidRPr="00E025C6">
        <w:rPr>
          <w:rFonts w:ascii="Times New Roman" w:hAnsi="Times New Roman" w:cs="Times New Roman"/>
        </w:rPr>
        <w:t>data</w:t>
      </w:r>
      <w:r w:rsidRPr="00E025C6">
        <w:rPr>
          <w:rFonts w:ascii="Times New Roman" w:hAnsi="Times New Roman" w:cs="Times New Roman"/>
          <w:spacing w:val="-48"/>
        </w:rPr>
        <w:t xml:space="preserve"> </w:t>
      </w:r>
      <w:r w:rsidRPr="00E025C6">
        <w:rPr>
          <w:rFonts w:ascii="Times New Roman" w:hAnsi="Times New Roman" w:cs="Times New Roman"/>
          <w:position w:val="2"/>
        </w:rPr>
        <w:t>bisa dikatakan berdistribusi normal jika x</w:t>
      </w:r>
      <w:r w:rsidRPr="00E025C6">
        <w:rPr>
          <w:rFonts w:ascii="Times New Roman" w:hAnsi="Times New Roman" w:cs="Times New Roman"/>
        </w:rPr>
        <w:t>hitung</w:t>
      </w:r>
      <w:r w:rsidRPr="00E025C6">
        <w:rPr>
          <w:rFonts w:ascii="Times New Roman" w:hAnsi="Times New Roman" w:cs="Times New Roman"/>
          <w:position w:val="2"/>
        </w:rPr>
        <w:t>&lt; x</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position w:val="2"/>
        </w:rPr>
        <w:t>pada</w:t>
      </w:r>
      <w:r w:rsidRPr="00E025C6">
        <w:rPr>
          <w:rFonts w:ascii="Times New Roman" w:hAnsi="Times New Roman" w:cs="Times New Roman"/>
          <w:spacing w:val="1"/>
          <w:position w:val="2"/>
        </w:rPr>
        <w:t xml:space="preserve"> </w:t>
      </w:r>
      <w:r w:rsidRPr="00E025C6">
        <w:rPr>
          <w:rFonts w:ascii="Times New Roman" w:hAnsi="Times New Roman" w:cs="Times New Roman"/>
        </w:rPr>
        <w:t>taraf</w:t>
      </w:r>
      <w:r w:rsidRPr="00E025C6">
        <w:rPr>
          <w:rFonts w:ascii="Times New Roman" w:hAnsi="Times New Roman" w:cs="Times New Roman"/>
          <w:spacing w:val="1"/>
        </w:rPr>
        <w:t xml:space="preserve"> </w:t>
      </w:r>
      <w:r w:rsidRPr="00E025C6">
        <w:rPr>
          <w:rFonts w:ascii="Times New Roman" w:hAnsi="Times New Roman" w:cs="Times New Roman"/>
        </w:rPr>
        <w:t>signifikan</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taraf</w:t>
      </w:r>
      <w:r w:rsidRPr="00E025C6">
        <w:rPr>
          <w:rFonts w:ascii="Times New Roman" w:hAnsi="Times New Roman" w:cs="Times New Roman"/>
          <w:spacing w:val="1"/>
        </w:rPr>
        <w:t xml:space="preserve"> </w:t>
      </w:r>
      <w:r w:rsidRPr="00E025C6">
        <w:rPr>
          <w:rFonts w:ascii="Times New Roman" w:hAnsi="Times New Roman" w:cs="Times New Roman"/>
        </w:rPr>
        <w:t>kepercayaan</w:t>
      </w:r>
      <w:r w:rsidRPr="00E025C6">
        <w:rPr>
          <w:rFonts w:ascii="Times New Roman" w:hAnsi="Times New Roman" w:cs="Times New Roman"/>
          <w:spacing w:val="1"/>
        </w:rPr>
        <w:t xml:space="preserve"> </w:t>
      </w:r>
      <w:r w:rsidRPr="00E025C6">
        <w:rPr>
          <w:rFonts w:ascii="Times New Roman" w:hAnsi="Times New Roman" w:cs="Times New Roman"/>
        </w:rPr>
        <w:t>tertentu.</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penelitian</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normalitas</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taraf</w:t>
      </w:r>
      <w:r w:rsidRPr="00E025C6">
        <w:rPr>
          <w:rFonts w:ascii="Times New Roman" w:hAnsi="Times New Roman" w:cs="Times New Roman"/>
          <w:spacing w:val="1"/>
        </w:rPr>
        <w:t xml:space="preserve"> </w:t>
      </w:r>
      <w:r w:rsidRPr="00E025C6">
        <w:rPr>
          <w:rFonts w:ascii="Times New Roman" w:hAnsi="Times New Roman" w:cs="Times New Roman"/>
        </w:rPr>
        <w:t>kepercayaan</w:t>
      </w:r>
      <w:r w:rsidRPr="00E025C6">
        <w:rPr>
          <w:rFonts w:ascii="Times New Roman" w:hAnsi="Times New Roman" w:cs="Times New Roman"/>
          <w:spacing w:val="-9"/>
        </w:rPr>
        <w:t xml:space="preserve"> </w:t>
      </w:r>
      <w:r w:rsidRPr="00E025C6">
        <w:rPr>
          <w:rFonts w:ascii="Times New Roman" w:hAnsi="Times New Roman" w:cs="Times New Roman"/>
        </w:rPr>
        <w:t>95%</w:t>
      </w:r>
      <w:r w:rsidRPr="00E025C6">
        <w:rPr>
          <w:rFonts w:ascii="Times New Roman" w:hAnsi="Times New Roman" w:cs="Times New Roman"/>
          <w:spacing w:val="-10"/>
        </w:rPr>
        <w:t xml:space="preserve"> </w:t>
      </w:r>
      <w:r w:rsidRPr="00E025C6">
        <w:rPr>
          <w:rFonts w:ascii="Times New Roman" w:hAnsi="Times New Roman" w:cs="Times New Roman"/>
        </w:rPr>
        <w:t>(α=0,05)</w:t>
      </w:r>
      <w:r w:rsidRPr="00E025C6">
        <w:rPr>
          <w:rFonts w:ascii="Times New Roman" w:hAnsi="Times New Roman" w:cs="Times New Roman"/>
          <w:spacing w:val="-12"/>
        </w:rPr>
        <w:t xml:space="preserve"> </w:t>
      </w:r>
      <w:r w:rsidRPr="00E025C6">
        <w:rPr>
          <w:rFonts w:ascii="Times New Roman" w:hAnsi="Times New Roman" w:cs="Times New Roman"/>
        </w:rPr>
        <w:t>pada</w:t>
      </w:r>
      <w:r w:rsidRPr="00E025C6">
        <w:rPr>
          <w:rFonts w:ascii="Times New Roman" w:hAnsi="Times New Roman" w:cs="Times New Roman"/>
          <w:spacing w:val="-5"/>
        </w:rPr>
        <w:t xml:space="preserve"> </w:t>
      </w:r>
      <w:r w:rsidRPr="00E025C6">
        <w:rPr>
          <w:rFonts w:ascii="Times New Roman" w:hAnsi="Times New Roman" w:cs="Times New Roman"/>
          <w:i/>
        </w:rPr>
        <w:t>pretest</w:t>
      </w:r>
      <w:r w:rsidRPr="00E025C6">
        <w:rPr>
          <w:rFonts w:ascii="Times New Roman" w:hAnsi="Times New Roman" w:cs="Times New Roman"/>
          <w:i/>
          <w:spacing w:val="-10"/>
        </w:rPr>
        <w:t xml:space="preserve"> </w:t>
      </w:r>
      <w:r w:rsidRPr="00E025C6">
        <w:rPr>
          <w:rFonts w:ascii="Times New Roman" w:hAnsi="Times New Roman" w:cs="Times New Roman"/>
        </w:rPr>
        <w:t>dan</w:t>
      </w:r>
      <w:r w:rsidRPr="00E025C6">
        <w:rPr>
          <w:rFonts w:ascii="Times New Roman" w:hAnsi="Times New Roman" w:cs="Times New Roman"/>
          <w:spacing w:val="-10"/>
        </w:rPr>
        <w:t xml:space="preserve"> </w:t>
      </w:r>
      <w:r w:rsidRPr="00E025C6">
        <w:rPr>
          <w:rFonts w:ascii="Times New Roman" w:hAnsi="Times New Roman" w:cs="Times New Roman"/>
        </w:rPr>
        <w:t>postst</w:t>
      </w:r>
      <w:r w:rsidRPr="00E025C6">
        <w:rPr>
          <w:rFonts w:ascii="Times New Roman" w:hAnsi="Times New Roman" w:cs="Times New Roman"/>
          <w:spacing w:val="-10"/>
        </w:rPr>
        <w:t xml:space="preserve"> </w:t>
      </w:r>
      <w:r w:rsidRPr="00E025C6">
        <w:rPr>
          <w:rFonts w:ascii="Times New Roman" w:hAnsi="Times New Roman" w:cs="Times New Roman"/>
        </w:rPr>
        <w:t>kelompok</w:t>
      </w:r>
      <w:r w:rsidRPr="00E025C6">
        <w:rPr>
          <w:rFonts w:ascii="Times New Roman" w:hAnsi="Times New Roman" w:cs="Times New Roman"/>
          <w:spacing w:val="-47"/>
        </w:rPr>
        <w:t xml:space="preserve"> </w:t>
      </w:r>
      <w:r w:rsidRPr="00E025C6">
        <w:rPr>
          <w:rFonts w:ascii="Times New Roman" w:hAnsi="Times New Roman" w:cs="Times New Roman"/>
        </w:rPr>
        <w:t>kontrol</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kelompok</w:t>
      </w:r>
      <w:r w:rsidRPr="00E025C6">
        <w:rPr>
          <w:rFonts w:ascii="Times New Roman" w:hAnsi="Times New Roman" w:cs="Times New Roman"/>
          <w:spacing w:val="1"/>
        </w:rPr>
        <w:t xml:space="preserve"> </w:t>
      </w:r>
      <w:r w:rsidRPr="00E025C6">
        <w:rPr>
          <w:rFonts w:ascii="Times New Roman" w:hAnsi="Times New Roman" w:cs="Times New Roman"/>
        </w:rPr>
        <w:t>eksperimen.</w:t>
      </w:r>
      <w:r w:rsidRPr="00E025C6">
        <w:rPr>
          <w:rFonts w:ascii="Times New Roman" w:hAnsi="Times New Roman" w:cs="Times New Roman"/>
          <w:spacing w:val="1"/>
        </w:rPr>
        <w:t xml:space="preserve"> </w:t>
      </w:r>
      <w:r w:rsidRPr="00E025C6">
        <w:rPr>
          <w:rFonts w:ascii="Times New Roman" w:hAnsi="Times New Roman" w:cs="Times New Roman"/>
        </w:rPr>
        <w:t>Berikut</w:t>
      </w:r>
      <w:r w:rsidRPr="00E025C6">
        <w:rPr>
          <w:rFonts w:ascii="Times New Roman" w:hAnsi="Times New Roman" w:cs="Times New Roman"/>
          <w:spacing w:val="1"/>
        </w:rPr>
        <w:t xml:space="preserve"> </w:t>
      </w:r>
      <w:r w:rsidRPr="00E025C6">
        <w:rPr>
          <w:rFonts w:ascii="Times New Roman" w:hAnsi="Times New Roman" w:cs="Times New Roman"/>
        </w:rPr>
        <w:t>adalah</w:t>
      </w:r>
      <w:r w:rsidRPr="00E025C6">
        <w:rPr>
          <w:rFonts w:ascii="Times New Roman" w:hAnsi="Times New Roman" w:cs="Times New Roman"/>
          <w:spacing w:val="1"/>
        </w:rPr>
        <w:t xml:space="preserve"> </w:t>
      </w:r>
      <w:r w:rsidRPr="00E025C6">
        <w:rPr>
          <w:rFonts w:ascii="Times New Roman" w:hAnsi="Times New Roman" w:cs="Times New Roman"/>
        </w:rPr>
        <w:t>perhitungan</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normalitas</w:t>
      </w:r>
      <w:r w:rsidRPr="00E025C6">
        <w:rPr>
          <w:rFonts w:ascii="Times New Roman" w:hAnsi="Times New Roman" w:cs="Times New Roman"/>
          <w:spacing w:val="1"/>
        </w:rPr>
        <w:t xml:space="preserve">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berbantuan SPSS</w:t>
      </w:r>
      <w:r w:rsidRPr="00E025C6">
        <w:rPr>
          <w:rFonts w:ascii="Times New Roman" w:hAnsi="Times New Roman" w:cs="Times New Roman"/>
          <w:spacing w:val="-1"/>
        </w:rPr>
        <w:t xml:space="preserve"> </w:t>
      </w:r>
      <w:r w:rsidRPr="00E025C6">
        <w:rPr>
          <w:rFonts w:ascii="Times New Roman" w:hAnsi="Times New Roman" w:cs="Times New Roman"/>
        </w:rPr>
        <w:t>versi</w:t>
      </w:r>
      <w:r w:rsidRPr="00E025C6">
        <w:rPr>
          <w:rFonts w:ascii="Times New Roman" w:hAnsi="Times New Roman" w:cs="Times New Roman"/>
          <w:spacing w:val="-1"/>
        </w:rPr>
        <w:t xml:space="preserve"> </w:t>
      </w:r>
      <w:r w:rsidRPr="00E025C6">
        <w:rPr>
          <w:rFonts w:ascii="Times New Roman" w:hAnsi="Times New Roman" w:cs="Times New Roman"/>
        </w:rPr>
        <w:t>20.</w:t>
      </w:r>
    </w:p>
    <w:p w:rsidR="00E025C6" w:rsidRPr="00E025C6" w:rsidRDefault="00E025C6" w:rsidP="00E025C6">
      <w:pPr>
        <w:ind w:left="2816" w:right="1119" w:hanging="802"/>
        <w:rPr>
          <w:rFonts w:ascii="Times New Roman" w:hAnsi="Times New Roman" w:cs="Times New Roman"/>
        </w:rPr>
      </w:pPr>
      <w:r w:rsidRPr="00E025C6">
        <w:rPr>
          <w:rFonts w:ascii="Times New Roman" w:hAnsi="Times New Roman" w:cs="Times New Roman"/>
        </w:rPr>
        <w:t>Tabel 4.5 Hasil Uji Normalitas One-Sample Kolmogorov-</w:t>
      </w:r>
      <w:r w:rsidRPr="00E025C6">
        <w:rPr>
          <w:rFonts w:ascii="Times New Roman" w:hAnsi="Times New Roman" w:cs="Times New Roman"/>
          <w:spacing w:val="-42"/>
        </w:rPr>
        <w:t xml:space="preserve"> </w:t>
      </w:r>
      <w:r w:rsidRPr="00E025C6">
        <w:rPr>
          <w:rFonts w:ascii="Times New Roman" w:hAnsi="Times New Roman" w:cs="Times New Roman"/>
        </w:rPr>
        <w:t>Smirnov Test</w:t>
      </w:r>
      <w:r w:rsidRPr="00E025C6">
        <w:rPr>
          <w:rFonts w:ascii="Times New Roman" w:hAnsi="Times New Roman" w:cs="Times New Roman"/>
          <w:spacing w:val="7"/>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Eksperimen</w:t>
      </w:r>
    </w:p>
    <w:tbl>
      <w:tblPr>
        <w:tblW w:w="0" w:type="auto"/>
        <w:tblInd w:w="16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3"/>
        <w:gridCol w:w="1171"/>
        <w:gridCol w:w="836"/>
        <w:gridCol w:w="838"/>
      </w:tblGrid>
      <w:tr w:rsidR="00E025C6" w:rsidRPr="00E025C6" w:rsidTr="00E025C6">
        <w:trPr>
          <w:trHeight w:val="340"/>
        </w:trPr>
        <w:tc>
          <w:tcPr>
            <w:tcW w:w="4828" w:type="dxa"/>
            <w:gridSpan w:val="4"/>
          </w:tcPr>
          <w:p w:rsidR="00E025C6" w:rsidRPr="00E025C6" w:rsidRDefault="00E025C6" w:rsidP="00E025C6">
            <w:pPr>
              <w:pStyle w:val="TableParagraph"/>
              <w:spacing w:before="122" w:line="198" w:lineRule="exact"/>
              <w:ind w:left="1085"/>
              <w:rPr>
                <w:b/>
              </w:rPr>
            </w:pPr>
            <w:r w:rsidRPr="00E025C6">
              <w:rPr>
                <w:b/>
              </w:rPr>
              <w:t>One-Sample</w:t>
            </w:r>
            <w:r w:rsidRPr="00E025C6">
              <w:rPr>
                <w:b/>
                <w:spacing w:val="-3"/>
              </w:rPr>
              <w:t xml:space="preserve"> </w:t>
            </w:r>
            <w:r w:rsidRPr="00E025C6">
              <w:rPr>
                <w:b/>
              </w:rPr>
              <w:t>Kolmogorov-Smirnov</w:t>
            </w:r>
            <w:r w:rsidRPr="00E025C6">
              <w:rPr>
                <w:b/>
                <w:spacing w:val="-3"/>
              </w:rPr>
              <w:t xml:space="preserve"> </w:t>
            </w:r>
            <w:r w:rsidRPr="00E025C6">
              <w:rPr>
                <w:b/>
              </w:rPr>
              <w:t>Test</w:t>
            </w:r>
          </w:p>
        </w:tc>
      </w:tr>
      <w:tr w:rsidR="00E025C6" w:rsidRPr="00E025C6" w:rsidTr="00E025C6">
        <w:trPr>
          <w:trHeight w:val="352"/>
        </w:trPr>
        <w:tc>
          <w:tcPr>
            <w:tcW w:w="3154" w:type="dxa"/>
            <w:gridSpan w:val="2"/>
          </w:tcPr>
          <w:p w:rsidR="00E025C6" w:rsidRPr="00E025C6" w:rsidRDefault="00E025C6" w:rsidP="00E025C6">
            <w:pPr>
              <w:pStyle w:val="TableParagraph"/>
            </w:pPr>
          </w:p>
        </w:tc>
        <w:tc>
          <w:tcPr>
            <w:tcW w:w="836" w:type="dxa"/>
          </w:tcPr>
          <w:p w:rsidR="00E025C6" w:rsidRPr="00E025C6" w:rsidRDefault="00E025C6" w:rsidP="00E025C6">
            <w:pPr>
              <w:pStyle w:val="TableParagraph"/>
              <w:spacing w:before="143" w:line="189" w:lineRule="exact"/>
              <w:ind w:left="170"/>
            </w:pPr>
            <w:r w:rsidRPr="00E025C6">
              <w:t>Pretest</w:t>
            </w:r>
          </w:p>
        </w:tc>
        <w:tc>
          <w:tcPr>
            <w:tcW w:w="838" w:type="dxa"/>
          </w:tcPr>
          <w:p w:rsidR="00E025C6" w:rsidRPr="00E025C6" w:rsidRDefault="00E025C6" w:rsidP="00E025C6">
            <w:pPr>
              <w:pStyle w:val="TableParagraph"/>
              <w:spacing w:before="143" w:line="189" w:lineRule="exact"/>
              <w:ind w:left="139"/>
            </w:pPr>
            <w:r w:rsidRPr="00E025C6">
              <w:t>Posttest</w:t>
            </w:r>
          </w:p>
        </w:tc>
      </w:tr>
      <w:tr w:rsidR="00E025C6" w:rsidRPr="00E025C6" w:rsidTr="00E025C6">
        <w:trPr>
          <w:trHeight w:val="338"/>
        </w:trPr>
        <w:tc>
          <w:tcPr>
            <w:tcW w:w="3154" w:type="dxa"/>
            <w:gridSpan w:val="2"/>
            <w:shd w:val="clear" w:color="auto" w:fill="DFDFDF"/>
          </w:tcPr>
          <w:p w:rsidR="00E025C6" w:rsidRPr="00E025C6" w:rsidRDefault="00E025C6" w:rsidP="00E025C6">
            <w:pPr>
              <w:pStyle w:val="TableParagraph"/>
              <w:spacing w:before="112" w:line="206" w:lineRule="exact"/>
              <w:ind w:left="64"/>
            </w:pPr>
            <w:r w:rsidRPr="00E025C6">
              <w:rPr>
                <w:w w:val="99"/>
              </w:rPr>
              <w:t>N</w:t>
            </w:r>
          </w:p>
        </w:tc>
        <w:tc>
          <w:tcPr>
            <w:tcW w:w="836" w:type="dxa"/>
          </w:tcPr>
          <w:p w:rsidR="00E025C6" w:rsidRPr="00E025C6" w:rsidRDefault="00E025C6" w:rsidP="00E025C6">
            <w:pPr>
              <w:pStyle w:val="TableParagraph"/>
              <w:spacing w:before="112" w:line="206" w:lineRule="exact"/>
              <w:ind w:right="52"/>
              <w:jc w:val="right"/>
            </w:pPr>
            <w:r w:rsidRPr="00E025C6">
              <w:t>16</w:t>
            </w:r>
          </w:p>
        </w:tc>
        <w:tc>
          <w:tcPr>
            <w:tcW w:w="838" w:type="dxa"/>
          </w:tcPr>
          <w:p w:rsidR="00E025C6" w:rsidRPr="00E025C6" w:rsidRDefault="00E025C6" w:rsidP="00E025C6">
            <w:pPr>
              <w:pStyle w:val="TableParagraph"/>
              <w:spacing w:before="112" w:line="206" w:lineRule="exact"/>
              <w:ind w:right="50"/>
              <w:jc w:val="right"/>
            </w:pPr>
            <w:r w:rsidRPr="00E025C6">
              <w:t>16</w:t>
            </w:r>
          </w:p>
        </w:tc>
      </w:tr>
      <w:tr w:rsidR="00E025C6" w:rsidRPr="00E025C6" w:rsidTr="00E025C6">
        <w:trPr>
          <w:trHeight w:val="338"/>
        </w:trPr>
        <w:tc>
          <w:tcPr>
            <w:tcW w:w="1983" w:type="dxa"/>
            <w:vMerge w:val="restart"/>
            <w:shd w:val="clear" w:color="auto" w:fill="DFDFDF"/>
          </w:tcPr>
          <w:p w:rsidR="00E025C6" w:rsidRPr="00E025C6" w:rsidRDefault="00E025C6" w:rsidP="00E025C6">
            <w:pPr>
              <w:pStyle w:val="TableParagraph"/>
              <w:spacing w:before="112"/>
              <w:ind w:left="64"/>
            </w:pPr>
            <w:r w:rsidRPr="00E025C6">
              <w:t>Normal</w:t>
            </w:r>
            <w:r w:rsidRPr="00E025C6">
              <w:rPr>
                <w:spacing w:val="-3"/>
              </w:rPr>
              <w:t xml:space="preserve"> </w:t>
            </w:r>
            <w:r w:rsidRPr="00E025C6">
              <w:t>Parameters</w:t>
            </w:r>
            <w:r w:rsidRPr="00E025C6">
              <w:rPr>
                <w:vertAlign w:val="superscript"/>
              </w:rPr>
              <w:t>a,b</w:t>
            </w:r>
          </w:p>
        </w:tc>
        <w:tc>
          <w:tcPr>
            <w:tcW w:w="1171" w:type="dxa"/>
            <w:shd w:val="clear" w:color="auto" w:fill="DFDFDF"/>
          </w:tcPr>
          <w:p w:rsidR="00E025C6" w:rsidRPr="00E025C6" w:rsidRDefault="00E025C6" w:rsidP="00E025C6">
            <w:pPr>
              <w:pStyle w:val="TableParagraph"/>
              <w:spacing w:before="112" w:line="205" w:lineRule="exact"/>
              <w:ind w:left="65"/>
            </w:pPr>
            <w:r w:rsidRPr="00E025C6">
              <w:t>Mean</w:t>
            </w:r>
          </w:p>
        </w:tc>
        <w:tc>
          <w:tcPr>
            <w:tcW w:w="836" w:type="dxa"/>
          </w:tcPr>
          <w:p w:rsidR="00E025C6" w:rsidRPr="00E025C6" w:rsidRDefault="00E025C6" w:rsidP="00E025C6">
            <w:pPr>
              <w:pStyle w:val="TableParagraph"/>
              <w:spacing w:before="112" w:line="205" w:lineRule="exact"/>
              <w:ind w:right="54"/>
              <w:jc w:val="right"/>
            </w:pPr>
            <w:r w:rsidRPr="00E025C6">
              <w:t>68.19</w:t>
            </w:r>
          </w:p>
        </w:tc>
        <w:tc>
          <w:tcPr>
            <w:tcW w:w="838" w:type="dxa"/>
          </w:tcPr>
          <w:p w:rsidR="00E025C6" w:rsidRPr="00E025C6" w:rsidRDefault="00E025C6" w:rsidP="00E025C6">
            <w:pPr>
              <w:pStyle w:val="TableParagraph"/>
              <w:spacing w:before="112" w:line="205" w:lineRule="exact"/>
              <w:ind w:right="52"/>
              <w:jc w:val="right"/>
            </w:pPr>
            <w:r w:rsidRPr="00E025C6">
              <w:t>87.63</w:t>
            </w:r>
          </w:p>
        </w:tc>
      </w:tr>
      <w:tr w:rsidR="00E025C6" w:rsidRPr="00E025C6" w:rsidTr="00E025C6">
        <w:trPr>
          <w:trHeight w:val="321"/>
        </w:trPr>
        <w:tc>
          <w:tcPr>
            <w:tcW w:w="1983" w:type="dxa"/>
            <w:vMerge/>
            <w:tcBorders>
              <w:top w:val="nil"/>
            </w:tcBorders>
            <w:shd w:val="clear" w:color="auto" w:fill="DFDFDF"/>
          </w:tcPr>
          <w:p w:rsidR="00E025C6" w:rsidRPr="00E025C6" w:rsidRDefault="00E025C6" w:rsidP="00E025C6">
            <w:pPr>
              <w:rPr>
                <w:rFonts w:ascii="Times New Roman" w:hAnsi="Times New Roman" w:cs="Times New Roman"/>
              </w:rPr>
            </w:pPr>
          </w:p>
        </w:tc>
        <w:tc>
          <w:tcPr>
            <w:tcW w:w="1171" w:type="dxa"/>
            <w:shd w:val="clear" w:color="auto" w:fill="DFDFDF"/>
          </w:tcPr>
          <w:p w:rsidR="00E025C6" w:rsidRPr="00E025C6" w:rsidRDefault="00E025C6" w:rsidP="00E025C6">
            <w:pPr>
              <w:pStyle w:val="TableParagraph"/>
              <w:spacing w:before="115" w:line="186" w:lineRule="exact"/>
              <w:ind w:left="65"/>
            </w:pPr>
            <w:r w:rsidRPr="00E025C6">
              <w:t>Std.</w:t>
            </w:r>
            <w:r w:rsidRPr="00E025C6">
              <w:rPr>
                <w:spacing w:val="-2"/>
              </w:rPr>
              <w:t xml:space="preserve"> </w:t>
            </w:r>
            <w:r w:rsidRPr="00E025C6">
              <w:t>Deviation</w:t>
            </w:r>
          </w:p>
        </w:tc>
        <w:tc>
          <w:tcPr>
            <w:tcW w:w="836" w:type="dxa"/>
          </w:tcPr>
          <w:p w:rsidR="00E025C6" w:rsidRPr="00E025C6" w:rsidRDefault="00E025C6" w:rsidP="00E025C6">
            <w:pPr>
              <w:pStyle w:val="TableParagraph"/>
              <w:spacing w:before="115" w:line="186" w:lineRule="exact"/>
              <w:ind w:right="54"/>
              <w:jc w:val="right"/>
            </w:pPr>
            <w:r w:rsidRPr="00E025C6">
              <w:t>6.134</w:t>
            </w:r>
          </w:p>
        </w:tc>
        <w:tc>
          <w:tcPr>
            <w:tcW w:w="838" w:type="dxa"/>
          </w:tcPr>
          <w:p w:rsidR="00E025C6" w:rsidRPr="00E025C6" w:rsidRDefault="00E025C6" w:rsidP="00E025C6">
            <w:pPr>
              <w:pStyle w:val="TableParagraph"/>
              <w:spacing w:before="115" w:line="186" w:lineRule="exact"/>
              <w:ind w:right="52"/>
              <w:jc w:val="right"/>
            </w:pPr>
            <w:r w:rsidRPr="00E025C6">
              <w:t>7.999</w:t>
            </w:r>
          </w:p>
        </w:tc>
      </w:tr>
      <w:tr w:rsidR="00E025C6" w:rsidRPr="00E025C6" w:rsidTr="00E025C6">
        <w:trPr>
          <w:trHeight w:val="338"/>
        </w:trPr>
        <w:tc>
          <w:tcPr>
            <w:tcW w:w="1983" w:type="dxa"/>
            <w:vMerge w:val="restart"/>
            <w:shd w:val="clear" w:color="auto" w:fill="DFDFDF"/>
          </w:tcPr>
          <w:p w:rsidR="00E025C6" w:rsidRPr="00E025C6" w:rsidRDefault="00E025C6" w:rsidP="00E025C6">
            <w:pPr>
              <w:pStyle w:val="TableParagraph"/>
              <w:spacing w:before="112" w:line="369" w:lineRule="auto"/>
              <w:ind w:left="64" w:right="869"/>
            </w:pPr>
            <w:r w:rsidRPr="00E025C6">
              <w:rPr>
                <w:spacing w:val="-1"/>
              </w:rPr>
              <w:lastRenderedPageBreak/>
              <w:t xml:space="preserve">Most </w:t>
            </w:r>
            <w:r w:rsidRPr="00E025C6">
              <w:t>Extreme</w:t>
            </w:r>
            <w:r w:rsidRPr="00E025C6">
              <w:rPr>
                <w:spacing w:val="-42"/>
              </w:rPr>
              <w:t xml:space="preserve"> </w:t>
            </w:r>
            <w:r w:rsidRPr="00E025C6">
              <w:t>Differences</w:t>
            </w:r>
          </w:p>
        </w:tc>
        <w:tc>
          <w:tcPr>
            <w:tcW w:w="1171" w:type="dxa"/>
            <w:shd w:val="clear" w:color="auto" w:fill="DFDFDF"/>
          </w:tcPr>
          <w:p w:rsidR="00E025C6" w:rsidRPr="00E025C6" w:rsidRDefault="00E025C6" w:rsidP="00E025C6">
            <w:pPr>
              <w:pStyle w:val="TableParagraph"/>
              <w:spacing w:before="112" w:line="205" w:lineRule="exact"/>
              <w:ind w:left="65"/>
            </w:pPr>
            <w:r w:rsidRPr="00E025C6">
              <w:t>Absolute</w:t>
            </w:r>
          </w:p>
        </w:tc>
        <w:tc>
          <w:tcPr>
            <w:tcW w:w="836" w:type="dxa"/>
          </w:tcPr>
          <w:p w:rsidR="00E025C6" w:rsidRPr="00E025C6" w:rsidRDefault="00E025C6" w:rsidP="00E025C6">
            <w:pPr>
              <w:pStyle w:val="TableParagraph"/>
              <w:spacing w:before="112" w:line="205" w:lineRule="exact"/>
              <w:ind w:right="54"/>
              <w:jc w:val="right"/>
            </w:pPr>
            <w:r w:rsidRPr="00E025C6">
              <w:t>.198</w:t>
            </w:r>
          </w:p>
        </w:tc>
        <w:tc>
          <w:tcPr>
            <w:tcW w:w="838" w:type="dxa"/>
          </w:tcPr>
          <w:p w:rsidR="00E025C6" w:rsidRPr="00E025C6" w:rsidRDefault="00E025C6" w:rsidP="00E025C6">
            <w:pPr>
              <w:pStyle w:val="TableParagraph"/>
              <w:spacing w:before="112" w:line="205" w:lineRule="exact"/>
              <w:ind w:right="52"/>
              <w:jc w:val="right"/>
            </w:pPr>
            <w:r w:rsidRPr="00E025C6">
              <w:t>.197</w:t>
            </w:r>
          </w:p>
        </w:tc>
      </w:tr>
      <w:tr w:rsidR="00E025C6" w:rsidRPr="00E025C6" w:rsidTr="00E025C6">
        <w:trPr>
          <w:trHeight w:val="321"/>
        </w:trPr>
        <w:tc>
          <w:tcPr>
            <w:tcW w:w="1983" w:type="dxa"/>
            <w:vMerge/>
            <w:tcBorders>
              <w:top w:val="nil"/>
            </w:tcBorders>
            <w:shd w:val="clear" w:color="auto" w:fill="DFDFDF"/>
          </w:tcPr>
          <w:p w:rsidR="00E025C6" w:rsidRPr="00E025C6" w:rsidRDefault="00E025C6" w:rsidP="00E025C6">
            <w:pPr>
              <w:rPr>
                <w:rFonts w:ascii="Times New Roman" w:hAnsi="Times New Roman" w:cs="Times New Roman"/>
              </w:rPr>
            </w:pPr>
          </w:p>
        </w:tc>
        <w:tc>
          <w:tcPr>
            <w:tcW w:w="1171" w:type="dxa"/>
            <w:shd w:val="clear" w:color="auto" w:fill="DFDFDF"/>
          </w:tcPr>
          <w:p w:rsidR="00E025C6" w:rsidRPr="00E025C6" w:rsidRDefault="00E025C6" w:rsidP="00E025C6">
            <w:pPr>
              <w:pStyle w:val="TableParagraph"/>
              <w:spacing w:before="112" w:line="189" w:lineRule="exact"/>
              <w:ind w:left="65"/>
            </w:pPr>
            <w:r w:rsidRPr="00E025C6">
              <w:t>Positive</w:t>
            </w:r>
          </w:p>
        </w:tc>
        <w:tc>
          <w:tcPr>
            <w:tcW w:w="836" w:type="dxa"/>
          </w:tcPr>
          <w:p w:rsidR="00E025C6" w:rsidRPr="00E025C6" w:rsidRDefault="00E025C6" w:rsidP="00E025C6">
            <w:pPr>
              <w:pStyle w:val="TableParagraph"/>
              <w:spacing w:before="112" w:line="189" w:lineRule="exact"/>
              <w:ind w:right="54"/>
              <w:jc w:val="right"/>
            </w:pPr>
            <w:r w:rsidRPr="00E025C6">
              <w:t>.198</w:t>
            </w:r>
          </w:p>
        </w:tc>
        <w:tc>
          <w:tcPr>
            <w:tcW w:w="838" w:type="dxa"/>
          </w:tcPr>
          <w:p w:rsidR="00E025C6" w:rsidRPr="00E025C6" w:rsidRDefault="00E025C6" w:rsidP="00E025C6">
            <w:pPr>
              <w:pStyle w:val="TableParagraph"/>
              <w:spacing w:before="112" w:line="189" w:lineRule="exact"/>
              <w:ind w:right="52"/>
              <w:jc w:val="right"/>
            </w:pPr>
            <w:r w:rsidRPr="00E025C6">
              <w:t>.197</w:t>
            </w:r>
          </w:p>
        </w:tc>
      </w:tr>
      <w:tr w:rsidR="00E025C6" w:rsidRPr="00E025C6" w:rsidTr="00E025C6">
        <w:trPr>
          <w:trHeight w:val="318"/>
        </w:trPr>
        <w:tc>
          <w:tcPr>
            <w:tcW w:w="1983" w:type="dxa"/>
            <w:vMerge/>
            <w:tcBorders>
              <w:top w:val="nil"/>
            </w:tcBorders>
            <w:shd w:val="clear" w:color="auto" w:fill="DFDFDF"/>
          </w:tcPr>
          <w:p w:rsidR="00E025C6" w:rsidRPr="00E025C6" w:rsidRDefault="00E025C6" w:rsidP="00E025C6">
            <w:pPr>
              <w:rPr>
                <w:rFonts w:ascii="Times New Roman" w:hAnsi="Times New Roman" w:cs="Times New Roman"/>
              </w:rPr>
            </w:pPr>
          </w:p>
        </w:tc>
        <w:tc>
          <w:tcPr>
            <w:tcW w:w="1171" w:type="dxa"/>
            <w:shd w:val="clear" w:color="auto" w:fill="DFDFDF"/>
          </w:tcPr>
          <w:p w:rsidR="00E025C6" w:rsidRPr="00E025C6" w:rsidRDefault="00E025C6" w:rsidP="00E025C6">
            <w:pPr>
              <w:pStyle w:val="TableParagraph"/>
              <w:spacing w:before="112" w:line="186" w:lineRule="exact"/>
              <w:ind w:left="65"/>
            </w:pPr>
            <w:r w:rsidRPr="00E025C6">
              <w:t>Negative</w:t>
            </w:r>
          </w:p>
        </w:tc>
        <w:tc>
          <w:tcPr>
            <w:tcW w:w="836" w:type="dxa"/>
          </w:tcPr>
          <w:p w:rsidR="00E025C6" w:rsidRPr="00E025C6" w:rsidRDefault="00E025C6" w:rsidP="00E025C6">
            <w:pPr>
              <w:pStyle w:val="TableParagraph"/>
              <w:spacing w:before="112" w:line="186" w:lineRule="exact"/>
              <w:ind w:right="54"/>
              <w:jc w:val="right"/>
            </w:pPr>
            <w:r w:rsidRPr="00E025C6">
              <w:t>-.114</w:t>
            </w:r>
          </w:p>
        </w:tc>
        <w:tc>
          <w:tcPr>
            <w:tcW w:w="838" w:type="dxa"/>
          </w:tcPr>
          <w:p w:rsidR="00E025C6" w:rsidRPr="00E025C6" w:rsidRDefault="00E025C6" w:rsidP="00E025C6">
            <w:pPr>
              <w:pStyle w:val="TableParagraph"/>
              <w:spacing w:before="112" w:line="186" w:lineRule="exact"/>
              <w:ind w:right="52"/>
              <w:jc w:val="right"/>
            </w:pPr>
            <w:r w:rsidRPr="00E025C6">
              <w:t>-.162</w:t>
            </w:r>
          </w:p>
        </w:tc>
      </w:tr>
      <w:tr w:rsidR="00E025C6" w:rsidRPr="00E025C6" w:rsidTr="00E025C6">
        <w:trPr>
          <w:trHeight w:val="340"/>
        </w:trPr>
        <w:tc>
          <w:tcPr>
            <w:tcW w:w="3154" w:type="dxa"/>
            <w:gridSpan w:val="2"/>
            <w:shd w:val="clear" w:color="auto" w:fill="DFDFDF"/>
          </w:tcPr>
          <w:p w:rsidR="00E025C6" w:rsidRPr="00E025C6" w:rsidRDefault="00E025C6" w:rsidP="00E025C6">
            <w:pPr>
              <w:pStyle w:val="TableParagraph"/>
              <w:spacing w:before="112"/>
              <w:ind w:left="64"/>
            </w:pPr>
            <w:r w:rsidRPr="00E025C6">
              <w:t>Test</w:t>
            </w:r>
            <w:r w:rsidRPr="00E025C6">
              <w:rPr>
                <w:spacing w:val="-1"/>
              </w:rPr>
              <w:t xml:space="preserve"> </w:t>
            </w:r>
            <w:r w:rsidRPr="00E025C6">
              <w:t>Statistic</w:t>
            </w:r>
          </w:p>
        </w:tc>
        <w:tc>
          <w:tcPr>
            <w:tcW w:w="836" w:type="dxa"/>
          </w:tcPr>
          <w:p w:rsidR="00E025C6" w:rsidRPr="00E025C6" w:rsidRDefault="00E025C6" w:rsidP="00E025C6">
            <w:pPr>
              <w:pStyle w:val="TableParagraph"/>
              <w:spacing w:before="112"/>
              <w:ind w:right="54"/>
              <w:jc w:val="right"/>
            </w:pPr>
            <w:r w:rsidRPr="00E025C6">
              <w:t>.198</w:t>
            </w:r>
          </w:p>
        </w:tc>
        <w:tc>
          <w:tcPr>
            <w:tcW w:w="838" w:type="dxa"/>
          </w:tcPr>
          <w:p w:rsidR="00E025C6" w:rsidRPr="00E025C6" w:rsidRDefault="00E025C6" w:rsidP="00E025C6">
            <w:pPr>
              <w:pStyle w:val="TableParagraph"/>
              <w:spacing w:before="112"/>
              <w:ind w:right="52"/>
              <w:jc w:val="right"/>
            </w:pPr>
            <w:r w:rsidRPr="00E025C6">
              <w:t>.197</w:t>
            </w:r>
          </w:p>
        </w:tc>
      </w:tr>
      <w:tr w:rsidR="00E025C6" w:rsidRPr="00E025C6" w:rsidTr="00E025C6">
        <w:trPr>
          <w:trHeight w:val="352"/>
        </w:trPr>
        <w:tc>
          <w:tcPr>
            <w:tcW w:w="3154" w:type="dxa"/>
            <w:gridSpan w:val="2"/>
            <w:shd w:val="clear" w:color="auto" w:fill="DFDFDF"/>
          </w:tcPr>
          <w:p w:rsidR="00E025C6" w:rsidRPr="00E025C6" w:rsidRDefault="00E025C6" w:rsidP="00E025C6">
            <w:pPr>
              <w:pStyle w:val="TableParagraph"/>
              <w:spacing w:before="113"/>
              <w:ind w:left="64"/>
            </w:pPr>
            <w:r w:rsidRPr="00E025C6">
              <w:t>Asymp.</w:t>
            </w:r>
            <w:r w:rsidRPr="00E025C6">
              <w:rPr>
                <w:spacing w:val="-1"/>
              </w:rPr>
              <w:t xml:space="preserve"> </w:t>
            </w:r>
            <w:r w:rsidRPr="00E025C6">
              <w:t>Sig. (2-tailed)</w:t>
            </w:r>
          </w:p>
        </w:tc>
        <w:tc>
          <w:tcPr>
            <w:tcW w:w="836" w:type="dxa"/>
          </w:tcPr>
          <w:p w:rsidR="00E025C6" w:rsidRPr="00E025C6" w:rsidRDefault="00E025C6" w:rsidP="00E025C6">
            <w:pPr>
              <w:pStyle w:val="TableParagraph"/>
              <w:spacing w:before="113"/>
              <w:ind w:right="52"/>
              <w:jc w:val="right"/>
            </w:pPr>
            <w:r w:rsidRPr="00E025C6">
              <w:t>.093</w:t>
            </w:r>
            <w:r w:rsidRPr="00E025C6">
              <w:rPr>
                <w:vertAlign w:val="superscript"/>
              </w:rPr>
              <w:t>c</w:t>
            </w:r>
          </w:p>
        </w:tc>
        <w:tc>
          <w:tcPr>
            <w:tcW w:w="838" w:type="dxa"/>
          </w:tcPr>
          <w:p w:rsidR="00E025C6" w:rsidRPr="00E025C6" w:rsidRDefault="00E025C6" w:rsidP="00E025C6">
            <w:pPr>
              <w:pStyle w:val="TableParagraph"/>
              <w:spacing w:before="113"/>
              <w:ind w:right="50"/>
              <w:jc w:val="right"/>
            </w:pPr>
            <w:r w:rsidRPr="00E025C6">
              <w:t>.099</w:t>
            </w:r>
            <w:r w:rsidRPr="00E025C6">
              <w:rPr>
                <w:vertAlign w:val="superscript"/>
              </w:rPr>
              <w:t>c</w:t>
            </w:r>
          </w:p>
        </w:tc>
      </w:tr>
      <w:tr w:rsidR="00E025C6" w:rsidRPr="00E025C6" w:rsidTr="00E025C6">
        <w:trPr>
          <w:trHeight w:val="338"/>
        </w:trPr>
        <w:tc>
          <w:tcPr>
            <w:tcW w:w="4828" w:type="dxa"/>
            <w:gridSpan w:val="4"/>
          </w:tcPr>
          <w:p w:rsidR="00E025C6" w:rsidRPr="00E025C6" w:rsidRDefault="00E025C6" w:rsidP="00E025C6">
            <w:pPr>
              <w:pStyle w:val="TableParagraph"/>
              <w:spacing w:before="112" w:line="205" w:lineRule="exact"/>
              <w:ind w:left="64"/>
            </w:pPr>
            <w:r w:rsidRPr="00E025C6">
              <w:t>a.</w:t>
            </w:r>
            <w:r w:rsidRPr="00E025C6">
              <w:rPr>
                <w:spacing w:val="-1"/>
              </w:rPr>
              <w:t xml:space="preserve"> </w:t>
            </w:r>
            <w:r w:rsidRPr="00E025C6">
              <w:t>Test</w:t>
            </w:r>
            <w:r w:rsidRPr="00E025C6">
              <w:rPr>
                <w:spacing w:val="-1"/>
              </w:rPr>
              <w:t xml:space="preserve"> </w:t>
            </w:r>
            <w:r w:rsidRPr="00E025C6">
              <w:t>distribution</w:t>
            </w:r>
            <w:r w:rsidRPr="00E025C6">
              <w:rPr>
                <w:spacing w:val="-2"/>
              </w:rPr>
              <w:t xml:space="preserve"> </w:t>
            </w:r>
            <w:r w:rsidRPr="00E025C6">
              <w:t>is</w:t>
            </w:r>
            <w:r w:rsidRPr="00E025C6">
              <w:rPr>
                <w:spacing w:val="1"/>
              </w:rPr>
              <w:t xml:space="preserve"> </w:t>
            </w:r>
            <w:r w:rsidRPr="00E025C6">
              <w:t>Normal.</w:t>
            </w:r>
          </w:p>
        </w:tc>
      </w:tr>
      <w:tr w:rsidR="00E025C6" w:rsidRPr="00E025C6" w:rsidTr="00E025C6">
        <w:trPr>
          <w:trHeight w:val="337"/>
        </w:trPr>
        <w:tc>
          <w:tcPr>
            <w:tcW w:w="4828" w:type="dxa"/>
            <w:gridSpan w:val="4"/>
          </w:tcPr>
          <w:p w:rsidR="00E025C6" w:rsidRPr="00E025C6" w:rsidRDefault="00E025C6" w:rsidP="00E025C6">
            <w:pPr>
              <w:pStyle w:val="TableParagraph"/>
              <w:spacing w:before="112" w:line="205" w:lineRule="exact"/>
              <w:ind w:left="64"/>
            </w:pPr>
            <w:r w:rsidRPr="00E025C6">
              <w:t>b. Calculated</w:t>
            </w:r>
            <w:r w:rsidRPr="00E025C6">
              <w:rPr>
                <w:spacing w:val="-1"/>
              </w:rPr>
              <w:t xml:space="preserve"> </w:t>
            </w:r>
            <w:r w:rsidRPr="00E025C6">
              <w:t>from</w:t>
            </w:r>
            <w:r w:rsidRPr="00E025C6">
              <w:rPr>
                <w:spacing w:val="-1"/>
              </w:rPr>
              <w:t xml:space="preserve"> </w:t>
            </w:r>
            <w:r w:rsidRPr="00E025C6">
              <w:t>data.</w:t>
            </w:r>
          </w:p>
        </w:tc>
      </w:tr>
      <w:tr w:rsidR="00E025C6" w:rsidRPr="00E025C6" w:rsidTr="00E025C6">
        <w:trPr>
          <w:trHeight w:val="352"/>
        </w:trPr>
        <w:tc>
          <w:tcPr>
            <w:tcW w:w="4828" w:type="dxa"/>
            <w:gridSpan w:val="4"/>
          </w:tcPr>
          <w:p w:rsidR="00E025C6" w:rsidRPr="00E025C6" w:rsidRDefault="00E025C6" w:rsidP="00E025C6">
            <w:pPr>
              <w:pStyle w:val="TableParagraph"/>
              <w:spacing w:before="115"/>
              <w:ind w:left="64"/>
            </w:pPr>
            <w:r w:rsidRPr="00E025C6">
              <w:t>c.</w:t>
            </w:r>
            <w:r w:rsidRPr="00E025C6">
              <w:rPr>
                <w:spacing w:val="-2"/>
              </w:rPr>
              <w:t xml:space="preserve"> </w:t>
            </w:r>
            <w:r w:rsidRPr="00E025C6">
              <w:t>Lilliefors</w:t>
            </w:r>
            <w:r w:rsidRPr="00E025C6">
              <w:rPr>
                <w:spacing w:val="-4"/>
              </w:rPr>
              <w:t xml:space="preserve"> </w:t>
            </w:r>
            <w:r w:rsidRPr="00E025C6">
              <w:t>Significance</w:t>
            </w:r>
            <w:r w:rsidRPr="00E025C6">
              <w:rPr>
                <w:spacing w:val="-2"/>
              </w:rPr>
              <w:t xml:space="preserve"> </w:t>
            </w:r>
            <w:r w:rsidRPr="00E025C6">
              <w:t>Correction.</w:t>
            </w:r>
          </w:p>
        </w:tc>
      </w:tr>
    </w:tbl>
    <w:p w:rsidR="00E025C6" w:rsidRPr="00E025C6" w:rsidRDefault="00E025C6" w:rsidP="00E025C6">
      <w:pPr>
        <w:pStyle w:val="BodyText"/>
        <w:spacing w:before="11"/>
        <w:rPr>
          <w:rFonts w:ascii="Times New Roman" w:hAnsi="Times New Roman" w:cs="Times New Roman"/>
        </w:rPr>
      </w:pPr>
    </w:p>
    <w:p w:rsidR="00E025C6" w:rsidRPr="00E025C6" w:rsidRDefault="00E025C6" w:rsidP="00E025C6">
      <w:pPr>
        <w:pStyle w:val="BodyText"/>
        <w:ind w:left="2312"/>
        <w:rPr>
          <w:rFonts w:ascii="Times New Roman" w:hAnsi="Times New Roman" w:cs="Times New Roman"/>
        </w:rPr>
      </w:pPr>
      <w:r w:rsidRPr="00E025C6">
        <w:rPr>
          <w:rFonts w:ascii="Times New Roman" w:hAnsi="Times New Roman" w:cs="Times New Roman"/>
        </w:rPr>
        <w:t>Tabel</w:t>
      </w:r>
      <w:r w:rsidRPr="00E025C6">
        <w:rPr>
          <w:rFonts w:ascii="Times New Roman" w:hAnsi="Times New Roman" w:cs="Times New Roman"/>
          <w:spacing w:val="-2"/>
        </w:rPr>
        <w:t xml:space="preserve"> </w:t>
      </w:r>
      <w:r w:rsidRPr="00E025C6">
        <w:rPr>
          <w:rFonts w:ascii="Times New Roman" w:hAnsi="Times New Roman" w:cs="Times New Roman"/>
        </w:rPr>
        <w:t>4.6</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3"/>
        </w:rPr>
        <w:t xml:space="preserve"> </w:t>
      </w:r>
      <w:r w:rsidRPr="00E025C6">
        <w:rPr>
          <w:rFonts w:ascii="Times New Roman" w:hAnsi="Times New Roman" w:cs="Times New Roman"/>
        </w:rPr>
        <w:t>Uji</w:t>
      </w:r>
      <w:r w:rsidRPr="00E025C6">
        <w:rPr>
          <w:rFonts w:ascii="Times New Roman" w:hAnsi="Times New Roman" w:cs="Times New Roman"/>
          <w:spacing w:val="-2"/>
        </w:rPr>
        <w:t xml:space="preserve"> </w:t>
      </w:r>
      <w:r w:rsidRPr="00E025C6">
        <w:rPr>
          <w:rFonts w:ascii="Times New Roman" w:hAnsi="Times New Roman" w:cs="Times New Roman"/>
        </w:rPr>
        <w:t>Normalitas</w:t>
      </w:r>
      <w:r w:rsidRPr="00E025C6">
        <w:rPr>
          <w:rFonts w:ascii="Times New Roman" w:hAnsi="Times New Roman" w:cs="Times New Roman"/>
          <w:spacing w:val="-2"/>
        </w:rPr>
        <w:t xml:space="preserve"> </w:t>
      </w:r>
      <w:r w:rsidRPr="00E025C6">
        <w:rPr>
          <w:rFonts w:ascii="Times New Roman" w:hAnsi="Times New Roman" w:cs="Times New Roman"/>
        </w:rPr>
        <w:t>Data</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dan</w:t>
      </w:r>
    </w:p>
    <w:p w:rsidR="00E025C6" w:rsidRPr="00E025C6" w:rsidRDefault="00E025C6" w:rsidP="00E025C6">
      <w:pPr>
        <w:ind w:left="2986"/>
        <w:rPr>
          <w:rFonts w:ascii="Times New Roman" w:hAnsi="Times New Roman" w:cs="Times New Roman"/>
        </w:rPr>
      </w:pPr>
      <w:r w:rsidRPr="00E025C6">
        <w:rPr>
          <w:rFonts w:ascii="Times New Roman" w:hAnsi="Times New Roman" w:cs="Times New Roman"/>
          <w:i/>
        </w:rPr>
        <w:t>Posttest</w:t>
      </w:r>
      <w:r w:rsidRPr="00E025C6">
        <w:rPr>
          <w:rFonts w:ascii="Times New Roman" w:hAnsi="Times New Roman" w:cs="Times New Roman"/>
          <w:i/>
          <w:spacing w:val="-2"/>
        </w:rPr>
        <w:t xml:space="preserve"> </w:t>
      </w:r>
      <w:r w:rsidRPr="00E025C6">
        <w:rPr>
          <w:rFonts w:ascii="Times New Roman" w:hAnsi="Times New Roman" w:cs="Times New Roman"/>
        </w:rPr>
        <w:t>Kelas</w:t>
      </w:r>
      <w:r w:rsidRPr="00E025C6">
        <w:rPr>
          <w:rFonts w:ascii="Times New Roman" w:hAnsi="Times New Roman" w:cs="Times New Roman"/>
          <w:spacing w:val="-3"/>
        </w:rPr>
        <w:t xml:space="preserve"> </w:t>
      </w:r>
      <w:r w:rsidRPr="00E025C6">
        <w:rPr>
          <w:rFonts w:ascii="Times New Roman" w:hAnsi="Times New Roman" w:cs="Times New Roman"/>
        </w:rPr>
        <w:t>Eksperimen</w:t>
      </w:r>
    </w:p>
    <w:tbl>
      <w:tblPr>
        <w:tblW w:w="0" w:type="auto"/>
        <w:tblInd w:w="2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02"/>
        <w:gridCol w:w="1030"/>
        <w:gridCol w:w="881"/>
        <w:gridCol w:w="1272"/>
      </w:tblGrid>
      <w:tr w:rsidR="00E025C6" w:rsidRPr="00E025C6" w:rsidTr="00E025C6">
        <w:trPr>
          <w:trHeight w:val="290"/>
        </w:trPr>
        <w:tc>
          <w:tcPr>
            <w:tcW w:w="1102" w:type="dxa"/>
            <w:vMerge w:val="restart"/>
          </w:tcPr>
          <w:p w:rsidR="00E025C6" w:rsidRPr="00E025C6" w:rsidRDefault="00E025C6" w:rsidP="00E025C6">
            <w:pPr>
              <w:pStyle w:val="TableParagraph"/>
              <w:spacing w:before="152"/>
              <w:ind w:left="359"/>
            </w:pPr>
            <w:r w:rsidRPr="00E025C6">
              <w:t>Data</w:t>
            </w:r>
          </w:p>
        </w:tc>
        <w:tc>
          <w:tcPr>
            <w:tcW w:w="1911" w:type="dxa"/>
            <w:gridSpan w:val="2"/>
            <w:tcBorders>
              <w:right w:val="single" w:sz="6" w:space="0" w:color="000000"/>
            </w:tcBorders>
          </w:tcPr>
          <w:p w:rsidR="00E025C6" w:rsidRPr="00E025C6" w:rsidRDefault="00E025C6" w:rsidP="00E025C6">
            <w:pPr>
              <w:pStyle w:val="TableParagraph"/>
              <w:spacing w:before="1"/>
              <w:ind w:left="223"/>
            </w:pPr>
            <w:r w:rsidRPr="00E025C6">
              <w:t>Kelas</w:t>
            </w:r>
            <w:r w:rsidRPr="00E025C6">
              <w:rPr>
                <w:spacing w:val="-3"/>
              </w:rPr>
              <w:t xml:space="preserve"> </w:t>
            </w:r>
            <w:r w:rsidRPr="00E025C6">
              <w:t>Eksperimen</w:t>
            </w:r>
          </w:p>
        </w:tc>
        <w:tc>
          <w:tcPr>
            <w:tcW w:w="1272" w:type="dxa"/>
            <w:vMerge w:val="restart"/>
            <w:tcBorders>
              <w:left w:val="single" w:sz="6" w:space="0" w:color="000000"/>
            </w:tcBorders>
          </w:tcPr>
          <w:p w:rsidR="00E025C6" w:rsidRPr="00E025C6" w:rsidRDefault="00E025C6" w:rsidP="00E025C6">
            <w:pPr>
              <w:pStyle w:val="TableParagraph"/>
              <w:spacing w:before="152"/>
              <w:ind w:left="170"/>
            </w:pPr>
            <w:r w:rsidRPr="00E025C6">
              <w:t>Keterangan</w:t>
            </w:r>
          </w:p>
        </w:tc>
      </w:tr>
      <w:tr w:rsidR="00E025C6" w:rsidRPr="00E025C6" w:rsidTr="00E025C6">
        <w:trPr>
          <w:trHeight w:val="263"/>
        </w:trPr>
        <w:tc>
          <w:tcPr>
            <w:tcW w:w="1102" w:type="dxa"/>
            <w:vMerge/>
            <w:tcBorders>
              <w:top w:val="nil"/>
            </w:tcBorders>
          </w:tcPr>
          <w:p w:rsidR="00E025C6" w:rsidRPr="00E025C6" w:rsidRDefault="00E025C6" w:rsidP="00E025C6">
            <w:pPr>
              <w:rPr>
                <w:rFonts w:ascii="Times New Roman" w:hAnsi="Times New Roman" w:cs="Times New Roman"/>
              </w:rPr>
            </w:pPr>
          </w:p>
        </w:tc>
        <w:tc>
          <w:tcPr>
            <w:tcW w:w="1030" w:type="dxa"/>
          </w:tcPr>
          <w:p w:rsidR="00E025C6" w:rsidRPr="00E025C6" w:rsidRDefault="00E025C6" w:rsidP="00E025C6">
            <w:pPr>
              <w:pStyle w:val="TableParagraph"/>
              <w:ind w:left="208" w:right="204"/>
              <w:jc w:val="center"/>
              <w:rPr>
                <w:i/>
              </w:rPr>
            </w:pPr>
            <w:r w:rsidRPr="00E025C6">
              <w:rPr>
                <w:i/>
              </w:rPr>
              <w:t>Pretest</w:t>
            </w:r>
          </w:p>
        </w:tc>
        <w:tc>
          <w:tcPr>
            <w:tcW w:w="881" w:type="dxa"/>
            <w:tcBorders>
              <w:right w:val="single" w:sz="6" w:space="0" w:color="000000"/>
            </w:tcBorders>
          </w:tcPr>
          <w:p w:rsidR="00E025C6" w:rsidRPr="00E025C6" w:rsidRDefault="00E025C6" w:rsidP="00E025C6">
            <w:pPr>
              <w:pStyle w:val="TableParagraph"/>
              <w:ind w:left="98" w:right="97"/>
              <w:jc w:val="center"/>
              <w:rPr>
                <w:i/>
              </w:rPr>
            </w:pPr>
            <w:r w:rsidRPr="00E025C6">
              <w:rPr>
                <w:i/>
              </w:rPr>
              <w:t>Posttest</w:t>
            </w:r>
          </w:p>
        </w:tc>
        <w:tc>
          <w:tcPr>
            <w:tcW w:w="1272" w:type="dxa"/>
            <w:vMerge/>
            <w:tcBorders>
              <w:top w:val="nil"/>
              <w:left w:val="single" w:sz="6" w:space="0" w:color="000000"/>
            </w:tcBorders>
          </w:tcPr>
          <w:p w:rsidR="00E025C6" w:rsidRPr="00E025C6" w:rsidRDefault="00E025C6" w:rsidP="00E025C6">
            <w:pPr>
              <w:rPr>
                <w:rFonts w:ascii="Times New Roman" w:hAnsi="Times New Roman" w:cs="Times New Roman"/>
              </w:rPr>
            </w:pPr>
          </w:p>
        </w:tc>
      </w:tr>
      <w:tr w:rsidR="00E025C6" w:rsidRPr="00E025C6" w:rsidTr="00E025C6">
        <w:trPr>
          <w:trHeight w:val="290"/>
        </w:trPr>
        <w:tc>
          <w:tcPr>
            <w:tcW w:w="1102" w:type="dxa"/>
          </w:tcPr>
          <w:p w:rsidR="00E025C6" w:rsidRPr="00E025C6" w:rsidRDefault="00E025C6" w:rsidP="00E025C6">
            <w:pPr>
              <w:pStyle w:val="TableParagraph"/>
              <w:ind w:left="1"/>
              <w:jc w:val="center"/>
            </w:pPr>
            <w:r w:rsidRPr="00E025C6">
              <w:rPr>
                <w:w w:val="99"/>
              </w:rPr>
              <w:t>N</w:t>
            </w:r>
          </w:p>
        </w:tc>
        <w:tc>
          <w:tcPr>
            <w:tcW w:w="1030" w:type="dxa"/>
          </w:tcPr>
          <w:p w:rsidR="00E025C6" w:rsidRPr="00E025C6" w:rsidRDefault="00E025C6" w:rsidP="00E025C6">
            <w:pPr>
              <w:pStyle w:val="TableParagraph"/>
              <w:ind w:left="208" w:right="197"/>
              <w:jc w:val="center"/>
            </w:pPr>
            <w:r w:rsidRPr="00E025C6">
              <w:t>16</w:t>
            </w:r>
          </w:p>
        </w:tc>
        <w:tc>
          <w:tcPr>
            <w:tcW w:w="881" w:type="dxa"/>
            <w:tcBorders>
              <w:right w:val="single" w:sz="6" w:space="0" w:color="000000"/>
            </w:tcBorders>
          </w:tcPr>
          <w:p w:rsidR="00E025C6" w:rsidRPr="00E025C6" w:rsidRDefault="00E025C6" w:rsidP="00E025C6">
            <w:pPr>
              <w:pStyle w:val="TableParagraph"/>
              <w:ind w:left="98" w:right="90"/>
              <w:jc w:val="center"/>
            </w:pPr>
            <w:r w:rsidRPr="00E025C6">
              <w:t>16</w:t>
            </w:r>
          </w:p>
        </w:tc>
        <w:tc>
          <w:tcPr>
            <w:tcW w:w="1272" w:type="dxa"/>
            <w:vMerge w:val="restart"/>
            <w:tcBorders>
              <w:left w:val="single" w:sz="6" w:space="0" w:color="000000"/>
            </w:tcBorders>
          </w:tcPr>
          <w:p w:rsidR="00E025C6" w:rsidRPr="00E025C6" w:rsidRDefault="00E025C6" w:rsidP="00E025C6">
            <w:pPr>
              <w:pStyle w:val="TableParagraph"/>
              <w:spacing w:before="50" w:line="276" w:lineRule="auto"/>
              <w:ind w:left="129" w:right="128"/>
              <w:jc w:val="center"/>
            </w:pPr>
            <w:r w:rsidRPr="00E025C6">
              <w:t>Data</w:t>
            </w:r>
            <w:r w:rsidRPr="00E025C6">
              <w:rPr>
                <w:spacing w:val="1"/>
              </w:rPr>
              <w:t xml:space="preserve"> </w:t>
            </w:r>
            <w:r w:rsidRPr="00E025C6">
              <w:t>berdistribusi</w:t>
            </w:r>
            <w:r w:rsidRPr="00E025C6">
              <w:rPr>
                <w:spacing w:val="-48"/>
              </w:rPr>
              <w:t xml:space="preserve"> </w:t>
            </w:r>
            <w:r w:rsidRPr="00E025C6">
              <w:t>Normal</w:t>
            </w:r>
          </w:p>
        </w:tc>
      </w:tr>
      <w:tr w:rsidR="00E025C6" w:rsidRPr="00E025C6" w:rsidTr="00E025C6">
        <w:trPr>
          <w:trHeight w:val="290"/>
        </w:trPr>
        <w:tc>
          <w:tcPr>
            <w:tcW w:w="1102" w:type="dxa"/>
          </w:tcPr>
          <w:p w:rsidR="00E025C6" w:rsidRPr="00E025C6" w:rsidRDefault="00E025C6" w:rsidP="00E025C6">
            <w:pPr>
              <w:pStyle w:val="TableParagraph"/>
              <w:spacing w:line="234" w:lineRule="exact"/>
              <w:ind w:left="288" w:right="286"/>
              <w:jc w:val="center"/>
            </w:pPr>
            <w:r w:rsidRPr="00E025C6">
              <w:rPr>
                <w:position w:val="2"/>
              </w:rPr>
              <w:t>X</w:t>
            </w:r>
            <w:r w:rsidRPr="00E025C6">
              <w:t>hitung</w:t>
            </w:r>
          </w:p>
        </w:tc>
        <w:tc>
          <w:tcPr>
            <w:tcW w:w="1030" w:type="dxa"/>
          </w:tcPr>
          <w:p w:rsidR="00E025C6" w:rsidRPr="00E025C6" w:rsidRDefault="00E025C6" w:rsidP="00E025C6">
            <w:pPr>
              <w:pStyle w:val="TableParagraph"/>
              <w:ind w:left="208" w:right="201"/>
              <w:jc w:val="center"/>
            </w:pPr>
            <w:r w:rsidRPr="00E025C6">
              <w:t>0,093</w:t>
            </w:r>
          </w:p>
        </w:tc>
        <w:tc>
          <w:tcPr>
            <w:tcW w:w="881" w:type="dxa"/>
            <w:tcBorders>
              <w:right w:val="single" w:sz="6" w:space="0" w:color="000000"/>
            </w:tcBorders>
          </w:tcPr>
          <w:p w:rsidR="00E025C6" w:rsidRPr="00E025C6" w:rsidRDefault="00E025C6" w:rsidP="00E025C6">
            <w:pPr>
              <w:pStyle w:val="TableParagraph"/>
              <w:ind w:left="98" w:right="94"/>
              <w:jc w:val="center"/>
            </w:pPr>
            <w:r w:rsidRPr="00E025C6">
              <w:t>0,099</w:t>
            </w:r>
          </w:p>
        </w:tc>
        <w:tc>
          <w:tcPr>
            <w:tcW w:w="1272" w:type="dxa"/>
            <w:vMerge/>
            <w:tcBorders>
              <w:top w:val="nil"/>
              <w:left w:val="single" w:sz="6" w:space="0" w:color="000000"/>
            </w:tcBorders>
          </w:tcPr>
          <w:p w:rsidR="00E025C6" w:rsidRPr="00E025C6" w:rsidRDefault="00E025C6" w:rsidP="00E025C6">
            <w:pPr>
              <w:rPr>
                <w:rFonts w:ascii="Times New Roman" w:hAnsi="Times New Roman" w:cs="Times New Roman"/>
              </w:rPr>
            </w:pPr>
          </w:p>
        </w:tc>
      </w:tr>
      <w:tr w:rsidR="00E025C6" w:rsidRPr="00E025C6" w:rsidTr="00E025C6">
        <w:trPr>
          <w:trHeight w:val="290"/>
        </w:trPr>
        <w:tc>
          <w:tcPr>
            <w:tcW w:w="1102" w:type="dxa"/>
          </w:tcPr>
          <w:p w:rsidR="00E025C6" w:rsidRPr="00E025C6" w:rsidRDefault="00E025C6" w:rsidP="00E025C6">
            <w:pPr>
              <w:pStyle w:val="TableParagraph"/>
              <w:spacing w:line="234" w:lineRule="exact"/>
              <w:ind w:left="288" w:right="284"/>
              <w:jc w:val="center"/>
            </w:pPr>
            <w:r w:rsidRPr="00E025C6">
              <w:rPr>
                <w:position w:val="2"/>
              </w:rPr>
              <w:t>X</w:t>
            </w:r>
            <w:r w:rsidRPr="00E025C6">
              <w:t>tabel</w:t>
            </w:r>
          </w:p>
        </w:tc>
        <w:tc>
          <w:tcPr>
            <w:tcW w:w="1030" w:type="dxa"/>
          </w:tcPr>
          <w:p w:rsidR="00E025C6" w:rsidRPr="00E025C6" w:rsidRDefault="00E025C6" w:rsidP="00E025C6">
            <w:pPr>
              <w:pStyle w:val="TableParagraph"/>
              <w:ind w:left="208" w:right="201"/>
              <w:jc w:val="center"/>
            </w:pPr>
            <w:r w:rsidRPr="00E025C6">
              <w:t>0,327</w:t>
            </w:r>
          </w:p>
        </w:tc>
        <w:tc>
          <w:tcPr>
            <w:tcW w:w="881" w:type="dxa"/>
            <w:tcBorders>
              <w:right w:val="single" w:sz="6" w:space="0" w:color="000000"/>
            </w:tcBorders>
          </w:tcPr>
          <w:p w:rsidR="00E025C6" w:rsidRPr="00E025C6" w:rsidRDefault="00E025C6" w:rsidP="00E025C6">
            <w:pPr>
              <w:pStyle w:val="TableParagraph"/>
              <w:ind w:left="98" w:right="94"/>
              <w:jc w:val="center"/>
            </w:pPr>
            <w:r w:rsidRPr="00E025C6">
              <w:t>0,327</w:t>
            </w:r>
          </w:p>
        </w:tc>
        <w:tc>
          <w:tcPr>
            <w:tcW w:w="1272" w:type="dxa"/>
            <w:vMerge/>
            <w:tcBorders>
              <w:top w:val="nil"/>
              <w:left w:val="single" w:sz="6" w:space="0" w:color="000000"/>
            </w:tcBorders>
          </w:tcPr>
          <w:p w:rsidR="00E025C6" w:rsidRPr="00E025C6" w:rsidRDefault="00E025C6" w:rsidP="00E025C6">
            <w:pPr>
              <w:rPr>
                <w:rFonts w:ascii="Times New Roman" w:hAnsi="Times New Roman" w:cs="Times New Roman"/>
              </w:rPr>
            </w:pPr>
          </w:p>
        </w:tc>
      </w:tr>
    </w:tbl>
    <w:p w:rsidR="00435456" w:rsidRDefault="00E025C6" w:rsidP="0043545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position w:val="2"/>
        </w:rPr>
        <w:t>Dari hasil perhitunngan diperoleh X</w:t>
      </w:r>
      <w:r w:rsidRPr="00E025C6">
        <w:rPr>
          <w:rFonts w:ascii="Times New Roman" w:hAnsi="Times New Roman" w:cs="Times New Roman"/>
        </w:rPr>
        <w:t xml:space="preserve">hitung </w:t>
      </w:r>
      <w:r w:rsidRPr="00E025C6">
        <w:rPr>
          <w:rFonts w:ascii="Times New Roman" w:hAnsi="Times New Roman" w:cs="Times New Roman"/>
          <w:i/>
          <w:position w:val="2"/>
        </w:rPr>
        <w:t xml:space="preserve">pretest </w:t>
      </w:r>
      <w:r w:rsidRPr="00E025C6">
        <w:rPr>
          <w:rFonts w:ascii="Times New Roman" w:hAnsi="Times New Roman" w:cs="Times New Roman"/>
          <w:position w:val="2"/>
        </w:rPr>
        <w:t>kelas</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eksperimen = 0,093 dan X</w:t>
      </w:r>
      <w:r w:rsidRPr="00E025C6">
        <w:rPr>
          <w:rFonts w:ascii="Times New Roman" w:hAnsi="Times New Roman" w:cs="Times New Roman"/>
        </w:rPr>
        <w:t xml:space="preserve">hitung </w:t>
      </w:r>
      <w:r w:rsidRPr="00E025C6">
        <w:rPr>
          <w:rFonts w:ascii="Times New Roman" w:hAnsi="Times New Roman" w:cs="Times New Roman"/>
          <w:i/>
          <w:position w:val="2"/>
        </w:rPr>
        <w:t xml:space="preserve">posttest </w:t>
      </w:r>
      <w:r w:rsidRPr="00E025C6">
        <w:rPr>
          <w:rFonts w:ascii="Times New Roman" w:hAnsi="Times New Roman" w:cs="Times New Roman"/>
          <w:position w:val="2"/>
        </w:rPr>
        <w:t>kelas eksperimen =</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0,099 sedangkan X</w:t>
      </w:r>
      <w:r w:rsidRPr="00E025C6">
        <w:rPr>
          <w:rFonts w:ascii="Times New Roman" w:hAnsi="Times New Roman" w:cs="Times New Roman"/>
        </w:rPr>
        <w:t xml:space="preserve">tabel </w:t>
      </w:r>
      <w:r w:rsidRPr="00E025C6">
        <w:rPr>
          <w:rFonts w:ascii="Times New Roman" w:hAnsi="Times New Roman" w:cs="Times New Roman"/>
          <w:position w:val="2"/>
        </w:rPr>
        <w:t>didapat dari tabel nilai kritis X uji</w:t>
      </w:r>
      <w:r w:rsidRPr="00E025C6">
        <w:rPr>
          <w:rFonts w:ascii="Times New Roman" w:hAnsi="Times New Roman" w:cs="Times New Roman"/>
          <w:spacing w:val="1"/>
          <w:position w:val="2"/>
        </w:rPr>
        <w:t xml:space="preserve"> </w:t>
      </w:r>
      <w:r w:rsidRPr="00E025C6">
        <w:rPr>
          <w:rFonts w:ascii="Times New Roman" w:hAnsi="Times New Roman" w:cs="Times New Roman"/>
        </w:rPr>
        <w:t>kolmogorov smirnov dengan α=0,05 dan banyak kelas IV</w:t>
      </w:r>
      <w:r w:rsidRPr="00E025C6">
        <w:rPr>
          <w:rFonts w:ascii="Times New Roman" w:hAnsi="Times New Roman" w:cs="Times New Roman"/>
          <w:spacing w:val="1"/>
        </w:rPr>
        <w:t xml:space="preserve"> </w:t>
      </w:r>
      <w:r w:rsidRPr="00E025C6">
        <w:rPr>
          <w:rFonts w:ascii="Times New Roman" w:hAnsi="Times New Roman" w:cs="Times New Roman"/>
          <w:position w:val="2"/>
        </w:rPr>
        <w:t>dan didapat X</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position w:val="2"/>
        </w:rPr>
        <w:t xml:space="preserve">= 0,327 untuk </w:t>
      </w:r>
      <w:r w:rsidRPr="00E025C6">
        <w:rPr>
          <w:rFonts w:ascii="Times New Roman" w:hAnsi="Times New Roman" w:cs="Times New Roman"/>
          <w:i/>
          <w:position w:val="2"/>
        </w:rPr>
        <w:t xml:space="preserve">pretest </w:t>
      </w:r>
      <w:r w:rsidRPr="00E025C6">
        <w:rPr>
          <w:rFonts w:ascii="Times New Roman" w:hAnsi="Times New Roman" w:cs="Times New Roman"/>
          <w:position w:val="2"/>
        </w:rPr>
        <w:t xml:space="preserve">dan </w:t>
      </w:r>
      <w:r w:rsidRPr="00E025C6">
        <w:rPr>
          <w:rFonts w:ascii="Times New Roman" w:hAnsi="Times New Roman" w:cs="Times New Roman"/>
          <w:i/>
          <w:position w:val="2"/>
        </w:rPr>
        <w:t xml:space="preserve">posttest </w:t>
      </w:r>
      <w:r w:rsidRPr="00E025C6">
        <w:rPr>
          <w:rFonts w:ascii="Times New Roman" w:hAnsi="Times New Roman" w:cs="Times New Roman"/>
          <w:position w:val="2"/>
        </w:rPr>
        <w:t>kelas</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kontrol</w:t>
      </w:r>
      <w:r w:rsidRPr="00E025C6">
        <w:rPr>
          <w:rFonts w:ascii="Times New Roman" w:hAnsi="Times New Roman" w:cs="Times New Roman"/>
          <w:spacing w:val="12"/>
          <w:position w:val="2"/>
        </w:rPr>
        <w:t xml:space="preserve"> </w:t>
      </w:r>
      <w:r w:rsidRPr="00E025C6">
        <w:rPr>
          <w:rFonts w:ascii="Times New Roman" w:hAnsi="Times New Roman" w:cs="Times New Roman"/>
          <w:position w:val="2"/>
        </w:rPr>
        <w:t>dan</w:t>
      </w:r>
      <w:r w:rsidRPr="00E025C6">
        <w:rPr>
          <w:rFonts w:ascii="Times New Roman" w:hAnsi="Times New Roman" w:cs="Times New Roman"/>
          <w:spacing w:val="13"/>
          <w:position w:val="2"/>
        </w:rPr>
        <w:t xml:space="preserve"> </w:t>
      </w:r>
      <w:r w:rsidRPr="00E025C6">
        <w:rPr>
          <w:rFonts w:ascii="Times New Roman" w:hAnsi="Times New Roman" w:cs="Times New Roman"/>
          <w:position w:val="2"/>
        </w:rPr>
        <w:t>kelas</w:t>
      </w:r>
      <w:r w:rsidRPr="00E025C6">
        <w:rPr>
          <w:rFonts w:ascii="Times New Roman" w:hAnsi="Times New Roman" w:cs="Times New Roman"/>
          <w:spacing w:val="12"/>
          <w:position w:val="2"/>
        </w:rPr>
        <w:t xml:space="preserve"> </w:t>
      </w:r>
      <w:r w:rsidRPr="00E025C6">
        <w:rPr>
          <w:rFonts w:ascii="Times New Roman" w:hAnsi="Times New Roman" w:cs="Times New Roman"/>
          <w:position w:val="2"/>
        </w:rPr>
        <w:t>eksperimen.</w:t>
      </w:r>
      <w:r w:rsidRPr="00E025C6">
        <w:rPr>
          <w:rFonts w:ascii="Times New Roman" w:hAnsi="Times New Roman" w:cs="Times New Roman"/>
          <w:spacing w:val="12"/>
          <w:position w:val="2"/>
        </w:rPr>
        <w:t xml:space="preserve"> </w:t>
      </w:r>
      <w:r w:rsidRPr="00E025C6">
        <w:rPr>
          <w:rFonts w:ascii="Times New Roman" w:hAnsi="Times New Roman" w:cs="Times New Roman"/>
          <w:position w:val="2"/>
        </w:rPr>
        <w:t>Karena</w:t>
      </w:r>
      <w:r w:rsidRPr="00E025C6">
        <w:rPr>
          <w:rFonts w:ascii="Times New Roman" w:hAnsi="Times New Roman" w:cs="Times New Roman"/>
          <w:spacing w:val="12"/>
          <w:position w:val="2"/>
        </w:rPr>
        <w:t xml:space="preserve"> </w:t>
      </w:r>
      <w:r w:rsidRPr="00E025C6">
        <w:rPr>
          <w:rFonts w:ascii="Times New Roman" w:hAnsi="Times New Roman" w:cs="Times New Roman"/>
          <w:position w:val="2"/>
        </w:rPr>
        <w:t>x</w:t>
      </w:r>
      <w:r w:rsidRPr="00E025C6">
        <w:rPr>
          <w:rFonts w:ascii="Times New Roman" w:hAnsi="Times New Roman" w:cs="Times New Roman"/>
        </w:rPr>
        <w:t>hitung</w:t>
      </w:r>
      <w:r w:rsidRPr="00E025C6">
        <w:rPr>
          <w:rFonts w:ascii="Times New Roman" w:hAnsi="Times New Roman" w:cs="Times New Roman"/>
          <w:position w:val="2"/>
        </w:rPr>
        <w:t>&lt;x</w:t>
      </w:r>
      <w:r w:rsidRPr="00E025C6">
        <w:rPr>
          <w:rFonts w:ascii="Times New Roman" w:hAnsi="Times New Roman" w:cs="Times New Roman"/>
        </w:rPr>
        <w:t>tabel</w:t>
      </w:r>
      <w:r w:rsidRPr="00E025C6">
        <w:rPr>
          <w:rFonts w:ascii="Times New Roman" w:hAnsi="Times New Roman" w:cs="Times New Roman"/>
          <w:spacing w:val="15"/>
        </w:rPr>
        <w:t xml:space="preserve"> </w:t>
      </w:r>
      <w:r w:rsidRPr="00E025C6">
        <w:rPr>
          <w:rFonts w:ascii="Times New Roman" w:hAnsi="Times New Roman" w:cs="Times New Roman"/>
          <w:position w:val="2"/>
        </w:rPr>
        <w:t xml:space="preserve">maka </w:t>
      </w:r>
      <w:r w:rsidRPr="00E025C6">
        <w:rPr>
          <w:rFonts w:ascii="Times New Roman" w:hAnsi="Times New Roman" w:cs="Times New Roman"/>
        </w:rPr>
        <w:t>dapat</w:t>
      </w:r>
      <w:r w:rsidRPr="00E025C6">
        <w:rPr>
          <w:rFonts w:ascii="Times New Roman" w:hAnsi="Times New Roman" w:cs="Times New Roman"/>
          <w:spacing w:val="1"/>
        </w:rPr>
        <w:t xml:space="preserve"> </w:t>
      </w:r>
      <w:r w:rsidRPr="00E025C6">
        <w:rPr>
          <w:rFonts w:ascii="Times New Roman" w:hAnsi="Times New Roman" w:cs="Times New Roman"/>
        </w:rPr>
        <w:t>disimpulkan</w:t>
      </w:r>
      <w:r w:rsidRPr="00E025C6">
        <w:rPr>
          <w:rFonts w:ascii="Times New Roman" w:hAnsi="Times New Roman" w:cs="Times New Roman"/>
          <w:spacing w:val="1"/>
        </w:rPr>
        <w:t xml:space="preserve"> </w:t>
      </w:r>
      <w:r w:rsidRPr="00E025C6">
        <w:rPr>
          <w:rFonts w:ascii="Times New Roman" w:hAnsi="Times New Roman" w:cs="Times New Roman"/>
        </w:rPr>
        <w:t>bahwa</w:t>
      </w:r>
      <w:r w:rsidRPr="00E025C6">
        <w:rPr>
          <w:rFonts w:ascii="Times New Roman" w:hAnsi="Times New Roman" w:cs="Times New Roman"/>
          <w:spacing w:val="1"/>
        </w:rPr>
        <w:t xml:space="preserve"> </w:t>
      </w:r>
      <w:r w:rsidRPr="00E025C6">
        <w:rPr>
          <w:rFonts w:ascii="Times New Roman" w:hAnsi="Times New Roman" w:cs="Times New Roman"/>
        </w:rPr>
        <w:t>data</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i/>
        </w:rPr>
        <w:t>posttest</w:t>
      </w:r>
      <w:r w:rsidRPr="00E025C6">
        <w:rPr>
          <w:rFonts w:ascii="Times New Roman" w:hAnsi="Times New Roman" w:cs="Times New Roman"/>
          <w:i/>
          <w:spacing w:val="1"/>
        </w:rPr>
        <w:t xml:space="preserve"> </w:t>
      </w:r>
      <w:r w:rsidRPr="00E025C6">
        <w:rPr>
          <w:rFonts w:ascii="Times New Roman" w:hAnsi="Times New Roman" w:cs="Times New Roman"/>
        </w:rPr>
        <w:t>kelas</w:t>
      </w:r>
      <w:r w:rsidRPr="00E025C6">
        <w:rPr>
          <w:rFonts w:ascii="Times New Roman" w:hAnsi="Times New Roman" w:cs="Times New Roman"/>
          <w:spacing w:val="-47"/>
        </w:rPr>
        <w:t xml:space="preserve"> </w:t>
      </w:r>
      <w:r w:rsidRPr="00E025C6">
        <w:rPr>
          <w:rFonts w:ascii="Times New Roman" w:hAnsi="Times New Roman" w:cs="Times New Roman"/>
        </w:rPr>
        <w:t>eksperimen berdistribusi</w:t>
      </w:r>
      <w:r w:rsidRPr="00E025C6">
        <w:rPr>
          <w:rFonts w:ascii="Times New Roman" w:hAnsi="Times New Roman" w:cs="Times New Roman"/>
          <w:spacing w:val="-1"/>
        </w:rPr>
        <w:t xml:space="preserve"> </w:t>
      </w:r>
      <w:r w:rsidRPr="00E025C6">
        <w:rPr>
          <w:rFonts w:ascii="Times New Roman" w:hAnsi="Times New Roman" w:cs="Times New Roman"/>
        </w:rPr>
        <w:t>normal.</w:t>
      </w:r>
    </w:p>
    <w:p w:rsidR="00435456" w:rsidRDefault="00E025C6" w:rsidP="0043545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Setelah</w:t>
      </w:r>
      <w:r w:rsidRPr="00E025C6">
        <w:rPr>
          <w:rFonts w:ascii="Times New Roman" w:hAnsi="Times New Roman" w:cs="Times New Roman"/>
          <w:spacing w:val="1"/>
        </w:rPr>
        <w:t xml:space="preserve"> </w:t>
      </w:r>
      <w:r w:rsidRPr="00E025C6">
        <w:rPr>
          <w:rFonts w:ascii="Times New Roman" w:hAnsi="Times New Roman" w:cs="Times New Roman"/>
        </w:rPr>
        <w:t>diketahui</w:t>
      </w:r>
      <w:r w:rsidRPr="00E025C6">
        <w:rPr>
          <w:rFonts w:ascii="Times New Roman" w:hAnsi="Times New Roman" w:cs="Times New Roman"/>
          <w:spacing w:val="1"/>
        </w:rPr>
        <w:t xml:space="preserve"> </w:t>
      </w:r>
      <w:r w:rsidRPr="00E025C6">
        <w:rPr>
          <w:rFonts w:ascii="Times New Roman" w:hAnsi="Times New Roman" w:cs="Times New Roman"/>
        </w:rPr>
        <w:t>bahwa</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i/>
        </w:rPr>
        <w:t>posttest</w:t>
      </w:r>
      <w:r w:rsidRPr="00E025C6">
        <w:rPr>
          <w:rFonts w:ascii="Times New Roman" w:hAnsi="Times New Roman" w:cs="Times New Roman"/>
          <w:i/>
          <w:spacing w:val="1"/>
        </w:rPr>
        <w:t xml:space="preserve"> </w:t>
      </w:r>
      <w:r w:rsidRPr="00E025C6">
        <w:rPr>
          <w:rFonts w:ascii="Times New Roman" w:hAnsi="Times New Roman" w:cs="Times New Roman"/>
        </w:rPr>
        <w:t>berdistribusi</w:t>
      </w:r>
      <w:r w:rsidRPr="00E025C6">
        <w:rPr>
          <w:rFonts w:ascii="Times New Roman" w:hAnsi="Times New Roman" w:cs="Times New Roman"/>
          <w:spacing w:val="1"/>
        </w:rPr>
        <w:t xml:space="preserve"> </w:t>
      </w:r>
      <w:r w:rsidRPr="00E025C6">
        <w:rPr>
          <w:rFonts w:ascii="Times New Roman" w:hAnsi="Times New Roman" w:cs="Times New Roman"/>
        </w:rPr>
        <w:t>normal,</w:t>
      </w:r>
      <w:r w:rsidRPr="00E025C6">
        <w:rPr>
          <w:rFonts w:ascii="Times New Roman" w:hAnsi="Times New Roman" w:cs="Times New Roman"/>
          <w:spacing w:val="1"/>
        </w:rPr>
        <w:t xml:space="preserve"> </w:t>
      </w:r>
      <w:r w:rsidRPr="00E025C6">
        <w:rPr>
          <w:rFonts w:ascii="Times New Roman" w:hAnsi="Times New Roman" w:cs="Times New Roman"/>
        </w:rPr>
        <w:t>maka</w:t>
      </w:r>
      <w:r w:rsidRPr="00E025C6">
        <w:rPr>
          <w:rFonts w:ascii="Times New Roman" w:hAnsi="Times New Roman" w:cs="Times New Roman"/>
          <w:spacing w:val="1"/>
        </w:rPr>
        <w:t xml:space="preserve"> </w:t>
      </w:r>
      <w:r w:rsidRPr="00E025C6">
        <w:rPr>
          <w:rFonts w:ascii="Times New Roman" w:hAnsi="Times New Roman" w:cs="Times New Roman"/>
        </w:rPr>
        <w:t>selanjutnya</w:t>
      </w:r>
      <w:r w:rsidRPr="00E025C6">
        <w:rPr>
          <w:rFonts w:ascii="Times New Roman" w:hAnsi="Times New Roman" w:cs="Times New Roman"/>
          <w:spacing w:val="1"/>
        </w:rPr>
        <w:t xml:space="preserve"> </w:t>
      </w:r>
      <w:r w:rsidRPr="00E025C6">
        <w:rPr>
          <w:rFonts w:ascii="Times New Roman" w:hAnsi="Times New Roman" w:cs="Times New Roman"/>
        </w:rPr>
        <w:t>adalah</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2"/>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rata-rata signifikan. Dalam</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rata-rata</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i/>
        </w:rPr>
        <w:t>posttest</w:t>
      </w:r>
      <w:r w:rsidRPr="00E025C6">
        <w:rPr>
          <w:rFonts w:ascii="Times New Roman" w:hAnsi="Times New Roman" w:cs="Times New Roman"/>
          <w:i/>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signifikan</w:t>
      </w:r>
      <w:r w:rsidRPr="00E025C6">
        <w:rPr>
          <w:rFonts w:ascii="Times New Roman" w:hAnsi="Times New Roman" w:cs="Times New Roman"/>
          <w:spacing w:val="1"/>
        </w:rPr>
        <w:t xml:space="preserve"> </w:t>
      </w:r>
      <w:r w:rsidRPr="00E025C6">
        <w:rPr>
          <w:rFonts w:ascii="Times New Roman" w:hAnsi="Times New Roman" w:cs="Times New Roman"/>
        </w:rPr>
        <w:t>digunakan</w:t>
      </w:r>
      <w:r w:rsidRPr="00E025C6">
        <w:rPr>
          <w:rFonts w:ascii="Times New Roman" w:hAnsi="Times New Roman" w:cs="Times New Roman"/>
          <w:spacing w:val="1"/>
        </w:rPr>
        <w:t xml:space="preserve"> </w:t>
      </w:r>
      <w:r w:rsidRPr="00E025C6">
        <w:rPr>
          <w:rFonts w:ascii="Times New Roman" w:hAnsi="Times New Roman" w:cs="Times New Roman"/>
        </w:rPr>
        <w:t>rumus</w:t>
      </w:r>
      <w:r w:rsidRPr="00E025C6">
        <w:rPr>
          <w:rFonts w:ascii="Times New Roman" w:hAnsi="Times New Roman" w:cs="Times New Roman"/>
          <w:spacing w:val="1"/>
        </w:rPr>
        <w:t xml:space="preserve"> </w:t>
      </w:r>
      <w:r w:rsidRPr="00E025C6">
        <w:rPr>
          <w:rFonts w:ascii="Times New Roman" w:hAnsi="Times New Roman" w:cs="Times New Roman"/>
        </w:rPr>
        <w:t>t-test,</w:t>
      </w:r>
      <w:r w:rsidRPr="00E025C6">
        <w:rPr>
          <w:rFonts w:ascii="Times New Roman" w:hAnsi="Times New Roman" w:cs="Times New Roman"/>
          <w:spacing w:val="1"/>
        </w:rPr>
        <w:t xml:space="preserve"> </w:t>
      </w:r>
      <w:r w:rsidRPr="00E025C6">
        <w:rPr>
          <w:rFonts w:ascii="Times New Roman" w:hAnsi="Times New Roman" w:cs="Times New Roman"/>
        </w:rPr>
        <w:t>t-test</w:t>
      </w:r>
      <w:r w:rsidRPr="00E025C6">
        <w:rPr>
          <w:rFonts w:ascii="Times New Roman" w:hAnsi="Times New Roman" w:cs="Times New Roman"/>
          <w:spacing w:val="1"/>
        </w:rPr>
        <w:t xml:space="preserve"> </w:t>
      </w:r>
      <w:r w:rsidRPr="00E025C6">
        <w:rPr>
          <w:rFonts w:ascii="Times New Roman" w:hAnsi="Times New Roman" w:cs="Times New Roman"/>
        </w:rPr>
        <w:t>digunakan</w:t>
      </w:r>
      <w:r w:rsidRPr="00E025C6">
        <w:rPr>
          <w:rFonts w:ascii="Times New Roman" w:hAnsi="Times New Roman" w:cs="Times New Roman"/>
          <w:spacing w:val="1"/>
        </w:rPr>
        <w:t xml:space="preserve"> </w:t>
      </w:r>
      <w:r w:rsidRPr="00E025C6">
        <w:rPr>
          <w:rFonts w:ascii="Times New Roman" w:hAnsi="Times New Roman" w:cs="Times New Roman"/>
        </w:rPr>
        <w:t>untuk</w:t>
      </w:r>
      <w:r w:rsidRPr="00E025C6">
        <w:rPr>
          <w:rFonts w:ascii="Times New Roman" w:hAnsi="Times New Roman" w:cs="Times New Roman"/>
          <w:spacing w:val="1"/>
        </w:rPr>
        <w:t xml:space="preserve"> </w:t>
      </w:r>
      <w:r w:rsidRPr="00E025C6">
        <w:rPr>
          <w:rFonts w:ascii="Times New Roman" w:hAnsi="Times New Roman" w:cs="Times New Roman"/>
        </w:rPr>
        <w:t>menguji</w:t>
      </w:r>
      <w:r w:rsidRPr="00E025C6">
        <w:rPr>
          <w:rFonts w:ascii="Times New Roman" w:hAnsi="Times New Roman" w:cs="Times New Roman"/>
          <w:spacing w:val="1"/>
        </w:rPr>
        <w:t xml:space="preserve"> </w:t>
      </w:r>
      <w:r w:rsidRPr="00E025C6">
        <w:rPr>
          <w:rFonts w:ascii="Times New Roman" w:hAnsi="Times New Roman" w:cs="Times New Roman"/>
        </w:rPr>
        <w:t>perbedaan</w:t>
      </w:r>
      <w:r w:rsidRPr="00E025C6">
        <w:rPr>
          <w:rFonts w:ascii="Times New Roman" w:hAnsi="Times New Roman" w:cs="Times New Roman"/>
          <w:spacing w:val="1"/>
        </w:rPr>
        <w:t xml:space="preserve"> </w:t>
      </w:r>
      <w:r w:rsidRPr="00E025C6">
        <w:rPr>
          <w:rFonts w:ascii="Times New Roman" w:hAnsi="Times New Roman" w:cs="Times New Roman"/>
        </w:rPr>
        <w:t>rata-rata</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sesudah</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menggunakan metode</w:t>
      </w:r>
      <w:r w:rsidRPr="00E025C6">
        <w:rPr>
          <w:rFonts w:ascii="Times New Roman" w:hAnsi="Times New Roman" w:cs="Times New Roman"/>
          <w:spacing w:val="-2"/>
        </w:rPr>
        <w:t xml:space="preserve"> </w:t>
      </w:r>
      <w:r w:rsidRPr="00E025C6">
        <w:rPr>
          <w:rFonts w:ascii="Times New Roman" w:hAnsi="Times New Roman" w:cs="Times New Roman"/>
        </w:rPr>
        <w:t>mendongeng</w:t>
      </w:r>
      <w:r w:rsidRPr="00E025C6">
        <w:rPr>
          <w:rFonts w:ascii="Times New Roman" w:hAnsi="Times New Roman" w:cs="Times New Roman"/>
          <w:spacing w:val="2"/>
        </w:rPr>
        <w:t xml:space="preserve"> </w:t>
      </w:r>
      <w:r w:rsidRPr="00E025C6">
        <w:rPr>
          <w:rFonts w:ascii="Times New Roman" w:hAnsi="Times New Roman" w:cs="Times New Roman"/>
          <w:i/>
        </w:rPr>
        <w:t>(story telling)</w:t>
      </w:r>
      <w:r w:rsidR="00435456">
        <w:rPr>
          <w:rFonts w:ascii="Times New Roman" w:hAnsi="Times New Roman" w:cs="Times New Roman"/>
        </w:rPr>
        <w:t>.</w:t>
      </w:r>
    </w:p>
    <w:p w:rsidR="00E025C6" w:rsidRPr="00E025C6" w:rsidRDefault="00E025C6" w:rsidP="00435456">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Karena</w:t>
      </w:r>
      <w:r w:rsidRPr="00E025C6">
        <w:rPr>
          <w:rFonts w:ascii="Times New Roman" w:hAnsi="Times New Roman" w:cs="Times New Roman"/>
          <w:spacing w:val="1"/>
        </w:rPr>
        <w:t xml:space="preserve"> </w:t>
      </w:r>
      <w:r w:rsidRPr="00E025C6">
        <w:rPr>
          <w:rFonts w:ascii="Times New Roman" w:hAnsi="Times New Roman" w:cs="Times New Roman"/>
        </w:rPr>
        <w:t>kedua</w:t>
      </w:r>
      <w:r w:rsidRPr="00E025C6">
        <w:rPr>
          <w:rFonts w:ascii="Times New Roman" w:hAnsi="Times New Roman" w:cs="Times New Roman"/>
          <w:spacing w:val="1"/>
        </w:rPr>
        <w:t xml:space="preserve"> </w:t>
      </w:r>
      <w:r w:rsidRPr="00E025C6">
        <w:rPr>
          <w:rFonts w:ascii="Times New Roman" w:hAnsi="Times New Roman" w:cs="Times New Roman"/>
        </w:rPr>
        <w:t>sampel</w:t>
      </w:r>
      <w:r w:rsidRPr="00E025C6">
        <w:rPr>
          <w:rFonts w:ascii="Times New Roman" w:hAnsi="Times New Roman" w:cs="Times New Roman"/>
          <w:spacing w:val="1"/>
        </w:rPr>
        <w:t xml:space="preserve"> </w:t>
      </w:r>
      <w:r w:rsidRPr="00E025C6">
        <w:rPr>
          <w:rFonts w:ascii="Times New Roman" w:hAnsi="Times New Roman" w:cs="Times New Roman"/>
        </w:rPr>
        <w:t>saling</w:t>
      </w:r>
      <w:r w:rsidRPr="00E025C6">
        <w:rPr>
          <w:rFonts w:ascii="Times New Roman" w:hAnsi="Times New Roman" w:cs="Times New Roman"/>
          <w:spacing w:val="1"/>
        </w:rPr>
        <w:t xml:space="preserve"> </w:t>
      </w:r>
      <w:r w:rsidRPr="00E025C6">
        <w:rPr>
          <w:rFonts w:ascii="Times New Roman" w:hAnsi="Times New Roman" w:cs="Times New Roman"/>
        </w:rPr>
        <w:t>berhubungan,</w:t>
      </w:r>
      <w:r w:rsidRPr="00E025C6">
        <w:rPr>
          <w:rFonts w:ascii="Times New Roman" w:hAnsi="Times New Roman" w:cs="Times New Roman"/>
          <w:spacing w:val="1"/>
        </w:rPr>
        <w:t xml:space="preserve"> </w:t>
      </w:r>
      <w:r w:rsidRPr="00E025C6">
        <w:rPr>
          <w:rFonts w:ascii="Times New Roman" w:hAnsi="Times New Roman" w:cs="Times New Roman"/>
        </w:rPr>
        <w:t>yaitu</w:t>
      </w:r>
      <w:r w:rsidRPr="00E025C6">
        <w:rPr>
          <w:rFonts w:ascii="Times New Roman" w:hAnsi="Times New Roman" w:cs="Times New Roman"/>
          <w:spacing w:val="1"/>
        </w:rPr>
        <w:t xml:space="preserve"> </w:t>
      </w:r>
      <w:r w:rsidRPr="00E025C6">
        <w:rPr>
          <w:rFonts w:ascii="Times New Roman" w:hAnsi="Times New Roman" w:cs="Times New Roman"/>
        </w:rPr>
        <w:t>membandingkan</w:t>
      </w:r>
      <w:r w:rsidRPr="00E025C6">
        <w:rPr>
          <w:rFonts w:ascii="Times New Roman" w:hAnsi="Times New Roman" w:cs="Times New Roman"/>
          <w:spacing w:val="-6"/>
        </w:rPr>
        <w:t xml:space="preserve"> </w:t>
      </w:r>
      <w:r w:rsidRPr="00E025C6">
        <w:rPr>
          <w:rFonts w:ascii="Times New Roman" w:hAnsi="Times New Roman" w:cs="Times New Roman"/>
        </w:rPr>
        <w:t>sebelum</w:t>
      </w:r>
      <w:r w:rsidRPr="00E025C6">
        <w:rPr>
          <w:rFonts w:ascii="Times New Roman" w:hAnsi="Times New Roman" w:cs="Times New Roman"/>
          <w:spacing w:val="-6"/>
        </w:rPr>
        <w:t xml:space="preserve"> </w:t>
      </w:r>
      <w:r w:rsidRPr="00E025C6">
        <w:rPr>
          <w:rFonts w:ascii="Times New Roman" w:hAnsi="Times New Roman" w:cs="Times New Roman"/>
        </w:rPr>
        <w:t>treatment</w:t>
      </w:r>
      <w:r w:rsidRPr="00E025C6">
        <w:rPr>
          <w:rFonts w:ascii="Times New Roman" w:hAnsi="Times New Roman" w:cs="Times New Roman"/>
          <w:spacing w:val="-6"/>
        </w:rPr>
        <w:t xml:space="preserve"> </w:t>
      </w:r>
      <w:r w:rsidRPr="00E025C6">
        <w:rPr>
          <w:rFonts w:ascii="Times New Roman" w:hAnsi="Times New Roman" w:cs="Times New Roman"/>
        </w:rPr>
        <w:t>atau</w:t>
      </w:r>
      <w:r w:rsidRPr="00E025C6">
        <w:rPr>
          <w:rFonts w:ascii="Times New Roman" w:hAnsi="Times New Roman" w:cs="Times New Roman"/>
          <w:spacing w:val="-7"/>
        </w:rPr>
        <w:t xml:space="preserve"> </w:t>
      </w:r>
      <w:r w:rsidRPr="00E025C6">
        <w:rPr>
          <w:rFonts w:ascii="Times New Roman" w:hAnsi="Times New Roman" w:cs="Times New Roman"/>
        </w:rPr>
        <w:t>perlakuan,</w:t>
      </w:r>
      <w:r w:rsidRPr="00E025C6">
        <w:rPr>
          <w:rFonts w:ascii="Times New Roman" w:hAnsi="Times New Roman" w:cs="Times New Roman"/>
          <w:spacing w:val="-8"/>
        </w:rPr>
        <w:t xml:space="preserve"> </w:t>
      </w:r>
      <w:r w:rsidRPr="00E025C6">
        <w:rPr>
          <w:rFonts w:ascii="Times New Roman" w:hAnsi="Times New Roman" w:cs="Times New Roman"/>
        </w:rPr>
        <w:t>maka</w:t>
      </w:r>
      <w:r w:rsidRPr="00E025C6">
        <w:rPr>
          <w:rFonts w:ascii="Times New Roman" w:hAnsi="Times New Roman" w:cs="Times New Roman"/>
          <w:spacing w:val="-8"/>
        </w:rPr>
        <w:t xml:space="preserve"> </w:t>
      </w:r>
      <w:r w:rsidRPr="00E025C6">
        <w:rPr>
          <w:rFonts w:ascii="Times New Roman" w:hAnsi="Times New Roman" w:cs="Times New Roman"/>
        </w:rPr>
        <w:t>uji</w:t>
      </w:r>
      <w:r w:rsidRPr="00E025C6">
        <w:rPr>
          <w:rFonts w:ascii="Times New Roman" w:hAnsi="Times New Roman" w:cs="Times New Roman"/>
          <w:spacing w:val="-48"/>
        </w:rPr>
        <w:t xml:space="preserve"> </w:t>
      </w:r>
      <w:r w:rsidRPr="00E025C6">
        <w:rPr>
          <w:rFonts w:ascii="Times New Roman" w:hAnsi="Times New Roman" w:cs="Times New Roman"/>
        </w:rPr>
        <w:t>t</w:t>
      </w:r>
      <w:r w:rsidRPr="00E025C6">
        <w:rPr>
          <w:rFonts w:ascii="Times New Roman" w:hAnsi="Times New Roman" w:cs="Times New Roman"/>
          <w:spacing w:val="-2"/>
        </w:rPr>
        <w:t xml:space="preserve">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rPr>
        <w:t>digunakan</w:t>
      </w:r>
      <w:r w:rsidRPr="00E025C6">
        <w:rPr>
          <w:rFonts w:ascii="Times New Roman" w:hAnsi="Times New Roman" w:cs="Times New Roman"/>
          <w:spacing w:val="1"/>
        </w:rPr>
        <w:t xml:space="preserve"> </w:t>
      </w:r>
      <w:r w:rsidRPr="00E025C6">
        <w:rPr>
          <w:rFonts w:ascii="Times New Roman" w:hAnsi="Times New Roman" w:cs="Times New Roman"/>
        </w:rPr>
        <w:t>adalah</w:t>
      </w:r>
      <w:r w:rsidRPr="00E025C6">
        <w:rPr>
          <w:rFonts w:ascii="Times New Roman" w:hAnsi="Times New Roman" w:cs="Times New Roman"/>
          <w:spacing w:val="1"/>
        </w:rPr>
        <w:t xml:space="preserve"> </w:t>
      </w:r>
      <w:r w:rsidRPr="00E025C6">
        <w:rPr>
          <w:rFonts w:ascii="Times New Roman" w:hAnsi="Times New Roman" w:cs="Times New Roman"/>
        </w:rPr>
        <w:t>sebagai berikut</w:t>
      </w:r>
      <w:r w:rsidRPr="00E025C6">
        <w:rPr>
          <w:rFonts w:ascii="Times New Roman" w:hAnsi="Times New Roman" w:cs="Times New Roman"/>
          <w:spacing w:val="-2"/>
        </w:rPr>
        <w:t xml:space="preserve"> </w:t>
      </w:r>
      <w:r w:rsidRPr="00E025C6">
        <w:rPr>
          <w:rFonts w:ascii="Times New Roman" w:hAnsi="Times New Roman" w:cs="Times New Roman"/>
        </w:rPr>
        <w:t>:</w:t>
      </w:r>
    </w:p>
    <w:p w:rsidR="00E025C6" w:rsidRPr="00E025C6" w:rsidRDefault="00E025C6" w:rsidP="00435456">
      <w:pPr>
        <w:spacing w:after="0" w:line="170" w:lineRule="auto"/>
        <w:ind w:left="2360"/>
        <w:rPr>
          <w:rFonts w:ascii="Times New Roman" w:eastAsia="Cambria Math" w:hAnsi="Times New Roman" w:cs="Times New Roman"/>
        </w:rPr>
      </w:pPr>
      <w:r w:rsidRPr="00E025C6">
        <w:rPr>
          <w:rFonts w:ascii="Times New Roman" w:hAnsi="Times New Roman" w:cs="Times New Roman"/>
          <w:noProof/>
          <w:lang w:val="en-US"/>
        </w:rPr>
        <mc:AlternateContent>
          <mc:Choice Requires="wps">
            <w:drawing>
              <wp:anchor distT="0" distB="0" distL="114300" distR="114300" simplePos="0" relativeHeight="251669504" behindDoc="0" locked="0" layoutInCell="1" allowOverlap="1" wp14:anchorId="2A7D5977" wp14:editId="25DE057F">
                <wp:simplePos x="0" y="0"/>
                <wp:positionH relativeFrom="page">
                  <wp:posOffset>2478736</wp:posOffset>
                </wp:positionH>
                <wp:positionV relativeFrom="paragraph">
                  <wp:posOffset>130175</wp:posOffset>
                </wp:positionV>
                <wp:extent cx="273050" cy="6350"/>
                <wp:effectExtent l="0" t="0" r="0" b="0"/>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05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6B9815" id="Rectangle 131" o:spid="_x0000_s1026" style="position:absolute;margin-left:195.2pt;margin-top:10.25pt;width:21.5pt;height:.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" fillcolor="black" stroked="f">
                <w10:wrap anchorx="page"/>
              </v:rect>
            </w:pict>
          </mc:Fallback>
        </mc:AlternateContent>
      </w:r>
      <w:r w:rsidRPr="00E025C6">
        <w:rPr>
          <w:rFonts w:ascii="Times New Roman" w:hAnsi="Times New Roman" w:cs="Times New Roman"/>
          <w:w w:val="105"/>
          <w:position w:val="-11"/>
        </w:rPr>
        <w:t>t</w:t>
      </w:r>
      <w:r w:rsidRPr="00E025C6">
        <w:rPr>
          <w:rFonts w:ascii="Times New Roman" w:hAnsi="Times New Roman" w:cs="Times New Roman"/>
          <w:spacing w:val="-13"/>
          <w:w w:val="105"/>
          <w:position w:val="-11"/>
        </w:rPr>
        <w:t xml:space="preserve"> </w:t>
      </w:r>
      <w:r w:rsidRPr="00E025C6">
        <w:rPr>
          <w:rFonts w:ascii="Times New Roman" w:hAnsi="Times New Roman" w:cs="Times New Roman"/>
          <w:w w:val="105"/>
          <w:position w:val="-11"/>
        </w:rPr>
        <w:t>=</w:t>
      </w:r>
      <w:r w:rsidRPr="00E025C6">
        <w:rPr>
          <w:rFonts w:ascii="Times New Roman" w:hAnsi="Times New Roman" w:cs="Times New Roman"/>
          <w:w w:val="105"/>
          <w:u w:val="single"/>
        </w:rPr>
        <w:t xml:space="preserve">   </w:t>
      </w:r>
      <w:r w:rsidRPr="00E025C6">
        <w:rPr>
          <w:rFonts w:ascii="Times New Roman" w:hAnsi="Times New Roman" w:cs="Times New Roman"/>
          <w:spacing w:val="4"/>
          <w:w w:val="105"/>
          <w:u w:val="single"/>
        </w:rPr>
        <w:t xml:space="preserve"> </w:t>
      </w:r>
      <w:r w:rsidRPr="00E025C6">
        <w:rPr>
          <w:rFonts w:ascii="Cambria Math" w:eastAsia="Cambria Math" w:hAnsi="Cambria Math" w:cs="Cambria Math"/>
          <w:w w:val="105"/>
          <w:u w:val="single"/>
        </w:rPr>
        <w:t>𝑀</w:t>
      </w:r>
      <w:r w:rsidRPr="00E025C6">
        <w:rPr>
          <w:rFonts w:ascii="Cambria Math" w:eastAsia="Cambria Math" w:hAnsi="Cambria Math" w:cs="Cambria Math"/>
          <w:w w:val="105"/>
          <w:position w:val="-2"/>
          <w:u w:val="single"/>
        </w:rPr>
        <w:t>𝑑</w:t>
      </w:r>
      <w:r w:rsidRPr="00E025C6">
        <w:rPr>
          <w:rFonts w:ascii="Times New Roman" w:eastAsia="Cambria Math" w:hAnsi="Times New Roman" w:cs="Times New Roman"/>
          <w:spacing w:val="11"/>
          <w:position w:val="-2"/>
          <w:u w:val="single"/>
        </w:rPr>
        <w:t xml:space="preserve"> </w:t>
      </w:r>
    </w:p>
    <w:p w:rsidR="00E025C6" w:rsidRPr="00E025C6" w:rsidRDefault="00E025C6" w:rsidP="00435456">
      <w:pPr>
        <w:tabs>
          <w:tab w:val="left" w:pos="2552"/>
        </w:tabs>
        <w:spacing w:after="0" w:line="147" w:lineRule="exact"/>
        <w:ind w:left="911" w:right="2618"/>
        <w:jc w:val="center"/>
        <w:rPr>
          <w:rFonts w:ascii="Times New Roman" w:eastAsia="Cambria Math" w:hAnsi="Times New Roman" w:cs="Times New Roman"/>
        </w:rPr>
      </w:pPr>
      <w:r w:rsidRPr="00E025C6">
        <w:rPr>
          <w:rFonts w:ascii="Times New Roman" w:eastAsia="Cambria Math" w:hAnsi="Times New Roman" w:cs="Times New Roman"/>
          <w:w w:val="110"/>
        </w:rPr>
        <w:t>∑</w:t>
      </w:r>
      <w:r w:rsidRPr="00E025C6">
        <w:rPr>
          <w:rFonts w:ascii="Cambria Math" w:eastAsia="Cambria Math" w:hAnsi="Cambria Math" w:cs="Cambria Math"/>
          <w:w w:val="110"/>
        </w:rPr>
        <w:t>𝑥</w:t>
      </w:r>
      <w:r w:rsidRPr="00E025C6">
        <w:rPr>
          <w:rFonts w:ascii="Times New Roman" w:eastAsia="Cambria Math" w:hAnsi="Times New Roman" w:cs="Times New Roman"/>
          <w:w w:val="110"/>
          <w:position w:val="5"/>
        </w:rPr>
        <w:t>2</w:t>
      </w:r>
    </w:p>
    <w:p w:rsidR="00E025C6" w:rsidRPr="00E025C6" w:rsidRDefault="00E025C6" w:rsidP="00435456">
      <w:pPr>
        <w:tabs>
          <w:tab w:val="left" w:pos="359"/>
          <w:tab w:val="left" w:pos="2552"/>
        </w:tabs>
        <w:spacing w:after="0" w:line="124" w:lineRule="auto"/>
        <w:ind w:right="1800"/>
        <w:jc w:val="center"/>
        <w:rPr>
          <w:rFonts w:ascii="Times New Roman" w:eastAsia="Cambria Math" w:hAnsi="Times New Roman" w:cs="Times New Roman"/>
        </w:rPr>
      </w:pPr>
      <w:r w:rsidRPr="00E025C6">
        <w:rPr>
          <w:rFonts w:ascii="Times New Roman" w:eastAsia="Cambria Math" w:hAnsi="Times New Roman" w:cs="Times New Roman"/>
          <w:w w:val="115"/>
          <w:position w:val="-2"/>
        </w:rPr>
        <w:t>√</w:t>
      </w:r>
      <w:r w:rsidRPr="00E025C6">
        <w:rPr>
          <w:rFonts w:ascii="Times New Roman" w:hAnsi="Times New Roman" w:cs="Times New Roman"/>
          <w:w w:val="115"/>
          <w:u w:val="single"/>
        </w:rPr>
        <w:tab/>
      </w:r>
      <w:r w:rsidRPr="00E025C6">
        <w:rPr>
          <w:rFonts w:ascii="Cambria Math" w:eastAsia="Cambria Math" w:hAnsi="Cambria Math" w:cs="Cambria Math"/>
          <w:w w:val="115"/>
          <w:u w:val="single"/>
        </w:rPr>
        <w:t>𝑑</w:t>
      </w:r>
      <w:r w:rsidRPr="00E025C6">
        <w:rPr>
          <w:rFonts w:ascii="Times New Roman" w:eastAsia="Cambria Math" w:hAnsi="Times New Roman" w:cs="Times New Roman"/>
          <w:spacing w:val="-13"/>
          <w:u w:val="single"/>
        </w:rPr>
        <w:t xml:space="preserve"> </w:t>
      </w:r>
    </w:p>
    <w:p w:rsidR="00E025C6" w:rsidRPr="00E025C6" w:rsidRDefault="00E025C6" w:rsidP="00435456">
      <w:pPr>
        <w:tabs>
          <w:tab w:val="left" w:pos="2552"/>
        </w:tabs>
        <w:spacing w:after="0" w:line="124" w:lineRule="exact"/>
        <w:ind w:left="926" w:right="2618"/>
        <w:jc w:val="center"/>
        <w:rPr>
          <w:rFonts w:ascii="Times New Roman" w:eastAsia="Cambria Math" w:hAnsi="Times New Roman" w:cs="Times New Roman"/>
        </w:rPr>
      </w:pPr>
      <w:r w:rsidRPr="00E025C6">
        <w:rPr>
          <w:rFonts w:ascii="Cambria Math" w:eastAsia="Cambria Math" w:hAnsi="Cambria Math" w:cs="Cambria Math"/>
          <w:w w:val="110"/>
        </w:rPr>
        <w:t>𝑛</w:t>
      </w:r>
      <w:r w:rsidRPr="00E025C6">
        <w:rPr>
          <w:rFonts w:ascii="Times New Roman" w:eastAsia="Cambria Math" w:hAnsi="Times New Roman" w:cs="Times New Roman"/>
          <w:w w:val="110"/>
          <w:position w:val="1"/>
        </w:rPr>
        <w:t>(</w:t>
      </w:r>
      <w:r w:rsidRPr="00E025C6">
        <w:rPr>
          <w:rFonts w:ascii="Cambria Math" w:eastAsia="Cambria Math" w:hAnsi="Cambria Math" w:cs="Cambria Math"/>
          <w:w w:val="110"/>
        </w:rPr>
        <w:t>𝑛</w:t>
      </w:r>
      <w:r w:rsidRPr="00E025C6">
        <w:rPr>
          <w:rFonts w:ascii="Times New Roman" w:eastAsia="Cambria Math" w:hAnsi="Times New Roman" w:cs="Times New Roman"/>
          <w:w w:val="110"/>
        </w:rPr>
        <w:t>−1</w:t>
      </w:r>
      <w:r w:rsidRPr="00E025C6">
        <w:rPr>
          <w:rFonts w:ascii="Times New Roman" w:eastAsia="Cambria Math" w:hAnsi="Times New Roman" w:cs="Times New Roman"/>
          <w:w w:val="110"/>
          <w:position w:val="1"/>
        </w:rPr>
        <w:t>)</w:t>
      </w:r>
    </w:p>
    <w:p w:rsidR="00E025C6" w:rsidRPr="00E025C6" w:rsidRDefault="00E025C6" w:rsidP="00435456">
      <w:pPr>
        <w:pStyle w:val="BodyText"/>
        <w:spacing w:after="0" w:line="240" w:lineRule="auto"/>
        <w:ind w:left="2360"/>
        <w:rPr>
          <w:rFonts w:ascii="Times New Roman" w:hAnsi="Times New Roman" w:cs="Times New Roman"/>
        </w:rPr>
      </w:pPr>
      <w:r w:rsidRPr="00E025C6">
        <w:rPr>
          <w:rFonts w:ascii="Times New Roman" w:hAnsi="Times New Roman" w:cs="Times New Roman"/>
        </w:rPr>
        <w:t>Keterangan :</w:t>
      </w:r>
    </w:p>
    <w:p w:rsidR="00E025C6" w:rsidRPr="00E025C6" w:rsidRDefault="00E025C6" w:rsidP="00435456">
      <w:pPr>
        <w:pStyle w:val="BodyText"/>
        <w:spacing w:after="0" w:line="240" w:lineRule="auto"/>
        <w:ind w:left="2540" w:right="1336" w:hanging="449"/>
        <w:rPr>
          <w:rFonts w:ascii="Times New Roman" w:hAnsi="Times New Roman" w:cs="Times New Roman"/>
        </w:rPr>
      </w:pPr>
      <w:r w:rsidRPr="00E025C6">
        <w:rPr>
          <w:rFonts w:ascii="Cambria Math" w:eastAsia="Cambria Math" w:hAnsi="Cambria Math" w:cs="Cambria Math"/>
        </w:rPr>
        <w:t>𝑑</w:t>
      </w:r>
      <w:r w:rsidRPr="00E025C6">
        <w:rPr>
          <w:rFonts w:ascii="Times New Roman" w:eastAsia="Cambria Math" w:hAnsi="Times New Roman" w:cs="Times New Roman"/>
          <w:spacing w:val="1"/>
        </w:rPr>
        <w:t xml:space="preserve"> </w:t>
      </w:r>
      <w:r w:rsidRPr="00E025C6">
        <w:rPr>
          <w:rFonts w:ascii="Times New Roman" w:eastAsia="Cambria Math" w:hAnsi="Times New Roman" w:cs="Times New Roman"/>
          <w:vertAlign w:val="subscript"/>
        </w:rPr>
        <w:t>1</w:t>
      </w:r>
      <w:r w:rsidRPr="00E025C6">
        <w:rPr>
          <w:rFonts w:ascii="Times New Roman" w:hAnsi="Times New Roman" w:cs="Times New Roman"/>
        </w:rPr>
        <w:t>= selisih</w:t>
      </w:r>
      <w:r w:rsidRPr="00E025C6">
        <w:rPr>
          <w:rFonts w:ascii="Times New Roman" w:hAnsi="Times New Roman" w:cs="Times New Roman"/>
          <w:spacing w:val="2"/>
        </w:rPr>
        <w:t xml:space="preserve"> </w:t>
      </w:r>
      <w:r w:rsidRPr="00E025C6">
        <w:rPr>
          <w:rFonts w:ascii="Times New Roman" w:hAnsi="Times New Roman" w:cs="Times New Roman"/>
        </w:rPr>
        <w:t>skor sesudah</w:t>
      </w:r>
      <w:r w:rsidRPr="00E025C6">
        <w:rPr>
          <w:rFonts w:ascii="Times New Roman" w:hAnsi="Times New Roman" w:cs="Times New Roman"/>
          <w:spacing w:val="2"/>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skor</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dari tiap</w:t>
      </w:r>
      <w:r w:rsidRPr="00E025C6">
        <w:rPr>
          <w:rFonts w:ascii="Times New Roman" w:hAnsi="Times New Roman" w:cs="Times New Roman"/>
          <w:spacing w:val="-47"/>
        </w:rPr>
        <w:t xml:space="preserve"> </w:t>
      </w:r>
      <w:r w:rsidRPr="00E025C6">
        <w:rPr>
          <w:rFonts w:ascii="Times New Roman" w:hAnsi="Times New Roman" w:cs="Times New Roman"/>
        </w:rPr>
        <w:t>subjek (i)</w:t>
      </w:r>
    </w:p>
    <w:p w:rsidR="00E025C6" w:rsidRPr="00E025C6" w:rsidRDefault="00E025C6" w:rsidP="00435456">
      <w:pPr>
        <w:pStyle w:val="BodyText"/>
        <w:spacing w:after="0" w:line="240" w:lineRule="auto"/>
        <w:ind w:left="2053"/>
        <w:rPr>
          <w:rFonts w:ascii="Times New Roman" w:hAnsi="Times New Roman" w:cs="Times New Roman"/>
        </w:rPr>
      </w:pPr>
      <w:r w:rsidRPr="00E025C6">
        <w:rPr>
          <w:rFonts w:ascii="Cambria Math" w:eastAsia="Cambria Math" w:hAnsi="Cambria Math" w:cs="Cambria Math"/>
        </w:rPr>
        <w:t>𝑀</w:t>
      </w:r>
      <w:r w:rsidRPr="00E025C6">
        <w:rPr>
          <w:rFonts w:ascii="Cambria Math" w:eastAsia="Cambria Math" w:hAnsi="Cambria Math" w:cs="Cambria Math"/>
          <w:position w:val="-3"/>
        </w:rPr>
        <w:t>𝑑</w:t>
      </w:r>
      <w:r w:rsidRPr="00E025C6">
        <w:rPr>
          <w:rFonts w:ascii="Times New Roman" w:hAnsi="Times New Roman" w:cs="Times New Roman"/>
        </w:rPr>
        <w:t>= Rerata</w:t>
      </w:r>
      <w:r w:rsidRPr="00E025C6">
        <w:rPr>
          <w:rFonts w:ascii="Times New Roman" w:hAnsi="Times New Roman" w:cs="Times New Roman"/>
          <w:spacing w:val="1"/>
        </w:rPr>
        <w:t xml:space="preserve"> </w:t>
      </w:r>
      <w:r w:rsidRPr="00E025C6">
        <w:rPr>
          <w:rFonts w:ascii="Times New Roman" w:hAnsi="Times New Roman" w:cs="Times New Roman"/>
        </w:rPr>
        <w:t>dari gain</w:t>
      </w:r>
      <w:r w:rsidRPr="00E025C6">
        <w:rPr>
          <w:rFonts w:ascii="Times New Roman" w:hAnsi="Times New Roman" w:cs="Times New Roman"/>
          <w:spacing w:val="2"/>
        </w:rPr>
        <w:t xml:space="preserve"> </w:t>
      </w:r>
      <w:r w:rsidRPr="00E025C6">
        <w:rPr>
          <w:rFonts w:ascii="Times New Roman" w:hAnsi="Times New Roman" w:cs="Times New Roman"/>
        </w:rPr>
        <w:t>(d)</w:t>
      </w:r>
    </w:p>
    <w:p w:rsidR="00E025C6" w:rsidRPr="00E025C6" w:rsidRDefault="00E025C6" w:rsidP="00435456">
      <w:pPr>
        <w:pStyle w:val="BodyText"/>
        <w:spacing w:after="0" w:line="240" w:lineRule="auto"/>
        <w:ind w:left="2053" w:right="1582"/>
        <w:rPr>
          <w:rFonts w:ascii="Times New Roman" w:hAnsi="Times New Roman" w:cs="Times New Roman"/>
        </w:rPr>
      </w:pPr>
      <w:r w:rsidRPr="00E025C6">
        <w:rPr>
          <w:rFonts w:ascii="Times New Roman" w:hAnsi="Times New Roman" w:cs="Times New Roman"/>
          <w:noProof/>
          <w:lang w:val="en-US"/>
        </w:rPr>
        <mc:AlternateContent>
          <mc:Choice Requires="wps">
            <w:drawing>
              <wp:anchor distT="0" distB="0" distL="114300" distR="114300" simplePos="0" relativeHeight="251677696" behindDoc="1" locked="0" layoutInCell="1" allowOverlap="1" wp14:anchorId="518595C1" wp14:editId="0CCEE4EF">
                <wp:simplePos x="0" y="0"/>
                <wp:positionH relativeFrom="page">
                  <wp:posOffset>1864360</wp:posOffset>
                </wp:positionH>
                <wp:positionV relativeFrom="paragraph">
                  <wp:posOffset>88265</wp:posOffset>
                </wp:positionV>
                <wp:extent cx="56515" cy="88900"/>
                <wp:effectExtent l="0" t="0" r="3175" b="0"/>
                <wp:wrapNone/>
                <wp:docPr id="130"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139" w:lineRule="exact"/>
                              <w:rPr>
                                <w:rFonts w:ascii="Cambria Math" w:eastAsia="Cambria Math"/>
                                <w:sz w:val="14"/>
                              </w:rPr>
                            </w:pPr>
                            <w:r>
                              <w:rPr>
                                <w:rFonts w:ascii="Cambria Math" w:eastAsia="Cambria Math"/>
                                <w:w w:val="105"/>
                                <w:sz w:val="14"/>
                              </w:rPr>
                              <w:t>𝑑</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8595C1" id="_x0000_t202" coordsize="21600,21600" o:spt="202" path="m,l,21600r21600,l21600,xe">
                <v:stroke joinstyle="miter"/>
                <v:path gradientshapeok="t" o:connecttype="rect"/>
              </v:shapetype>
              <v:shape id="Text Box 130" o:spid="_x0000_s1026" type="#_x0000_t202" style="position:absolute;left:0;text-align:left;margin-left:146.8pt;margin-top:6.95pt;width:4.45pt;height:7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" filled="f" stroked="f">
                <v:textbox inset="0,0,0,0">
                  <w:txbxContent>
                    <w:p w:rsidR="0049442D" w:rsidRDefault="0049442D" w:rsidP="00E025C6">
                      <w:pPr>
                        <w:spacing w:line="139" w:lineRule="exact"/>
                        <w:rPr>
                          <w:rFonts w:ascii="Cambria Math" w:eastAsia="Cambria Math"/>
                          <w:sz w:val="14"/>
                        </w:rPr>
                      </w:pPr>
                      <w:r>
                        <w:rPr>
                          <w:rFonts w:ascii="Cambria Math" w:eastAsia="Cambria Math"/>
                          <w:w w:val="105"/>
                          <w:sz w:val="14"/>
                        </w:rPr>
                        <w:t>𝑑</w:t>
                      </w:r>
                    </w:p>
                  </w:txbxContent>
                </v:textbox>
                <w10:wrap anchorx="page"/>
              </v:shape>
            </w:pict>
          </mc:Fallback>
        </mc:AlternateContent>
      </w:r>
      <w:r w:rsidRPr="00E025C6">
        <w:rPr>
          <w:rFonts w:ascii="Cambria Math" w:eastAsia="Cambria Math" w:hAnsi="Cambria Math" w:cs="Cambria Math"/>
        </w:rPr>
        <w:t>𝑥</w:t>
      </w:r>
      <w:r w:rsidRPr="00E025C6">
        <w:rPr>
          <w:rFonts w:ascii="Times New Roman" w:eastAsia="Cambria Math" w:hAnsi="Times New Roman" w:cs="Times New Roman"/>
          <w:vertAlign w:val="superscript"/>
        </w:rPr>
        <w:t>2</w:t>
      </w:r>
      <w:r w:rsidRPr="00E025C6">
        <w:rPr>
          <w:rFonts w:ascii="Times New Roman" w:eastAsia="Cambria Math" w:hAnsi="Times New Roman" w:cs="Times New Roman"/>
          <w:spacing w:val="15"/>
        </w:rPr>
        <w:t xml:space="preserve"> </w:t>
      </w:r>
      <w:r w:rsidRPr="00E025C6">
        <w:rPr>
          <w:rFonts w:ascii="Times New Roman" w:hAnsi="Times New Roman" w:cs="Times New Roman"/>
        </w:rPr>
        <w:t>=</w:t>
      </w:r>
      <w:r w:rsidRPr="00E025C6">
        <w:rPr>
          <w:rFonts w:ascii="Times New Roman" w:hAnsi="Times New Roman" w:cs="Times New Roman"/>
          <w:spacing w:val="2"/>
        </w:rPr>
        <w:t xml:space="preserve"> </w:t>
      </w:r>
      <w:r w:rsidRPr="00E025C6">
        <w:rPr>
          <w:rFonts w:ascii="Times New Roman" w:hAnsi="Times New Roman" w:cs="Times New Roman"/>
        </w:rPr>
        <w:t>kuadrat</w:t>
      </w:r>
      <w:r w:rsidRPr="00E025C6">
        <w:rPr>
          <w:rFonts w:ascii="Times New Roman" w:hAnsi="Times New Roman" w:cs="Times New Roman"/>
          <w:spacing w:val="2"/>
        </w:rPr>
        <w:t xml:space="preserve"> </w:t>
      </w:r>
      <w:r w:rsidRPr="00E025C6">
        <w:rPr>
          <w:rFonts w:ascii="Times New Roman" w:hAnsi="Times New Roman" w:cs="Times New Roman"/>
        </w:rPr>
        <w:t>deviasi skor gain</w:t>
      </w:r>
      <w:r w:rsidRPr="00E025C6">
        <w:rPr>
          <w:rFonts w:ascii="Times New Roman" w:hAnsi="Times New Roman" w:cs="Times New Roman"/>
          <w:spacing w:val="2"/>
        </w:rPr>
        <w:t xml:space="preserve"> </w:t>
      </w:r>
      <w:r w:rsidRPr="00E025C6">
        <w:rPr>
          <w:rFonts w:ascii="Times New Roman" w:hAnsi="Times New Roman" w:cs="Times New Roman"/>
        </w:rPr>
        <w:t>terhadap</w:t>
      </w:r>
      <w:r w:rsidRPr="00E025C6">
        <w:rPr>
          <w:rFonts w:ascii="Times New Roman" w:hAnsi="Times New Roman" w:cs="Times New Roman"/>
          <w:spacing w:val="1"/>
        </w:rPr>
        <w:t xml:space="preserve"> </w:t>
      </w:r>
      <w:r w:rsidRPr="00E025C6">
        <w:rPr>
          <w:rFonts w:ascii="Times New Roman" w:hAnsi="Times New Roman" w:cs="Times New Roman"/>
        </w:rPr>
        <w:t>reratanya</w:t>
      </w:r>
      <w:r w:rsidRPr="00E025C6">
        <w:rPr>
          <w:rFonts w:ascii="Times New Roman" w:hAnsi="Times New Roman" w:cs="Times New Roman"/>
          <w:spacing w:val="-47"/>
        </w:rPr>
        <w:t xml:space="preserve"> </w:t>
      </w:r>
      <w:r w:rsidRPr="00E025C6">
        <w:rPr>
          <w:rFonts w:ascii="Times New Roman" w:hAnsi="Times New Roman" w:cs="Times New Roman"/>
        </w:rPr>
        <w:t>n</w:t>
      </w:r>
      <w:r w:rsidRPr="00E025C6">
        <w:rPr>
          <w:rFonts w:ascii="Times New Roman" w:hAnsi="Times New Roman" w:cs="Times New Roman"/>
          <w:spacing w:val="3"/>
        </w:rPr>
        <w:t xml:space="preserve"> </w:t>
      </w:r>
      <w:r w:rsidRPr="00E025C6">
        <w:rPr>
          <w:rFonts w:ascii="Times New Roman" w:hAnsi="Times New Roman" w:cs="Times New Roman"/>
        </w:rPr>
        <w:t>=</w:t>
      </w:r>
      <w:r w:rsidRPr="00E025C6">
        <w:rPr>
          <w:rFonts w:ascii="Times New Roman" w:hAnsi="Times New Roman" w:cs="Times New Roman"/>
          <w:spacing w:val="-1"/>
        </w:rPr>
        <w:t xml:space="preserve"> </w:t>
      </w:r>
      <w:r w:rsidRPr="00E025C6">
        <w:rPr>
          <w:rFonts w:ascii="Times New Roman" w:hAnsi="Times New Roman" w:cs="Times New Roman"/>
        </w:rPr>
        <w:t>banyaknya sampel</w:t>
      </w:r>
    </w:p>
    <w:p w:rsidR="00E025C6" w:rsidRPr="00E025C6" w:rsidRDefault="00E025C6" w:rsidP="00435456">
      <w:pPr>
        <w:pStyle w:val="BodyText"/>
        <w:spacing w:after="0" w:line="240" w:lineRule="auto"/>
        <w:ind w:left="1639" w:right="1113" w:firstLine="360"/>
        <w:jc w:val="both"/>
        <w:rPr>
          <w:rFonts w:ascii="Times New Roman" w:hAnsi="Times New Roman" w:cs="Times New Roman"/>
        </w:rPr>
      </w:pPr>
      <w:r w:rsidRPr="00E025C6">
        <w:rPr>
          <w:rFonts w:ascii="Times New Roman" w:hAnsi="Times New Roman" w:cs="Times New Roman"/>
          <w:position w:val="2"/>
        </w:rPr>
        <w:t>Untuk pengujian hipotesis, t</w:t>
      </w:r>
      <w:r w:rsidRPr="00E025C6">
        <w:rPr>
          <w:rFonts w:ascii="Times New Roman" w:hAnsi="Times New Roman" w:cs="Times New Roman"/>
        </w:rPr>
        <w:t>hitung</w:t>
      </w:r>
      <w:r w:rsidRPr="00E025C6">
        <w:rPr>
          <w:rFonts w:ascii="Times New Roman" w:hAnsi="Times New Roman" w:cs="Times New Roman"/>
          <w:spacing w:val="1"/>
        </w:rPr>
        <w:t xml:space="preserve"> </w:t>
      </w:r>
      <w:r w:rsidRPr="00E025C6">
        <w:rPr>
          <w:rFonts w:ascii="Times New Roman" w:hAnsi="Times New Roman" w:cs="Times New Roman"/>
          <w:position w:val="2"/>
        </w:rPr>
        <w:t>dibandingkan dengan</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t</w:t>
      </w:r>
      <w:r w:rsidRPr="00E025C6">
        <w:rPr>
          <w:rFonts w:ascii="Times New Roman" w:hAnsi="Times New Roman" w:cs="Times New Roman"/>
        </w:rPr>
        <w:t xml:space="preserve">tabel </w:t>
      </w:r>
      <w:r w:rsidRPr="00E025C6">
        <w:rPr>
          <w:rFonts w:ascii="Times New Roman" w:hAnsi="Times New Roman" w:cs="Times New Roman"/>
          <w:position w:val="2"/>
        </w:rPr>
        <w:t>, dinyatakan ada perbedaan rata-rata apabila t</w:t>
      </w:r>
      <w:r w:rsidRPr="00E025C6">
        <w:rPr>
          <w:rFonts w:ascii="Times New Roman" w:hAnsi="Times New Roman" w:cs="Times New Roman"/>
        </w:rPr>
        <w:t>hitung</w:t>
      </w:r>
      <w:r w:rsidRPr="00E025C6">
        <w:rPr>
          <w:rFonts w:ascii="Times New Roman" w:hAnsi="Times New Roman" w:cs="Times New Roman"/>
          <w:position w:val="2"/>
        </w:rPr>
        <w:t>&gt; t</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taraf signifikan</w:t>
      </w:r>
      <w:r w:rsidRPr="00E025C6">
        <w:rPr>
          <w:rFonts w:ascii="Times New Roman" w:hAnsi="Times New Roman" w:cs="Times New Roman"/>
          <w:spacing w:val="-1"/>
        </w:rPr>
        <w:t xml:space="preserve"> </w:t>
      </w:r>
      <w:r w:rsidRPr="00E025C6">
        <w:rPr>
          <w:rFonts w:ascii="Times New Roman" w:hAnsi="Times New Roman" w:cs="Times New Roman"/>
        </w:rPr>
        <w:t>dan taraf</w:t>
      </w:r>
      <w:r w:rsidRPr="00E025C6">
        <w:rPr>
          <w:rFonts w:ascii="Times New Roman" w:hAnsi="Times New Roman" w:cs="Times New Roman"/>
          <w:spacing w:val="-5"/>
        </w:rPr>
        <w:t xml:space="preserve"> </w:t>
      </w:r>
      <w:r w:rsidRPr="00E025C6">
        <w:rPr>
          <w:rFonts w:ascii="Times New Roman" w:hAnsi="Times New Roman" w:cs="Times New Roman"/>
        </w:rPr>
        <w:t>kepercayaan</w:t>
      </w:r>
      <w:r w:rsidRPr="00E025C6">
        <w:rPr>
          <w:rFonts w:ascii="Times New Roman" w:hAnsi="Times New Roman" w:cs="Times New Roman"/>
          <w:spacing w:val="1"/>
        </w:rPr>
        <w:t xml:space="preserve"> </w:t>
      </w:r>
      <w:r w:rsidRPr="00E025C6">
        <w:rPr>
          <w:rFonts w:ascii="Times New Roman" w:hAnsi="Times New Roman" w:cs="Times New Roman"/>
        </w:rPr>
        <w:t>tertentu.</w:t>
      </w:r>
    </w:p>
    <w:p w:rsidR="00E025C6" w:rsidRDefault="00E025C6" w:rsidP="00E025C6">
      <w:pPr>
        <w:ind w:left="936" w:right="51"/>
        <w:jc w:val="center"/>
        <w:rPr>
          <w:rFonts w:ascii="Times New Roman" w:hAnsi="Times New Roman" w:cs="Times New Roman"/>
        </w:rPr>
      </w:pPr>
    </w:p>
    <w:p w:rsidR="00435456" w:rsidRPr="00E025C6" w:rsidRDefault="00435456" w:rsidP="00E025C6">
      <w:pPr>
        <w:ind w:left="936" w:right="51"/>
        <w:jc w:val="center"/>
        <w:rPr>
          <w:rFonts w:ascii="Times New Roman" w:hAnsi="Times New Roman" w:cs="Times New Roman"/>
        </w:rPr>
      </w:pPr>
    </w:p>
    <w:p w:rsidR="00E025C6" w:rsidRPr="00E025C6" w:rsidRDefault="00E025C6" w:rsidP="00E025C6">
      <w:pPr>
        <w:ind w:left="936" w:right="51"/>
        <w:jc w:val="center"/>
        <w:rPr>
          <w:rFonts w:ascii="Times New Roman" w:hAnsi="Times New Roman" w:cs="Times New Roman"/>
        </w:rPr>
      </w:pPr>
      <w:r w:rsidRPr="00E025C6">
        <w:rPr>
          <w:rFonts w:ascii="Times New Roman" w:hAnsi="Times New Roman" w:cs="Times New Roman"/>
        </w:rPr>
        <w:lastRenderedPageBreak/>
        <w:t>Tabel</w:t>
      </w:r>
      <w:r w:rsidRPr="00E025C6">
        <w:rPr>
          <w:rFonts w:ascii="Times New Roman" w:hAnsi="Times New Roman" w:cs="Times New Roman"/>
          <w:spacing w:val="-2"/>
        </w:rPr>
        <w:t xml:space="preserve"> </w:t>
      </w:r>
      <w:r w:rsidRPr="00E025C6">
        <w:rPr>
          <w:rFonts w:ascii="Times New Roman" w:hAnsi="Times New Roman" w:cs="Times New Roman"/>
        </w:rPr>
        <w:t>4.7 Hasil</w:t>
      </w:r>
      <w:r w:rsidRPr="00E025C6">
        <w:rPr>
          <w:rFonts w:ascii="Times New Roman" w:hAnsi="Times New Roman" w:cs="Times New Roman"/>
          <w:spacing w:val="-2"/>
        </w:rPr>
        <w:t xml:space="preserve"> </w:t>
      </w:r>
      <w:r w:rsidRPr="00E025C6">
        <w:rPr>
          <w:rFonts w:ascii="Times New Roman" w:hAnsi="Times New Roman" w:cs="Times New Roman"/>
        </w:rPr>
        <w:t>Uji-t</w:t>
      </w:r>
      <w:r w:rsidRPr="00E025C6">
        <w:rPr>
          <w:rFonts w:ascii="Times New Roman" w:hAnsi="Times New Roman" w:cs="Times New Roman"/>
          <w:spacing w:val="-2"/>
        </w:rPr>
        <w:t xml:space="preserve"> </w:t>
      </w:r>
      <w:r w:rsidRPr="00E025C6">
        <w:rPr>
          <w:rFonts w:ascii="Times New Roman" w:hAnsi="Times New Roman" w:cs="Times New Roman"/>
        </w:rPr>
        <w:t xml:space="preserve">Data </w:t>
      </w:r>
      <w:r w:rsidRPr="00E025C6">
        <w:rPr>
          <w:rFonts w:ascii="Times New Roman" w:hAnsi="Times New Roman" w:cs="Times New Roman"/>
          <w:i/>
        </w:rPr>
        <w:t>Pretest</w:t>
      </w:r>
      <w:r w:rsidRPr="00E025C6">
        <w:rPr>
          <w:rFonts w:ascii="Times New Roman" w:hAnsi="Times New Roman" w:cs="Times New Roman"/>
          <w:i/>
          <w:spacing w:val="-2"/>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i/>
        </w:rPr>
        <w:t>Posttest</w:t>
      </w:r>
      <w:r w:rsidRPr="00E025C6">
        <w:rPr>
          <w:rFonts w:ascii="Times New Roman" w:hAnsi="Times New Roman" w:cs="Times New Roman"/>
          <w:i/>
          <w:spacing w:val="-2"/>
        </w:rPr>
        <w:t xml:space="preserve"> </w:t>
      </w:r>
      <w:r w:rsidRPr="00E025C6">
        <w:rPr>
          <w:rFonts w:ascii="Times New Roman" w:hAnsi="Times New Roman" w:cs="Times New Roman"/>
        </w:rPr>
        <w:t>Kelas</w:t>
      </w:r>
    </w:p>
    <w:p w:rsidR="00E025C6" w:rsidRPr="00E025C6" w:rsidRDefault="00E025C6" w:rsidP="00E025C6">
      <w:pPr>
        <w:pStyle w:val="BodyText"/>
        <w:ind w:left="2421" w:right="1896"/>
        <w:jc w:val="center"/>
        <w:rPr>
          <w:rFonts w:ascii="Times New Roman" w:hAnsi="Times New Roman" w:cs="Times New Roman"/>
        </w:rPr>
      </w:pPr>
      <w:r w:rsidRPr="00E025C6">
        <w:rPr>
          <w:rFonts w:ascii="Times New Roman" w:hAnsi="Times New Roman" w:cs="Times New Roman"/>
        </w:rPr>
        <w:t>Eksperimen</w:t>
      </w:r>
    </w:p>
    <w:tbl>
      <w:tblPr>
        <w:tblW w:w="0" w:type="auto"/>
        <w:tblInd w:w="7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4"/>
        <w:gridCol w:w="1210"/>
        <w:gridCol w:w="868"/>
        <w:gridCol w:w="779"/>
        <w:gridCol w:w="1022"/>
        <w:gridCol w:w="843"/>
        <w:gridCol w:w="841"/>
        <w:gridCol w:w="717"/>
        <w:gridCol w:w="474"/>
        <w:gridCol w:w="985"/>
      </w:tblGrid>
      <w:tr w:rsidR="00E025C6" w:rsidRPr="00E025C6" w:rsidTr="00435456">
        <w:trPr>
          <w:trHeight w:val="203"/>
        </w:trPr>
        <w:tc>
          <w:tcPr>
            <w:tcW w:w="8283" w:type="dxa"/>
            <w:gridSpan w:val="10"/>
          </w:tcPr>
          <w:p w:rsidR="00E025C6" w:rsidRPr="00E025C6" w:rsidRDefault="00E025C6" w:rsidP="00E025C6">
            <w:pPr>
              <w:pStyle w:val="TableParagraph"/>
              <w:spacing w:before="2"/>
            </w:pPr>
          </w:p>
          <w:p w:rsidR="00E025C6" w:rsidRPr="00E025C6" w:rsidRDefault="00E025C6" w:rsidP="00E025C6">
            <w:pPr>
              <w:pStyle w:val="TableParagraph"/>
              <w:spacing w:before="1"/>
              <w:ind w:left="2753" w:right="2750"/>
              <w:jc w:val="center"/>
              <w:rPr>
                <w:b/>
              </w:rPr>
            </w:pPr>
            <w:r w:rsidRPr="00E025C6">
              <w:rPr>
                <w:b/>
              </w:rPr>
              <w:t>Paired</w:t>
            </w:r>
            <w:r w:rsidRPr="00E025C6">
              <w:rPr>
                <w:b/>
                <w:spacing w:val="-2"/>
              </w:rPr>
              <w:t xml:space="preserve"> </w:t>
            </w:r>
            <w:r w:rsidRPr="00E025C6">
              <w:rPr>
                <w:b/>
              </w:rPr>
              <w:t>Samples</w:t>
            </w:r>
            <w:r w:rsidRPr="00E025C6">
              <w:rPr>
                <w:b/>
                <w:spacing w:val="-2"/>
              </w:rPr>
              <w:t xml:space="preserve"> </w:t>
            </w:r>
            <w:r w:rsidRPr="00E025C6">
              <w:rPr>
                <w:b/>
              </w:rPr>
              <w:t>Test</w:t>
            </w:r>
          </w:p>
        </w:tc>
      </w:tr>
      <w:tr w:rsidR="00E025C6" w:rsidRPr="00E025C6" w:rsidTr="00435456">
        <w:trPr>
          <w:trHeight w:val="212"/>
        </w:trPr>
        <w:tc>
          <w:tcPr>
            <w:tcW w:w="1754" w:type="dxa"/>
            <w:gridSpan w:val="2"/>
            <w:vMerge w:val="restart"/>
          </w:tcPr>
          <w:p w:rsidR="00E025C6" w:rsidRPr="00E025C6" w:rsidRDefault="00E025C6" w:rsidP="00E025C6">
            <w:pPr>
              <w:pStyle w:val="TableParagraph"/>
            </w:pPr>
          </w:p>
        </w:tc>
        <w:tc>
          <w:tcPr>
            <w:tcW w:w="4353" w:type="dxa"/>
            <w:gridSpan w:val="5"/>
          </w:tcPr>
          <w:p w:rsidR="00E025C6" w:rsidRPr="00E025C6" w:rsidRDefault="00E025C6" w:rsidP="00E025C6">
            <w:pPr>
              <w:pStyle w:val="TableParagraph"/>
              <w:spacing w:before="4"/>
            </w:pPr>
          </w:p>
          <w:p w:rsidR="00E025C6" w:rsidRPr="00E025C6" w:rsidRDefault="00E025C6" w:rsidP="00E025C6">
            <w:pPr>
              <w:pStyle w:val="TableParagraph"/>
              <w:spacing w:line="186" w:lineRule="exact"/>
              <w:ind w:left="1194"/>
            </w:pPr>
            <w:r w:rsidRPr="00E025C6">
              <w:t>Paired</w:t>
            </w:r>
            <w:r w:rsidRPr="00E025C6">
              <w:rPr>
                <w:spacing w:val="-1"/>
              </w:rPr>
              <w:t xml:space="preserve"> </w:t>
            </w:r>
            <w:r w:rsidRPr="00E025C6">
              <w:t>Differences</w:t>
            </w:r>
          </w:p>
        </w:tc>
        <w:tc>
          <w:tcPr>
            <w:tcW w:w="717"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6"/>
            </w:pPr>
          </w:p>
          <w:p w:rsidR="00E025C6" w:rsidRPr="00E025C6" w:rsidRDefault="00E025C6" w:rsidP="00E025C6">
            <w:pPr>
              <w:pStyle w:val="TableParagraph"/>
              <w:spacing w:line="186" w:lineRule="exact"/>
              <w:ind w:left="2"/>
              <w:jc w:val="center"/>
            </w:pPr>
            <w:r w:rsidRPr="00E025C6">
              <w:t>T</w:t>
            </w:r>
          </w:p>
        </w:tc>
        <w:tc>
          <w:tcPr>
            <w:tcW w:w="474"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6"/>
            </w:pPr>
          </w:p>
          <w:p w:rsidR="00E025C6" w:rsidRPr="00E025C6" w:rsidRDefault="00E025C6" w:rsidP="00E025C6">
            <w:pPr>
              <w:pStyle w:val="TableParagraph"/>
              <w:spacing w:line="186" w:lineRule="exact"/>
              <w:ind w:left="127"/>
            </w:pPr>
            <w:r w:rsidRPr="00E025C6">
              <w:t>df</w:t>
            </w:r>
          </w:p>
        </w:tc>
        <w:tc>
          <w:tcPr>
            <w:tcW w:w="985"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6"/>
            </w:pPr>
          </w:p>
          <w:p w:rsidR="00E025C6" w:rsidRPr="00E025C6" w:rsidRDefault="00E025C6" w:rsidP="00E025C6">
            <w:pPr>
              <w:pStyle w:val="TableParagraph"/>
              <w:spacing w:before="1"/>
              <w:ind w:left="148"/>
            </w:pPr>
            <w:r w:rsidRPr="00E025C6">
              <w:t>Sig.</w:t>
            </w:r>
            <w:r w:rsidRPr="00E025C6">
              <w:rPr>
                <w:spacing w:val="-1"/>
              </w:rPr>
              <w:t xml:space="preserve"> </w:t>
            </w:r>
            <w:r w:rsidRPr="00E025C6">
              <w:t>(2-</w:t>
            </w:r>
          </w:p>
          <w:p w:rsidR="00E025C6" w:rsidRPr="00E025C6" w:rsidRDefault="00E025C6" w:rsidP="00E025C6">
            <w:pPr>
              <w:pStyle w:val="TableParagraph"/>
              <w:spacing w:before="114" w:line="186" w:lineRule="exact"/>
              <w:ind w:left="189"/>
            </w:pPr>
            <w:r w:rsidRPr="00E025C6">
              <w:t>tailed)</w:t>
            </w:r>
          </w:p>
        </w:tc>
      </w:tr>
      <w:tr w:rsidR="00E025C6" w:rsidRPr="00E025C6" w:rsidTr="00435456">
        <w:trPr>
          <w:trHeight w:val="419"/>
        </w:trPr>
        <w:tc>
          <w:tcPr>
            <w:tcW w:w="1754" w:type="dxa"/>
            <w:gridSpan w:val="2"/>
            <w:vMerge/>
            <w:tcBorders>
              <w:top w:val="nil"/>
            </w:tcBorders>
          </w:tcPr>
          <w:p w:rsidR="00E025C6" w:rsidRPr="00E025C6" w:rsidRDefault="00E025C6" w:rsidP="00E025C6">
            <w:pPr>
              <w:rPr>
                <w:rFonts w:ascii="Times New Roman" w:hAnsi="Times New Roman" w:cs="Times New Roman"/>
              </w:rPr>
            </w:pPr>
          </w:p>
        </w:tc>
        <w:tc>
          <w:tcPr>
            <w:tcW w:w="868"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165" w:line="186" w:lineRule="exact"/>
              <w:ind w:left="167"/>
            </w:pPr>
            <w:r w:rsidRPr="00E025C6">
              <w:t>Mean</w:t>
            </w:r>
          </w:p>
        </w:tc>
        <w:tc>
          <w:tcPr>
            <w:tcW w:w="779" w:type="dxa"/>
            <w:vMerge w:val="restart"/>
          </w:tcPr>
          <w:p w:rsidR="00E025C6" w:rsidRPr="00E025C6" w:rsidRDefault="00E025C6" w:rsidP="00E025C6">
            <w:pPr>
              <w:pStyle w:val="TableParagraph"/>
            </w:pPr>
          </w:p>
          <w:p w:rsidR="00E025C6" w:rsidRPr="00E025C6" w:rsidRDefault="00E025C6" w:rsidP="00E025C6">
            <w:pPr>
              <w:pStyle w:val="TableParagraph"/>
              <w:spacing w:before="7"/>
            </w:pPr>
          </w:p>
          <w:p w:rsidR="00E025C6" w:rsidRPr="00E025C6" w:rsidRDefault="00E025C6" w:rsidP="00E025C6">
            <w:pPr>
              <w:pStyle w:val="TableParagraph"/>
              <w:spacing w:line="369" w:lineRule="auto"/>
              <w:ind w:left="66" w:right="62" w:firstLine="2"/>
              <w:jc w:val="center"/>
            </w:pPr>
            <w:r w:rsidRPr="00E025C6">
              <w:t>Std.</w:t>
            </w:r>
            <w:r w:rsidRPr="00E025C6">
              <w:rPr>
                <w:spacing w:val="1"/>
              </w:rPr>
              <w:t xml:space="preserve"> </w:t>
            </w:r>
            <w:r w:rsidRPr="00E025C6">
              <w:t>Deviati</w:t>
            </w:r>
          </w:p>
          <w:p w:rsidR="00E025C6" w:rsidRPr="00E025C6" w:rsidRDefault="00E025C6" w:rsidP="00E025C6">
            <w:pPr>
              <w:pStyle w:val="TableParagraph"/>
              <w:spacing w:before="3" w:line="186" w:lineRule="exact"/>
              <w:ind w:left="222" w:right="217"/>
              <w:jc w:val="center"/>
            </w:pPr>
            <w:r w:rsidRPr="00E025C6">
              <w:t>on</w:t>
            </w:r>
          </w:p>
        </w:tc>
        <w:tc>
          <w:tcPr>
            <w:tcW w:w="1022"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171" w:line="320" w:lineRule="atLeast"/>
              <w:ind w:left="233" w:right="58" w:hanging="152"/>
            </w:pPr>
            <w:r w:rsidRPr="00E025C6">
              <w:t>Std. Error</w:t>
            </w:r>
            <w:r w:rsidRPr="00E025C6">
              <w:rPr>
                <w:spacing w:val="-42"/>
              </w:rPr>
              <w:t xml:space="preserve"> </w:t>
            </w:r>
            <w:r w:rsidRPr="00E025C6">
              <w:t>Mean</w:t>
            </w:r>
          </w:p>
        </w:tc>
        <w:tc>
          <w:tcPr>
            <w:tcW w:w="1684" w:type="dxa"/>
            <w:gridSpan w:val="2"/>
          </w:tcPr>
          <w:p w:rsidR="00E025C6" w:rsidRPr="00E025C6" w:rsidRDefault="00E025C6" w:rsidP="00E025C6">
            <w:pPr>
              <w:pStyle w:val="TableParagraph"/>
              <w:spacing w:before="113"/>
              <w:ind w:left="207" w:hanging="92"/>
            </w:pPr>
            <w:r w:rsidRPr="00E025C6">
              <w:t>95%</w:t>
            </w:r>
            <w:r w:rsidRPr="00E025C6">
              <w:rPr>
                <w:spacing w:val="-2"/>
              </w:rPr>
              <w:t xml:space="preserve"> </w:t>
            </w:r>
            <w:r w:rsidRPr="00E025C6">
              <w:t>Confidence</w:t>
            </w:r>
          </w:p>
          <w:p w:rsidR="00E025C6" w:rsidRPr="00E025C6" w:rsidRDefault="00E025C6" w:rsidP="00E025C6">
            <w:pPr>
              <w:pStyle w:val="TableParagraph"/>
              <w:spacing w:line="320" w:lineRule="atLeast"/>
              <w:ind w:left="334" w:right="190" w:hanging="128"/>
            </w:pPr>
            <w:r w:rsidRPr="00E025C6">
              <w:t>Interval of the</w:t>
            </w:r>
            <w:r w:rsidRPr="00E025C6">
              <w:rPr>
                <w:spacing w:val="-42"/>
              </w:rPr>
              <w:t xml:space="preserve"> </w:t>
            </w:r>
            <w:r w:rsidRPr="00E025C6">
              <w:t>Difference</w:t>
            </w:r>
          </w:p>
        </w:tc>
        <w:tc>
          <w:tcPr>
            <w:tcW w:w="717" w:type="dxa"/>
            <w:vMerge/>
            <w:tcBorders>
              <w:top w:val="nil"/>
            </w:tcBorders>
          </w:tcPr>
          <w:p w:rsidR="00E025C6" w:rsidRPr="00E025C6" w:rsidRDefault="00E025C6" w:rsidP="00E025C6">
            <w:pPr>
              <w:rPr>
                <w:rFonts w:ascii="Times New Roman" w:hAnsi="Times New Roman" w:cs="Times New Roman"/>
              </w:rPr>
            </w:pPr>
          </w:p>
        </w:tc>
        <w:tc>
          <w:tcPr>
            <w:tcW w:w="474" w:type="dxa"/>
            <w:vMerge/>
            <w:tcBorders>
              <w:top w:val="nil"/>
            </w:tcBorders>
          </w:tcPr>
          <w:p w:rsidR="00E025C6" w:rsidRPr="00E025C6" w:rsidRDefault="00E025C6" w:rsidP="00E025C6">
            <w:pPr>
              <w:rPr>
                <w:rFonts w:ascii="Times New Roman" w:hAnsi="Times New Roman" w:cs="Times New Roman"/>
              </w:rPr>
            </w:pPr>
          </w:p>
        </w:tc>
        <w:tc>
          <w:tcPr>
            <w:tcW w:w="985" w:type="dxa"/>
            <w:vMerge/>
            <w:tcBorders>
              <w:top w:val="nil"/>
            </w:tcBorders>
          </w:tcPr>
          <w:p w:rsidR="00E025C6" w:rsidRPr="00E025C6" w:rsidRDefault="00E025C6" w:rsidP="00E025C6">
            <w:pPr>
              <w:rPr>
                <w:rFonts w:ascii="Times New Roman" w:hAnsi="Times New Roman" w:cs="Times New Roman"/>
              </w:rPr>
            </w:pPr>
          </w:p>
        </w:tc>
      </w:tr>
      <w:tr w:rsidR="00E025C6" w:rsidRPr="00E025C6" w:rsidTr="00435456">
        <w:trPr>
          <w:trHeight w:val="140"/>
        </w:trPr>
        <w:tc>
          <w:tcPr>
            <w:tcW w:w="1754" w:type="dxa"/>
            <w:gridSpan w:val="2"/>
            <w:vMerge/>
            <w:tcBorders>
              <w:top w:val="nil"/>
            </w:tcBorders>
          </w:tcPr>
          <w:p w:rsidR="00E025C6" w:rsidRPr="00E025C6" w:rsidRDefault="00E025C6" w:rsidP="00E025C6">
            <w:pPr>
              <w:rPr>
                <w:rFonts w:ascii="Times New Roman" w:hAnsi="Times New Roman" w:cs="Times New Roman"/>
              </w:rPr>
            </w:pPr>
          </w:p>
        </w:tc>
        <w:tc>
          <w:tcPr>
            <w:tcW w:w="868" w:type="dxa"/>
            <w:vMerge/>
            <w:tcBorders>
              <w:top w:val="nil"/>
            </w:tcBorders>
          </w:tcPr>
          <w:p w:rsidR="00E025C6" w:rsidRPr="00E025C6" w:rsidRDefault="00E025C6" w:rsidP="00E025C6">
            <w:pPr>
              <w:rPr>
                <w:rFonts w:ascii="Times New Roman" w:hAnsi="Times New Roman" w:cs="Times New Roman"/>
              </w:rPr>
            </w:pPr>
          </w:p>
        </w:tc>
        <w:tc>
          <w:tcPr>
            <w:tcW w:w="779" w:type="dxa"/>
            <w:vMerge/>
            <w:tcBorders>
              <w:top w:val="nil"/>
            </w:tcBorders>
          </w:tcPr>
          <w:p w:rsidR="00E025C6" w:rsidRPr="00E025C6" w:rsidRDefault="00E025C6" w:rsidP="00E025C6">
            <w:pPr>
              <w:rPr>
                <w:rFonts w:ascii="Times New Roman" w:hAnsi="Times New Roman" w:cs="Times New Roman"/>
              </w:rPr>
            </w:pPr>
          </w:p>
        </w:tc>
        <w:tc>
          <w:tcPr>
            <w:tcW w:w="1022" w:type="dxa"/>
            <w:vMerge/>
            <w:tcBorders>
              <w:top w:val="nil"/>
            </w:tcBorders>
          </w:tcPr>
          <w:p w:rsidR="00E025C6" w:rsidRPr="00E025C6" w:rsidRDefault="00E025C6" w:rsidP="00E025C6">
            <w:pPr>
              <w:rPr>
                <w:rFonts w:ascii="Times New Roman" w:hAnsi="Times New Roman" w:cs="Times New Roman"/>
              </w:rPr>
            </w:pPr>
          </w:p>
        </w:tc>
        <w:tc>
          <w:tcPr>
            <w:tcW w:w="843" w:type="dxa"/>
          </w:tcPr>
          <w:p w:rsidR="00E025C6" w:rsidRPr="00E025C6" w:rsidRDefault="00E025C6" w:rsidP="00E025C6">
            <w:pPr>
              <w:pStyle w:val="TableParagraph"/>
              <w:spacing w:before="115" w:line="186" w:lineRule="exact"/>
              <w:ind w:left="121" w:right="58"/>
              <w:jc w:val="center"/>
            </w:pPr>
            <w:r w:rsidRPr="00E025C6">
              <w:t>Lower</w:t>
            </w:r>
          </w:p>
        </w:tc>
        <w:tc>
          <w:tcPr>
            <w:tcW w:w="841" w:type="dxa"/>
          </w:tcPr>
          <w:p w:rsidR="00E025C6" w:rsidRPr="00E025C6" w:rsidRDefault="00E025C6" w:rsidP="00E025C6">
            <w:pPr>
              <w:pStyle w:val="TableParagraph"/>
              <w:spacing w:before="115" w:line="186" w:lineRule="exact"/>
              <w:ind w:left="132"/>
            </w:pPr>
            <w:r w:rsidRPr="00E025C6">
              <w:t>Upper</w:t>
            </w:r>
          </w:p>
        </w:tc>
        <w:tc>
          <w:tcPr>
            <w:tcW w:w="717" w:type="dxa"/>
            <w:vMerge/>
            <w:tcBorders>
              <w:top w:val="nil"/>
            </w:tcBorders>
          </w:tcPr>
          <w:p w:rsidR="00E025C6" w:rsidRPr="00E025C6" w:rsidRDefault="00E025C6" w:rsidP="00E025C6">
            <w:pPr>
              <w:rPr>
                <w:rFonts w:ascii="Times New Roman" w:hAnsi="Times New Roman" w:cs="Times New Roman"/>
              </w:rPr>
            </w:pPr>
          </w:p>
        </w:tc>
        <w:tc>
          <w:tcPr>
            <w:tcW w:w="474" w:type="dxa"/>
            <w:vMerge/>
            <w:tcBorders>
              <w:top w:val="nil"/>
            </w:tcBorders>
          </w:tcPr>
          <w:p w:rsidR="00E025C6" w:rsidRPr="00E025C6" w:rsidRDefault="00E025C6" w:rsidP="00E025C6">
            <w:pPr>
              <w:rPr>
                <w:rFonts w:ascii="Times New Roman" w:hAnsi="Times New Roman" w:cs="Times New Roman"/>
              </w:rPr>
            </w:pPr>
          </w:p>
        </w:tc>
        <w:tc>
          <w:tcPr>
            <w:tcW w:w="985" w:type="dxa"/>
            <w:vMerge/>
            <w:tcBorders>
              <w:top w:val="nil"/>
            </w:tcBorders>
          </w:tcPr>
          <w:p w:rsidR="00E025C6" w:rsidRPr="00E025C6" w:rsidRDefault="00E025C6" w:rsidP="00E025C6">
            <w:pPr>
              <w:rPr>
                <w:rFonts w:ascii="Times New Roman" w:hAnsi="Times New Roman" w:cs="Times New Roman"/>
              </w:rPr>
            </w:pPr>
          </w:p>
        </w:tc>
      </w:tr>
      <w:tr w:rsidR="00E025C6" w:rsidRPr="00E025C6" w:rsidTr="00435456">
        <w:trPr>
          <w:trHeight w:val="279"/>
        </w:trPr>
        <w:tc>
          <w:tcPr>
            <w:tcW w:w="544" w:type="dxa"/>
            <w:shd w:val="clear" w:color="auto" w:fill="DFDFDF"/>
          </w:tcPr>
          <w:p w:rsidR="00E025C6" w:rsidRPr="00E025C6" w:rsidRDefault="00E025C6" w:rsidP="00E025C6">
            <w:pPr>
              <w:pStyle w:val="TableParagraph"/>
              <w:spacing w:line="320" w:lineRule="atLeast"/>
              <w:ind w:left="64" w:right="84"/>
            </w:pPr>
            <w:r w:rsidRPr="00E025C6">
              <w:t>Pair</w:t>
            </w:r>
            <w:r w:rsidRPr="00E025C6">
              <w:rPr>
                <w:spacing w:val="-42"/>
              </w:rPr>
              <w:t xml:space="preserve"> </w:t>
            </w:r>
            <w:r w:rsidRPr="00E025C6">
              <w:t>1</w:t>
            </w:r>
          </w:p>
        </w:tc>
        <w:tc>
          <w:tcPr>
            <w:tcW w:w="1210" w:type="dxa"/>
            <w:shd w:val="clear" w:color="auto" w:fill="DFDFDF"/>
          </w:tcPr>
          <w:p w:rsidR="00E025C6" w:rsidRPr="00E025C6" w:rsidRDefault="00E025C6" w:rsidP="00E025C6">
            <w:pPr>
              <w:pStyle w:val="TableParagraph"/>
              <w:spacing w:line="320" w:lineRule="atLeast"/>
              <w:ind w:left="64" w:right="329"/>
            </w:pPr>
            <w:r w:rsidRPr="00E025C6">
              <w:rPr>
                <w:spacing w:val="-1"/>
              </w:rPr>
              <w:t xml:space="preserve">Pretest </w:t>
            </w:r>
            <w:r w:rsidRPr="00E025C6">
              <w:t>–</w:t>
            </w:r>
            <w:r w:rsidRPr="00E025C6">
              <w:rPr>
                <w:spacing w:val="-42"/>
              </w:rPr>
              <w:t xml:space="preserve"> </w:t>
            </w:r>
            <w:r w:rsidRPr="00E025C6">
              <w:t>Posttest</w:t>
            </w:r>
          </w:p>
        </w:tc>
        <w:tc>
          <w:tcPr>
            <w:tcW w:w="868" w:type="dxa"/>
          </w:tcPr>
          <w:p w:rsidR="00E025C6" w:rsidRPr="00E025C6" w:rsidRDefault="00E025C6" w:rsidP="00E025C6">
            <w:pPr>
              <w:pStyle w:val="TableParagraph"/>
              <w:spacing w:before="112"/>
              <w:ind w:left="95"/>
            </w:pPr>
            <w:r w:rsidRPr="00E025C6">
              <w:t>-19.438</w:t>
            </w:r>
          </w:p>
        </w:tc>
        <w:tc>
          <w:tcPr>
            <w:tcW w:w="779" w:type="dxa"/>
          </w:tcPr>
          <w:p w:rsidR="00E025C6" w:rsidRPr="00E025C6" w:rsidRDefault="00E025C6" w:rsidP="00E025C6">
            <w:pPr>
              <w:pStyle w:val="TableParagraph"/>
              <w:spacing w:before="112"/>
              <w:ind w:left="128"/>
            </w:pPr>
            <w:r w:rsidRPr="00E025C6">
              <w:t>7.303</w:t>
            </w:r>
          </w:p>
        </w:tc>
        <w:tc>
          <w:tcPr>
            <w:tcW w:w="1022" w:type="dxa"/>
          </w:tcPr>
          <w:p w:rsidR="00E025C6" w:rsidRPr="00E025C6" w:rsidRDefault="00E025C6" w:rsidP="00E025C6">
            <w:pPr>
              <w:pStyle w:val="TableParagraph"/>
              <w:spacing w:before="112"/>
              <w:ind w:left="236"/>
            </w:pPr>
            <w:r w:rsidRPr="00E025C6">
              <w:t>1.826</w:t>
            </w:r>
          </w:p>
        </w:tc>
        <w:tc>
          <w:tcPr>
            <w:tcW w:w="843" w:type="dxa"/>
          </w:tcPr>
          <w:p w:rsidR="00E025C6" w:rsidRPr="00E025C6" w:rsidRDefault="00E025C6" w:rsidP="00E025C6">
            <w:pPr>
              <w:pStyle w:val="TableParagraph"/>
              <w:spacing w:before="112"/>
              <w:ind w:left="62" w:right="58"/>
              <w:jc w:val="center"/>
            </w:pPr>
            <w:r w:rsidRPr="00E025C6">
              <w:t>-23.329</w:t>
            </w:r>
          </w:p>
        </w:tc>
        <w:tc>
          <w:tcPr>
            <w:tcW w:w="841" w:type="dxa"/>
          </w:tcPr>
          <w:p w:rsidR="00E025C6" w:rsidRPr="00E025C6" w:rsidRDefault="00E025C6" w:rsidP="00E025C6">
            <w:pPr>
              <w:pStyle w:val="TableParagraph"/>
              <w:spacing w:before="112"/>
              <w:ind w:left="110"/>
            </w:pPr>
            <w:r w:rsidRPr="00E025C6">
              <w:t>-15.546</w:t>
            </w:r>
          </w:p>
        </w:tc>
        <w:tc>
          <w:tcPr>
            <w:tcW w:w="717" w:type="dxa"/>
          </w:tcPr>
          <w:p w:rsidR="00E025C6" w:rsidRPr="00E025C6" w:rsidRDefault="00E025C6" w:rsidP="00E025C6">
            <w:pPr>
              <w:pStyle w:val="TableParagraph"/>
              <w:spacing w:before="112"/>
              <w:ind w:left="62" w:right="-15"/>
            </w:pPr>
            <w:r w:rsidRPr="00E025C6">
              <w:t>-10.647</w:t>
            </w:r>
          </w:p>
        </w:tc>
        <w:tc>
          <w:tcPr>
            <w:tcW w:w="474" w:type="dxa"/>
          </w:tcPr>
          <w:p w:rsidR="00E025C6" w:rsidRPr="00E025C6" w:rsidRDefault="00E025C6" w:rsidP="00E025C6">
            <w:pPr>
              <w:pStyle w:val="TableParagraph"/>
              <w:spacing w:before="112"/>
              <w:ind w:left="160"/>
            </w:pPr>
            <w:r w:rsidRPr="00E025C6">
              <w:t>15</w:t>
            </w:r>
          </w:p>
        </w:tc>
        <w:tc>
          <w:tcPr>
            <w:tcW w:w="985" w:type="dxa"/>
          </w:tcPr>
          <w:p w:rsidR="00E025C6" w:rsidRPr="00E025C6" w:rsidRDefault="00E025C6" w:rsidP="00E025C6">
            <w:pPr>
              <w:pStyle w:val="TableParagraph"/>
              <w:spacing w:before="112"/>
              <w:ind w:left="261"/>
            </w:pPr>
            <w:r w:rsidRPr="00E025C6">
              <w:t>.000</w:t>
            </w:r>
          </w:p>
        </w:tc>
      </w:tr>
    </w:tbl>
    <w:p w:rsidR="00E025C6" w:rsidRPr="00E025C6"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Hal ini juga didukung dengan tingkatan hasil belajar</w:t>
      </w:r>
      <w:r w:rsidRPr="00E025C6">
        <w:rPr>
          <w:rFonts w:ascii="Times New Roman" w:hAnsi="Times New Roman" w:cs="Times New Roman"/>
          <w:spacing w:val="1"/>
        </w:rPr>
        <w:t xml:space="preserve"> </w:t>
      </w:r>
      <w:r w:rsidRPr="00E025C6">
        <w:rPr>
          <w:rFonts w:ascii="Times New Roman" w:hAnsi="Times New Roman" w:cs="Times New Roman"/>
        </w:rPr>
        <w:t>siswa, sebelum dan sesudah pembelajaran dengan metode</w:t>
      </w:r>
      <w:r w:rsidRPr="00E025C6">
        <w:rPr>
          <w:rFonts w:ascii="Times New Roman" w:hAnsi="Times New Roman" w:cs="Times New Roman"/>
          <w:spacing w:val="1"/>
        </w:rPr>
        <w:t xml:space="preserve"> </w:t>
      </w:r>
      <w:r w:rsidRPr="00E025C6">
        <w:rPr>
          <w:rFonts w:ascii="Times New Roman" w:hAnsi="Times New Roman" w:cs="Times New Roman"/>
        </w:rPr>
        <w:t xml:space="preserve">mendongeng </w:t>
      </w:r>
      <w:r w:rsidRPr="00E025C6">
        <w:rPr>
          <w:rFonts w:ascii="Times New Roman" w:hAnsi="Times New Roman" w:cs="Times New Roman"/>
          <w:i/>
        </w:rPr>
        <w:t>(story telling)</w:t>
      </w:r>
      <w:r w:rsidRPr="00E025C6">
        <w:rPr>
          <w:rFonts w:ascii="Times New Roman" w:hAnsi="Times New Roman" w:cs="Times New Roman"/>
        </w:rPr>
        <w:t>, siswa memiliki</w:t>
      </w:r>
      <w:r w:rsidRPr="00E025C6">
        <w:rPr>
          <w:rFonts w:ascii="Times New Roman" w:hAnsi="Times New Roman" w:cs="Times New Roman"/>
          <w:spacing w:val="1"/>
        </w:rPr>
        <w:t xml:space="preserve"> </w:t>
      </w:r>
      <w:r w:rsidRPr="00E025C6">
        <w:rPr>
          <w:rFonts w:ascii="Times New Roman" w:hAnsi="Times New Roman" w:cs="Times New Roman"/>
        </w:rPr>
        <w:t>tingkatan hasil</w:t>
      </w:r>
      <w:r w:rsidRPr="00E025C6">
        <w:rPr>
          <w:rFonts w:ascii="Times New Roman" w:hAnsi="Times New Roman" w:cs="Times New Roman"/>
          <w:spacing w:val="1"/>
        </w:rPr>
        <w:t xml:space="preserve"> </w:t>
      </w:r>
      <w:r w:rsidRPr="00E025C6">
        <w:rPr>
          <w:rFonts w:ascii="Times New Roman" w:hAnsi="Times New Roman" w:cs="Times New Roman"/>
          <w:w w:val="95"/>
        </w:rPr>
        <w:t xml:space="preserve">belajar yang dipengaruhi metode mendongeng </w:t>
      </w:r>
      <w:r w:rsidRPr="00E025C6">
        <w:rPr>
          <w:rFonts w:ascii="Times New Roman" w:hAnsi="Times New Roman" w:cs="Times New Roman"/>
          <w:i/>
          <w:w w:val="95"/>
        </w:rPr>
        <w:t>(story telling)</w:t>
      </w:r>
      <w:r w:rsidRPr="00E025C6">
        <w:rPr>
          <w:rFonts w:ascii="Times New Roman" w:hAnsi="Times New Roman" w:cs="Times New Roman"/>
          <w:w w:val="95"/>
        </w:rPr>
        <w:t>.</w:t>
      </w:r>
      <w:r w:rsidRPr="00E025C6">
        <w:rPr>
          <w:rFonts w:ascii="Times New Roman" w:hAnsi="Times New Roman" w:cs="Times New Roman"/>
          <w:spacing w:val="1"/>
          <w:w w:val="95"/>
        </w:rPr>
        <w:t xml:space="preserve"> </w:t>
      </w:r>
      <w:r w:rsidRPr="00E025C6">
        <w:rPr>
          <w:rFonts w:ascii="Times New Roman" w:hAnsi="Times New Roman" w:cs="Times New Roman"/>
          <w:spacing w:val="-1"/>
        </w:rPr>
        <w:t>Ini</w:t>
      </w:r>
      <w:r w:rsidRPr="00E025C6">
        <w:rPr>
          <w:rFonts w:ascii="Times New Roman" w:hAnsi="Times New Roman" w:cs="Times New Roman"/>
          <w:spacing w:val="-10"/>
        </w:rPr>
        <w:t xml:space="preserve"> </w:t>
      </w:r>
      <w:r w:rsidRPr="00E025C6">
        <w:rPr>
          <w:rFonts w:ascii="Times New Roman" w:hAnsi="Times New Roman" w:cs="Times New Roman"/>
          <w:spacing w:val="-1"/>
        </w:rPr>
        <w:t>terlihat</w:t>
      </w:r>
      <w:r w:rsidRPr="00E025C6">
        <w:rPr>
          <w:rFonts w:ascii="Times New Roman" w:hAnsi="Times New Roman" w:cs="Times New Roman"/>
          <w:spacing w:val="-12"/>
        </w:rPr>
        <w:t xml:space="preserve"> </w:t>
      </w:r>
      <w:r w:rsidRPr="00E025C6">
        <w:rPr>
          <w:rFonts w:ascii="Times New Roman" w:hAnsi="Times New Roman" w:cs="Times New Roman"/>
          <w:spacing w:val="-1"/>
        </w:rPr>
        <w:t>dari</w:t>
      </w:r>
      <w:r w:rsidRPr="00E025C6">
        <w:rPr>
          <w:rFonts w:ascii="Times New Roman" w:hAnsi="Times New Roman" w:cs="Times New Roman"/>
          <w:spacing w:val="32"/>
        </w:rPr>
        <w:t xml:space="preserve"> </w:t>
      </w:r>
      <w:r w:rsidRPr="00E025C6">
        <w:rPr>
          <w:rFonts w:ascii="Times New Roman" w:hAnsi="Times New Roman" w:cs="Times New Roman"/>
        </w:rPr>
        <w:t>tingkatan</w:t>
      </w:r>
      <w:r w:rsidRPr="00E025C6">
        <w:rPr>
          <w:rFonts w:ascii="Times New Roman" w:hAnsi="Times New Roman" w:cs="Times New Roman"/>
          <w:spacing w:val="-9"/>
        </w:rPr>
        <w:t xml:space="preserve"> </w:t>
      </w:r>
      <w:r w:rsidRPr="00E025C6">
        <w:rPr>
          <w:rFonts w:ascii="Times New Roman" w:hAnsi="Times New Roman" w:cs="Times New Roman"/>
        </w:rPr>
        <w:t>hasil</w:t>
      </w:r>
      <w:r w:rsidRPr="00E025C6">
        <w:rPr>
          <w:rFonts w:ascii="Times New Roman" w:hAnsi="Times New Roman" w:cs="Times New Roman"/>
          <w:spacing w:val="-10"/>
        </w:rPr>
        <w:t xml:space="preserve"> </w:t>
      </w:r>
      <w:r w:rsidRPr="00E025C6">
        <w:rPr>
          <w:rFonts w:ascii="Times New Roman" w:hAnsi="Times New Roman" w:cs="Times New Roman"/>
          <w:i/>
        </w:rPr>
        <w:t>pretest</w:t>
      </w:r>
      <w:r w:rsidRPr="00E025C6">
        <w:rPr>
          <w:rFonts w:ascii="Times New Roman" w:hAnsi="Times New Roman" w:cs="Times New Roman"/>
          <w:i/>
          <w:spacing w:val="-9"/>
        </w:rPr>
        <w:t xml:space="preserve"> </w:t>
      </w:r>
      <w:r w:rsidRPr="00E025C6">
        <w:rPr>
          <w:rFonts w:ascii="Times New Roman" w:hAnsi="Times New Roman" w:cs="Times New Roman"/>
        </w:rPr>
        <w:t>dan</w:t>
      </w:r>
      <w:r w:rsidRPr="00E025C6">
        <w:rPr>
          <w:rFonts w:ascii="Times New Roman" w:hAnsi="Times New Roman" w:cs="Times New Roman"/>
          <w:spacing w:val="-10"/>
        </w:rPr>
        <w:t xml:space="preserve"> </w:t>
      </w:r>
      <w:r w:rsidRPr="00E025C6">
        <w:rPr>
          <w:rFonts w:ascii="Times New Roman" w:hAnsi="Times New Roman" w:cs="Times New Roman"/>
          <w:i/>
        </w:rPr>
        <w:t>posttest</w:t>
      </w:r>
      <w:r w:rsidRPr="00E025C6">
        <w:rPr>
          <w:rFonts w:ascii="Times New Roman" w:hAnsi="Times New Roman" w:cs="Times New Roman"/>
          <w:i/>
          <w:spacing w:val="-9"/>
        </w:rPr>
        <w:t xml:space="preserve"> </w:t>
      </w:r>
      <w:r w:rsidRPr="00E025C6">
        <w:rPr>
          <w:rFonts w:ascii="Times New Roman" w:hAnsi="Times New Roman" w:cs="Times New Roman"/>
        </w:rPr>
        <w:t>yang</w:t>
      </w:r>
      <w:r w:rsidRPr="00E025C6">
        <w:rPr>
          <w:rFonts w:ascii="Times New Roman" w:hAnsi="Times New Roman" w:cs="Times New Roman"/>
          <w:spacing w:val="-11"/>
        </w:rPr>
        <w:t xml:space="preserve"> </w:t>
      </w:r>
      <w:r w:rsidRPr="00E025C6">
        <w:rPr>
          <w:rFonts w:ascii="Times New Roman" w:hAnsi="Times New Roman" w:cs="Times New Roman"/>
        </w:rPr>
        <w:t>telah</w:t>
      </w:r>
      <w:r w:rsidRPr="00E025C6">
        <w:rPr>
          <w:rFonts w:ascii="Times New Roman" w:hAnsi="Times New Roman" w:cs="Times New Roman"/>
          <w:spacing w:val="-47"/>
        </w:rPr>
        <w:t xml:space="preserve"> </w:t>
      </w:r>
      <w:r w:rsidRPr="00E025C6">
        <w:rPr>
          <w:rFonts w:ascii="Times New Roman" w:hAnsi="Times New Roman" w:cs="Times New Roman"/>
        </w:rPr>
        <w:t>dilakukan oleh siswa. Berikut adalah hasil belajar sebelum</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sesudah</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i/>
          <w:spacing w:val="2"/>
        </w:rPr>
        <w:t xml:space="preserve"> </w:t>
      </w:r>
      <w:r w:rsidRPr="00E025C6">
        <w:rPr>
          <w:rFonts w:ascii="Times New Roman" w:hAnsi="Times New Roman" w:cs="Times New Roman"/>
        </w:rPr>
        <w:t>pada kelas</w:t>
      </w:r>
      <w:r w:rsidRPr="00E025C6">
        <w:rPr>
          <w:rFonts w:ascii="Times New Roman" w:hAnsi="Times New Roman" w:cs="Times New Roman"/>
          <w:spacing w:val="-1"/>
        </w:rPr>
        <w:t xml:space="preserve"> </w:t>
      </w:r>
      <w:r w:rsidRPr="00E025C6">
        <w:rPr>
          <w:rFonts w:ascii="Times New Roman" w:hAnsi="Times New Roman" w:cs="Times New Roman"/>
        </w:rPr>
        <w:t>eksperimen :</w:t>
      </w:r>
    </w:p>
    <w:p w:rsidR="00E025C6" w:rsidRPr="00E025C6" w:rsidRDefault="00E025C6" w:rsidP="00E025C6">
      <w:pPr>
        <w:pStyle w:val="BodyText"/>
        <w:spacing w:before="8"/>
        <w:ind w:left="2511"/>
        <w:jc w:val="both"/>
        <w:rPr>
          <w:rFonts w:ascii="Times New Roman" w:hAnsi="Times New Roman" w:cs="Times New Roman"/>
        </w:rPr>
      </w:pPr>
      <w:r w:rsidRPr="00E025C6">
        <w:rPr>
          <w:rFonts w:ascii="Times New Roman" w:hAnsi="Times New Roman" w:cs="Times New Roman"/>
        </w:rPr>
        <w:t>Grafik</w:t>
      </w:r>
      <w:r w:rsidRPr="00E025C6">
        <w:rPr>
          <w:rFonts w:ascii="Times New Roman" w:hAnsi="Times New Roman" w:cs="Times New Roman"/>
          <w:spacing w:val="-1"/>
        </w:rPr>
        <w:t xml:space="preserve"> </w:t>
      </w:r>
      <w:r w:rsidRPr="00E025C6">
        <w:rPr>
          <w:rFonts w:ascii="Times New Roman" w:hAnsi="Times New Roman" w:cs="Times New Roman"/>
        </w:rPr>
        <w:t>4.1</w:t>
      </w:r>
      <w:r w:rsidRPr="00E025C6">
        <w:rPr>
          <w:rFonts w:ascii="Times New Roman" w:hAnsi="Times New Roman" w:cs="Times New Roman"/>
          <w:spacing w:val="-3"/>
        </w:rPr>
        <w:t xml:space="preserve"> </w:t>
      </w:r>
      <w:r w:rsidRPr="00E025C6">
        <w:rPr>
          <w:rFonts w:ascii="Times New Roman" w:hAnsi="Times New Roman" w:cs="Times New Roman"/>
        </w:rPr>
        <w:t>Tingkatan</w:t>
      </w:r>
      <w:r w:rsidRPr="00E025C6">
        <w:rPr>
          <w:rFonts w:ascii="Times New Roman" w:hAnsi="Times New Roman" w:cs="Times New Roman"/>
          <w:spacing w:val="2"/>
        </w:rPr>
        <w:t xml:space="preserve"> </w:t>
      </w:r>
      <w:r w:rsidRPr="00E025C6">
        <w:rPr>
          <w:rFonts w:ascii="Times New Roman" w:hAnsi="Times New Roman" w:cs="Times New Roman"/>
        </w:rPr>
        <w:t>Hasil</w:t>
      </w:r>
      <w:r w:rsidRPr="00E025C6">
        <w:rPr>
          <w:rFonts w:ascii="Times New Roman" w:hAnsi="Times New Roman" w:cs="Times New Roman"/>
          <w:spacing w:val="-3"/>
        </w:rPr>
        <w:t xml:space="preserve"> </w:t>
      </w:r>
      <w:r w:rsidRPr="00E025C6">
        <w:rPr>
          <w:rFonts w:ascii="Times New Roman" w:hAnsi="Times New Roman" w:cs="Times New Roman"/>
        </w:rPr>
        <w:t xml:space="preserve">Belajar </w:t>
      </w:r>
      <w:r w:rsidRPr="00E025C6">
        <w:rPr>
          <w:rFonts w:ascii="Times New Roman" w:hAnsi="Times New Roman" w:cs="Times New Roman"/>
          <w:i/>
        </w:rPr>
        <w:t>Pretest</w:t>
      </w:r>
      <w:r w:rsidRPr="00E025C6">
        <w:rPr>
          <w:rFonts w:ascii="Times New Roman" w:hAnsi="Times New Roman" w:cs="Times New Roman"/>
          <w:i/>
          <w:spacing w:val="-2"/>
        </w:rPr>
        <w:t xml:space="preserve"> </w:t>
      </w:r>
      <w:r w:rsidRPr="00E025C6">
        <w:rPr>
          <w:rFonts w:ascii="Times New Roman" w:hAnsi="Times New Roman" w:cs="Times New Roman"/>
        </w:rPr>
        <w:t>dan</w:t>
      </w:r>
    </w:p>
    <w:p w:rsidR="00E025C6" w:rsidRPr="00E025C6" w:rsidRDefault="00E025C6" w:rsidP="00E025C6">
      <w:pPr>
        <w:spacing w:before="34"/>
        <w:ind w:left="3157"/>
        <w:jc w:val="both"/>
        <w:rPr>
          <w:rFonts w:ascii="Times New Roman" w:hAnsi="Times New Roman" w:cs="Times New Roman"/>
          <w:i/>
        </w:rPr>
      </w:pPr>
      <w:r w:rsidRPr="00E025C6">
        <w:rPr>
          <w:rFonts w:ascii="Times New Roman" w:hAnsi="Times New Roman" w:cs="Times New Roman"/>
          <w:noProof/>
          <w:lang w:val="en-US"/>
        </w:rPr>
        <mc:AlternateContent>
          <mc:Choice Requires="wpg">
            <w:drawing>
              <wp:anchor distT="0" distB="0" distL="114300" distR="114300" simplePos="0" relativeHeight="251679744" behindDoc="0" locked="0" layoutInCell="1" allowOverlap="1" wp14:anchorId="783153CD" wp14:editId="1768DB68">
                <wp:simplePos x="0" y="0"/>
                <wp:positionH relativeFrom="column">
                  <wp:posOffset>1527202</wp:posOffset>
                </wp:positionH>
                <wp:positionV relativeFrom="paragraph">
                  <wp:posOffset>121257</wp:posOffset>
                </wp:positionV>
                <wp:extent cx="3078480" cy="2100580"/>
                <wp:effectExtent l="0" t="0" r="7620" b="13970"/>
                <wp:wrapNone/>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78480" cy="2100580"/>
                          <a:chOff x="0" y="0"/>
                          <a:chExt cx="4848" cy="3308"/>
                        </a:xfrm>
                      </wpg:grpSpPr>
                      <wps:wsp>
                        <wps:cNvPr id="110" name="AutoShape 56"/>
                        <wps:cNvSpPr>
                          <a:spLocks/>
                        </wps:cNvSpPr>
                        <wps:spPr bwMode="auto">
                          <a:xfrm>
                            <a:off x="627" y="1411"/>
                            <a:ext cx="2805" cy="788"/>
                          </a:xfrm>
                          <a:custGeom>
                            <a:avLst/>
                            <a:gdLst>
                              <a:gd name="T0" fmla="+- 0 627 627"/>
                              <a:gd name="T1" fmla="*/ T0 w 2805"/>
                              <a:gd name="T2" fmla="+- 0 2199 1412"/>
                              <a:gd name="T3" fmla="*/ 2199 h 788"/>
                              <a:gd name="T4" fmla="+- 0 3432 627"/>
                              <a:gd name="T5" fmla="*/ T4 w 2805"/>
                              <a:gd name="T6" fmla="+- 0 2199 1412"/>
                              <a:gd name="T7" fmla="*/ 2199 h 788"/>
                              <a:gd name="T8" fmla="+- 0 627 627"/>
                              <a:gd name="T9" fmla="*/ T8 w 2805"/>
                              <a:gd name="T10" fmla="+- 0 1805 1412"/>
                              <a:gd name="T11" fmla="*/ 1805 h 788"/>
                              <a:gd name="T12" fmla="+- 0 3432 627"/>
                              <a:gd name="T13" fmla="*/ T12 w 2805"/>
                              <a:gd name="T14" fmla="+- 0 1805 1412"/>
                              <a:gd name="T15" fmla="*/ 1805 h 788"/>
                              <a:gd name="T16" fmla="+- 0 627 627"/>
                              <a:gd name="T17" fmla="*/ T16 w 2805"/>
                              <a:gd name="T18" fmla="+- 0 1412 1412"/>
                              <a:gd name="T19" fmla="*/ 1412 h 788"/>
                              <a:gd name="T20" fmla="+- 0 3432 627"/>
                              <a:gd name="T21" fmla="*/ T20 w 2805"/>
                              <a:gd name="T22" fmla="+- 0 1412 1412"/>
                              <a:gd name="T23" fmla="*/ 1412 h 788"/>
                            </a:gdLst>
                            <a:ahLst/>
                            <a:cxnLst>
                              <a:cxn ang="0">
                                <a:pos x="T1" y="T3"/>
                              </a:cxn>
                              <a:cxn ang="0">
                                <a:pos x="T5" y="T7"/>
                              </a:cxn>
                              <a:cxn ang="0">
                                <a:pos x="T9" y="T11"/>
                              </a:cxn>
                              <a:cxn ang="0">
                                <a:pos x="T13" y="T15"/>
                              </a:cxn>
                              <a:cxn ang="0">
                                <a:pos x="T17" y="T19"/>
                              </a:cxn>
                              <a:cxn ang="0">
                                <a:pos x="T21" y="T23"/>
                              </a:cxn>
                            </a:cxnLst>
                            <a:rect l="0" t="0" r="r" b="b"/>
                            <a:pathLst>
                              <a:path w="2805" h="788">
                                <a:moveTo>
                                  <a:pt x="0" y="787"/>
                                </a:moveTo>
                                <a:lnTo>
                                  <a:pt x="2805" y="787"/>
                                </a:lnTo>
                                <a:moveTo>
                                  <a:pt x="0" y="393"/>
                                </a:moveTo>
                                <a:lnTo>
                                  <a:pt x="2805" y="393"/>
                                </a:lnTo>
                                <a:moveTo>
                                  <a:pt x="0" y="0"/>
                                </a:moveTo>
                                <a:lnTo>
                                  <a:pt x="2805" y="0"/>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AutoShape 57"/>
                        <wps:cNvSpPr>
                          <a:spLocks/>
                        </wps:cNvSpPr>
                        <wps:spPr bwMode="auto">
                          <a:xfrm>
                            <a:off x="665" y="1135"/>
                            <a:ext cx="1628" cy="1457"/>
                          </a:xfrm>
                          <a:custGeom>
                            <a:avLst/>
                            <a:gdLst>
                              <a:gd name="T0" fmla="+- 0 716 665"/>
                              <a:gd name="T1" fmla="*/ T0 w 1628"/>
                              <a:gd name="T2" fmla="+- 0 1136 1136"/>
                              <a:gd name="T3" fmla="*/ 1136 h 1457"/>
                              <a:gd name="T4" fmla="+- 0 665 665"/>
                              <a:gd name="T5" fmla="*/ T4 w 1628"/>
                              <a:gd name="T6" fmla="+- 0 1136 1136"/>
                              <a:gd name="T7" fmla="*/ 1136 h 1457"/>
                              <a:gd name="T8" fmla="+- 0 665 665"/>
                              <a:gd name="T9" fmla="*/ T8 w 1628"/>
                              <a:gd name="T10" fmla="+- 0 2592 1136"/>
                              <a:gd name="T11" fmla="*/ 2592 h 1457"/>
                              <a:gd name="T12" fmla="+- 0 716 665"/>
                              <a:gd name="T13" fmla="*/ T12 w 1628"/>
                              <a:gd name="T14" fmla="+- 0 2592 1136"/>
                              <a:gd name="T15" fmla="*/ 2592 h 1457"/>
                              <a:gd name="T16" fmla="+- 0 716 665"/>
                              <a:gd name="T17" fmla="*/ T16 w 1628"/>
                              <a:gd name="T18" fmla="+- 0 1136 1136"/>
                              <a:gd name="T19" fmla="*/ 1136 h 1457"/>
                              <a:gd name="T20" fmla="+- 0 891 665"/>
                              <a:gd name="T21" fmla="*/ T20 w 1628"/>
                              <a:gd name="T22" fmla="+- 0 1174 1136"/>
                              <a:gd name="T23" fmla="*/ 1174 h 1457"/>
                              <a:gd name="T24" fmla="+- 0 841 665"/>
                              <a:gd name="T25" fmla="*/ T24 w 1628"/>
                              <a:gd name="T26" fmla="+- 0 1174 1136"/>
                              <a:gd name="T27" fmla="*/ 1174 h 1457"/>
                              <a:gd name="T28" fmla="+- 0 841 665"/>
                              <a:gd name="T29" fmla="*/ T28 w 1628"/>
                              <a:gd name="T30" fmla="+- 0 2592 1136"/>
                              <a:gd name="T31" fmla="*/ 2592 h 1457"/>
                              <a:gd name="T32" fmla="+- 0 891 665"/>
                              <a:gd name="T33" fmla="*/ T32 w 1628"/>
                              <a:gd name="T34" fmla="+- 0 2592 1136"/>
                              <a:gd name="T35" fmla="*/ 2592 h 1457"/>
                              <a:gd name="T36" fmla="+- 0 891 665"/>
                              <a:gd name="T37" fmla="*/ T36 w 1628"/>
                              <a:gd name="T38" fmla="+- 0 1174 1136"/>
                              <a:gd name="T39" fmla="*/ 1174 h 1457"/>
                              <a:gd name="T40" fmla="+- 0 1066 665"/>
                              <a:gd name="T41" fmla="*/ T40 w 1628"/>
                              <a:gd name="T42" fmla="+- 0 1313 1136"/>
                              <a:gd name="T43" fmla="*/ 1313 h 1457"/>
                              <a:gd name="T44" fmla="+- 0 1016 665"/>
                              <a:gd name="T45" fmla="*/ T44 w 1628"/>
                              <a:gd name="T46" fmla="+- 0 1313 1136"/>
                              <a:gd name="T47" fmla="*/ 1313 h 1457"/>
                              <a:gd name="T48" fmla="+- 0 1016 665"/>
                              <a:gd name="T49" fmla="*/ T48 w 1628"/>
                              <a:gd name="T50" fmla="+- 0 2592 1136"/>
                              <a:gd name="T51" fmla="*/ 2592 h 1457"/>
                              <a:gd name="T52" fmla="+- 0 1066 665"/>
                              <a:gd name="T53" fmla="*/ T52 w 1628"/>
                              <a:gd name="T54" fmla="+- 0 2592 1136"/>
                              <a:gd name="T55" fmla="*/ 2592 h 1457"/>
                              <a:gd name="T56" fmla="+- 0 1066 665"/>
                              <a:gd name="T57" fmla="*/ T56 w 1628"/>
                              <a:gd name="T58" fmla="+- 0 1313 1136"/>
                              <a:gd name="T59" fmla="*/ 1313 h 1457"/>
                              <a:gd name="T60" fmla="+- 0 1241 665"/>
                              <a:gd name="T61" fmla="*/ T60 w 1628"/>
                              <a:gd name="T62" fmla="+- 0 1352 1136"/>
                              <a:gd name="T63" fmla="*/ 1352 h 1457"/>
                              <a:gd name="T64" fmla="+- 0 1191 665"/>
                              <a:gd name="T65" fmla="*/ T64 w 1628"/>
                              <a:gd name="T66" fmla="+- 0 1352 1136"/>
                              <a:gd name="T67" fmla="*/ 1352 h 1457"/>
                              <a:gd name="T68" fmla="+- 0 1191 665"/>
                              <a:gd name="T69" fmla="*/ T68 w 1628"/>
                              <a:gd name="T70" fmla="+- 0 2592 1136"/>
                              <a:gd name="T71" fmla="*/ 2592 h 1457"/>
                              <a:gd name="T72" fmla="+- 0 1241 665"/>
                              <a:gd name="T73" fmla="*/ T72 w 1628"/>
                              <a:gd name="T74" fmla="+- 0 2592 1136"/>
                              <a:gd name="T75" fmla="*/ 2592 h 1457"/>
                              <a:gd name="T76" fmla="+- 0 1241 665"/>
                              <a:gd name="T77" fmla="*/ T76 w 1628"/>
                              <a:gd name="T78" fmla="+- 0 1352 1136"/>
                              <a:gd name="T79" fmla="*/ 1352 h 1457"/>
                              <a:gd name="T80" fmla="+- 0 1417 665"/>
                              <a:gd name="T81" fmla="*/ T80 w 1628"/>
                              <a:gd name="T82" fmla="+- 0 1371 1136"/>
                              <a:gd name="T83" fmla="*/ 1371 h 1457"/>
                              <a:gd name="T84" fmla="+- 0 1366 665"/>
                              <a:gd name="T85" fmla="*/ T84 w 1628"/>
                              <a:gd name="T86" fmla="+- 0 1371 1136"/>
                              <a:gd name="T87" fmla="*/ 1371 h 1457"/>
                              <a:gd name="T88" fmla="+- 0 1366 665"/>
                              <a:gd name="T89" fmla="*/ T88 w 1628"/>
                              <a:gd name="T90" fmla="+- 0 2592 1136"/>
                              <a:gd name="T91" fmla="*/ 2592 h 1457"/>
                              <a:gd name="T92" fmla="+- 0 1417 665"/>
                              <a:gd name="T93" fmla="*/ T92 w 1628"/>
                              <a:gd name="T94" fmla="+- 0 2592 1136"/>
                              <a:gd name="T95" fmla="*/ 2592 h 1457"/>
                              <a:gd name="T96" fmla="+- 0 1417 665"/>
                              <a:gd name="T97" fmla="*/ T96 w 1628"/>
                              <a:gd name="T98" fmla="+- 0 1371 1136"/>
                              <a:gd name="T99" fmla="*/ 1371 h 1457"/>
                              <a:gd name="T100" fmla="+- 0 1592 665"/>
                              <a:gd name="T101" fmla="*/ T100 w 1628"/>
                              <a:gd name="T102" fmla="+- 0 1332 1136"/>
                              <a:gd name="T103" fmla="*/ 1332 h 1457"/>
                              <a:gd name="T104" fmla="+- 0 1541 665"/>
                              <a:gd name="T105" fmla="*/ T104 w 1628"/>
                              <a:gd name="T106" fmla="+- 0 1332 1136"/>
                              <a:gd name="T107" fmla="*/ 1332 h 1457"/>
                              <a:gd name="T108" fmla="+- 0 1541 665"/>
                              <a:gd name="T109" fmla="*/ T108 w 1628"/>
                              <a:gd name="T110" fmla="+- 0 2592 1136"/>
                              <a:gd name="T111" fmla="*/ 2592 h 1457"/>
                              <a:gd name="T112" fmla="+- 0 1592 665"/>
                              <a:gd name="T113" fmla="*/ T112 w 1628"/>
                              <a:gd name="T114" fmla="+- 0 2592 1136"/>
                              <a:gd name="T115" fmla="*/ 2592 h 1457"/>
                              <a:gd name="T116" fmla="+- 0 1592 665"/>
                              <a:gd name="T117" fmla="*/ T116 w 1628"/>
                              <a:gd name="T118" fmla="+- 0 1332 1136"/>
                              <a:gd name="T119" fmla="*/ 1332 h 1457"/>
                              <a:gd name="T120" fmla="+- 0 1767 665"/>
                              <a:gd name="T121" fmla="*/ T120 w 1628"/>
                              <a:gd name="T122" fmla="+- 0 1332 1136"/>
                              <a:gd name="T123" fmla="*/ 1332 h 1457"/>
                              <a:gd name="T124" fmla="+- 0 1717 665"/>
                              <a:gd name="T125" fmla="*/ T124 w 1628"/>
                              <a:gd name="T126" fmla="+- 0 1332 1136"/>
                              <a:gd name="T127" fmla="*/ 1332 h 1457"/>
                              <a:gd name="T128" fmla="+- 0 1717 665"/>
                              <a:gd name="T129" fmla="*/ T128 w 1628"/>
                              <a:gd name="T130" fmla="+- 0 2592 1136"/>
                              <a:gd name="T131" fmla="*/ 2592 h 1457"/>
                              <a:gd name="T132" fmla="+- 0 1767 665"/>
                              <a:gd name="T133" fmla="*/ T132 w 1628"/>
                              <a:gd name="T134" fmla="+- 0 2592 1136"/>
                              <a:gd name="T135" fmla="*/ 2592 h 1457"/>
                              <a:gd name="T136" fmla="+- 0 1767 665"/>
                              <a:gd name="T137" fmla="*/ T136 w 1628"/>
                              <a:gd name="T138" fmla="+- 0 1332 1136"/>
                              <a:gd name="T139" fmla="*/ 1332 h 1457"/>
                              <a:gd name="T140" fmla="+- 0 1942 665"/>
                              <a:gd name="T141" fmla="*/ T140 w 1628"/>
                              <a:gd name="T142" fmla="+- 0 1352 1136"/>
                              <a:gd name="T143" fmla="*/ 1352 h 1457"/>
                              <a:gd name="T144" fmla="+- 0 1892 665"/>
                              <a:gd name="T145" fmla="*/ T144 w 1628"/>
                              <a:gd name="T146" fmla="+- 0 1352 1136"/>
                              <a:gd name="T147" fmla="*/ 1352 h 1457"/>
                              <a:gd name="T148" fmla="+- 0 1892 665"/>
                              <a:gd name="T149" fmla="*/ T148 w 1628"/>
                              <a:gd name="T150" fmla="+- 0 2592 1136"/>
                              <a:gd name="T151" fmla="*/ 2592 h 1457"/>
                              <a:gd name="T152" fmla="+- 0 1942 665"/>
                              <a:gd name="T153" fmla="*/ T152 w 1628"/>
                              <a:gd name="T154" fmla="+- 0 2592 1136"/>
                              <a:gd name="T155" fmla="*/ 2592 h 1457"/>
                              <a:gd name="T156" fmla="+- 0 1942 665"/>
                              <a:gd name="T157" fmla="*/ T156 w 1628"/>
                              <a:gd name="T158" fmla="+- 0 1352 1136"/>
                              <a:gd name="T159" fmla="*/ 1352 h 1457"/>
                              <a:gd name="T160" fmla="+- 0 2117 665"/>
                              <a:gd name="T161" fmla="*/ T160 w 1628"/>
                              <a:gd name="T162" fmla="+- 0 1412 1136"/>
                              <a:gd name="T163" fmla="*/ 1412 h 1457"/>
                              <a:gd name="T164" fmla="+- 0 2067 665"/>
                              <a:gd name="T165" fmla="*/ T164 w 1628"/>
                              <a:gd name="T166" fmla="+- 0 1412 1136"/>
                              <a:gd name="T167" fmla="*/ 1412 h 1457"/>
                              <a:gd name="T168" fmla="+- 0 2067 665"/>
                              <a:gd name="T169" fmla="*/ T168 w 1628"/>
                              <a:gd name="T170" fmla="+- 0 2592 1136"/>
                              <a:gd name="T171" fmla="*/ 2592 h 1457"/>
                              <a:gd name="T172" fmla="+- 0 2117 665"/>
                              <a:gd name="T173" fmla="*/ T172 w 1628"/>
                              <a:gd name="T174" fmla="+- 0 2592 1136"/>
                              <a:gd name="T175" fmla="*/ 2592 h 1457"/>
                              <a:gd name="T176" fmla="+- 0 2117 665"/>
                              <a:gd name="T177" fmla="*/ T176 w 1628"/>
                              <a:gd name="T178" fmla="+- 0 1412 1136"/>
                              <a:gd name="T179" fmla="*/ 1412 h 1457"/>
                              <a:gd name="T180" fmla="+- 0 2293 665"/>
                              <a:gd name="T181" fmla="*/ T180 w 1628"/>
                              <a:gd name="T182" fmla="+- 0 1193 1136"/>
                              <a:gd name="T183" fmla="*/ 1193 h 1457"/>
                              <a:gd name="T184" fmla="+- 0 2242 665"/>
                              <a:gd name="T185" fmla="*/ T184 w 1628"/>
                              <a:gd name="T186" fmla="+- 0 1193 1136"/>
                              <a:gd name="T187" fmla="*/ 1193 h 1457"/>
                              <a:gd name="T188" fmla="+- 0 2242 665"/>
                              <a:gd name="T189" fmla="*/ T188 w 1628"/>
                              <a:gd name="T190" fmla="+- 0 2592 1136"/>
                              <a:gd name="T191" fmla="*/ 2592 h 1457"/>
                              <a:gd name="T192" fmla="+- 0 2293 665"/>
                              <a:gd name="T193" fmla="*/ T192 w 1628"/>
                              <a:gd name="T194" fmla="+- 0 2592 1136"/>
                              <a:gd name="T195" fmla="*/ 2592 h 1457"/>
                              <a:gd name="T196" fmla="+- 0 2293 665"/>
                              <a:gd name="T197" fmla="*/ T196 w 1628"/>
                              <a:gd name="T198" fmla="+- 0 1193 1136"/>
                              <a:gd name="T199" fmla="*/ 1193 h 14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1628" h="1457">
                                <a:moveTo>
                                  <a:pt x="51" y="0"/>
                                </a:moveTo>
                                <a:lnTo>
                                  <a:pt x="0" y="0"/>
                                </a:lnTo>
                                <a:lnTo>
                                  <a:pt x="0" y="1456"/>
                                </a:lnTo>
                                <a:lnTo>
                                  <a:pt x="51" y="1456"/>
                                </a:lnTo>
                                <a:lnTo>
                                  <a:pt x="51" y="0"/>
                                </a:lnTo>
                                <a:close/>
                                <a:moveTo>
                                  <a:pt x="226" y="38"/>
                                </a:moveTo>
                                <a:lnTo>
                                  <a:pt x="176" y="38"/>
                                </a:lnTo>
                                <a:lnTo>
                                  <a:pt x="176" y="1456"/>
                                </a:lnTo>
                                <a:lnTo>
                                  <a:pt x="226" y="1456"/>
                                </a:lnTo>
                                <a:lnTo>
                                  <a:pt x="226" y="38"/>
                                </a:lnTo>
                                <a:close/>
                                <a:moveTo>
                                  <a:pt x="401" y="177"/>
                                </a:moveTo>
                                <a:lnTo>
                                  <a:pt x="351" y="177"/>
                                </a:lnTo>
                                <a:lnTo>
                                  <a:pt x="351" y="1456"/>
                                </a:lnTo>
                                <a:lnTo>
                                  <a:pt x="401" y="1456"/>
                                </a:lnTo>
                                <a:lnTo>
                                  <a:pt x="401" y="177"/>
                                </a:lnTo>
                                <a:close/>
                                <a:moveTo>
                                  <a:pt x="576" y="216"/>
                                </a:moveTo>
                                <a:lnTo>
                                  <a:pt x="526" y="216"/>
                                </a:lnTo>
                                <a:lnTo>
                                  <a:pt x="526" y="1456"/>
                                </a:lnTo>
                                <a:lnTo>
                                  <a:pt x="576" y="1456"/>
                                </a:lnTo>
                                <a:lnTo>
                                  <a:pt x="576" y="216"/>
                                </a:lnTo>
                                <a:close/>
                                <a:moveTo>
                                  <a:pt x="752" y="235"/>
                                </a:moveTo>
                                <a:lnTo>
                                  <a:pt x="701" y="235"/>
                                </a:lnTo>
                                <a:lnTo>
                                  <a:pt x="701" y="1456"/>
                                </a:lnTo>
                                <a:lnTo>
                                  <a:pt x="752" y="1456"/>
                                </a:lnTo>
                                <a:lnTo>
                                  <a:pt x="752" y="235"/>
                                </a:lnTo>
                                <a:close/>
                                <a:moveTo>
                                  <a:pt x="927" y="196"/>
                                </a:moveTo>
                                <a:lnTo>
                                  <a:pt x="876" y="196"/>
                                </a:lnTo>
                                <a:lnTo>
                                  <a:pt x="876" y="1456"/>
                                </a:lnTo>
                                <a:lnTo>
                                  <a:pt x="927" y="1456"/>
                                </a:lnTo>
                                <a:lnTo>
                                  <a:pt x="927" y="196"/>
                                </a:lnTo>
                                <a:close/>
                                <a:moveTo>
                                  <a:pt x="1102" y="196"/>
                                </a:moveTo>
                                <a:lnTo>
                                  <a:pt x="1052" y="196"/>
                                </a:lnTo>
                                <a:lnTo>
                                  <a:pt x="1052" y="1456"/>
                                </a:lnTo>
                                <a:lnTo>
                                  <a:pt x="1102" y="1456"/>
                                </a:lnTo>
                                <a:lnTo>
                                  <a:pt x="1102" y="196"/>
                                </a:lnTo>
                                <a:close/>
                                <a:moveTo>
                                  <a:pt x="1277" y="216"/>
                                </a:moveTo>
                                <a:lnTo>
                                  <a:pt x="1227" y="216"/>
                                </a:lnTo>
                                <a:lnTo>
                                  <a:pt x="1227" y="1456"/>
                                </a:lnTo>
                                <a:lnTo>
                                  <a:pt x="1277" y="1456"/>
                                </a:lnTo>
                                <a:lnTo>
                                  <a:pt x="1277" y="216"/>
                                </a:lnTo>
                                <a:close/>
                                <a:moveTo>
                                  <a:pt x="1452" y="276"/>
                                </a:moveTo>
                                <a:lnTo>
                                  <a:pt x="1402" y="276"/>
                                </a:lnTo>
                                <a:lnTo>
                                  <a:pt x="1402" y="1456"/>
                                </a:lnTo>
                                <a:lnTo>
                                  <a:pt x="1452" y="1456"/>
                                </a:lnTo>
                                <a:lnTo>
                                  <a:pt x="1452" y="276"/>
                                </a:lnTo>
                                <a:close/>
                                <a:moveTo>
                                  <a:pt x="1628" y="57"/>
                                </a:moveTo>
                                <a:lnTo>
                                  <a:pt x="1577" y="57"/>
                                </a:lnTo>
                                <a:lnTo>
                                  <a:pt x="1577" y="1456"/>
                                </a:lnTo>
                                <a:lnTo>
                                  <a:pt x="1628" y="1456"/>
                                </a:lnTo>
                                <a:lnTo>
                                  <a:pt x="1628" y="57"/>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 name="Line 58"/>
                        <wps:cNvCnPr>
                          <a:cxnSpLocks noChangeShapeType="1"/>
                        </wps:cNvCnPr>
                        <wps:spPr bwMode="auto">
                          <a:xfrm>
                            <a:off x="627" y="1018"/>
                            <a:ext cx="2805"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13" name="AutoShape 59"/>
                        <wps:cNvSpPr>
                          <a:spLocks/>
                        </wps:cNvSpPr>
                        <wps:spPr bwMode="auto">
                          <a:xfrm>
                            <a:off x="2417" y="996"/>
                            <a:ext cx="927" cy="1596"/>
                          </a:xfrm>
                          <a:custGeom>
                            <a:avLst/>
                            <a:gdLst>
                              <a:gd name="T0" fmla="+- 0 2468 2417"/>
                              <a:gd name="T1" fmla="*/ T0 w 927"/>
                              <a:gd name="T2" fmla="+- 0 1056 996"/>
                              <a:gd name="T3" fmla="*/ 1056 h 1596"/>
                              <a:gd name="T4" fmla="+- 0 2417 2417"/>
                              <a:gd name="T5" fmla="*/ T4 w 927"/>
                              <a:gd name="T6" fmla="+- 0 1056 996"/>
                              <a:gd name="T7" fmla="*/ 1056 h 1596"/>
                              <a:gd name="T8" fmla="+- 0 2417 2417"/>
                              <a:gd name="T9" fmla="*/ T8 w 927"/>
                              <a:gd name="T10" fmla="+- 0 2592 996"/>
                              <a:gd name="T11" fmla="*/ 2592 h 1596"/>
                              <a:gd name="T12" fmla="+- 0 2468 2417"/>
                              <a:gd name="T13" fmla="*/ T12 w 927"/>
                              <a:gd name="T14" fmla="+- 0 2592 996"/>
                              <a:gd name="T15" fmla="*/ 2592 h 1596"/>
                              <a:gd name="T16" fmla="+- 0 2468 2417"/>
                              <a:gd name="T17" fmla="*/ T16 w 927"/>
                              <a:gd name="T18" fmla="+- 0 1056 996"/>
                              <a:gd name="T19" fmla="*/ 1056 h 1596"/>
                              <a:gd name="T20" fmla="+- 0 2643 2417"/>
                              <a:gd name="T21" fmla="*/ T20 w 927"/>
                              <a:gd name="T22" fmla="+- 0 996 996"/>
                              <a:gd name="T23" fmla="*/ 996 h 1596"/>
                              <a:gd name="T24" fmla="+- 0 2593 2417"/>
                              <a:gd name="T25" fmla="*/ T24 w 927"/>
                              <a:gd name="T26" fmla="+- 0 996 996"/>
                              <a:gd name="T27" fmla="*/ 996 h 1596"/>
                              <a:gd name="T28" fmla="+- 0 2593 2417"/>
                              <a:gd name="T29" fmla="*/ T28 w 927"/>
                              <a:gd name="T30" fmla="+- 0 2592 996"/>
                              <a:gd name="T31" fmla="*/ 2592 h 1596"/>
                              <a:gd name="T32" fmla="+- 0 2643 2417"/>
                              <a:gd name="T33" fmla="*/ T32 w 927"/>
                              <a:gd name="T34" fmla="+- 0 2592 996"/>
                              <a:gd name="T35" fmla="*/ 2592 h 1596"/>
                              <a:gd name="T36" fmla="+- 0 2643 2417"/>
                              <a:gd name="T37" fmla="*/ T36 w 927"/>
                              <a:gd name="T38" fmla="+- 0 996 996"/>
                              <a:gd name="T39" fmla="*/ 996 h 1596"/>
                              <a:gd name="T40" fmla="+- 0 2818 2417"/>
                              <a:gd name="T41" fmla="*/ T40 w 927"/>
                              <a:gd name="T42" fmla="+- 0 1234 996"/>
                              <a:gd name="T43" fmla="*/ 1234 h 1596"/>
                              <a:gd name="T44" fmla="+- 0 2768 2417"/>
                              <a:gd name="T45" fmla="*/ T44 w 927"/>
                              <a:gd name="T46" fmla="+- 0 1234 996"/>
                              <a:gd name="T47" fmla="*/ 1234 h 1596"/>
                              <a:gd name="T48" fmla="+- 0 2768 2417"/>
                              <a:gd name="T49" fmla="*/ T48 w 927"/>
                              <a:gd name="T50" fmla="+- 0 2592 996"/>
                              <a:gd name="T51" fmla="*/ 2592 h 1596"/>
                              <a:gd name="T52" fmla="+- 0 2818 2417"/>
                              <a:gd name="T53" fmla="*/ T52 w 927"/>
                              <a:gd name="T54" fmla="+- 0 2592 996"/>
                              <a:gd name="T55" fmla="*/ 2592 h 1596"/>
                              <a:gd name="T56" fmla="+- 0 2818 2417"/>
                              <a:gd name="T57" fmla="*/ T56 w 927"/>
                              <a:gd name="T58" fmla="+- 0 1234 996"/>
                              <a:gd name="T59" fmla="*/ 1234 h 1596"/>
                              <a:gd name="T60" fmla="+- 0 2993 2417"/>
                              <a:gd name="T61" fmla="*/ T60 w 927"/>
                              <a:gd name="T62" fmla="+- 0 1193 996"/>
                              <a:gd name="T63" fmla="*/ 1193 h 1596"/>
                              <a:gd name="T64" fmla="+- 0 2943 2417"/>
                              <a:gd name="T65" fmla="*/ T64 w 927"/>
                              <a:gd name="T66" fmla="+- 0 1193 996"/>
                              <a:gd name="T67" fmla="*/ 1193 h 1596"/>
                              <a:gd name="T68" fmla="+- 0 2943 2417"/>
                              <a:gd name="T69" fmla="*/ T68 w 927"/>
                              <a:gd name="T70" fmla="+- 0 2592 996"/>
                              <a:gd name="T71" fmla="*/ 2592 h 1596"/>
                              <a:gd name="T72" fmla="+- 0 2993 2417"/>
                              <a:gd name="T73" fmla="*/ T72 w 927"/>
                              <a:gd name="T74" fmla="+- 0 2592 996"/>
                              <a:gd name="T75" fmla="*/ 2592 h 1596"/>
                              <a:gd name="T76" fmla="+- 0 2993 2417"/>
                              <a:gd name="T77" fmla="*/ T76 w 927"/>
                              <a:gd name="T78" fmla="+- 0 1193 996"/>
                              <a:gd name="T79" fmla="*/ 1193 h 1596"/>
                              <a:gd name="T80" fmla="+- 0 3169 2417"/>
                              <a:gd name="T81" fmla="*/ T80 w 927"/>
                              <a:gd name="T82" fmla="+- 0 1193 996"/>
                              <a:gd name="T83" fmla="*/ 1193 h 1596"/>
                              <a:gd name="T84" fmla="+- 0 3118 2417"/>
                              <a:gd name="T85" fmla="*/ T84 w 927"/>
                              <a:gd name="T86" fmla="+- 0 1193 996"/>
                              <a:gd name="T87" fmla="*/ 1193 h 1596"/>
                              <a:gd name="T88" fmla="+- 0 3118 2417"/>
                              <a:gd name="T89" fmla="*/ T88 w 927"/>
                              <a:gd name="T90" fmla="+- 0 2592 996"/>
                              <a:gd name="T91" fmla="*/ 2592 h 1596"/>
                              <a:gd name="T92" fmla="+- 0 3169 2417"/>
                              <a:gd name="T93" fmla="*/ T92 w 927"/>
                              <a:gd name="T94" fmla="+- 0 2592 996"/>
                              <a:gd name="T95" fmla="*/ 2592 h 1596"/>
                              <a:gd name="T96" fmla="+- 0 3169 2417"/>
                              <a:gd name="T97" fmla="*/ T96 w 927"/>
                              <a:gd name="T98" fmla="+- 0 1193 996"/>
                              <a:gd name="T99" fmla="*/ 1193 h 1596"/>
                              <a:gd name="T100" fmla="+- 0 3344 2417"/>
                              <a:gd name="T101" fmla="*/ T100 w 927"/>
                              <a:gd name="T102" fmla="+- 0 1352 996"/>
                              <a:gd name="T103" fmla="*/ 1352 h 1596"/>
                              <a:gd name="T104" fmla="+- 0 3293 2417"/>
                              <a:gd name="T105" fmla="*/ T104 w 927"/>
                              <a:gd name="T106" fmla="+- 0 1352 996"/>
                              <a:gd name="T107" fmla="*/ 1352 h 1596"/>
                              <a:gd name="T108" fmla="+- 0 3293 2417"/>
                              <a:gd name="T109" fmla="*/ T108 w 927"/>
                              <a:gd name="T110" fmla="+- 0 2592 996"/>
                              <a:gd name="T111" fmla="*/ 2592 h 1596"/>
                              <a:gd name="T112" fmla="+- 0 3344 2417"/>
                              <a:gd name="T113" fmla="*/ T112 w 927"/>
                              <a:gd name="T114" fmla="+- 0 2592 996"/>
                              <a:gd name="T115" fmla="*/ 2592 h 1596"/>
                              <a:gd name="T116" fmla="+- 0 3344 2417"/>
                              <a:gd name="T117" fmla="*/ T116 w 927"/>
                              <a:gd name="T118" fmla="+- 0 1352 996"/>
                              <a:gd name="T119" fmla="*/ 1352 h 15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927" h="1596">
                                <a:moveTo>
                                  <a:pt x="51" y="60"/>
                                </a:moveTo>
                                <a:lnTo>
                                  <a:pt x="0" y="60"/>
                                </a:lnTo>
                                <a:lnTo>
                                  <a:pt x="0" y="1596"/>
                                </a:lnTo>
                                <a:lnTo>
                                  <a:pt x="51" y="1596"/>
                                </a:lnTo>
                                <a:lnTo>
                                  <a:pt x="51" y="60"/>
                                </a:lnTo>
                                <a:close/>
                                <a:moveTo>
                                  <a:pt x="226" y="0"/>
                                </a:moveTo>
                                <a:lnTo>
                                  <a:pt x="176" y="0"/>
                                </a:lnTo>
                                <a:lnTo>
                                  <a:pt x="176" y="1596"/>
                                </a:lnTo>
                                <a:lnTo>
                                  <a:pt x="226" y="1596"/>
                                </a:lnTo>
                                <a:lnTo>
                                  <a:pt x="226" y="0"/>
                                </a:lnTo>
                                <a:close/>
                                <a:moveTo>
                                  <a:pt x="401" y="238"/>
                                </a:moveTo>
                                <a:lnTo>
                                  <a:pt x="351" y="238"/>
                                </a:lnTo>
                                <a:lnTo>
                                  <a:pt x="351" y="1596"/>
                                </a:lnTo>
                                <a:lnTo>
                                  <a:pt x="401" y="1596"/>
                                </a:lnTo>
                                <a:lnTo>
                                  <a:pt x="401" y="238"/>
                                </a:lnTo>
                                <a:close/>
                                <a:moveTo>
                                  <a:pt x="576" y="197"/>
                                </a:moveTo>
                                <a:lnTo>
                                  <a:pt x="526" y="197"/>
                                </a:lnTo>
                                <a:lnTo>
                                  <a:pt x="526" y="1596"/>
                                </a:lnTo>
                                <a:lnTo>
                                  <a:pt x="576" y="1596"/>
                                </a:lnTo>
                                <a:lnTo>
                                  <a:pt x="576" y="197"/>
                                </a:lnTo>
                                <a:close/>
                                <a:moveTo>
                                  <a:pt x="752" y="197"/>
                                </a:moveTo>
                                <a:lnTo>
                                  <a:pt x="701" y="197"/>
                                </a:lnTo>
                                <a:lnTo>
                                  <a:pt x="701" y="1596"/>
                                </a:lnTo>
                                <a:lnTo>
                                  <a:pt x="752" y="1596"/>
                                </a:lnTo>
                                <a:lnTo>
                                  <a:pt x="752" y="197"/>
                                </a:lnTo>
                                <a:close/>
                                <a:moveTo>
                                  <a:pt x="927" y="356"/>
                                </a:moveTo>
                                <a:lnTo>
                                  <a:pt x="876" y="356"/>
                                </a:lnTo>
                                <a:lnTo>
                                  <a:pt x="876" y="1596"/>
                                </a:lnTo>
                                <a:lnTo>
                                  <a:pt x="927" y="1596"/>
                                </a:lnTo>
                                <a:lnTo>
                                  <a:pt x="927" y="356"/>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 name="AutoShape 60"/>
                        <wps:cNvSpPr>
                          <a:spLocks/>
                        </wps:cNvSpPr>
                        <wps:spPr bwMode="auto">
                          <a:xfrm>
                            <a:off x="715" y="722"/>
                            <a:ext cx="2153" cy="1870"/>
                          </a:xfrm>
                          <a:custGeom>
                            <a:avLst/>
                            <a:gdLst>
                              <a:gd name="T0" fmla="+- 0 716 716"/>
                              <a:gd name="T1" fmla="*/ T0 w 2153"/>
                              <a:gd name="T2" fmla="+- 0 977 723"/>
                              <a:gd name="T3" fmla="*/ 977 h 1870"/>
                              <a:gd name="T4" fmla="+- 0 766 716"/>
                              <a:gd name="T5" fmla="*/ T4 w 2153"/>
                              <a:gd name="T6" fmla="+- 0 2592 723"/>
                              <a:gd name="T7" fmla="*/ 2592 h 1870"/>
                              <a:gd name="T8" fmla="+- 0 941 716"/>
                              <a:gd name="T9" fmla="*/ T8 w 2153"/>
                              <a:gd name="T10" fmla="+- 0 821 723"/>
                              <a:gd name="T11" fmla="*/ 821 h 1870"/>
                              <a:gd name="T12" fmla="+- 0 891 716"/>
                              <a:gd name="T13" fmla="*/ T12 w 2153"/>
                              <a:gd name="T14" fmla="+- 0 2592 723"/>
                              <a:gd name="T15" fmla="*/ 2592 h 1870"/>
                              <a:gd name="T16" fmla="+- 0 941 716"/>
                              <a:gd name="T17" fmla="*/ T16 w 2153"/>
                              <a:gd name="T18" fmla="+- 0 821 723"/>
                              <a:gd name="T19" fmla="*/ 821 h 1870"/>
                              <a:gd name="T20" fmla="+- 0 1066 716"/>
                              <a:gd name="T21" fmla="*/ T20 w 2153"/>
                              <a:gd name="T22" fmla="+- 0 1056 723"/>
                              <a:gd name="T23" fmla="*/ 1056 h 1870"/>
                              <a:gd name="T24" fmla="+- 0 1117 716"/>
                              <a:gd name="T25" fmla="*/ T24 w 2153"/>
                              <a:gd name="T26" fmla="+- 0 2592 723"/>
                              <a:gd name="T27" fmla="*/ 2592 h 1870"/>
                              <a:gd name="T28" fmla="+- 0 1292 716"/>
                              <a:gd name="T29" fmla="*/ T28 w 2153"/>
                              <a:gd name="T30" fmla="+- 0 996 723"/>
                              <a:gd name="T31" fmla="*/ 996 h 1870"/>
                              <a:gd name="T32" fmla="+- 0 1241 716"/>
                              <a:gd name="T33" fmla="*/ T32 w 2153"/>
                              <a:gd name="T34" fmla="+- 0 2592 723"/>
                              <a:gd name="T35" fmla="*/ 2592 h 1870"/>
                              <a:gd name="T36" fmla="+- 0 1292 716"/>
                              <a:gd name="T37" fmla="*/ T36 w 2153"/>
                              <a:gd name="T38" fmla="+- 0 996 723"/>
                              <a:gd name="T39" fmla="*/ 996 h 1870"/>
                              <a:gd name="T40" fmla="+- 0 1417 716"/>
                              <a:gd name="T41" fmla="*/ T40 w 2153"/>
                              <a:gd name="T42" fmla="+- 0 1037 723"/>
                              <a:gd name="T43" fmla="*/ 1037 h 1870"/>
                              <a:gd name="T44" fmla="+- 0 1467 716"/>
                              <a:gd name="T45" fmla="*/ T44 w 2153"/>
                              <a:gd name="T46" fmla="+- 0 2592 723"/>
                              <a:gd name="T47" fmla="*/ 2592 h 1870"/>
                              <a:gd name="T48" fmla="+- 0 1642 716"/>
                              <a:gd name="T49" fmla="*/ T48 w 2153"/>
                              <a:gd name="T50" fmla="+- 0 1018 723"/>
                              <a:gd name="T51" fmla="*/ 1018 h 1870"/>
                              <a:gd name="T52" fmla="+- 0 1592 716"/>
                              <a:gd name="T53" fmla="*/ T52 w 2153"/>
                              <a:gd name="T54" fmla="+- 0 2592 723"/>
                              <a:gd name="T55" fmla="*/ 2592 h 1870"/>
                              <a:gd name="T56" fmla="+- 0 1642 716"/>
                              <a:gd name="T57" fmla="*/ T56 w 2153"/>
                              <a:gd name="T58" fmla="+- 0 1018 723"/>
                              <a:gd name="T59" fmla="*/ 1018 h 1870"/>
                              <a:gd name="T60" fmla="+- 0 1767 716"/>
                              <a:gd name="T61" fmla="*/ T60 w 2153"/>
                              <a:gd name="T62" fmla="+- 0 840 723"/>
                              <a:gd name="T63" fmla="*/ 840 h 1870"/>
                              <a:gd name="T64" fmla="+- 0 1817 716"/>
                              <a:gd name="T65" fmla="*/ T64 w 2153"/>
                              <a:gd name="T66" fmla="+- 0 2592 723"/>
                              <a:gd name="T67" fmla="*/ 2592 h 1870"/>
                              <a:gd name="T68" fmla="+- 0 1993 716"/>
                              <a:gd name="T69" fmla="*/ T68 w 2153"/>
                              <a:gd name="T70" fmla="+- 0 860 723"/>
                              <a:gd name="T71" fmla="*/ 860 h 1870"/>
                              <a:gd name="T72" fmla="+- 0 1942 716"/>
                              <a:gd name="T73" fmla="*/ T72 w 2153"/>
                              <a:gd name="T74" fmla="+- 0 2592 723"/>
                              <a:gd name="T75" fmla="*/ 2592 h 1870"/>
                              <a:gd name="T76" fmla="+- 0 1993 716"/>
                              <a:gd name="T77" fmla="*/ T76 w 2153"/>
                              <a:gd name="T78" fmla="+- 0 860 723"/>
                              <a:gd name="T79" fmla="*/ 860 h 1870"/>
                              <a:gd name="T80" fmla="+- 0 2117 716"/>
                              <a:gd name="T81" fmla="*/ T80 w 2153"/>
                              <a:gd name="T82" fmla="+- 0 1037 723"/>
                              <a:gd name="T83" fmla="*/ 1037 h 1870"/>
                              <a:gd name="T84" fmla="+- 0 2168 716"/>
                              <a:gd name="T85" fmla="*/ T84 w 2153"/>
                              <a:gd name="T86" fmla="+- 0 2592 723"/>
                              <a:gd name="T87" fmla="*/ 2592 h 1870"/>
                              <a:gd name="T88" fmla="+- 0 2343 716"/>
                              <a:gd name="T89" fmla="*/ T88 w 2153"/>
                              <a:gd name="T90" fmla="+- 0 723 723"/>
                              <a:gd name="T91" fmla="*/ 723 h 1870"/>
                              <a:gd name="T92" fmla="+- 0 2293 716"/>
                              <a:gd name="T93" fmla="*/ T92 w 2153"/>
                              <a:gd name="T94" fmla="+- 0 2592 723"/>
                              <a:gd name="T95" fmla="*/ 2592 h 1870"/>
                              <a:gd name="T96" fmla="+- 0 2343 716"/>
                              <a:gd name="T97" fmla="*/ T96 w 2153"/>
                              <a:gd name="T98" fmla="+- 0 723 723"/>
                              <a:gd name="T99" fmla="*/ 723 h 1870"/>
                              <a:gd name="T100" fmla="+- 0 2468 716"/>
                              <a:gd name="T101" fmla="*/ T100 w 2153"/>
                              <a:gd name="T102" fmla="+- 0 742 723"/>
                              <a:gd name="T103" fmla="*/ 742 h 1870"/>
                              <a:gd name="T104" fmla="+- 0 2518 716"/>
                              <a:gd name="T105" fmla="*/ T104 w 2153"/>
                              <a:gd name="T106" fmla="+- 0 2592 723"/>
                              <a:gd name="T107" fmla="*/ 2592 h 1870"/>
                              <a:gd name="T108" fmla="+- 0 2693 716"/>
                              <a:gd name="T109" fmla="*/ T108 w 2153"/>
                              <a:gd name="T110" fmla="+- 0 742 723"/>
                              <a:gd name="T111" fmla="*/ 742 h 1870"/>
                              <a:gd name="T112" fmla="+- 0 2643 716"/>
                              <a:gd name="T113" fmla="*/ T112 w 2153"/>
                              <a:gd name="T114" fmla="+- 0 2592 723"/>
                              <a:gd name="T115" fmla="*/ 2592 h 1870"/>
                              <a:gd name="T116" fmla="+- 0 2693 716"/>
                              <a:gd name="T117" fmla="*/ T116 w 2153"/>
                              <a:gd name="T118" fmla="+- 0 742 723"/>
                              <a:gd name="T119" fmla="*/ 742 h 1870"/>
                              <a:gd name="T120" fmla="+- 0 2818 716"/>
                              <a:gd name="T121" fmla="*/ T120 w 2153"/>
                              <a:gd name="T122" fmla="+- 0 1056 723"/>
                              <a:gd name="T123" fmla="*/ 1056 h 1870"/>
                              <a:gd name="T124" fmla="+- 0 2869 716"/>
                              <a:gd name="T125" fmla="*/ T124 w 2153"/>
                              <a:gd name="T126" fmla="+- 0 2592 723"/>
                              <a:gd name="T127" fmla="*/ 2592 h 18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2153" h="1870">
                                <a:moveTo>
                                  <a:pt x="50" y="254"/>
                                </a:moveTo>
                                <a:lnTo>
                                  <a:pt x="0" y="254"/>
                                </a:lnTo>
                                <a:lnTo>
                                  <a:pt x="0" y="1869"/>
                                </a:lnTo>
                                <a:lnTo>
                                  <a:pt x="50" y="1869"/>
                                </a:lnTo>
                                <a:lnTo>
                                  <a:pt x="50" y="254"/>
                                </a:lnTo>
                                <a:close/>
                                <a:moveTo>
                                  <a:pt x="225" y="98"/>
                                </a:moveTo>
                                <a:lnTo>
                                  <a:pt x="175" y="98"/>
                                </a:lnTo>
                                <a:lnTo>
                                  <a:pt x="175" y="1869"/>
                                </a:lnTo>
                                <a:lnTo>
                                  <a:pt x="225" y="1869"/>
                                </a:lnTo>
                                <a:lnTo>
                                  <a:pt x="225" y="98"/>
                                </a:lnTo>
                                <a:close/>
                                <a:moveTo>
                                  <a:pt x="401" y="333"/>
                                </a:moveTo>
                                <a:lnTo>
                                  <a:pt x="350" y="333"/>
                                </a:lnTo>
                                <a:lnTo>
                                  <a:pt x="350" y="1869"/>
                                </a:lnTo>
                                <a:lnTo>
                                  <a:pt x="401" y="1869"/>
                                </a:lnTo>
                                <a:lnTo>
                                  <a:pt x="401" y="333"/>
                                </a:lnTo>
                                <a:close/>
                                <a:moveTo>
                                  <a:pt x="576" y="273"/>
                                </a:moveTo>
                                <a:lnTo>
                                  <a:pt x="525" y="273"/>
                                </a:lnTo>
                                <a:lnTo>
                                  <a:pt x="525" y="1869"/>
                                </a:lnTo>
                                <a:lnTo>
                                  <a:pt x="576" y="1869"/>
                                </a:lnTo>
                                <a:lnTo>
                                  <a:pt x="576" y="273"/>
                                </a:lnTo>
                                <a:close/>
                                <a:moveTo>
                                  <a:pt x="751" y="314"/>
                                </a:moveTo>
                                <a:lnTo>
                                  <a:pt x="701" y="314"/>
                                </a:lnTo>
                                <a:lnTo>
                                  <a:pt x="701" y="1869"/>
                                </a:lnTo>
                                <a:lnTo>
                                  <a:pt x="751" y="1869"/>
                                </a:lnTo>
                                <a:lnTo>
                                  <a:pt x="751" y="314"/>
                                </a:lnTo>
                                <a:close/>
                                <a:moveTo>
                                  <a:pt x="926" y="295"/>
                                </a:moveTo>
                                <a:lnTo>
                                  <a:pt x="876" y="295"/>
                                </a:lnTo>
                                <a:lnTo>
                                  <a:pt x="876" y="1869"/>
                                </a:lnTo>
                                <a:lnTo>
                                  <a:pt x="926" y="1869"/>
                                </a:lnTo>
                                <a:lnTo>
                                  <a:pt x="926" y="295"/>
                                </a:lnTo>
                                <a:close/>
                                <a:moveTo>
                                  <a:pt x="1101" y="117"/>
                                </a:moveTo>
                                <a:lnTo>
                                  <a:pt x="1051" y="117"/>
                                </a:lnTo>
                                <a:lnTo>
                                  <a:pt x="1051" y="1869"/>
                                </a:lnTo>
                                <a:lnTo>
                                  <a:pt x="1101" y="1869"/>
                                </a:lnTo>
                                <a:lnTo>
                                  <a:pt x="1101" y="117"/>
                                </a:lnTo>
                                <a:close/>
                                <a:moveTo>
                                  <a:pt x="1277" y="137"/>
                                </a:moveTo>
                                <a:lnTo>
                                  <a:pt x="1226" y="137"/>
                                </a:lnTo>
                                <a:lnTo>
                                  <a:pt x="1226" y="1869"/>
                                </a:lnTo>
                                <a:lnTo>
                                  <a:pt x="1277" y="1869"/>
                                </a:lnTo>
                                <a:lnTo>
                                  <a:pt x="1277" y="137"/>
                                </a:lnTo>
                                <a:close/>
                                <a:moveTo>
                                  <a:pt x="1452" y="314"/>
                                </a:moveTo>
                                <a:lnTo>
                                  <a:pt x="1401" y="314"/>
                                </a:lnTo>
                                <a:lnTo>
                                  <a:pt x="1401" y="1869"/>
                                </a:lnTo>
                                <a:lnTo>
                                  <a:pt x="1452" y="1869"/>
                                </a:lnTo>
                                <a:lnTo>
                                  <a:pt x="1452" y="314"/>
                                </a:lnTo>
                                <a:close/>
                                <a:moveTo>
                                  <a:pt x="1627" y="0"/>
                                </a:moveTo>
                                <a:lnTo>
                                  <a:pt x="1577" y="0"/>
                                </a:lnTo>
                                <a:lnTo>
                                  <a:pt x="1577" y="1869"/>
                                </a:lnTo>
                                <a:lnTo>
                                  <a:pt x="1627" y="1869"/>
                                </a:lnTo>
                                <a:lnTo>
                                  <a:pt x="1627" y="0"/>
                                </a:lnTo>
                                <a:close/>
                                <a:moveTo>
                                  <a:pt x="1802" y="19"/>
                                </a:moveTo>
                                <a:lnTo>
                                  <a:pt x="1752" y="19"/>
                                </a:lnTo>
                                <a:lnTo>
                                  <a:pt x="1752" y="1869"/>
                                </a:lnTo>
                                <a:lnTo>
                                  <a:pt x="1802" y="1869"/>
                                </a:lnTo>
                                <a:lnTo>
                                  <a:pt x="1802" y="19"/>
                                </a:lnTo>
                                <a:close/>
                                <a:moveTo>
                                  <a:pt x="1977" y="19"/>
                                </a:moveTo>
                                <a:lnTo>
                                  <a:pt x="1927" y="19"/>
                                </a:lnTo>
                                <a:lnTo>
                                  <a:pt x="1927" y="1869"/>
                                </a:lnTo>
                                <a:lnTo>
                                  <a:pt x="1977" y="1869"/>
                                </a:lnTo>
                                <a:lnTo>
                                  <a:pt x="1977" y="19"/>
                                </a:lnTo>
                                <a:close/>
                                <a:moveTo>
                                  <a:pt x="2153" y="333"/>
                                </a:moveTo>
                                <a:lnTo>
                                  <a:pt x="2102" y="333"/>
                                </a:lnTo>
                                <a:lnTo>
                                  <a:pt x="2102" y="1869"/>
                                </a:lnTo>
                                <a:lnTo>
                                  <a:pt x="2153" y="1869"/>
                                </a:lnTo>
                                <a:lnTo>
                                  <a:pt x="2153" y="333"/>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 name="Line 61"/>
                        <wps:cNvCnPr>
                          <a:cxnSpLocks noChangeShapeType="1"/>
                        </wps:cNvCnPr>
                        <wps:spPr bwMode="auto">
                          <a:xfrm>
                            <a:off x="627" y="625"/>
                            <a:ext cx="2805"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16" name="AutoShape 62"/>
                        <wps:cNvSpPr>
                          <a:spLocks/>
                        </wps:cNvSpPr>
                        <wps:spPr bwMode="auto">
                          <a:xfrm>
                            <a:off x="2993" y="624"/>
                            <a:ext cx="401" cy="1968"/>
                          </a:xfrm>
                          <a:custGeom>
                            <a:avLst/>
                            <a:gdLst>
                              <a:gd name="T0" fmla="+- 0 3044 2993"/>
                              <a:gd name="T1" fmla="*/ T0 w 401"/>
                              <a:gd name="T2" fmla="+- 0 624 624"/>
                              <a:gd name="T3" fmla="*/ 624 h 1968"/>
                              <a:gd name="T4" fmla="+- 0 2993 2993"/>
                              <a:gd name="T5" fmla="*/ T4 w 401"/>
                              <a:gd name="T6" fmla="+- 0 624 624"/>
                              <a:gd name="T7" fmla="*/ 624 h 1968"/>
                              <a:gd name="T8" fmla="+- 0 2993 2993"/>
                              <a:gd name="T9" fmla="*/ T8 w 401"/>
                              <a:gd name="T10" fmla="+- 0 2592 624"/>
                              <a:gd name="T11" fmla="*/ 2592 h 1968"/>
                              <a:gd name="T12" fmla="+- 0 3044 2993"/>
                              <a:gd name="T13" fmla="*/ T12 w 401"/>
                              <a:gd name="T14" fmla="+- 0 2592 624"/>
                              <a:gd name="T15" fmla="*/ 2592 h 1968"/>
                              <a:gd name="T16" fmla="+- 0 3044 2993"/>
                              <a:gd name="T17" fmla="*/ T16 w 401"/>
                              <a:gd name="T18" fmla="+- 0 624 624"/>
                              <a:gd name="T19" fmla="*/ 624 h 1968"/>
                              <a:gd name="T20" fmla="+- 0 3219 2993"/>
                              <a:gd name="T21" fmla="*/ T20 w 401"/>
                              <a:gd name="T22" fmla="+- 0 663 624"/>
                              <a:gd name="T23" fmla="*/ 663 h 1968"/>
                              <a:gd name="T24" fmla="+- 0 3169 2993"/>
                              <a:gd name="T25" fmla="*/ T24 w 401"/>
                              <a:gd name="T26" fmla="+- 0 663 624"/>
                              <a:gd name="T27" fmla="*/ 663 h 1968"/>
                              <a:gd name="T28" fmla="+- 0 3169 2993"/>
                              <a:gd name="T29" fmla="*/ T28 w 401"/>
                              <a:gd name="T30" fmla="+- 0 2592 624"/>
                              <a:gd name="T31" fmla="*/ 2592 h 1968"/>
                              <a:gd name="T32" fmla="+- 0 3219 2993"/>
                              <a:gd name="T33" fmla="*/ T32 w 401"/>
                              <a:gd name="T34" fmla="+- 0 2592 624"/>
                              <a:gd name="T35" fmla="*/ 2592 h 1968"/>
                              <a:gd name="T36" fmla="+- 0 3219 2993"/>
                              <a:gd name="T37" fmla="*/ T36 w 401"/>
                              <a:gd name="T38" fmla="+- 0 663 624"/>
                              <a:gd name="T39" fmla="*/ 663 h 1968"/>
                              <a:gd name="T40" fmla="+- 0 3394 2993"/>
                              <a:gd name="T41" fmla="*/ T40 w 401"/>
                              <a:gd name="T42" fmla="+- 0 682 624"/>
                              <a:gd name="T43" fmla="*/ 682 h 1968"/>
                              <a:gd name="T44" fmla="+- 0 3344 2993"/>
                              <a:gd name="T45" fmla="*/ T44 w 401"/>
                              <a:gd name="T46" fmla="+- 0 682 624"/>
                              <a:gd name="T47" fmla="*/ 682 h 1968"/>
                              <a:gd name="T48" fmla="+- 0 3344 2993"/>
                              <a:gd name="T49" fmla="*/ T48 w 401"/>
                              <a:gd name="T50" fmla="+- 0 2592 624"/>
                              <a:gd name="T51" fmla="*/ 2592 h 1968"/>
                              <a:gd name="T52" fmla="+- 0 3394 2993"/>
                              <a:gd name="T53" fmla="*/ T52 w 401"/>
                              <a:gd name="T54" fmla="+- 0 2592 624"/>
                              <a:gd name="T55" fmla="*/ 2592 h 1968"/>
                              <a:gd name="T56" fmla="+- 0 3394 2993"/>
                              <a:gd name="T57" fmla="*/ T56 w 401"/>
                              <a:gd name="T58" fmla="+- 0 682 624"/>
                              <a:gd name="T59" fmla="*/ 682 h 19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01" h="1968">
                                <a:moveTo>
                                  <a:pt x="51" y="0"/>
                                </a:moveTo>
                                <a:lnTo>
                                  <a:pt x="0" y="0"/>
                                </a:lnTo>
                                <a:lnTo>
                                  <a:pt x="0" y="1968"/>
                                </a:lnTo>
                                <a:lnTo>
                                  <a:pt x="51" y="1968"/>
                                </a:lnTo>
                                <a:lnTo>
                                  <a:pt x="51" y="0"/>
                                </a:lnTo>
                                <a:close/>
                                <a:moveTo>
                                  <a:pt x="226" y="39"/>
                                </a:moveTo>
                                <a:lnTo>
                                  <a:pt x="176" y="39"/>
                                </a:lnTo>
                                <a:lnTo>
                                  <a:pt x="176" y="1968"/>
                                </a:lnTo>
                                <a:lnTo>
                                  <a:pt x="226" y="1968"/>
                                </a:lnTo>
                                <a:lnTo>
                                  <a:pt x="226" y="39"/>
                                </a:lnTo>
                                <a:close/>
                                <a:moveTo>
                                  <a:pt x="401" y="58"/>
                                </a:moveTo>
                                <a:lnTo>
                                  <a:pt x="351" y="58"/>
                                </a:lnTo>
                                <a:lnTo>
                                  <a:pt x="351" y="1968"/>
                                </a:lnTo>
                                <a:lnTo>
                                  <a:pt x="401" y="1968"/>
                                </a:lnTo>
                                <a:lnTo>
                                  <a:pt x="401" y="58"/>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7" name="AutoShape 63"/>
                        <wps:cNvSpPr>
                          <a:spLocks/>
                        </wps:cNvSpPr>
                        <wps:spPr bwMode="auto">
                          <a:xfrm>
                            <a:off x="563" y="229"/>
                            <a:ext cx="2869" cy="2426"/>
                          </a:xfrm>
                          <a:custGeom>
                            <a:avLst/>
                            <a:gdLst>
                              <a:gd name="T0" fmla="+- 0 627 564"/>
                              <a:gd name="T1" fmla="*/ T0 w 2869"/>
                              <a:gd name="T2" fmla="+- 0 230 230"/>
                              <a:gd name="T3" fmla="*/ 230 h 2426"/>
                              <a:gd name="T4" fmla="+- 0 3432 564"/>
                              <a:gd name="T5" fmla="*/ T4 w 2869"/>
                              <a:gd name="T6" fmla="+- 0 230 230"/>
                              <a:gd name="T7" fmla="*/ 230 h 2426"/>
                              <a:gd name="T8" fmla="+- 0 627 564"/>
                              <a:gd name="T9" fmla="*/ T8 w 2869"/>
                              <a:gd name="T10" fmla="+- 0 2592 230"/>
                              <a:gd name="T11" fmla="*/ 2592 h 2426"/>
                              <a:gd name="T12" fmla="+- 0 627 564"/>
                              <a:gd name="T13" fmla="*/ T12 w 2869"/>
                              <a:gd name="T14" fmla="+- 0 230 230"/>
                              <a:gd name="T15" fmla="*/ 230 h 2426"/>
                              <a:gd name="T16" fmla="+- 0 564 564"/>
                              <a:gd name="T17" fmla="*/ T16 w 2869"/>
                              <a:gd name="T18" fmla="+- 0 2592 230"/>
                              <a:gd name="T19" fmla="*/ 2592 h 2426"/>
                              <a:gd name="T20" fmla="+- 0 627 564"/>
                              <a:gd name="T21" fmla="*/ T20 w 2869"/>
                              <a:gd name="T22" fmla="+- 0 2592 230"/>
                              <a:gd name="T23" fmla="*/ 2592 h 2426"/>
                              <a:gd name="T24" fmla="+- 0 564 564"/>
                              <a:gd name="T25" fmla="*/ T24 w 2869"/>
                              <a:gd name="T26" fmla="+- 0 2199 230"/>
                              <a:gd name="T27" fmla="*/ 2199 h 2426"/>
                              <a:gd name="T28" fmla="+- 0 627 564"/>
                              <a:gd name="T29" fmla="*/ T28 w 2869"/>
                              <a:gd name="T30" fmla="+- 0 2199 230"/>
                              <a:gd name="T31" fmla="*/ 2199 h 2426"/>
                              <a:gd name="T32" fmla="+- 0 564 564"/>
                              <a:gd name="T33" fmla="*/ T32 w 2869"/>
                              <a:gd name="T34" fmla="+- 0 1805 230"/>
                              <a:gd name="T35" fmla="*/ 1805 h 2426"/>
                              <a:gd name="T36" fmla="+- 0 627 564"/>
                              <a:gd name="T37" fmla="*/ T36 w 2869"/>
                              <a:gd name="T38" fmla="+- 0 1805 230"/>
                              <a:gd name="T39" fmla="*/ 1805 h 2426"/>
                              <a:gd name="T40" fmla="+- 0 564 564"/>
                              <a:gd name="T41" fmla="*/ T40 w 2869"/>
                              <a:gd name="T42" fmla="+- 0 1412 230"/>
                              <a:gd name="T43" fmla="*/ 1412 h 2426"/>
                              <a:gd name="T44" fmla="+- 0 627 564"/>
                              <a:gd name="T45" fmla="*/ T44 w 2869"/>
                              <a:gd name="T46" fmla="+- 0 1412 230"/>
                              <a:gd name="T47" fmla="*/ 1412 h 2426"/>
                              <a:gd name="T48" fmla="+- 0 564 564"/>
                              <a:gd name="T49" fmla="*/ T48 w 2869"/>
                              <a:gd name="T50" fmla="+- 0 1018 230"/>
                              <a:gd name="T51" fmla="*/ 1018 h 2426"/>
                              <a:gd name="T52" fmla="+- 0 627 564"/>
                              <a:gd name="T53" fmla="*/ T52 w 2869"/>
                              <a:gd name="T54" fmla="+- 0 1018 230"/>
                              <a:gd name="T55" fmla="*/ 1018 h 2426"/>
                              <a:gd name="T56" fmla="+- 0 564 564"/>
                              <a:gd name="T57" fmla="*/ T56 w 2869"/>
                              <a:gd name="T58" fmla="+- 0 625 230"/>
                              <a:gd name="T59" fmla="*/ 625 h 2426"/>
                              <a:gd name="T60" fmla="+- 0 627 564"/>
                              <a:gd name="T61" fmla="*/ T60 w 2869"/>
                              <a:gd name="T62" fmla="+- 0 625 230"/>
                              <a:gd name="T63" fmla="*/ 625 h 2426"/>
                              <a:gd name="T64" fmla="+- 0 564 564"/>
                              <a:gd name="T65" fmla="*/ T64 w 2869"/>
                              <a:gd name="T66" fmla="+- 0 230 230"/>
                              <a:gd name="T67" fmla="*/ 230 h 2426"/>
                              <a:gd name="T68" fmla="+- 0 627 564"/>
                              <a:gd name="T69" fmla="*/ T68 w 2869"/>
                              <a:gd name="T70" fmla="+- 0 230 230"/>
                              <a:gd name="T71" fmla="*/ 230 h 2426"/>
                              <a:gd name="T72" fmla="+- 0 627 564"/>
                              <a:gd name="T73" fmla="*/ T72 w 2869"/>
                              <a:gd name="T74" fmla="+- 0 2592 230"/>
                              <a:gd name="T75" fmla="*/ 2592 h 2426"/>
                              <a:gd name="T76" fmla="+- 0 3432 564"/>
                              <a:gd name="T77" fmla="*/ T76 w 2869"/>
                              <a:gd name="T78" fmla="+- 0 2592 230"/>
                              <a:gd name="T79" fmla="*/ 2592 h 2426"/>
                              <a:gd name="T80" fmla="+- 0 627 564"/>
                              <a:gd name="T81" fmla="*/ T80 w 2869"/>
                              <a:gd name="T82" fmla="+- 0 2592 230"/>
                              <a:gd name="T83" fmla="*/ 2592 h 2426"/>
                              <a:gd name="T84" fmla="+- 0 627 564"/>
                              <a:gd name="T85" fmla="*/ T84 w 2869"/>
                              <a:gd name="T86" fmla="+- 0 2656 230"/>
                              <a:gd name="T87" fmla="*/ 2656 h 2426"/>
                              <a:gd name="T88" fmla="+- 0 802 564"/>
                              <a:gd name="T89" fmla="*/ T88 w 2869"/>
                              <a:gd name="T90" fmla="+- 0 2592 230"/>
                              <a:gd name="T91" fmla="*/ 2592 h 2426"/>
                              <a:gd name="T92" fmla="+- 0 802 564"/>
                              <a:gd name="T93" fmla="*/ T92 w 2869"/>
                              <a:gd name="T94" fmla="+- 0 2656 230"/>
                              <a:gd name="T95" fmla="*/ 2656 h 2426"/>
                              <a:gd name="T96" fmla="+- 0 977 564"/>
                              <a:gd name="T97" fmla="*/ T96 w 2869"/>
                              <a:gd name="T98" fmla="+- 0 2592 230"/>
                              <a:gd name="T99" fmla="*/ 2592 h 2426"/>
                              <a:gd name="T100" fmla="+- 0 977 564"/>
                              <a:gd name="T101" fmla="*/ T100 w 2869"/>
                              <a:gd name="T102" fmla="+- 0 2656 230"/>
                              <a:gd name="T103" fmla="*/ 2656 h 2426"/>
                              <a:gd name="T104" fmla="+- 0 1152 564"/>
                              <a:gd name="T105" fmla="*/ T104 w 2869"/>
                              <a:gd name="T106" fmla="+- 0 2592 230"/>
                              <a:gd name="T107" fmla="*/ 2592 h 2426"/>
                              <a:gd name="T108" fmla="+- 0 1152 564"/>
                              <a:gd name="T109" fmla="*/ T108 w 2869"/>
                              <a:gd name="T110" fmla="+- 0 2656 230"/>
                              <a:gd name="T111" fmla="*/ 2656 h 2426"/>
                              <a:gd name="T112" fmla="+- 0 1328 564"/>
                              <a:gd name="T113" fmla="*/ T112 w 2869"/>
                              <a:gd name="T114" fmla="+- 0 2592 230"/>
                              <a:gd name="T115" fmla="*/ 2592 h 2426"/>
                              <a:gd name="T116" fmla="+- 0 1328 564"/>
                              <a:gd name="T117" fmla="*/ T116 w 2869"/>
                              <a:gd name="T118" fmla="+- 0 2656 230"/>
                              <a:gd name="T119" fmla="*/ 2656 h 2426"/>
                              <a:gd name="T120" fmla="+- 0 1503 564"/>
                              <a:gd name="T121" fmla="*/ T120 w 2869"/>
                              <a:gd name="T122" fmla="+- 0 2592 230"/>
                              <a:gd name="T123" fmla="*/ 2592 h 2426"/>
                              <a:gd name="T124" fmla="+- 0 1503 564"/>
                              <a:gd name="T125" fmla="*/ T124 w 2869"/>
                              <a:gd name="T126" fmla="+- 0 2656 230"/>
                              <a:gd name="T127" fmla="*/ 2656 h 2426"/>
                              <a:gd name="T128" fmla="+- 0 1678 564"/>
                              <a:gd name="T129" fmla="*/ T128 w 2869"/>
                              <a:gd name="T130" fmla="+- 0 2592 230"/>
                              <a:gd name="T131" fmla="*/ 2592 h 2426"/>
                              <a:gd name="T132" fmla="+- 0 1678 564"/>
                              <a:gd name="T133" fmla="*/ T132 w 2869"/>
                              <a:gd name="T134" fmla="+- 0 2656 230"/>
                              <a:gd name="T135" fmla="*/ 2656 h 2426"/>
                              <a:gd name="T136" fmla="+- 0 1853 564"/>
                              <a:gd name="T137" fmla="*/ T136 w 2869"/>
                              <a:gd name="T138" fmla="+- 0 2592 230"/>
                              <a:gd name="T139" fmla="*/ 2592 h 2426"/>
                              <a:gd name="T140" fmla="+- 0 1853 564"/>
                              <a:gd name="T141" fmla="*/ T140 w 2869"/>
                              <a:gd name="T142" fmla="+- 0 2656 230"/>
                              <a:gd name="T143" fmla="*/ 2656 h 2426"/>
                              <a:gd name="T144" fmla="+- 0 2028 564"/>
                              <a:gd name="T145" fmla="*/ T144 w 2869"/>
                              <a:gd name="T146" fmla="+- 0 2592 230"/>
                              <a:gd name="T147" fmla="*/ 2592 h 2426"/>
                              <a:gd name="T148" fmla="+- 0 2028 564"/>
                              <a:gd name="T149" fmla="*/ T148 w 2869"/>
                              <a:gd name="T150" fmla="+- 0 2656 230"/>
                              <a:gd name="T151" fmla="*/ 2656 h 2426"/>
                              <a:gd name="T152" fmla="+- 0 2206 564"/>
                              <a:gd name="T153" fmla="*/ T152 w 2869"/>
                              <a:gd name="T154" fmla="+- 0 2592 230"/>
                              <a:gd name="T155" fmla="*/ 2592 h 2426"/>
                              <a:gd name="T156" fmla="+- 0 2206 564"/>
                              <a:gd name="T157" fmla="*/ T156 w 2869"/>
                              <a:gd name="T158" fmla="+- 0 2656 230"/>
                              <a:gd name="T159" fmla="*/ 2656 h 2426"/>
                              <a:gd name="T160" fmla="+- 0 2381 564"/>
                              <a:gd name="T161" fmla="*/ T160 w 2869"/>
                              <a:gd name="T162" fmla="+- 0 2592 230"/>
                              <a:gd name="T163" fmla="*/ 2592 h 2426"/>
                              <a:gd name="T164" fmla="+- 0 2381 564"/>
                              <a:gd name="T165" fmla="*/ T164 w 2869"/>
                              <a:gd name="T166" fmla="+- 0 2656 230"/>
                              <a:gd name="T167" fmla="*/ 2656 h 2426"/>
                              <a:gd name="T168" fmla="+- 0 2556 564"/>
                              <a:gd name="T169" fmla="*/ T168 w 2869"/>
                              <a:gd name="T170" fmla="+- 0 2592 230"/>
                              <a:gd name="T171" fmla="*/ 2592 h 2426"/>
                              <a:gd name="T172" fmla="+- 0 2556 564"/>
                              <a:gd name="T173" fmla="*/ T172 w 2869"/>
                              <a:gd name="T174" fmla="+- 0 2656 230"/>
                              <a:gd name="T175" fmla="*/ 2656 h 2426"/>
                              <a:gd name="T176" fmla="+- 0 2732 564"/>
                              <a:gd name="T177" fmla="*/ T176 w 2869"/>
                              <a:gd name="T178" fmla="+- 0 2592 230"/>
                              <a:gd name="T179" fmla="*/ 2592 h 2426"/>
                              <a:gd name="T180" fmla="+- 0 2732 564"/>
                              <a:gd name="T181" fmla="*/ T180 w 2869"/>
                              <a:gd name="T182" fmla="+- 0 2656 230"/>
                              <a:gd name="T183" fmla="*/ 2656 h 2426"/>
                              <a:gd name="T184" fmla="+- 0 2907 564"/>
                              <a:gd name="T185" fmla="*/ T184 w 2869"/>
                              <a:gd name="T186" fmla="+- 0 2592 230"/>
                              <a:gd name="T187" fmla="*/ 2592 h 2426"/>
                              <a:gd name="T188" fmla="+- 0 2907 564"/>
                              <a:gd name="T189" fmla="*/ T188 w 2869"/>
                              <a:gd name="T190" fmla="+- 0 2656 230"/>
                              <a:gd name="T191" fmla="*/ 2656 h 2426"/>
                              <a:gd name="T192" fmla="+- 0 3082 564"/>
                              <a:gd name="T193" fmla="*/ T192 w 2869"/>
                              <a:gd name="T194" fmla="+- 0 2592 230"/>
                              <a:gd name="T195" fmla="*/ 2592 h 2426"/>
                              <a:gd name="T196" fmla="+- 0 3082 564"/>
                              <a:gd name="T197" fmla="*/ T196 w 2869"/>
                              <a:gd name="T198" fmla="+- 0 2656 230"/>
                              <a:gd name="T199" fmla="*/ 2656 h 2426"/>
                              <a:gd name="T200" fmla="+- 0 3257 564"/>
                              <a:gd name="T201" fmla="*/ T200 w 2869"/>
                              <a:gd name="T202" fmla="+- 0 2592 230"/>
                              <a:gd name="T203" fmla="*/ 2592 h 2426"/>
                              <a:gd name="T204" fmla="+- 0 3257 564"/>
                              <a:gd name="T205" fmla="*/ T204 w 2869"/>
                              <a:gd name="T206" fmla="+- 0 2656 230"/>
                              <a:gd name="T207" fmla="*/ 2656 h 2426"/>
                              <a:gd name="T208" fmla="+- 0 3432 564"/>
                              <a:gd name="T209" fmla="*/ T208 w 2869"/>
                              <a:gd name="T210" fmla="+- 0 2592 230"/>
                              <a:gd name="T211" fmla="*/ 2592 h 2426"/>
                              <a:gd name="T212" fmla="+- 0 3432 564"/>
                              <a:gd name="T213" fmla="*/ T212 w 2869"/>
                              <a:gd name="T214" fmla="+- 0 2656 230"/>
                              <a:gd name="T215" fmla="*/ 2656 h 2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2869" h="2426">
                                <a:moveTo>
                                  <a:pt x="63" y="0"/>
                                </a:moveTo>
                                <a:lnTo>
                                  <a:pt x="2868" y="0"/>
                                </a:lnTo>
                                <a:moveTo>
                                  <a:pt x="63" y="2362"/>
                                </a:moveTo>
                                <a:lnTo>
                                  <a:pt x="63" y="0"/>
                                </a:lnTo>
                                <a:moveTo>
                                  <a:pt x="0" y="2362"/>
                                </a:moveTo>
                                <a:lnTo>
                                  <a:pt x="63" y="2362"/>
                                </a:lnTo>
                                <a:moveTo>
                                  <a:pt x="0" y="1969"/>
                                </a:moveTo>
                                <a:lnTo>
                                  <a:pt x="63" y="1969"/>
                                </a:lnTo>
                                <a:moveTo>
                                  <a:pt x="0" y="1575"/>
                                </a:moveTo>
                                <a:lnTo>
                                  <a:pt x="63" y="1575"/>
                                </a:lnTo>
                                <a:moveTo>
                                  <a:pt x="0" y="1182"/>
                                </a:moveTo>
                                <a:lnTo>
                                  <a:pt x="63" y="1182"/>
                                </a:lnTo>
                                <a:moveTo>
                                  <a:pt x="0" y="788"/>
                                </a:moveTo>
                                <a:lnTo>
                                  <a:pt x="63" y="788"/>
                                </a:lnTo>
                                <a:moveTo>
                                  <a:pt x="0" y="395"/>
                                </a:moveTo>
                                <a:lnTo>
                                  <a:pt x="63" y="395"/>
                                </a:lnTo>
                                <a:moveTo>
                                  <a:pt x="0" y="0"/>
                                </a:moveTo>
                                <a:lnTo>
                                  <a:pt x="63" y="0"/>
                                </a:lnTo>
                                <a:moveTo>
                                  <a:pt x="63" y="2362"/>
                                </a:moveTo>
                                <a:lnTo>
                                  <a:pt x="2868" y="2362"/>
                                </a:lnTo>
                                <a:moveTo>
                                  <a:pt x="63" y="2362"/>
                                </a:moveTo>
                                <a:lnTo>
                                  <a:pt x="63" y="2426"/>
                                </a:lnTo>
                                <a:moveTo>
                                  <a:pt x="238" y="2362"/>
                                </a:moveTo>
                                <a:lnTo>
                                  <a:pt x="238" y="2426"/>
                                </a:lnTo>
                                <a:moveTo>
                                  <a:pt x="413" y="2362"/>
                                </a:moveTo>
                                <a:lnTo>
                                  <a:pt x="413" y="2426"/>
                                </a:lnTo>
                                <a:moveTo>
                                  <a:pt x="588" y="2362"/>
                                </a:moveTo>
                                <a:lnTo>
                                  <a:pt x="588" y="2426"/>
                                </a:lnTo>
                                <a:moveTo>
                                  <a:pt x="764" y="2362"/>
                                </a:moveTo>
                                <a:lnTo>
                                  <a:pt x="764" y="2426"/>
                                </a:lnTo>
                                <a:moveTo>
                                  <a:pt x="939" y="2362"/>
                                </a:moveTo>
                                <a:lnTo>
                                  <a:pt x="939" y="2426"/>
                                </a:lnTo>
                                <a:moveTo>
                                  <a:pt x="1114" y="2362"/>
                                </a:moveTo>
                                <a:lnTo>
                                  <a:pt x="1114" y="2426"/>
                                </a:lnTo>
                                <a:moveTo>
                                  <a:pt x="1289" y="2362"/>
                                </a:moveTo>
                                <a:lnTo>
                                  <a:pt x="1289" y="2426"/>
                                </a:lnTo>
                                <a:moveTo>
                                  <a:pt x="1464" y="2362"/>
                                </a:moveTo>
                                <a:lnTo>
                                  <a:pt x="1464" y="2426"/>
                                </a:lnTo>
                                <a:moveTo>
                                  <a:pt x="1642" y="2362"/>
                                </a:moveTo>
                                <a:lnTo>
                                  <a:pt x="1642" y="2426"/>
                                </a:lnTo>
                                <a:moveTo>
                                  <a:pt x="1817" y="2362"/>
                                </a:moveTo>
                                <a:lnTo>
                                  <a:pt x="1817" y="2426"/>
                                </a:lnTo>
                                <a:moveTo>
                                  <a:pt x="1992" y="2362"/>
                                </a:moveTo>
                                <a:lnTo>
                                  <a:pt x="1992" y="2426"/>
                                </a:lnTo>
                                <a:moveTo>
                                  <a:pt x="2168" y="2362"/>
                                </a:moveTo>
                                <a:lnTo>
                                  <a:pt x="2168" y="2426"/>
                                </a:lnTo>
                                <a:moveTo>
                                  <a:pt x="2343" y="2362"/>
                                </a:moveTo>
                                <a:lnTo>
                                  <a:pt x="2343" y="2426"/>
                                </a:lnTo>
                                <a:moveTo>
                                  <a:pt x="2518" y="2362"/>
                                </a:moveTo>
                                <a:lnTo>
                                  <a:pt x="2518" y="2426"/>
                                </a:lnTo>
                                <a:moveTo>
                                  <a:pt x="2693" y="2362"/>
                                </a:moveTo>
                                <a:lnTo>
                                  <a:pt x="2693" y="2426"/>
                                </a:lnTo>
                                <a:moveTo>
                                  <a:pt x="2868" y="2362"/>
                                </a:moveTo>
                                <a:lnTo>
                                  <a:pt x="2868" y="2426"/>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6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22" y="2777"/>
                            <a:ext cx="220" cy="2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9" name="Picture 6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15" y="2771"/>
                            <a:ext cx="255" cy="2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0" name="Picture 6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1184" y="2772"/>
                            <a:ext cx="274" cy="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1" name="Picture 6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611" y="2771"/>
                            <a:ext cx="198"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2" name="Picture 6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873" y="2799"/>
                            <a:ext cx="289" cy="2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3" name="Picture 6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318" y="2777"/>
                            <a:ext cx="880" cy="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4" name="Rectangle 70"/>
                        <wps:cNvSpPr>
                          <a:spLocks noChangeArrowheads="1"/>
                        </wps:cNvSpPr>
                        <wps:spPr bwMode="auto">
                          <a:xfrm>
                            <a:off x="3815" y="1418"/>
                            <a:ext cx="110" cy="110"/>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 name="Rectangle 71"/>
                        <wps:cNvSpPr>
                          <a:spLocks noChangeArrowheads="1"/>
                        </wps:cNvSpPr>
                        <wps:spPr bwMode="auto">
                          <a:xfrm>
                            <a:off x="3815" y="1779"/>
                            <a:ext cx="110" cy="11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 name="Rectangle 72"/>
                        <wps:cNvSpPr>
                          <a:spLocks noChangeArrowheads="1"/>
                        </wps:cNvSpPr>
                        <wps:spPr bwMode="auto">
                          <a:xfrm>
                            <a:off x="7" y="7"/>
                            <a:ext cx="4833" cy="3293"/>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Text Box 73"/>
                        <wps:cNvSpPr txBox="1">
                          <a:spLocks noChangeArrowheads="1"/>
                        </wps:cNvSpPr>
                        <wps:spPr bwMode="auto">
                          <a:xfrm>
                            <a:off x="138" y="137"/>
                            <a:ext cx="325" cy="1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203" w:lineRule="exact"/>
                                <w:ind w:left="-1" w:right="18"/>
                                <w:jc w:val="center"/>
                                <w:rPr>
                                  <w:sz w:val="20"/>
                                </w:rPr>
                              </w:pPr>
                              <w:r>
                                <w:rPr>
                                  <w:sz w:val="20"/>
                                </w:rPr>
                                <w:t>120</w:t>
                              </w:r>
                            </w:p>
                            <w:p w:rsidR="0049442D" w:rsidRDefault="0049442D" w:rsidP="00E025C6">
                              <w:pPr>
                                <w:spacing w:before="149"/>
                                <w:ind w:right="18"/>
                                <w:jc w:val="right"/>
                                <w:rPr>
                                  <w:sz w:val="20"/>
                                </w:rPr>
                              </w:pPr>
                              <w:r>
                                <w:rPr>
                                  <w:sz w:val="20"/>
                                </w:rPr>
                                <w:t>100</w:t>
                              </w:r>
                            </w:p>
                            <w:p w:rsidR="0049442D" w:rsidRDefault="0049442D" w:rsidP="00E025C6">
                              <w:pPr>
                                <w:spacing w:before="150"/>
                                <w:ind w:right="19"/>
                                <w:jc w:val="right"/>
                                <w:rPr>
                                  <w:sz w:val="20"/>
                                </w:rPr>
                              </w:pPr>
                              <w:r>
                                <w:rPr>
                                  <w:sz w:val="20"/>
                                </w:rPr>
                                <w:t>80</w:t>
                              </w:r>
                            </w:p>
                            <w:p w:rsidR="0049442D" w:rsidRDefault="0049442D" w:rsidP="00E025C6">
                              <w:pPr>
                                <w:spacing w:before="150"/>
                                <w:ind w:right="19"/>
                                <w:jc w:val="right"/>
                                <w:rPr>
                                  <w:sz w:val="20"/>
                                </w:rPr>
                              </w:pPr>
                              <w:r>
                                <w:rPr>
                                  <w:sz w:val="20"/>
                                </w:rPr>
                                <w:t>60</w:t>
                              </w:r>
                            </w:p>
                            <w:p w:rsidR="0049442D" w:rsidRDefault="0049442D" w:rsidP="00E025C6">
                              <w:pPr>
                                <w:spacing w:before="150" w:line="240" w:lineRule="exact"/>
                                <w:ind w:left="80" w:right="1"/>
                                <w:jc w:val="center"/>
                                <w:rPr>
                                  <w:sz w:val="20"/>
                                </w:rPr>
                              </w:pPr>
                              <w:r>
                                <w:rPr>
                                  <w:sz w:val="20"/>
                                </w:rPr>
                                <w:t>40</w:t>
                              </w:r>
                            </w:p>
                          </w:txbxContent>
                        </wps:txbx>
                        <wps:bodyPr rot="0" vert="horz" wrap="square" lIns="0" tIns="0" rIns="0" bIns="0" anchor="t" anchorCtr="0" upright="1">
                          <a:noAutofit/>
                        </wps:bodyPr>
                      </wps:wsp>
                      <wps:wsp>
                        <wps:cNvPr id="128" name="Text Box 74"/>
                        <wps:cNvSpPr txBox="1">
                          <a:spLocks noChangeArrowheads="1"/>
                        </wps:cNvSpPr>
                        <wps:spPr bwMode="auto">
                          <a:xfrm>
                            <a:off x="3973" y="1380"/>
                            <a:ext cx="685" cy="5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203" w:lineRule="exact"/>
                                <w:rPr>
                                  <w:sz w:val="20"/>
                                </w:rPr>
                              </w:pPr>
                              <w:r>
                                <w:rPr>
                                  <w:sz w:val="20"/>
                                </w:rPr>
                                <w:t>Pretest</w:t>
                              </w:r>
                            </w:p>
                            <w:p w:rsidR="0049442D" w:rsidRDefault="0049442D" w:rsidP="00E025C6">
                              <w:pPr>
                                <w:spacing w:before="117" w:line="240" w:lineRule="exact"/>
                                <w:rPr>
                                  <w:sz w:val="20"/>
                                </w:rPr>
                              </w:pPr>
                              <w:r>
                                <w:rPr>
                                  <w:sz w:val="20"/>
                                </w:rPr>
                                <w:t>Posttest</w:t>
                              </w:r>
                            </w:p>
                          </w:txbxContent>
                        </wps:txbx>
                        <wps:bodyPr rot="0" vert="horz" wrap="square" lIns="0" tIns="0" rIns="0" bIns="0" anchor="t" anchorCtr="0" upright="1">
                          <a:noAutofit/>
                        </wps:bodyPr>
                      </wps:wsp>
                      <wps:wsp>
                        <wps:cNvPr id="129" name="Text Box 75"/>
                        <wps:cNvSpPr txBox="1">
                          <a:spLocks noChangeArrowheads="1"/>
                        </wps:cNvSpPr>
                        <wps:spPr bwMode="auto">
                          <a:xfrm>
                            <a:off x="239" y="2106"/>
                            <a:ext cx="223" cy="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203" w:lineRule="exact"/>
                                <w:ind w:right="19"/>
                                <w:jc w:val="right"/>
                                <w:rPr>
                                  <w:sz w:val="20"/>
                                </w:rPr>
                              </w:pPr>
                              <w:r>
                                <w:rPr>
                                  <w:sz w:val="20"/>
                                </w:rPr>
                                <w:t>20</w:t>
                              </w:r>
                            </w:p>
                            <w:p w:rsidR="0049442D" w:rsidRDefault="0049442D" w:rsidP="00E025C6">
                              <w:pPr>
                                <w:spacing w:before="150" w:line="240" w:lineRule="exact"/>
                                <w:ind w:right="18"/>
                                <w:jc w:val="right"/>
                                <w:rPr>
                                  <w:sz w:val="20"/>
                                </w:rPr>
                              </w:pPr>
                              <w:r>
                                <w:rPr>
                                  <w:w w:val="99"/>
                                  <w:sz w:val="20"/>
                                </w:rPr>
                                <w:t>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3153CD" id="Group 109" o:spid="_x0000_s1027" style="position:absolute;left:0;text-align:left;margin-left:120.25pt;margin-top:9.55pt;width:242.4pt;height:165.4pt;z-index:251679744" coordsize="4848,3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">
                <v:shape id="AutoShape 56" o:spid="_x0000_s1028" style="position:absolute;left:627;top:1411;width:2805;height:788;visibility:visible;mso-wrap-style:square;v-text-anchor:top" coordsize="280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" path="m,787r2805,m,393r2805,m,l2805,e" filled="f" strokecolor="#858585">
                  <v:path arrowok="t" o:connecttype="custom" o:connectlocs="0,2199;2805,2199;0,1805;2805,1805;0,1412;2805,1412" o:connectangles="0,0,0,0,0,0"/>
                </v:shape>
                <v:shape id="AutoShape 57" o:spid="_x0000_s1029" style="position:absolute;left:665;top:1135;width:1628;height:1457;visibility:visible;mso-wrap-style:square;v-text-anchor:top" coordsize="1628,1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" path="m51,l,,,1456r51,l51,xm226,38r-50,l176,1456r50,l226,38xm401,177r-50,l351,1456r50,l401,177xm576,216r-50,l526,1456r50,l576,216xm752,235r-51,l701,1456r51,l752,235xm927,196r-51,l876,1456r51,l927,196xm1102,196r-50,l1052,1456r50,l1102,196xm1277,216r-50,l1227,1456r50,l1277,216xm1452,276r-50,l1402,1456r50,l1452,276xm1628,57r-51,l1577,1456r51,l1628,57xe" fillcolor="#4f81bc" stroked="f">
                  <v:path arrowok="t" o:connecttype="custom" o:connectlocs="51,1136;0,1136;0,2592;51,2592;51,1136;226,1174;176,1174;176,2592;226,2592;226,1174;401,1313;351,1313;351,2592;401,2592;401,1313;576,1352;526,1352;526,2592;576,2592;576,1352;752,1371;701,1371;701,2592;752,2592;752,1371;927,1332;876,1332;876,2592;927,2592;927,1332;1102,1332;1052,1332;1052,2592;1102,2592;1102,1332;1277,1352;1227,1352;1227,2592;1277,2592;1277,1352;1452,1412;1402,1412;1402,2592;1452,2592;1452,1412;1628,1193;1577,1193;1577,2592;1628,2592;1628,1193" o:connectangles="0,0,0,0,0,0,0,0,0,0,0,0,0,0,0,0,0,0,0,0,0,0,0,0,0,0,0,0,0,0,0,0,0,0,0,0,0,0,0,0,0,0,0,0,0,0,0,0,0,0"/>
                </v:shape>
                <v:line id="Line 58" o:spid="_x0000_s1030" style="position:absolute;visibility:visible;mso-wrap-style:square" from="627,1018" to="3432,1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" strokecolor="#858585"/>
                <v:shape id="AutoShape 59" o:spid="_x0000_s1031" style="position:absolute;left:2417;top:996;width:927;height:1596;visibility:visible;mso-wrap-style:square;v-text-anchor:top" coordsize="927,1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" path="m51,60l,60,,1596r51,l51,60xm226,l176,r,1596l226,1596,226,xm401,238r-50,l351,1596r50,l401,238xm576,197r-50,l526,1596r50,l576,197xm752,197r-51,l701,1596r51,l752,197xm927,356r-51,l876,1596r51,l927,356xe" fillcolor="#4f81bc" stroked="f">
                  <v:path arrowok="t" o:connecttype="custom" o:connectlocs="51,1056;0,1056;0,2592;51,2592;51,1056;226,996;176,996;176,2592;226,2592;226,996;401,1234;351,1234;351,2592;401,2592;401,1234;576,1193;526,1193;526,2592;576,2592;576,1193;752,1193;701,1193;701,2592;752,2592;752,1193;927,1352;876,1352;876,2592;927,2592;927,1352" o:connectangles="0,0,0,0,0,0,0,0,0,0,0,0,0,0,0,0,0,0,0,0,0,0,0,0,0,0,0,0,0,0"/>
                </v:shape>
                <v:shape id="AutoShape 60" o:spid="_x0000_s1032" style="position:absolute;left:715;top:722;width:2153;height:1870;visibility:visible;mso-wrap-style:square;v-text-anchor:top" coordsize="2153,1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" path="m50,254l,254,,1869r50,l50,254xm225,98r-50,l175,1869r50,l225,98xm401,333r-51,l350,1869r51,l401,333xm576,273r-51,l525,1869r51,l576,273xm751,314r-50,l701,1869r50,l751,314xm926,295r-50,l876,1869r50,l926,295xm1101,117r-50,l1051,1869r50,l1101,117xm1277,137r-51,l1226,1869r51,l1277,137xm1452,314r-51,l1401,1869r51,l1452,314xm1627,r-50,l1577,1869r50,l1627,xm1802,19r-50,l1752,1869r50,l1802,19xm1977,19r-50,l1927,1869r50,l1977,19xm2153,333r-51,l2102,1869r51,l2153,333xe" fillcolor="#c0504d" stroked="f">
                  <v:path arrowok="t" o:connecttype="custom" o:connectlocs="0,977;50,2592;225,821;175,2592;225,821;350,1056;401,2592;576,996;525,2592;576,996;701,1037;751,2592;926,1018;876,2592;926,1018;1051,840;1101,2592;1277,860;1226,2592;1277,860;1401,1037;1452,2592;1627,723;1577,2592;1627,723;1752,742;1802,2592;1977,742;1927,2592;1977,742;2102,1056;2153,2592" o:connectangles="0,0,0,0,0,0,0,0,0,0,0,0,0,0,0,0,0,0,0,0,0,0,0,0,0,0,0,0,0,0,0,0"/>
                </v:shape>
                <v:line id="Line 61" o:spid="_x0000_s1033" style="position:absolute;visibility:visible;mso-wrap-style:square" from="627,625" to="3432,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" strokecolor="#858585"/>
                <v:shape id="AutoShape 62" o:spid="_x0000_s1034" style="position:absolute;left:2993;top:624;width:401;height:1968;visibility:visible;mso-wrap-style:square;v-text-anchor:top" coordsize="401,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" path="m51,l,,,1968r51,l51,xm226,39r-50,l176,1968r50,l226,39xm401,58r-50,l351,1968r50,l401,58xe" fillcolor="#c0504d" stroked="f">
                  <v:path arrowok="t" o:connecttype="custom" o:connectlocs="51,624;0,624;0,2592;51,2592;51,624;226,663;176,663;176,2592;226,2592;226,663;401,682;351,682;351,2592;401,2592;401,682" o:connectangles="0,0,0,0,0,0,0,0,0,0,0,0,0,0,0"/>
                </v:shape>
                <v:shape id="AutoShape 63" o:spid="_x0000_s1035" style="position:absolute;left:563;top:229;width:2869;height:2426;visibility:visible;mso-wrap-style:square;v-text-anchor:top" coordsize="2869,2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" path="m63,l2868,m63,2362l63,m,2362r63,m,1969r63,m,1575r63,m,1182r63,m,788r63,m,395r63,m,l63,t,2362l2868,2362t-2805,l63,2426t175,-64l238,2426t175,-64l413,2426t175,-64l588,2426t176,-64l764,2426t175,-64l939,2426t175,-64l1114,2426t175,-64l1289,2426t175,-64l1464,2426t178,-64l1642,2426t175,-64l1817,2426t175,-64l1992,2426t176,-64l2168,2426t175,-64l2343,2426t175,-64l2518,2426t175,-64l2693,2426t175,-64l2868,2426e" filled="f" strokecolor="#858585">
                  <v:path arrowok="t" o:connecttype="custom" o:connectlocs="63,230;2868,230;63,2592;63,230;0,2592;63,2592;0,2199;63,2199;0,1805;63,1805;0,1412;63,1412;0,1018;63,1018;0,625;63,625;0,230;63,230;63,2592;2868,2592;63,2592;63,2656;238,2592;238,2656;413,2592;413,2656;588,2592;588,2656;764,2592;764,2656;939,2592;939,2656;1114,2592;1114,2656;1289,2592;1289,2656;1464,2592;1464,2656;1642,2592;1642,2656;1817,2592;1817,2656;1992,2592;1992,2656;2168,2592;2168,2656;2343,2592;2343,2656;2518,2592;2518,2656;2693,2592;2693,2656;2868,2592;2868,2656" o:connectangles="0,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36" type="#_x0000_t75" style="position:absolute;left:522;top:2777;width:220;height: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">
                  <v:imagedata r:id="rId19" o:title=""/>
                </v:shape>
                <v:shape id="Picture 65" o:spid="_x0000_s1037" type="#_x0000_t75" style="position:absolute;left:815;top:2771;width:255;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">
                  <v:imagedata r:id="rId20" o:title=""/>
                </v:shape>
                <v:shape id="Picture 66" o:spid="_x0000_s1038" type="#_x0000_t75" style="position:absolute;left:1184;top:2772;width:274;height: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">
                  <v:imagedata r:id="rId21" o:title=""/>
                </v:shape>
                <v:shape id="Picture 67" o:spid="_x0000_s1039" type="#_x0000_t75" style="position:absolute;left:1611;top:2771;width:198;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">
                  <v:imagedata r:id="rId22" o:title=""/>
                </v:shape>
                <v:shape id="Picture 68" o:spid="_x0000_s1040" type="#_x0000_t75" style="position:absolute;left:1873;top:2799;width:289;height: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">
                  <v:imagedata r:id="rId23" o:title=""/>
                </v:shape>
                <v:shape id="Picture 69" o:spid="_x0000_s1041" type="#_x0000_t75" style="position:absolute;left:2318;top:2777;width:880;height: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">
                  <v:imagedata r:id="rId24" o:title=""/>
                </v:shape>
                <v:rect id="Rectangle 70" o:spid="_x0000_s1042" style="position:absolute;left:3815;top:1418;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" fillcolor="#4f81bc" stroked="f"/>
                <v:rect id="Rectangle 71" o:spid="_x0000_s1043" style="position:absolute;left:3815;top:1779;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" fillcolor="#c0504d" stroked="f"/>
                <v:rect id="Rectangle 72" o:spid="_x0000_s1044" style="position:absolute;left:7;top:7;width:4833;height:3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" filled="f" strokecolor="#858585"/>
                <v:shape id="Text Box 73" o:spid="_x0000_s1045" type="#_x0000_t202" style="position:absolute;left:138;top:137;width:325;height:1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" filled="f" stroked="f">
                  <v:textbox inset="0,0,0,0">
                    <w:txbxContent>
                      <w:p w:rsidR="0049442D" w:rsidRDefault="0049442D" w:rsidP="00E025C6">
                        <w:pPr>
                          <w:spacing w:line="203" w:lineRule="exact"/>
                          <w:ind w:left="-1" w:right="18"/>
                          <w:jc w:val="center"/>
                          <w:rPr>
                            <w:sz w:val="20"/>
                          </w:rPr>
                        </w:pPr>
                        <w:r>
                          <w:rPr>
                            <w:sz w:val="20"/>
                          </w:rPr>
                          <w:t>120</w:t>
                        </w:r>
                      </w:p>
                      <w:p w:rsidR="0049442D" w:rsidRDefault="0049442D" w:rsidP="00E025C6">
                        <w:pPr>
                          <w:spacing w:before="149"/>
                          <w:ind w:right="18"/>
                          <w:jc w:val="right"/>
                          <w:rPr>
                            <w:sz w:val="20"/>
                          </w:rPr>
                        </w:pPr>
                        <w:r>
                          <w:rPr>
                            <w:sz w:val="20"/>
                          </w:rPr>
                          <w:t>100</w:t>
                        </w:r>
                      </w:p>
                      <w:p w:rsidR="0049442D" w:rsidRDefault="0049442D" w:rsidP="00E025C6">
                        <w:pPr>
                          <w:spacing w:before="150"/>
                          <w:ind w:right="19"/>
                          <w:jc w:val="right"/>
                          <w:rPr>
                            <w:sz w:val="20"/>
                          </w:rPr>
                        </w:pPr>
                        <w:r>
                          <w:rPr>
                            <w:sz w:val="20"/>
                          </w:rPr>
                          <w:t>80</w:t>
                        </w:r>
                      </w:p>
                      <w:p w:rsidR="0049442D" w:rsidRDefault="0049442D" w:rsidP="00E025C6">
                        <w:pPr>
                          <w:spacing w:before="150"/>
                          <w:ind w:right="19"/>
                          <w:jc w:val="right"/>
                          <w:rPr>
                            <w:sz w:val="20"/>
                          </w:rPr>
                        </w:pPr>
                        <w:r>
                          <w:rPr>
                            <w:sz w:val="20"/>
                          </w:rPr>
                          <w:t>60</w:t>
                        </w:r>
                      </w:p>
                      <w:p w:rsidR="0049442D" w:rsidRDefault="0049442D" w:rsidP="00E025C6">
                        <w:pPr>
                          <w:spacing w:before="150" w:line="240" w:lineRule="exact"/>
                          <w:ind w:left="80" w:right="1"/>
                          <w:jc w:val="center"/>
                          <w:rPr>
                            <w:sz w:val="20"/>
                          </w:rPr>
                        </w:pPr>
                        <w:r>
                          <w:rPr>
                            <w:sz w:val="20"/>
                          </w:rPr>
                          <w:t>40</w:t>
                        </w:r>
                      </w:p>
                    </w:txbxContent>
                  </v:textbox>
                </v:shape>
                <v:shape id="Text Box 74" o:spid="_x0000_s1046" type="#_x0000_t202" style="position:absolute;left:3973;top:1380;width:685;height: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" filled="f" stroked="f">
                  <v:textbox inset="0,0,0,0">
                    <w:txbxContent>
                      <w:p w:rsidR="0049442D" w:rsidRDefault="0049442D" w:rsidP="00E025C6">
                        <w:pPr>
                          <w:spacing w:line="203" w:lineRule="exact"/>
                          <w:rPr>
                            <w:sz w:val="20"/>
                          </w:rPr>
                        </w:pPr>
                        <w:r>
                          <w:rPr>
                            <w:sz w:val="20"/>
                          </w:rPr>
                          <w:t>Pretest</w:t>
                        </w:r>
                      </w:p>
                      <w:p w:rsidR="0049442D" w:rsidRDefault="0049442D" w:rsidP="00E025C6">
                        <w:pPr>
                          <w:spacing w:before="117" w:line="240" w:lineRule="exact"/>
                          <w:rPr>
                            <w:sz w:val="20"/>
                          </w:rPr>
                        </w:pPr>
                        <w:r>
                          <w:rPr>
                            <w:sz w:val="20"/>
                          </w:rPr>
                          <w:t>Posttest</w:t>
                        </w:r>
                      </w:p>
                    </w:txbxContent>
                  </v:textbox>
                </v:shape>
                <v:shape id="Text Box 75" o:spid="_x0000_s1047" type="#_x0000_t202" style="position:absolute;left:239;top:2106;width:223;height: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rsidR="0049442D" w:rsidRDefault="0049442D" w:rsidP="00E025C6">
                        <w:pPr>
                          <w:spacing w:line="203" w:lineRule="exact"/>
                          <w:ind w:right="19"/>
                          <w:jc w:val="right"/>
                          <w:rPr>
                            <w:sz w:val="20"/>
                          </w:rPr>
                        </w:pPr>
                        <w:r>
                          <w:rPr>
                            <w:sz w:val="20"/>
                          </w:rPr>
                          <w:t>20</w:t>
                        </w:r>
                      </w:p>
                      <w:p w:rsidR="0049442D" w:rsidRDefault="0049442D" w:rsidP="00E025C6">
                        <w:pPr>
                          <w:spacing w:before="150" w:line="240" w:lineRule="exact"/>
                          <w:ind w:right="18"/>
                          <w:jc w:val="right"/>
                          <w:rPr>
                            <w:sz w:val="20"/>
                          </w:rPr>
                        </w:pPr>
                        <w:r>
                          <w:rPr>
                            <w:w w:val="99"/>
                            <w:sz w:val="20"/>
                          </w:rPr>
                          <w:t>0</w:t>
                        </w:r>
                      </w:p>
                    </w:txbxContent>
                  </v:textbox>
                </v:shape>
              </v:group>
            </w:pict>
          </mc:Fallback>
        </mc:AlternateContent>
      </w:r>
    </w:p>
    <w:p w:rsidR="00E025C6" w:rsidRPr="00E025C6" w:rsidRDefault="00E025C6" w:rsidP="00E025C6">
      <w:pPr>
        <w:spacing w:before="34"/>
        <w:ind w:left="3157"/>
        <w:jc w:val="both"/>
        <w:rPr>
          <w:rFonts w:ascii="Times New Roman" w:hAnsi="Times New Roman" w:cs="Times New Roman"/>
          <w:i/>
        </w:rPr>
      </w:pPr>
    </w:p>
    <w:p w:rsidR="00E025C6" w:rsidRPr="00E025C6" w:rsidRDefault="00E025C6" w:rsidP="00E025C6">
      <w:pPr>
        <w:spacing w:before="34"/>
        <w:ind w:left="3157"/>
        <w:jc w:val="both"/>
        <w:rPr>
          <w:rFonts w:ascii="Times New Roman" w:hAnsi="Times New Roman" w:cs="Times New Roman"/>
          <w:i/>
        </w:rPr>
      </w:pPr>
    </w:p>
    <w:p w:rsidR="00E025C6" w:rsidRPr="00E025C6" w:rsidRDefault="00E025C6" w:rsidP="00E025C6">
      <w:pPr>
        <w:spacing w:before="34"/>
        <w:ind w:left="3157"/>
        <w:jc w:val="both"/>
        <w:rPr>
          <w:rFonts w:ascii="Times New Roman" w:hAnsi="Times New Roman" w:cs="Times New Roman"/>
          <w:i/>
        </w:rPr>
      </w:pPr>
    </w:p>
    <w:p w:rsidR="00E025C6" w:rsidRPr="00E025C6" w:rsidRDefault="00E025C6" w:rsidP="00E025C6">
      <w:pPr>
        <w:spacing w:before="34"/>
        <w:ind w:left="3157"/>
        <w:jc w:val="both"/>
        <w:rPr>
          <w:rFonts w:ascii="Times New Roman" w:hAnsi="Times New Roman" w:cs="Times New Roman"/>
          <w:i/>
        </w:rPr>
      </w:pPr>
    </w:p>
    <w:p w:rsidR="00E025C6" w:rsidRPr="00E025C6" w:rsidRDefault="00E025C6" w:rsidP="00E025C6">
      <w:pPr>
        <w:spacing w:before="34"/>
        <w:ind w:left="3157"/>
        <w:jc w:val="both"/>
        <w:rPr>
          <w:rFonts w:ascii="Times New Roman" w:hAnsi="Times New Roman" w:cs="Times New Roman"/>
          <w:i/>
        </w:rPr>
      </w:pPr>
    </w:p>
    <w:p w:rsidR="00E025C6" w:rsidRPr="00E025C6" w:rsidRDefault="00E025C6" w:rsidP="00E025C6">
      <w:pPr>
        <w:spacing w:before="34"/>
        <w:ind w:left="3157"/>
        <w:jc w:val="both"/>
        <w:rPr>
          <w:rFonts w:ascii="Times New Roman" w:hAnsi="Times New Roman" w:cs="Times New Roman"/>
          <w:i/>
        </w:rPr>
      </w:pPr>
    </w:p>
    <w:p w:rsidR="0021041B" w:rsidRDefault="00E025C6" w:rsidP="0021041B">
      <w:pPr>
        <w:pStyle w:val="BodyText"/>
        <w:tabs>
          <w:tab w:val="left" w:pos="426"/>
        </w:tabs>
        <w:spacing w:after="0"/>
        <w:jc w:val="center"/>
        <w:rPr>
          <w:rFonts w:ascii="Times New Roman" w:hAnsi="Times New Roman" w:cs="Times New Roman"/>
        </w:rPr>
      </w:pPr>
      <w:r w:rsidRPr="00E025C6">
        <w:rPr>
          <w:rFonts w:ascii="Times New Roman" w:hAnsi="Times New Roman" w:cs="Times New Roman"/>
          <w:i/>
        </w:rPr>
        <w:t>Postest</w:t>
      </w:r>
      <w:r w:rsidRPr="00E025C6">
        <w:rPr>
          <w:rFonts w:ascii="Times New Roman" w:hAnsi="Times New Roman" w:cs="Times New Roman"/>
          <w:i/>
          <w:spacing w:val="-2"/>
        </w:rPr>
        <w:t xml:space="preserve"> </w:t>
      </w:r>
      <w:r w:rsidRPr="00E025C6">
        <w:rPr>
          <w:rFonts w:ascii="Times New Roman" w:hAnsi="Times New Roman" w:cs="Times New Roman"/>
        </w:rPr>
        <w:t>Kelas</w:t>
      </w:r>
      <w:r w:rsidRPr="00E025C6">
        <w:rPr>
          <w:rFonts w:ascii="Times New Roman" w:hAnsi="Times New Roman" w:cs="Times New Roman"/>
          <w:spacing w:val="-3"/>
        </w:rPr>
        <w:t xml:space="preserve"> </w:t>
      </w:r>
      <w:r w:rsidRPr="00E025C6">
        <w:rPr>
          <w:rFonts w:ascii="Times New Roman" w:hAnsi="Times New Roman" w:cs="Times New Roman"/>
        </w:rPr>
        <w:t>Eksperimen</w:t>
      </w:r>
    </w:p>
    <w:p w:rsidR="0021041B" w:rsidRDefault="0021041B" w:rsidP="0021041B">
      <w:pPr>
        <w:pStyle w:val="BodyText"/>
        <w:tabs>
          <w:tab w:val="left" w:pos="426"/>
        </w:tabs>
        <w:spacing w:after="0"/>
        <w:ind w:firstLine="567"/>
        <w:jc w:val="both"/>
        <w:rPr>
          <w:rFonts w:ascii="Times New Roman" w:hAnsi="Times New Roman" w:cs="Times New Roman"/>
        </w:rPr>
      </w:pP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Dapat dilihat dari grafik yang disajikan diatas, bahwa</w:t>
      </w:r>
      <w:r w:rsidRPr="00E025C6">
        <w:rPr>
          <w:rFonts w:ascii="Times New Roman" w:hAnsi="Times New Roman" w:cs="Times New Roman"/>
          <w:spacing w:val="1"/>
        </w:rPr>
        <w:t xml:space="preserve"> </w:t>
      </w:r>
      <w:r w:rsidRPr="00E025C6">
        <w:rPr>
          <w:rFonts w:ascii="Times New Roman" w:hAnsi="Times New Roman" w:cs="Times New Roman"/>
        </w:rPr>
        <w:t>terlihat</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sesudah</w:t>
      </w:r>
      <w:r w:rsidRPr="00E025C6">
        <w:rPr>
          <w:rFonts w:ascii="Times New Roman" w:hAnsi="Times New Roman" w:cs="Times New Roman"/>
          <w:spacing w:val="1"/>
        </w:rPr>
        <w:t xml:space="preserve"> </w:t>
      </w:r>
      <w:r w:rsidRPr="00E025C6">
        <w:rPr>
          <w:rFonts w:ascii="Times New Roman" w:hAnsi="Times New Roman" w:cs="Times New Roman"/>
        </w:rPr>
        <w:t xml:space="preserve">pembelajaran yang dipengaruhi metode mendongeng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rPr>
        <w:t>. Berdasarkan hasil uji-t dan didukung oleh tingkatan</w:t>
      </w:r>
      <w:r w:rsidRPr="00E025C6">
        <w:rPr>
          <w:rFonts w:ascii="Times New Roman" w:hAnsi="Times New Roman" w:cs="Times New Roman"/>
          <w:spacing w:val="-47"/>
        </w:rPr>
        <w:t xml:space="preserve"> </w:t>
      </w:r>
      <w:r w:rsidRPr="00E025C6">
        <w:rPr>
          <w:rFonts w:ascii="Times New Roman" w:hAnsi="Times New Roman" w:cs="Times New Roman"/>
        </w:rPr>
        <w:t>hasil belajar siswa yang cukup signifikan dapat disimpulkan</w:t>
      </w:r>
      <w:r w:rsidRPr="00E025C6">
        <w:rPr>
          <w:rFonts w:ascii="Times New Roman" w:hAnsi="Times New Roman" w:cs="Times New Roman"/>
          <w:spacing w:val="-47"/>
        </w:rPr>
        <w:t xml:space="preserve"> </w:t>
      </w:r>
      <w:r w:rsidRPr="00E025C6">
        <w:rPr>
          <w:rFonts w:ascii="Times New Roman" w:hAnsi="Times New Roman" w:cs="Times New Roman"/>
        </w:rPr>
        <w:t>terdapat</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rPr>
        <w:t>IPS</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IV</w:t>
      </w:r>
      <w:r w:rsidRPr="00E025C6">
        <w:rPr>
          <w:rFonts w:ascii="Times New Roman" w:hAnsi="Times New Roman" w:cs="Times New Roman"/>
          <w:spacing w:val="1"/>
        </w:rPr>
        <w:t xml:space="preserve"> </w:t>
      </w:r>
      <w:r w:rsidRPr="00E025C6">
        <w:rPr>
          <w:rFonts w:ascii="Times New Roman" w:hAnsi="Times New Roman" w:cs="Times New Roman"/>
        </w:rPr>
        <w:t>SD</w:t>
      </w:r>
      <w:r w:rsidRPr="00E025C6">
        <w:rPr>
          <w:rFonts w:ascii="Times New Roman" w:hAnsi="Times New Roman" w:cs="Times New Roman"/>
          <w:spacing w:val="1"/>
        </w:rPr>
        <w:t xml:space="preserve"> </w:t>
      </w:r>
      <w:r w:rsidRPr="00E025C6">
        <w:rPr>
          <w:rFonts w:ascii="Times New Roman" w:hAnsi="Times New Roman" w:cs="Times New Roman"/>
        </w:rPr>
        <w:t>sesudah</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0021041B">
        <w:rPr>
          <w:rFonts w:ascii="Times New Roman" w:hAnsi="Times New Roman" w:cs="Times New Roman"/>
        </w:rPr>
        <w:t>.</w:t>
      </w:r>
    </w:p>
    <w:p w:rsidR="0021041B" w:rsidRPr="0021041B" w:rsidRDefault="00E025C6" w:rsidP="0056687B">
      <w:pPr>
        <w:pStyle w:val="BodyText"/>
        <w:numPr>
          <w:ilvl w:val="0"/>
          <w:numId w:val="7"/>
        </w:numPr>
        <w:tabs>
          <w:tab w:val="left" w:pos="426"/>
        </w:tabs>
        <w:spacing w:after="0"/>
        <w:ind w:left="426" w:hanging="426"/>
        <w:jc w:val="both"/>
        <w:rPr>
          <w:rFonts w:ascii="Times New Roman" w:hAnsi="Times New Roman" w:cs="Times New Roman"/>
        </w:rPr>
      </w:pPr>
      <w:r w:rsidRPr="0021041B">
        <w:rPr>
          <w:rFonts w:ascii="Times New Roman" w:hAnsi="Times New Roman" w:cs="Times New Roman"/>
        </w:rPr>
        <w:t>Pengaruh</w:t>
      </w:r>
      <w:r w:rsidRPr="0021041B">
        <w:rPr>
          <w:rFonts w:ascii="Times New Roman" w:hAnsi="Times New Roman" w:cs="Times New Roman"/>
          <w:spacing w:val="1"/>
        </w:rPr>
        <w:t xml:space="preserve"> </w:t>
      </w:r>
      <w:r w:rsidRPr="0021041B">
        <w:rPr>
          <w:rFonts w:ascii="Times New Roman" w:hAnsi="Times New Roman" w:cs="Times New Roman"/>
        </w:rPr>
        <w:t>Penggunaan</w:t>
      </w:r>
      <w:r w:rsidRPr="0021041B">
        <w:rPr>
          <w:rFonts w:ascii="Times New Roman" w:hAnsi="Times New Roman" w:cs="Times New Roman"/>
          <w:spacing w:val="1"/>
        </w:rPr>
        <w:t xml:space="preserve"> </w:t>
      </w:r>
      <w:r w:rsidRPr="0021041B">
        <w:rPr>
          <w:rFonts w:ascii="Times New Roman" w:hAnsi="Times New Roman" w:cs="Times New Roman"/>
        </w:rPr>
        <w:t>Tanpa</w:t>
      </w:r>
      <w:r w:rsidRPr="0021041B">
        <w:rPr>
          <w:rFonts w:ascii="Times New Roman" w:hAnsi="Times New Roman" w:cs="Times New Roman"/>
          <w:spacing w:val="1"/>
        </w:rPr>
        <w:t xml:space="preserve"> </w:t>
      </w:r>
      <w:r w:rsidRPr="0021041B">
        <w:rPr>
          <w:rFonts w:ascii="Times New Roman" w:hAnsi="Times New Roman" w:cs="Times New Roman"/>
        </w:rPr>
        <w:t>Menggunakan</w:t>
      </w:r>
      <w:r w:rsidRPr="0021041B">
        <w:rPr>
          <w:rFonts w:ascii="Times New Roman" w:hAnsi="Times New Roman" w:cs="Times New Roman"/>
          <w:spacing w:val="1"/>
        </w:rPr>
        <w:t xml:space="preserve"> </w:t>
      </w:r>
      <w:r w:rsidRPr="0021041B">
        <w:rPr>
          <w:rFonts w:ascii="Times New Roman" w:hAnsi="Times New Roman" w:cs="Times New Roman"/>
        </w:rPr>
        <w:t>Metode</w:t>
      </w:r>
      <w:r w:rsidRPr="0021041B">
        <w:rPr>
          <w:rFonts w:ascii="Times New Roman" w:hAnsi="Times New Roman" w:cs="Times New Roman"/>
          <w:spacing w:val="1"/>
        </w:rPr>
        <w:t xml:space="preserve"> </w:t>
      </w:r>
      <w:r w:rsidRPr="0021041B">
        <w:rPr>
          <w:rFonts w:ascii="Times New Roman" w:hAnsi="Times New Roman" w:cs="Times New Roman"/>
        </w:rPr>
        <w:t>Mendongeng</w:t>
      </w:r>
      <w:r w:rsidRPr="0021041B">
        <w:rPr>
          <w:rFonts w:ascii="Times New Roman" w:hAnsi="Times New Roman" w:cs="Times New Roman"/>
          <w:spacing w:val="-6"/>
        </w:rPr>
        <w:t xml:space="preserve"> </w:t>
      </w:r>
      <w:r w:rsidRPr="0021041B">
        <w:rPr>
          <w:rFonts w:ascii="Times New Roman" w:hAnsi="Times New Roman" w:cs="Times New Roman"/>
          <w:i/>
        </w:rPr>
        <w:t>(Story</w:t>
      </w:r>
      <w:r w:rsidRPr="0021041B">
        <w:rPr>
          <w:rFonts w:ascii="Times New Roman" w:hAnsi="Times New Roman" w:cs="Times New Roman"/>
          <w:i/>
          <w:spacing w:val="-9"/>
        </w:rPr>
        <w:t xml:space="preserve"> </w:t>
      </w:r>
      <w:r w:rsidRPr="0021041B">
        <w:rPr>
          <w:rFonts w:ascii="Times New Roman" w:hAnsi="Times New Roman" w:cs="Times New Roman"/>
          <w:i/>
        </w:rPr>
        <w:t>Telling)</w:t>
      </w:r>
      <w:r w:rsidRPr="0021041B">
        <w:rPr>
          <w:rFonts w:ascii="Times New Roman" w:hAnsi="Times New Roman" w:cs="Times New Roman"/>
          <w:i/>
          <w:spacing w:val="-7"/>
        </w:rPr>
        <w:t xml:space="preserve"> </w:t>
      </w:r>
      <w:r w:rsidRPr="0021041B">
        <w:rPr>
          <w:rFonts w:ascii="Times New Roman" w:hAnsi="Times New Roman" w:cs="Times New Roman"/>
        </w:rPr>
        <w:t>terhadap</w:t>
      </w:r>
      <w:r w:rsidRPr="0021041B">
        <w:rPr>
          <w:rFonts w:ascii="Times New Roman" w:hAnsi="Times New Roman" w:cs="Times New Roman"/>
          <w:spacing w:val="-8"/>
        </w:rPr>
        <w:t xml:space="preserve"> </w:t>
      </w:r>
      <w:r w:rsidRPr="0021041B">
        <w:rPr>
          <w:rFonts w:ascii="Times New Roman" w:hAnsi="Times New Roman" w:cs="Times New Roman"/>
        </w:rPr>
        <w:t>Hasil</w:t>
      </w:r>
      <w:r w:rsidRPr="0021041B">
        <w:rPr>
          <w:rFonts w:ascii="Times New Roman" w:hAnsi="Times New Roman" w:cs="Times New Roman"/>
          <w:spacing w:val="-9"/>
        </w:rPr>
        <w:t xml:space="preserve"> </w:t>
      </w:r>
      <w:r w:rsidRPr="0021041B">
        <w:rPr>
          <w:rFonts w:ascii="Times New Roman" w:hAnsi="Times New Roman" w:cs="Times New Roman"/>
        </w:rPr>
        <w:t>Belajar</w:t>
      </w:r>
      <w:r w:rsidRPr="0021041B">
        <w:rPr>
          <w:rFonts w:ascii="Times New Roman" w:hAnsi="Times New Roman" w:cs="Times New Roman"/>
          <w:spacing w:val="-9"/>
        </w:rPr>
        <w:t xml:space="preserve"> </w:t>
      </w:r>
      <w:r w:rsidRPr="0021041B">
        <w:rPr>
          <w:rFonts w:ascii="Times New Roman" w:hAnsi="Times New Roman" w:cs="Times New Roman"/>
        </w:rPr>
        <w:t>IPS</w:t>
      </w:r>
      <w:r w:rsidRPr="0021041B">
        <w:rPr>
          <w:rFonts w:ascii="Times New Roman" w:hAnsi="Times New Roman" w:cs="Times New Roman"/>
          <w:spacing w:val="-5"/>
        </w:rPr>
        <w:t xml:space="preserve"> </w:t>
      </w:r>
      <w:r w:rsidRPr="0021041B">
        <w:rPr>
          <w:rFonts w:ascii="Times New Roman" w:hAnsi="Times New Roman" w:cs="Times New Roman"/>
        </w:rPr>
        <w:t>pada</w:t>
      </w:r>
      <w:r w:rsidRPr="0021041B">
        <w:rPr>
          <w:rFonts w:ascii="Times New Roman" w:hAnsi="Times New Roman" w:cs="Times New Roman"/>
          <w:spacing w:val="-48"/>
        </w:rPr>
        <w:t xml:space="preserve"> </w:t>
      </w:r>
      <w:r w:rsidRPr="0021041B">
        <w:rPr>
          <w:rFonts w:ascii="Times New Roman" w:hAnsi="Times New Roman" w:cs="Times New Roman"/>
        </w:rPr>
        <w:t>Kelas</w:t>
      </w:r>
      <w:r w:rsidRPr="0021041B">
        <w:rPr>
          <w:rFonts w:ascii="Times New Roman" w:hAnsi="Times New Roman" w:cs="Times New Roman"/>
          <w:spacing w:val="-2"/>
        </w:rPr>
        <w:t xml:space="preserve"> </w:t>
      </w:r>
      <w:r w:rsidRPr="0021041B">
        <w:rPr>
          <w:rFonts w:ascii="Times New Roman" w:hAnsi="Times New Roman" w:cs="Times New Roman"/>
        </w:rPr>
        <w:t>Kontrol</w:t>
      </w:r>
    </w:p>
    <w:p w:rsidR="00E025C6" w:rsidRPr="00E025C6"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t</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konvensional</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kontrol,</w:t>
      </w:r>
      <w:r w:rsidRPr="00E025C6">
        <w:rPr>
          <w:rFonts w:ascii="Times New Roman" w:hAnsi="Times New Roman" w:cs="Times New Roman"/>
          <w:spacing w:val="1"/>
        </w:rPr>
        <w:t xml:space="preserve"> </w:t>
      </w:r>
      <w:r w:rsidRPr="00E025C6">
        <w:rPr>
          <w:rFonts w:ascii="Times New Roman" w:hAnsi="Times New Roman" w:cs="Times New Roman"/>
        </w:rPr>
        <w:t>terlebih</w:t>
      </w:r>
      <w:r w:rsidRPr="00E025C6">
        <w:rPr>
          <w:rFonts w:ascii="Times New Roman" w:hAnsi="Times New Roman" w:cs="Times New Roman"/>
          <w:spacing w:val="1"/>
        </w:rPr>
        <w:t xml:space="preserve"> </w:t>
      </w:r>
      <w:r w:rsidRPr="00E025C6">
        <w:rPr>
          <w:rFonts w:ascii="Times New Roman" w:hAnsi="Times New Roman" w:cs="Times New Roman"/>
        </w:rPr>
        <w:t>dahulu</w:t>
      </w:r>
      <w:r w:rsidRPr="00E025C6">
        <w:rPr>
          <w:rFonts w:ascii="Times New Roman" w:hAnsi="Times New Roman" w:cs="Times New Roman"/>
          <w:spacing w:val="1"/>
        </w:rPr>
        <w:t xml:space="preserve"> </w:t>
      </w:r>
      <w:r w:rsidRPr="00E025C6">
        <w:rPr>
          <w:rFonts w:ascii="Times New Roman" w:hAnsi="Times New Roman" w:cs="Times New Roman"/>
        </w:rPr>
        <w:t>harus</w:t>
      </w:r>
      <w:r w:rsidRPr="00E025C6">
        <w:rPr>
          <w:rFonts w:ascii="Times New Roman" w:hAnsi="Times New Roman" w:cs="Times New Roman"/>
          <w:spacing w:val="1"/>
        </w:rPr>
        <w:t xml:space="preserve"> </w:t>
      </w:r>
      <w:r w:rsidRPr="00E025C6">
        <w:rPr>
          <w:rFonts w:ascii="Times New Roman" w:hAnsi="Times New Roman" w:cs="Times New Roman"/>
        </w:rPr>
        <w:t>melakukan</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normalitas,</w:t>
      </w:r>
      <w:r w:rsidRPr="00E025C6">
        <w:rPr>
          <w:rFonts w:ascii="Times New Roman" w:hAnsi="Times New Roman" w:cs="Times New Roman"/>
          <w:spacing w:val="-7"/>
        </w:rPr>
        <w:t xml:space="preserve"> </w:t>
      </w:r>
      <w:r w:rsidRPr="00E025C6">
        <w:rPr>
          <w:rFonts w:ascii="Times New Roman" w:hAnsi="Times New Roman" w:cs="Times New Roman"/>
        </w:rPr>
        <w:t>ini</w:t>
      </w:r>
      <w:r w:rsidRPr="00E025C6">
        <w:rPr>
          <w:rFonts w:ascii="Times New Roman" w:hAnsi="Times New Roman" w:cs="Times New Roman"/>
          <w:spacing w:val="-6"/>
        </w:rPr>
        <w:t xml:space="preserve"> </w:t>
      </w:r>
      <w:r w:rsidRPr="00E025C6">
        <w:rPr>
          <w:rFonts w:ascii="Times New Roman" w:hAnsi="Times New Roman" w:cs="Times New Roman"/>
        </w:rPr>
        <w:t>dilakukan</w:t>
      </w:r>
      <w:r w:rsidRPr="00E025C6">
        <w:rPr>
          <w:rFonts w:ascii="Times New Roman" w:hAnsi="Times New Roman" w:cs="Times New Roman"/>
          <w:spacing w:val="-4"/>
        </w:rPr>
        <w:t xml:space="preserve"> </w:t>
      </w:r>
      <w:r w:rsidRPr="00E025C6">
        <w:rPr>
          <w:rFonts w:ascii="Times New Roman" w:hAnsi="Times New Roman" w:cs="Times New Roman"/>
        </w:rPr>
        <w:t>untuk</w:t>
      </w:r>
      <w:r w:rsidRPr="00E025C6">
        <w:rPr>
          <w:rFonts w:ascii="Times New Roman" w:hAnsi="Times New Roman" w:cs="Times New Roman"/>
          <w:spacing w:val="-5"/>
        </w:rPr>
        <w:t xml:space="preserve"> </w:t>
      </w:r>
      <w:r w:rsidRPr="00E025C6">
        <w:rPr>
          <w:rFonts w:ascii="Times New Roman" w:hAnsi="Times New Roman" w:cs="Times New Roman"/>
        </w:rPr>
        <w:t>mengetahui</w:t>
      </w:r>
      <w:r w:rsidRPr="00E025C6">
        <w:rPr>
          <w:rFonts w:ascii="Times New Roman" w:hAnsi="Times New Roman" w:cs="Times New Roman"/>
          <w:spacing w:val="-7"/>
        </w:rPr>
        <w:t xml:space="preserve"> </w:t>
      </w:r>
      <w:r w:rsidRPr="00E025C6">
        <w:rPr>
          <w:rFonts w:ascii="Times New Roman" w:hAnsi="Times New Roman" w:cs="Times New Roman"/>
        </w:rPr>
        <w:t>bahwa</w:t>
      </w:r>
      <w:r w:rsidRPr="00E025C6">
        <w:rPr>
          <w:rFonts w:ascii="Times New Roman" w:hAnsi="Times New Roman" w:cs="Times New Roman"/>
          <w:spacing w:val="-5"/>
        </w:rPr>
        <w:t xml:space="preserve"> </w:t>
      </w:r>
      <w:r w:rsidRPr="00E025C6">
        <w:rPr>
          <w:rFonts w:ascii="Times New Roman" w:hAnsi="Times New Roman" w:cs="Times New Roman"/>
        </w:rPr>
        <w:t>data</w:t>
      </w:r>
      <w:r w:rsidRPr="00E025C6">
        <w:rPr>
          <w:rFonts w:ascii="Times New Roman" w:hAnsi="Times New Roman" w:cs="Times New Roman"/>
          <w:spacing w:val="-5"/>
        </w:rPr>
        <w:t xml:space="preserve"> </w:t>
      </w:r>
      <w:r w:rsidRPr="00E025C6">
        <w:rPr>
          <w:rFonts w:ascii="Times New Roman" w:hAnsi="Times New Roman" w:cs="Times New Roman"/>
        </w:rPr>
        <w:t>hasil</w:t>
      </w:r>
      <w:r w:rsidRPr="00E025C6">
        <w:rPr>
          <w:rFonts w:ascii="Times New Roman" w:hAnsi="Times New Roman" w:cs="Times New Roman"/>
          <w:spacing w:val="-48"/>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rPr>
        <w:t>berdistribusi</w:t>
      </w:r>
      <w:r w:rsidRPr="00E025C6">
        <w:rPr>
          <w:rFonts w:ascii="Times New Roman" w:hAnsi="Times New Roman" w:cs="Times New Roman"/>
          <w:spacing w:val="-1"/>
        </w:rPr>
        <w:t xml:space="preserve"> </w:t>
      </w:r>
      <w:r w:rsidRPr="00E025C6">
        <w:rPr>
          <w:rFonts w:ascii="Times New Roman" w:hAnsi="Times New Roman" w:cs="Times New Roman"/>
        </w:rPr>
        <w:t>normal.</w:t>
      </w:r>
      <w:r w:rsidR="0021041B">
        <w:rPr>
          <w:rFonts w:ascii="Times New Roman" w:hAnsi="Times New Roman" w:cs="Times New Roman"/>
        </w:rPr>
        <w:t xml:space="preserve"> </w:t>
      </w:r>
      <w:r w:rsidRPr="00E025C6">
        <w:rPr>
          <w:rFonts w:ascii="Times New Roman" w:hAnsi="Times New Roman" w:cs="Times New Roman"/>
        </w:rPr>
        <w:t>Dalam</w:t>
      </w:r>
      <w:r w:rsidRPr="00E025C6">
        <w:rPr>
          <w:rFonts w:ascii="Times New Roman" w:hAnsi="Times New Roman" w:cs="Times New Roman"/>
          <w:spacing w:val="1"/>
        </w:rPr>
        <w:t xml:space="preserve"> </w:t>
      </w:r>
      <w:r w:rsidRPr="00E025C6">
        <w:rPr>
          <w:rFonts w:ascii="Times New Roman" w:hAnsi="Times New Roman" w:cs="Times New Roman"/>
        </w:rPr>
        <w:t>penelitian</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normalitas</w:t>
      </w:r>
      <w:r w:rsidRPr="00E025C6">
        <w:rPr>
          <w:rFonts w:ascii="Times New Roman" w:hAnsi="Times New Roman" w:cs="Times New Roman"/>
          <w:spacing w:val="1"/>
        </w:rPr>
        <w:t xml:space="preserve"> </w:t>
      </w:r>
      <w:r w:rsidRPr="00E025C6">
        <w:rPr>
          <w:rFonts w:ascii="Times New Roman" w:hAnsi="Times New Roman" w:cs="Times New Roman"/>
        </w:rPr>
        <w:t>didapat</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berbantuan SPSS versi 20. Uji normalitas digunakan untuk</w:t>
      </w:r>
      <w:r w:rsidRPr="00E025C6">
        <w:rPr>
          <w:rFonts w:ascii="Times New Roman" w:hAnsi="Times New Roman" w:cs="Times New Roman"/>
          <w:spacing w:val="1"/>
        </w:rPr>
        <w:t xml:space="preserve"> </w:t>
      </w:r>
      <w:r w:rsidRPr="00E025C6">
        <w:rPr>
          <w:rFonts w:ascii="Times New Roman" w:hAnsi="Times New Roman" w:cs="Times New Roman"/>
        </w:rPr>
        <w:t>mengetahui</w:t>
      </w:r>
      <w:r w:rsidRPr="00E025C6">
        <w:rPr>
          <w:rFonts w:ascii="Times New Roman" w:hAnsi="Times New Roman" w:cs="Times New Roman"/>
          <w:spacing w:val="-5"/>
        </w:rPr>
        <w:t xml:space="preserve"> </w:t>
      </w:r>
      <w:r w:rsidRPr="00E025C6">
        <w:rPr>
          <w:rFonts w:ascii="Times New Roman" w:hAnsi="Times New Roman" w:cs="Times New Roman"/>
        </w:rPr>
        <w:t>apakah</w:t>
      </w:r>
      <w:r w:rsidRPr="00E025C6">
        <w:rPr>
          <w:rFonts w:ascii="Times New Roman" w:hAnsi="Times New Roman" w:cs="Times New Roman"/>
          <w:spacing w:val="-4"/>
        </w:rPr>
        <w:t xml:space="preserve"> </w:t>
      </w:r>
      <w:r w:rsidRPr="00E025C6">
        <w:rPr>
          <w:rFonts w:ascii="Times New Roman" w:hAnsi="Times New Roman" w:cs="Times New Roman"/>
        </w:rPr>
        <w:t>data</w:t>
      </w:r>
      <w:r w:rsidRPr="00E025C6">
        <w:rPr>
          <w:rFonts w:ascii="Times New Roman" w:hAnsi="Times New Roman" w:cs="Times New Roman"/>
          <w:spacing w:val="-6"/>
        </w:rPr>
        <w:t xml:space="preserve"> </w:t>
      </w:r>
      <w:r w:rsidRPr="00E025C6">
        <w:rPr>
          <w:rFonts w:ascii="Times New Roman" w:hAnsi="Times New Roman" w:cs="Times New Roman"/>
        </w:rPr>
        <w:t>berdistribusi</w:t>
      </w:r>
      <w:r w:rsidRPr="00E025C6">
        <w:rPr>
          <w:rFonts w:ascii="Times New Roman" w:hAnsi="Times New Roman" w:cs="Times New Roman"/>
          <w:spacing w:val="-6"/>
        </w:rPr>
        <w:t xml:space="preserve"> </w:t>
      </w:r>
      <w:r w:rsidRPr="00E025C6">
        <w:rPr>
          <w:rFonts w:ascii="Times New Roman" w:hAnsi="Times New Roman" w:cs="Times New Roman"/>
        </w:rPr>
        <w:t>normal</w:t>
      </w:r>
      <w:r w:rsidRPr="00E025C6">
        <w:rPr>
          <w:rFonts w:ascii="Times New Roman" w:hAnsi="Times New Roman" w:cs="Times New Roman"/>
          <w:spacing w:val="-6"/>
        </w:rPr>
        <w:t xml:space="preserve"> </w:t>
      </w:r>
      <w:r w:rsidRPr="00E025C6">
        <w:rPr>
          <w:rFonts w:ascii="Times New Roman" w:hAnsi="Times New Roman" w:cs="Times New Roman"/>
        </w:rPr>
        <w:t>atau</w:t>
      </w:r>
      <w:r w:rsidRPr="00E025C6">
        <w:rPr>
          <w:rFonts w:ascii="Times New Roman" w:hAnsi="Times New Roman" w:cs="Times New Roman"/>
          <w:spacing w:val="-5"/>
        </w:rPr>
        <w:t xml:space="preserve"> </w:t>
      </w:r>
      <w:r w:rsidRPr="00E025C6">
        <w:rPr>
          <w:rFonts w:ascii="Times New Roman" w:hAnsi="Times New Roman" w:cs="Times New Roman"/>
        </w:rPr>
        <w:t>tidak,</w:t>
      </w:r>
      <w:r w:rsidRPr="00E025C6">
        <w:rPr>
          <w:rFonts w:ascii="Times New Roman" w:hAnsi="Times New Roman" w:cs="Times New Roman"/>
          <w:spacing w:val="-5"/>
        </w:rPr>
        <w:t xml:space="preserve"> </w:t>
      </w:r>
      <w:r w:rsidRPr="00E025C6">
        <w:rPr>
          <w:rFonts w:ascii="Times New Roman" w:hAnsi="Times New Roman" w:cs="Times New Roman"/>
        </w:rPr>
        <w:t xml:space="preserve">data </w:t>
      </w:r>
      <w:r w:rsidRPr="00E025C6">
        <w:rPr>
          <w:rFonts w:ascii="Times New Roman" w:hAnsi="Times New Roman" w:cs="Times New Roman"/>
          <w:position w:val="2"/>
        </w:rPr>
        <w:t>bisa dikatakan berdistribusi normal jika x</w:t>
      </w:r>
      <w:r w:rsidRPr="00E025C6">
        <w:rPr>
          <w:rFonts w:ascii="Times New Roman" w:hAnsi="Times New Roman" w:cs="Times New Roman"/>
        </w:rPr>
        <w:t>hitung</w:t>
      </w:r>
      <w:r w:rsidRPr="00E025C6">
        <w:rPr>
          <w:rFonts w:ascii="Times New Roman" w:hAnsi="Times New Roman" w:cs="Times New Roman"/>
          <w:position w:val="2"/>
        </w:rPr>
        <w:t>&lt; x</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position w:val="2"/>
        </w:rPr>
        <w:t>pada</w:t>
      </w:r>
      <w:r w:rsidRPr="00E025C6">
        <w:rPr>
          <w:rFonts w:ascii="Times New Roman" w:hAnsi="Times New Roman" w:cs="Times New Roman"/>
          <w:spacing w:val="1"/>
          <w:position w:val="2"/>
        </w:rPr>
        <w:t xml:space="preserve"> </w:t>
      </w:r>
      <w:r w:rsidRPr="00E025C6">
        <w:rPr>
          <w:rFonts w:ascii="Times New Roman" w:hAnsi="Times New Roman" w:cs="Times New Roman"/>
        </w:rPr>
        <w:t>taraf</w:t>
      </w:r>
      <w:r w:rsidRPr="00E025C6">
        <w:rPr>
          <w:rFonts w:ascii="Times New Roman" w:hAnsi="Times New Roman" w:cs="Times New Roman"/>
          <w:spacing w:val="1"/>
        </w:rPr>
        <w:t xml:space="preserve"> </w:t>
      </w:r>
      <w:r w:rsidRPr="00E025C6">
        <w:rPr>
          <w:rFonts w:ascii="Times New Roman" w:hAnsi="Times New Roman" w:cs="Times New Roman"/>
        </w:rPr>
        <w:t>signifikan</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taraf</w:t>
      </w:r>
      <w:r w:rsidRPr="00E025C6">
        <w:rPr>
          <w:rFonts w:ascii="Times New Roman" w:hAnsi="Times New Roman" w:cs="Times New Roman"/>
          <w:spacing w:val="1"/>
        </w:rPr>
        <w:t xml:space="preserve"> </w:t>
      </w:r>
      <w:r w:rsidRPr="00E025C6">
        <w:rPr>
          <w:rFonts w:ascii="Times New Roman" w:hAnsi="Times New Roman" w:cs="Times New Roman"/>
        </w:rPr>
        <w:t>kepercayaan</w:t>
      </w:r>
      <w:r w:rsidRPr="00E025C6">
        <w:rPr>
          <w:rFonts w:ascii="Times New Roman" w:hAnsi="Times New Roman" w:cs="Times New Roman"/>
          <w:spacing w:val="1"/>
        </w:rPr>
        <w:t xml:space="preserve"> </w:t>
      </w:r>
      <w:r w:rsidRPr="00E025C6">
        <w:rPr>
          <w:rFonts w:ascii="Times New Roman" w:hAnsi="Times New Roman" w:cs="Times New Roman"/>
        </w:rPr>
        <w:t>tertentu.</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pennelitian</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normalitas</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taraf</w:t>
      </w:r>
      <w:r w:rsidRPr="00E025C6">
        <w:rPr>
          <w:rFonts w:ascii="Times New Roman" w:hAnsi="Times New Roman" w:cs="Times New Roman"/>
          <w:spacing w:val="-47"/>
        </w:rPr>
        <w:t xml:space="preserve"> </w:t>
      </w:r>
      <w:r w:rsidRPr="00E025C6">
        <w:rPr>
          <w:rFonts w:ascii="Times New Roman" w:hAnsi="Times New Roman" w:cs="Times New Roman"/>
        </w:rPr>
        <w:lastRenderedPageBreak/>
        <w:t>kepercayaan</w:t>
      </w:r>
      <w:r w:rsidRPr="00E025C6">
        <w:rPr>
          <w:rFonts w:ascii="Times New Roman" w:hAnsi="Times New Roman" w:cs="Times New Roman"/>
          <w:spacing w:val="1"/>
        </w:rPr>
        <w:t xml:space="preserve"> </w:t>
      </w:r>
      <w:r w:rsidRPr="00E025C6">
        <w:rPr>
          <w:rFonts w:ascii="Times New Roman" w:hAnsi="Times New Roman" w:cs="Times New Roman"/>
        </w:rPr>
        <w:t>95%</w:t>
      </w:r>
      <w:r w:rsidRPr="00E025C6">
        <w:rPr>
          <w:rFonts w:ascii="Times New Roman" w:hAnsi="Times New Roman" w:cs="Times New Roman"/>
          <w:spacing w:val="1"/>
        </w:rPr>
        <w:t xml:space="preserve"> </w:t>
      </w:r>
      <w:r w:rsidRPr="00E025C6">
        <w:rPr>
          <w:rFonts w:ascii="Times New Roman" w:hAnsi="Times New Roman" w:cs="Times New Roman"/>
        </w:rPr>
        <w:t>(α</w:t>
      </w:r>
      <w:r w:rsidRPr="00E025C6">
        <w:rPr>
          <w:rFonts w:ascii="Times New Roman" w:hAnsi="Times New Roman" w:cs="Times New Roman"/>
          <w:spacing w:val="1"/>
        </w:rPr>
        <w:t xml:space="preserve"> </w:t>
      </w:r>
      <w:r w:rsidRPr="00E025C6">
        <w:rPr>
          <w:rFonts w:ascii="Times New Roman" w:hAnsi="Times New Roman" w:cs="Times New Roman"/>
        </w:rPr>
        <w:t>=</w:t>
      </w:r>
      <w:r w:rsidRPr="00E025C6">
        <w:rPr>
          <w:rFonts w:ascii="Times New Roman" w:hAnsi="Times New Roman" w:cs="Times New Roman"/>
          <w:spacing w:val="1"/>
        </w:rPr>
        <w:t xml:space="preserve"> </w:t>
      </w:r>
      <w:r w:rsidRPr="00E025C6">
        <w:rPr>
          <w:rFonts w:ascii="Times New Roman" w:hAnsi="Times New Roman" w:cs="Times New Roman"/>
        </w:rPr>
        <w:t>0,05)</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postst</w:t>
      </w:r>
      <w:r w:rsidRPr="00E025C6">
        <w:rPr>
          <w:rFonts w:ascii="Times New Roman" w:hAnsi="Times New Roman" w:cs="Times New Roman"/>
          <w:spacing w:val="1"/>
        </w:rPr>
        <w:t xml:space="preserve"> </w:t>
      </w:r>
      <w:r w:rsidRPr="00E025C6">
        <w:rPr>
          <w:rFonts w:ascii="Times New Roman" w:hAnsi="Times New Roman" w:cs="Times New Roman"/>
        </w:rPr>
        <w:t>kelompok</w:t>
      </w:r>
      <w:r w:rsidRPr="00E025C6">
        <w:rPr>
          <w:rFonts w:ascii="Times New Roman" w:hAnsi="Times New Roman" w:cs="Times New Roman"/>
          <w:spacing w:val="-6"/>
        </w:rPr>
        <w:t xml:space="preserve"> </w:t>
      </w:r>
      <w:r w:rsidRPr="00E025C6">
        <w:rPr>
          <w:rFonts w:ascii="Times New Roman" w:hAnsi="Times New Roman" w:cs="Times New Roman"/>
        </w:rPr>
        <w:t>kontrol</w:t>
      </w:r>
      <w:r w:rsidRPr="00E025C6">
        <w:rPr>
          <w:rFonts w:ascii="Times New Roman" w:hAnsi="Times New Roman" w:cs="Times New Roman"/>
          <w:spacing w:val="-7"/>
        </w:rPr>
        <w:t xml:space="preserve"> </w:t>
      </w:r>
      <w:r w:rsidRPr="00E025C6">
        <w:rPr>
          <w:rFonts w:ascii="Times New Roman" w:hAnsi="Times New Roman" w:cs="Times New Roman"/>
        </w:rPr>
        <w:t>dan</w:t>
      </w:r>
      <w:r w:rsidRPr="00E025C6">
        <w:rPr>
          <w:rFonts w:ascii="Times New Roman" w:hAnsi="Times New Roman" w:cs="Times New Roman"/>
          <w:spacing w:val="-4"/>
        </w:rPr>
        <w:t xml:space="preserve"> </w:t>
      </w:r>
      <w:r w:rsidRPr="00E025C6">
        <w:rPr>
          <w:rFonts w:ascii="Times New Roman" w:hAnsi="Times New Roman" w:cs="Times New Roman"/>
        </w:rPr>
        <w:t>kelompok</w:t>
      </w:r>
      <w:r w:rsidRPr="00E025C6">
        <w:rPr>
          <w:rFonts w:ascii="Times New Roman" w:hAnsi="Times New Roman" w:cs="Times New Roman"/>
          <w:spacing w:val="-6"/>
        </w:rPr>
        <w:t xml:space="preserve"> </w:t>
      </w:r>
      <w:r w:rsidRPr="00E025C6">
        <w:rPr>
          <w:rFonts w:ascii="Times New Roman" w:hAnsi="Times New Roman" w:cs="Times New Roman"/>
        </w:rPr>
        <w:t>eksperimen.</w:t>
      </w:r>
      <w:r w:rsidRPr="00E025C6">
        <w:rPr>
          <w:rFonts w:ascii="Times New Roman" w:hAnsi="Times New Roman" w:cs="Times New Roman"/>
          <w:spacing w:val="-5"/>
        </w:rPr>
        <w:t xml:space="preserve"> </w:t>
      </w:r>
      <w:r w:rsidRPr="00E025C6">
        <w:rPr>
          <w:rFonts w:ascii="Times New Roman" w:hAnsi="Times New Roman" w:cs="Times New Roman"/>
        </w:rPr>
        <w:t>Berikut</w:t>
      </w:r>
      <w:r w:rsidRPr="00E025C6">
        <w:rPr>
          <w:rFonts w:ascii="Times New Roman" w:hAnsi="Times New Roman" w:cs="Times New Roman"/>
          <w:spacing w:val="-7"/>
        </w:rPr>
        <w:t xml:space="preserve"> </w:t>
      </w:r>
      <w:r w:rsidRPr="00E025C6">
        <w:rPr>
          <w:rFonts w:ascii="Times New Roman" w:hAnsi="Times New Roman" w:cs="Times New Roman"/>
        </w:rPr>
        <w:t>adalah</w:t>
      </w:r>
      <w:r w:rsidRPr="00E025C6">
        <w:rPr>
          <w:rFonts w:ascii="Times New Roman" w:hAnsi="Times New Roman" w:cs="Times New Roman"/>
          <w:spacing w:val="-47"/>
        </w:rPr>
        <w:t xml:space="preserve"> </w:t>
      </w:r>
      <w:r w:rsidRPr="00E025C6">
        <w:rPr>
          <w:rFonts w:ascii="Times New Roman" w:hAnsi="Times New Roman" w:cs="Times New Roman"/>
        </w:rPr>
        <w:t>perhitungan</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normalitas</w:t>
      </w:r>
      <w:r w:rsidRPr="00E025C6">
        <w:rPr>
          <w:rFonts w:ascii="Times New Roman" w:hAnsi="Times New Roman" w:cs="Times New Roman"/>
          <w:spacing w:val="1"/>
        </w:rPr>
        <w:t xml:space="preserve">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berbantuan SPSS</w:t>
      </w:r>
      <w:r w:rsidRPr="00E025C6">
        <w:rPr>
          <w:rFonts w:ascii="Times New Roman" w:hAnsi="Times New Roman" w:cs="Times New Roman"/>
          <w:spacing w:val="-1"/>
        </w:rPr>
        <w:t xml:space="preserve"> </w:t>
      </w:r>
      <w:r w:rsidRPr="00E025C6">
        <w:rPr>
          <w:rFonts w:ascii="Times New Roman" w:hAnsi="Times New Roman" w:cs="Times New Roman"/>
        </w:rPr>
        <w:t>versi</w:t>
      </w:r>
      <w:r w:rsidRPr="00E025C6">
        <w:rPr>
          <w:rFonts w:ascii="Times New Roman" w:hAnsi="Times New Roman" w:cs="Times New Roman"/>
          <w:spacing w:val="-1"/>
        </w:rPr>
        <w:t xml:space="preserve"> </w:t>
      </w:r>
      <w:r w:rsidRPr="00E025C6">
        <w:rPr>
          <w:rFonts w:ascii="Times New Roman" w:hAnsi="Times New Roman" w:cs="Times New Roman"/>
        </w:rPr>
        <w:t>20.</w:t>
      </w:r>
    </w:p>
    <w:p w:rsidR="00E025C6" w:rsidRPr="00E025C6" w:rsidRDefault="00E025C6" w:rsidP="00E025C6">
      <w:pPr>
        <w:spacing w:line="278" w:lineRule="auto"/>
        <w:ind w:left="2689" w:right="1128" w:hanging="675"/>
        <w:jc w:val="both"/>
        <w:rPr>
          <w:rFonts w:ascii="Times New Roman" w:hAnsi="Times New Roman" w:cs="Times New Roman"/>
        </w:rPr>
      </w:pPr>
      <w:r w:rsidRPr="00E025C6">
        <w:rPr>
          <w:rFonts w:ascii="Times New Roman" w:hAnsi="Times New Roman" w:cs="Times New Roman"/>
        </w:rPr>
        <w:t>Tabel 4.8 Hasil Uji Normalitas One-Sample Kolmogorov-</w:t>
      </w:r>
      <w:r w:rsidRPr="00E025C6">
        <w:rPr>
          <w:rFonts w:ascii="Times New Roman" w:hAnsi="Times New Roman" w:cs="Times New Roman"/>
          <w:spacing w:val="-42"/>
        </w:rPr>
        <w:t xml:space="preserve"> </w:t>
      </w:r>
      <w:r w:rsidRPr="00E025C6">
        <w:rPr>
          <w:rFonts w:ascii="Times New Roman" w:hAnsi="Times New Roman" w:cs="Times New Roman"/>
        </w:rPr>
        <w:t>Smirnov Test</w:t>
      </w:r>
      <w:r w:rsidRPr="00E025C6">
        <w:rPr>
          <w:rFonts w:ascii="Times New Roman" w:hAnsi="Times New Roman" w:cs="Times New Roman"/>
          <w:spacing w:val="5"/>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Kontrol</w:t>
      </w:r>
    </w:p>
    <w:tbl>
      <w:tblPr>
        <w:tblW w:w="0" w:type="auto"/>
        <w:tblInd w:w="22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32"/>
        <w:gridCol w:w="1441"/>
        <w:gridCol w:w="1026"/>
        <w:gridCol w:w="1025"/>
      </w:tblGrid>
      <w:tr w:rsidR="00E025C6" w:rsidRPr="00E025C6" w:rsidTr="00E025C6">
        <w:trPr>
          <w:trHeight w:val="318"/>
        </w:trPr>
        <w:tc>
          <w:tcPr>
            <w:tcW w:w="5924" w:type="dxa"/>
            <w:gridSpan w:val="4"/>
          </w:tcPr>
          <w:p w:rsidR="00E025C6" w:rsidRPr="00E025C6" w:rsidRDefault="00E025C6" w:rsidP="00E025C6">
            <w:pPr>
              <w:pStyle w:val="TableParagraph"/>
              <w:spacing w:before="104" w:line="194" w:lineRule="exact"/>
              <w:ind w:left="1435"/>
              <w:rPr>
                <w:b/>
              </w:rPr>
            </w:pPr>
            <w:r w:rsidRPr="00E025C6">
              <w:rPr>
                <w:b/>
              </w:rPr>
              <w:t>One-Sample</w:t>
            </w:r>
            <w:r w:rsidRPr="00E025C6">
              <w:rPr>
                <w:b/>
                <w:spacing w:val="-3"/>
              </w:rPr>
              <w:t xml:space="preserve"> </w:t>
            </w:r>
            <w:r w:rsidRPr="00E025C6">
              <w:rPr>
                <w:b/>
              </w:rPr>
              <w:t>Kolmogorov-Smirnov</w:t>
            </w:r>
            <w:r w:rsidRPr="00E025C6">
              <w:rPr>
                <w:b/>
                <w:spacing w:val="-3"/>
              </w:rPr>
              <w:t xml:space="preserve"> </w:t>
            </w:r>
            <w:r w:rsidRPr="00E025C6">
              <w:rPr>
                <w:b/>
              </w:rPr>
              <w:t>Test</w:t>
            </w:r>
          </w:p>
        </w:tc>
      </w:tr>
      <w:tr w:rsidR="00E025C6" w:rsidRPr="00E025C6" w:rsidTr="00E025C6">
        <w:trPr>
          <w:trHeight w:val="321"/>
        </w:trPr>
        <w:tc>
          <w:tcPr>
            <w:tcW w:w="3873" w:type="dxa"/>
            <w:gridSpan w:val="2"/>
          </w:tcPr>
          <w:p w:rsidR="00E025C6" w:rsidRPr="00E025C6" w:rsidRDefault="00E025C6" w:rsidP="00E025C6">
            <w:pPr>
              <w:pStyle w:val="TableParagraph"/>
            </w:pPr>
          </w:p>
        </w:tc>
        <w:tc>
          <w:tcPr>
            <w:tcW w:w="1026" w:type="dxa"/>
          </w:tcPr>
          <w:p w:rsidR="00E025C6" w:rsidRPr="00E025C6" w:rsidRDefault="00E025C6" w:rsidP="00E025C6">
            <w:pPr>
              <w:pStyle w:val="TableParagraph"/>
              <w:spacing w:before="104" w:line="196" w:lineRule="exact"/>
              <w:ind w:left="265"/>
            </w:pPr>
            <w:r w:rsidRPr="00E025C6">
              <w:t>Pretest</w:t>
            </w:r>
          </w:p>
        </w:tc>
        <w:tc>
          <w:tcPr>
            <w:tcW w:w="1025" w:type="dxa"/>
          </w:tcPr>
          <w:p w:rsidR="00E025C6" w:rsidRPr="00E025C6" w:rsidRDefault="00E025C6" w:rsidP="00E025C6">
            <w:pPr>
              <w:pStyle w:val="TableParagraph"/>
              <w:spacing w:before="104" w:line="196" w:lineRule="exact"/>
              <w:ind w:left="231"/>
            </w:pPr>
            <w:r w:rsidRPr="00E025C6">
              <w:t>Posttest</w:t>
            </w:r>
          </w:p>
        </w:tc>
      </w:tr>
      <w:tr w:rsidR="00E025C6" w:rsidRPr="00E025C6" w:rsidTr="00E025C6">
        <w:trPr>
          <w:trHeight w:val="318"/>
        </w:trPr>
        <w:tc>
          <w:tcPr>
            <w:tcW w:w="3873" w:type="dxa"/>
            <w:gridSpan w:val="2"/>
            <w:shd w:val="clear" w:color="auto" w:fill="DFDFDF"/>
          </w:tcPr>
          <w:p w:rsidR="00E025C6" w:rsidRPr="00E025C6" w:rsidRDefault="00E025C6" w:rsidP="00E025C6">
            <w:pPr>
              <w:pStyle w:val="TableParagraph"/>
              <w:spacing w:before="104" w:line="194" w:lineRule="exact"/>
              <w:ind w:left="64"/>
            </w:pPr>
            <w:r w:rsidRPr="00E025C6">
              <w:rPr>
                <w:w w:val="99"/>
              </w:rPr>
              <w:t>N</w:t>
            </w:r>
          </w:p>
        </w:tc>
        <w:tc>
          <w:tcPr>
            <w:tcW w:w="1026" w:type="dxa"/>
          </w:tcPr>
          <w:p w:rsidR="00E025C6" w:rsidRPr="00E025C6" w:rsidRDefault="00E025C6" w:rsidP="00E025C6">
            <w:pPr>
              <w:pStyle w:val="TableParagraph"/>
              <w:spacing w:before="104" w:line="194" w:lineRule="exact"/>
              <w:ind w:right="52"/>
              <w:jc w:val="right"/>
            </w:pPr>
            <w:r w:rsidRPr="00E025C6">
              <w:t>16</w:t>
            </w:r>
          </w:p>
        </w:tc>
        <w:tc>
          <w:tcPr>
            <w:tcW w:w="1025" w:type="dxa"/>
          </w:tcPr>
          <w:p w:rsidR="00E025C6" w:rsidRPr="00E025C6" w:rsidRDefault="00E025C6" w:rsidP="00E025C6">
            <w:pPr>
              <w:pStyle w:val="TableParagraph"/>
              <w:spacing w:before="104" w:line="194" w:lineRule="exact"/>
              <w:ind w:right="52"/>
              <w:jc w:val="right"/>
            </w:pPr>
            <w:r w:rsidRPr="00E025C6">
              <w:t>16</w:t>
            </w:r>
          </w:p>
        </w:tc>
      </w:tr>
      <w:tr w:rsidR="00E025C6" w:rsidRPr="00E025C6" w:rsidTr="00E025C6">
        <w:trPr>
          <w:trHeight w:val="321"/>
        </w:trPr>
        <w:tc>
          <w:tcPr>
            <w:tcW w:w="2432" w:type="dxa"/>
            <w:vMerge w:val="restart"/>
            <w:shd w:val="clear" w:color="auto" w:fill="DFDFDF"/>
          </w:tcPr>
          <w:p w:rsidR="00E025C6" w:rsidRPr="00E025C6" w:rsidRDefault="00E025C6" w:rsidP="00E025C6">
            <w:pPr>
              <w:pStyle w:val="TableParagraph"/>
              <w:spacing w:before="104"/>
              <w:ind w:left="64"/>
            </w:pPr>
            <w:r w:rsidRPr="00E025C6">
              <w:t>Normal</w:t>
            </w:r>
            <w:r w:rsidRPr="00E025C6">
              <w:rPr>
                <w:spacing w:val="-3"/>
              </w:rPr>
              <w:t xml:space="preserve"> </w:t>
            </w:r>
            <w:r w:rsidRPr="00E025C6">
              <w:t>Parameters</w:t>
            </w:r>
            <w:r w:rsidRPr="00E025C6">
              <w:rPr>
                <w:vertAlign w:val="superscript"/>
              </w:rPr>
              <w:t>a,b</w:t>
            </w:r>
          </w:p>
        </w:tc>
        <w:tc>
          <w:tcPr>
            <w:tcW w:w="1441" w:type="dxa"/>
            <w:shd w:val="clear" w:color="auto" w:fill="DFDFDF"/>
          </w:tcPr>
          <w:p w:rsidR="00E025C6" w:rsidRPr="00E025C6" w:rsidRDefault="00E025C6" w:rsidP="00E025C6">
            <w:pPr>
              <w:pStyle w:val="TableParagraph"/>
              <w:spacing w:before="104" w:line="197" w:lineRule="exact"/>
              <w:ind w:left="64"/>
            </w:pPr>
            <w:r w:rsidRPr="00E025C6">
              <w:t>Mean</w:t>
            </w:r>
          </w:p>
        </w:tc>
        <w:tc>
          <w:tcPr>
            <w:tcW w:w="1026" w:type="dxa"/>
          </w:tcPr>
          <w:p w:rsidR="00E025C6" w:rsidRPr="00E025C6" w:rsidRDefault="00E025C6" w:rsidP="00E025C6">
            <w:pPr>
              <w:pStyle w:val="TableParagraph"/>
              <w:spacing w:before="104" w:line="197" w:lineRule="exact"/>
              <w:ind w:right="53"/>
              <w:jc w:val="right"/>
            </w:pPr>
            <w:r w:rsidRPr="00E025C6">
              <w:t>63.44</w:t>
            </w:r>
          </w:p>
        </w:tc>
        <w:tc>
          <w:tcPr>
            <w:tcW w:w="1025" w:type="dxa"/>
          </w:tcPr>
          <w:p w:rsidR="00E025C6" w:rsidRPr="00E025C6" w:rsidRDefault="00E025C6" w:rsidP="00E025C6">
            <w:pPr>
              <w:pStyle w:val="TableParagraph"/>
              <w:spacing w:before="104" w:line="197" w:lineRule="exact"/>
              <w:ind w:right="53"/>
              <w:jc w:val="right"/>
            </w:pPr>
            <w:r w:rsidRPr="00E025C6">
              <w:t>71.94</w:t>
            </w:r>
          </w:p>
        </w:tc>
      </w:tr>
      <w:tr w:rsidR="00E025C6" w:rsidRPr="00E025C6" w:rsidTr="00E025C6">
        <w:trPr>
          <w:trHeight w:val="318"/>
        </w:trPr>
        <w:tc>
          <w:tcPr>
            <w:tcW w:w="2432" w:type="dxa"/>
            <w:vMerge/>
            <w:tcBorders>
              <w:top w:val="nil"/>
            </w:tcBorders>
            <w:shd w:val="clear" w:color="auto" w:fill="DFDFDF"/>
          </w:tcPr>
          <w:p w:rsidR="00E025C6" w:rsidRPr="00E025C6" w:rsidRDefault="00E025C6" w:rsidP="00E025C6">
            <w:pPr>
              <w:rPr>
                <w:rFonts w:ascii="Times New Roman" w:hAnsi="Times New Roman" w:cs="Times New Roman"/>
              </w:rPr>
            </w:pPr>
          </w:p>
        </w:tc>
        <w:tc>
          <w:tcPr>
            <w:tcW w:w="1441" w:type="dxa"/>
            <w:shd w:val="clear" w:color="auto" w:fill="DFDFDF"/>
          </w:tcPr>
          <w:p w:rsidR="00E025C6" w:rsidRPr="00E025C6" w:rsidRDefault="00E025C6" w:rsidP="00E025C6">
            <w:pPr>
              <w:pStyle w:val="TableParagraph"/>
              <w:spacing w:before="104" w:line="194" w:lineRule="exact"/>
              <w:ind w:left="64"/>
            </w:pPr>
            <w:r w:rsidRPr="00E025C6">
              <w:t>Std.</w:t>
            </w:r>
            <w:r w:rsidRPr="00E025C6">
              <w:rPr>
                <w:spacing w:val="-2"/>
              </w:rPr>
              <w:t xml:space="preserve"> </w:t>
            </w:r>
            <w:r w:rsidRPr="00E025C6">
              <w:t>Deviation</w:t>
            </w:r>
          </w:p>
        </w:tc>
        <w:tc>
          <w:tcPr>
            <w:tcW w:w="1026" w:type="dxa"/>
          </w:tcPr>
          <w:p w:rsidR="00E025C6" w:rsidRPr="00E025C6" w:rsidRDefault="00E025C6" w:rsidP="00E025C6">
            <w:pPr>
              <w:pStyle w:val="TableParagraph"/>
              <w:spacing w:before="104" w:line="194" w:lineRule="exact"/>
              <w:ind w:right="53"/>
              <w:jc w:val="right"/>
            </w:pPr>
            <w:r w:rsidRPr="00E025C6">
              <w:t>4.575</w:t>
            </w:r>
          </w:p>
        </w:tc>
        <w:tc>
          <w:tcPr>
            <w:tcW w:w="1025" w:type="dxa"/>
          </w:tcPr>
          <w:p w:rsidR="00E025C6" w:rsidRPr="00E025C6" w:rsidRDefault="00E025C6" w:rsidP="00E025C6">
            <w:pPr>
              <w:pStyle w:val="TableParagraph"/>
              <w:spacing w:before="104" w:line="194" w:lineRule="exact"/>
              <w:ind w:right="54"/>
              <w:jc w:val="right"/>
            </w:pPr>
            <w:r w:rsidRPr="00E025C6">
              <w:t>4.494</w:t>
            </w:r>
          </w:p>
        </w:tc>
      </w:tr>
      <w:tr w:rsidR="00E025C6" w:rsidRPr="00E025C6" w:rsidTr="00E025C6">
        <w:trPr>
          <w:trHeight w:val="321"/>
        </w:trPr>
        <w:tc>
          <w:tcPr>
            <w:tcW w:w="2432" w:type="dxa"/>
            <w:vMerge w:val="restart"/>
            <w:shd w:val="clear" w:color="auto" w:fill="DFDFDF"/>
          </w:tcPr>
          <w:p w:rsidR="00E025C6" w:rsidRPr="00E025C6" w:rsidRDefault="00E025C6" w:rsidP="00E025C6">
            <w:pPr>
              <w:pStyle w:val="TableParagraph"/>
              <w:spacing w:before="104"/>
              <w:ind w:left="64"/>
            </w:pPr>
            <w:r w:rsidRPr="00E025C6">
              <w:t>Most</w:t>
            </w:r>
            <w:r w:rsidRPr="00E025C6">
              <w:rPr>
                <w:spacing w:val="-2"/>
              </w:rPr>
              <w:t xml:space="preserve"> </w:t>
            </w:r>
            <w:r w:rsidRPr="00E025C6">
              <w:t>Extreme</w:t>
            </w:r>
            <w:r w:rsidRPr="00E025C6">
              <w:rPr>
                <w:spacing w:val="-3"/>
              </w:rPr>
              <w:t xml:space="preserve"> </w:t>
            </w:r>
            <w:r w:rsidRPr="00E025C6">
              <w:t>Differences</w:t>
            </w:r>
          </w:p>
        </w:tc>
        <w:tc>
          <w:tcPr>
            <w:tcW w:w="1441" w:type="dxa"/>
            <w:shd w:val="clear" w:color="auto" w:fill="DFDFDF"/>
          </w:tcPr>
          <w:p w:rsidR="00E025C6" w:rsidRPr="00E025C6" w:rsidRDefault="00E025C6" w:rsidP="00E025C6">
            <w:pPr>
              <w:pStyle w:val="TableParagraph"/>
              <w:spacing w:before="104" w:line="196" w:lineRule="exact"/>
              <w:ind w:left="64"/>
            </w:pPr>
            <w:r w:rsidRPr="00E025C6">
              <w:t>Absolute</w:t>
            </w:r>
          </w:p>
        </w:tc>
        <w:tc>
          <w:tcPr>
            <w:tcW w:w="1026" w:type="dxa"/>
          </w:tcPr>
          <w:p w:rsidR="00E025C6" w:rsidRPr="00E025C6" w:rsidRDefault="00E025C6" w:rsidP="00E025C6">
            <w:pPr>
              <w:pStyle w:val="TableParagraph"/>
              <w:spacing w:before="104" w:line="196" w:lineRule="exact"/>
              <w:ind w:right="53"/>
              <w:jc w:val="right"/>
            </w:pPr>
            <w:r w:rsidRPr="00E025C6">
              <w:t>.212</w:t>
            </w:r>
          </w:p>
        </w:tc>
        <w:tc>
          <w:tcPr>
            <w:tcW w:w="1025" w:type="dxa"/>
          </w:tcPr>
          <w:p w:rsidR="00E025C6" w:rsidRPr="00E025C6" w:rsidRDefault="00E025C6" w:rsidP="00E025C6">
            <w:pPr>
              <w:pStyle w:val="TableParagraph"/>
              <w:spacing w:before="104" w:line="196" w:lineRule="exact"/>
              <w:ind w:right="53"/>
              <w:jc w:val="right"/>
            </w:pPr>
            <w:r w:rsidRPr="00E025C6">
              <w:t>.208</w:t>
            </w:r>
          </w:p>
        </w:tc>
      </w:tr>
      <w:tr w:rsidR="00E025C6" w:rsidRPr="00E025C6" w:rsidTr="00E025C6">
        <w:trPr>
          <w:trHeight w:val="318"/>
        </w:trPr>
        <w:tc>
          <w:tcPr>
            <w:tcW w:w="2432" w:type="dxa"/>
            <w:vMerge/>
            <w:tcBorders>
              <w:top w:val="nil"/>
            </w:tcBorders>
            <w:shd w:val="clear" w:color="auto" w:fill="DFDFDF"/>
          </w:tcPr>
          <w:p w:rsidR="00E025C6" w:rsidRPr="00E025C6" w:rsidRDefault="00E025C6" w:rsidP="00E025C6">
            <w:pPr>
              <w:rPr>
                <w:rFonts w:ascii="Times New Roman" w:hAnsi="Times New Roman" w:cs="Times New Roman"/>
              </w:rPr>
            </w:pPr>
          </w:p>
        </w:tc>
        <w:tc>
          <w:tcPr>
            <w:tcW w:w="1441" w:type="dxa"/>
            <w:shd w:val="clear" w:color="auto" w:fill="DFDFDF"/>
          </w:tcPr>
          <w:p w:rsidR="00E025C6" w:rsidRPr="00E025C6" w:rsidRDefault="00E025C6" w:rsidP="00E025C6">
            <w:pPr>
              <w:pStyle w:val="TableParagraph"/>
              <w:spacing w:before="104" w:line="194" w:lineRule="exact"/>
              <w:ind w:left="64"/>
            </w:pPr>
            <w:r w:rsidRPr="00E025C6">
              <w:t>Positive</w:t>
            </w:r>
          </w:p>
        </w:tc>
        <w:tc>
          <w:tcPr>
            <w:tcW w:w="1026" w:type="dxa"/>
          </w:tcPr>
          <w:p w:rsidR="00E025C6" w:rsidRPr="00E025C6" w:rsidRDefault="00E025C6" w:rsidP="00E025C6">
            <w:pPr>
              <w:pStyle w:val="TableParagraph"/>
              <w:spacing w:before="104" w:line="194" w:lineRule="exact"/>
              <w:ind w:right="53"/>
              <w:jc w:val="right"/>
            </w:pPr>
            <w:r w:rsidRPr="00E025C6">
              <w:t>.159</w:t>
            </w:r>
          </w:p>
        </w:tc>
        <w:tc>
          <w:tcPr>
            <w:tcW w:w="1025" w:type="dxa"/>
          </w:tcPr>
          <w:p w:rsidR="00E025C6" w:rsidRPr="00E025C6" w:rsidRDefault="00E025C6" w:rsidP="00E025C6">
            <w:pPr>
              <w:pStyle w:val="TableParagraph"/>
              <w:spacing w:before="104" w:line="194" w:lineRule="exact"/>
              <w:ind w:right="53"/>
              <w:jc w:val="right"/>
            </w:pPr>
            <w:r w:rsidRPr="00E025C6">
              <w:t>.130</w:t>
            </w:r>
          </w:p>
        </w:tc>
      </w:tr>
      <w:tr w:rsidR="00E025C6" w:rsidRPr="00E025C6" w:rsidTr="00E025C6">
        <w:trPr>
          <w:trHeight w:val="321"/>
        </w:trPr>
        <w:tc>
          <w:tcPr>
            <w:tcW w:w="2432" w:type="dxa"/>
            <w:vMerge/>
            <w:tcBorders>
              <w:top w:val="nil"/>
            </w:tcBorders>
            <w:shd w:val="clear" w:color="auto" w:fill="DFDFDF"/>
          </w:tcPr>
          <w:p w:rsidR="00E025C6" w:rsidRPr="00E025C6" w:rsidRDefault="00E025C6" w:rsidP="00E025C6">
            <w:pPr>
              <w:rPr>
                <w:rFonts w:ascii="Times New Roman" w:hAnsi="Times New Roman" w:cs="Times New Roman"/>
              </w:rPr>
            </w:pPr>
          </w:p>
        </w:tc>
        <w:tc>
          <w:tcPr>
            <w:tcW w:w="1441" w:type="dxa"/>
            <w:shd w:val="clear" w:color="auto" w:fill="DFDFDF"/>
          </w:tcPr>
          <w:p w:rsidR="00E025C6" w:rsidRPr="00E025C6" w:rsidRDefault="00E025C6" w:rsidP="00E025C6">
            <w:pPr>
              <w:pStyle w:val="TableParagraph"/>
              <w:spacing w:before="104" w:line="196" w:lineRule="exact"/>
              <w:ind w:left="64"/>
            </w:pPr>
            <w:r w:rsidRPr="00E025C6">
              <w:t>Negative</w:t>
            </w:r>
          </w:p>
        </w:tc>
        <w:tc>
          <w:tcPr>
            <w:tcW w:w="1026" w:type="dxa"/>
          </w:tcPr>
          <w:p w:rsidR="00E025C6" w:rsidRPr="00E025C6" w:rsidRDefault="00E025C6" w:rsidP="00E025C6">
            <w:pPr>
              <w:pStyle w:val="TableParagraph"/>
              <w:spacing w:before="104" w:line="196" w:lineRule="exact"/>
              <w:ind w:right="53"/>
              <w:jc w:val="right"/>
            </w:pPr>
            <w:r w:rsidRPr="00E025C6">
              <w:t>-.212</w:t>
            </w:r>
          </w:p>
        </w:tc>
        <w:tc>
          <w:tcPr>
            <w:tcW w:w="1025" w:type="dxa"/>
          </w:tcPr>
          <w:p w:rsidR="00E025C6" w:rsidRPr="00E025C6" w:rsidRDefault="00E025C6" w:rsidP="00E025C6">
            <w:pPr>
              <w:pStyle w:val="TableParagraph"/>
              <w:spacing w:before="104" w:line="196" w:lineRule="exact"/>
              <w:ind w:right="53"/>
              <w:jc w:val="right"/>
            </w:pPr>
            <w:r w:rsidRPr="00E025C6">
              <w:t>-.208</w:t>
            </w:r>
          </w:p>
        </w:tc>
      </w:tr>
      <w:tr w:rsidR="00E025C6" w:rsidRPr="00E025C6" w:rsidTr="00E025C6">
        <w:trPr>
          <w:trHeight w:val="318"/>
        </w:trPr>
        <w:tc>
          <w:tcPr>
            <w:tcW w:w="3873" w:type="dxa"/>
            <w:gridSpan w:val="2"/>
            <w:shd w:val="clear" w:color="auto" w:fill="DFDFDF"/>
          </w:tcPr>
          <w:p w:rsidR="00E025C6" w:rsidRPr="00E025C6" w:rsidRDefault="00E025C6" w:rsidP="00E025C6">
            <w:pPr>
              <w:pStyle w:val="TableParagraph"/>
              <w:spacing w:before="104" w:line="194" w:lineRule="exact"/>
              <w:ind w:left="64"/>
            </w:pPr>
            <w:r w:rsidRPr="00E025C6">
              <w:t>Test</w:t>
            </w:r>
            <w:r w:rsidRPr="00E025C6">
              <w:rPr>
                <w:spacing w:val="-1"/>
              </w:rPr>
              <w:t xml:space="preserve"> </w:t>
            </w:r>
            <w:r w:rsidRPr="00E025C6">
              <w:t>Statistic</w:t>
            </w:r>
          </w:p>
        </w:tc>
        <w:tc>
          <w:tcPr>
            <w:tcW w:w="1026" w:type="dxa"/>
          </w:tcPr>
          <w:p w:rsidR="00E025C6" w:rsidRPr="00E025C6" w:rsidRDefault="00E025C6" w:rsidP="00E025C6">
            <w:pPr>
              <w:pStyle w:val="TableParagraph"/>
              <w:spacing w:before="104" w:line="194" w:lineRule="exact"/>
              <w:ind w:right="53"/>
              <w:jc w:val="right"/>
            </w:pPr>
            <w:r w:rsidRPr="00E025C6">
              <w:t>.212</w:t>
            </w:r>
          </w:p>
        </w:tc>
        <w:tc>
          <w:tcPr>
            <w:tcW w:w="1025" w:type="dxa"/>
          </w:tcPr>
          <w:p w:rsidR="00E025C6" w:rsidRPr="00E025C6" w:rsidRDefault="00E025C6" w:rsidP="00E025C6">
            <w:pPr>
              <w:pStyle w:val="TableParagraph"/>
              <w:spacing w:before="104" w:line="194" w:lineRule="exact"/>
              <w:ind w:right="53"/>
              <w:jc w:val="right"/>
            </w:pPr>
            <w:r w:rsidRPr="00E025C6">
              <w:t>.208</w:t>
            </w:r>
          </w:p>
        </w:tc>
      </w:tr>
      <w:tr w:rsidR="00E025C6" w:rsidRPr="00E025C6" w:rsidTr="00E025C6">
        <w:trPr>
          <w:trHeight w:val="321"/>
        </w:trPr>
        <w:tc>
          <w:tcPr>
            <w:tcW w:w="3873" w:type="dxa"/>
            <w:gridSpan w:val="2"/>
            <w:shd w:val="clear" w:color="auto" w:fill="DFDFDF"/>
          </w:tcPr>
          <w:p w:rsidR="00E025C6" w:rsidRPr="00E025C6" w:rsidRDefault="00E025C6" w:rsidP="00E025C6">
            <w:pPr>
              <w:pStyle w:val="TableParagraph"/>
              <w:spacing w:before="104" w:line="196" w:lineRule="exact"/>
              <w:ind w:left="64"/>
            </w:pPr>
            <w:r w:rsidRPr="00E025C6">
              <w:t>Asymp.</w:t>
            </w:r>
            <w:r w:rsidRPr="00E025C6">
              <w:rPr>
                <w:spacing w:val="-1"/>
              </w:rPr>
              <w:t xml:space="preserve"> </w:t>
            </w:r>
            <w:r w:rsidRPr="00E025C6">
              <w:t>Sig. (2-tailed)</w:t>
            </w:r>
          </w:p>
        </w:tc>
        <w:tc>
          <w:tcPr>
            <w:tcW w:w="1026" w:type="dxa"/>
          </w:tcPr>
          <w:p w:rsidR="00E025C6" w:rsidRPr="00E025C6" w:rsidRDefault="00E025C6" w:rsidP="00E025C6">
            <w:pPr>
              <w:pStyle w:val="TableParagraph"/>
              <w:spacing w:before="104" w:line="196" w:lineRule="exact"/>
              <w:ind w:right="51"/>
              <w:jc w:val="right"/>
            </w:pPr>
            <w:r w:rsidRPr="00E025C6">
              <w:t>.052</w:t>
            </w:r>
            <w:r w:rsidRPr="00E025C6">
              <w:rPr>
                <w:vertAlign w:val="superscript"/>
              </w:rPr>
              <w:t>c</w:t>
            </w:r>
          </w:p>
        </w:tc>
        <w:tc>
          <w:tcPr>
            <w:tcW w:w="1025" w:type="dxa"/>
          </w:tcPr>
          <w:p w:rsidR="00E025C6" w:rsidRPr="00E025C6" w:rsidRDefault="00E025C6" w:rsidP="00E025C6">
            <w:pPr>
              <w:pStyle w:val="TableParagraph"/>
              <w:spacing w:before="104" w:line="196" w:lineRule="exact"/>
              <w:ind w:right="51"/>
              <w:jc w:val="right"/>
            </w:pPr>
            <w:r w:rsidRPr="00E025C6">
              <w:t>.062</w:t>
            </w:r>
            <w:r w:rsidRPr="00E025C6">
              <w:rPr>
                <w:vertAlign w:val="superscript"/>
              </w:rPr>
              <w:t>c</w:t>
            </w:r>
          </w:p>
        </w:tc>
      </w:tr>
      <w:tr w:rsidR="00E025C6" w:rsidRPr="00E025C6" w:rsidTr="00E025C6">
        <w:trPr>
          <w:trHeight w:val="319"/>
        </w:trPr>
        <w:tc>
          <w:tcPr>
            <w:tcW w:w="5924" w:type="dxa"/>
            <w:gridSpan w:val="4"/>
          </w:tcPr>
          <w:p w:rsidR="00E025C6" w:rsidRPr="00E025C6" w:rsidRDefault="00E025C6" w:rsidP="00E025C6">
            <w:pPr>
              <w:pStyle w:val="TableParagraph"/>
              <w:spacing w:before="105" w:line="194" w:lineRule="exact"/>
              <w:ind w:left="64"/>
            </w:pPr>
            <w:r w:rsidRPr="00E025C6">
              <w:t>a.</w:t>
            </w:r>
            <w:r w:rsidRPr="00E025C6">
              <w:rPr>
                <w:spacing w:val="-1"/>
              </w:rPr>
              <w:t xml:space="preserve"> </w:t>
            </w:r>
            <w:r w:rsidRPr="00E025C6">
              <w:t>Test</w:t>
            </w:r>
            <w:r w:rsidRPr="00E025C6">
              <w:rPr>
                <w:spacing w:val="-1"/>
              </w:rPr>
              <w:t xml:space="preserve"> </w:t>
            </w:r>
            <w:r w:rsidRPr="00E025C6">
              <w:t>distribution</w:t>
            </w:r>
            <w:r w:rsidRPr="00E025C6">
              <w:rPr>
                <w:spacing w:val="-1"/>
              </w:rPr>
              <w:t xml:space="preserve"> </w:t>
            </w:r>
            <w:r w:rsidRPr="00E025C6">
              <w:t>is</w:t>
            </w:r>
            <w:r w:rsidRPr="00E025C6">
              <w:rPr>
                <w:spacing w:val="-1"/>
              </w:rPr>
              <w:t xml:space="preserve"> </w:t>
            </w:r>
            <w:r w:rsidRPr="00E025C6">
              <w:t>Normal.</w:t>
            </w:r>
          </w:p>
        </w:tc>
      </w:tr>
      <w:tr w:rsidR="00E025C6" w:rsidRPr="00E025C6" w:rsidTr="00E025C6">
        <w:trPr>
          <w:trHeight w:val="321"/>
        </w:trPr>
        <w:tc>
          <w:tcPr>
            <w:tcW w:w="5924" w:type="dxa"/>
            <w:gridSpan w:val="4"/>
          </w:tcPr>
          <w:p w:rsidR="00E025C6" w:rsidRPr="00E025C6" w:rsidRDefault="00E025C6" w:rsidP="00E025C6">
            <w:pPr>
              <w:pStyle w:val="TableParagraph"/>
              <w:spacing w:before="104" w:line="196" w:lineRule="exact"/>
              <w:ind w:left="64"/>
            </w:pPr>
            <w:r w:rsidRPr="00E025C6">
              <w:t>b. Calculated</w:t>
            </w:r>
            <w:r w:rsidRPr="00E025C6">
              <w:rPr>
                <w:spacing w:val="-1"/>
              </w:rPr>
              <w:t xml:space="preserve"> </w:t>
            </w:r>
            <w:r w:rsidRPr="00E025C6">
              <w:t>from</w:t>
            </w:r>
            <w:r w:rsidRPr="00E025C6">
              <w:rPr>
                <w:spacing w:val="-1"/>
              </w:rPr>
              <w:t xml:space="preserve"> </w:t>
            </w:r>
            <w:r w:rsidRPr="00E025C6">
              <w:t>data.</w:t>
            </w:r>
          </w:p>
        </w:tc>
      </w:tr>
      <w:tr w:rsidR="00E025C6" w:rsidRPr="00E025C6" w:rsidTr="00E025C6">
        <w:trPr>
          <w:trHeight w:val="318"/>
        </w:trPr>
        <w:tc>
          <w:tcPr>
            <w:tcW w:w="5924" w:type="dxa"/>
            <w:gridSpan w:val="4"/>
          </w:tcPr>
          <w:p w:rsidR="00E025C6" w:rsidRPr="00E025C6" w:rsidRDefault="00E025C6" w:rsidP="00E025C6">
            <w:pPr>
              <w:pStyle w:val="TableParagraph"/>
              <w:spacing w:before="104" w:line="194" w:lineRule="exact"/>
              <w:ind w:left="64"/>
            </w:pPr>
            <w:r w:rsidRPr="00E025C6">
              <w:t>c.</w:t>
            </w:r>
            <w:r w:rsidRPr="00E025C6">
              <w:rPr>
                <w:spacing w:val="-2"/>
              </w:rPr>
              <w:t xml:space="preserve"> </w:t>
            </w:r>
            <w:r w:rsidRPr="00E025C6">
              <w:t>Lilliefors</w:t>
            </w:r>
            <w:r w:rsidRPr="00E025C6">
              <w:rPr>
                <w:spacing w:val="-4"/>
              </w:rPr>
              <w:t xml:space="preserve"> </w:t>
            </w:r>
            <w:r w:rsidRPr="00E025C6">
              <w:t>Significance</w:t>
            </w:r>
            <w:r w:rsidRPr="00E025C6">
              <w:rPr>
                <w:spacing w:val="-2"/>
              </w:rPr>
              <w:t xml:space="preserve"> </w:t>
            </w:r>
            <w:r w:rsidRPr="00E025C6">
              <w:t>Correction.</w:t>
            </w:r>
          </w:p>
        </w:tc>
      </w:tr>
    </w:tbl>
    <w:p w:rsidR="00E025C6" w:rsidRPr="00E025C6" w:rsidRDefault="00E025C6" w:rsidP="00E025C6">
      <w:pPr>
        <w:spacing w:line="278" w:lineRule="auto"/>
        <w:ind w:left="3387" w:right="1360" w:hanging="2211"/>
        <w:rPr>
          <w:rFonts w:ascii="Times New Roman" w:hAnsi="Times New Roman" w:cs="Times New Roman"/>
        </w:rPr>
      </w:pPr>
    </w:p>
    <w:p w:rsidR="00E025C6" w:rsidRPr="00E025C6" w:rsidRDefault="00E025C6" w:rsidP="00E025C6">
      <w:pPr>
        <w:spacing w:line="278" w:lineRule="auto"/>
        <w:ind w:left="3387" w:right="1360" w:hanging="2211"/>
        <w:rPr>
          <w:rFonts w:ascii="Times New Roman" w:hAnsi="Times New Roman" w:cs="Times New Roman"/>
        </w:rPr>
      </w:pPr>
      <w:r w:rsidRPr="00E025C6">
        <w:rPr>
          <w:rFonts w:ascii="Times New Roman" w:hAnsi="Times New Roman" w:cs="Times New Roman"/>
        </w:rPr>
        <w:t xml:space="preserve">Tabel 4.9 Hasil Uji Normalitas Data </w:t>
      </w:r>
      <w:r w:rsidRPr="00E025C6">
        <w:rPr>
          <w:rFonts w:ascii="Times New Roman" w:hAnsi="Times New Roman" w:cs="Times New Roman"/>
          <w:i/>
        </w:rPr>
        <w:t xml:space="preserve">Pretest </w:t>
      </w:r>
      <w:r w:rsidRPr="00E025C6">
        <w:rPr>
          <w:rFonts w:ascii="Times New Roman" w:hAnsi="Times New Roman" w:cs="Times New Roman"/>
        </w:rPr>
        <w:t xml:space="preserve">dan </w:t>
      </w:r>
      <w:r w:rsidRPr="00E025C6">
        <w:rPr>
          <w:rFonts w:ascii="Times New Roman" w:hAnsi="Times New Roman" w:cs="Times New Roman"/>
          <w:i/>
        </w:rPr>
        <w:t xml:space="preserve">Posttest </w:t>
      </w:r>
      <w:r w:rsidRPr="00E025C6">
        <w:rPr>
          <w:rFonts w:ascii="Times New Roman" w:hAnsi="Times New Roman" w:cs="Times New Roman"/>
        </w:rPr>
        <w:t>Kelas</w:t>
      </w:r>
      <w:r w:rsidRPr="00E025C6">
        <w:rPr>
          <w:rFonts w:ascii="Times New Roman" w:hAnsi="Times New Roman" w:cs="Times New Roman"/>
          <w:spacing w:val="-47"/>
        </w:rPr>
        <w:t xml:space="preserve"> </w:t>
      </w:r>
      <w:r w:rsidRPr="00E025C6">
        <w:rPr>
          <w:rFonts w:ascii="Times New Roman" w:hAnsi="Times New Roman" w:cs="Times New Roman"/>
        </w:rPr>
        <w:t>Kontrol</w:t>
      </w:r>
    </w:p>
    <w:tbl>
      <w:tblPr>
        <w:tblW w:w="0" w:type="auto"/>
        <w:tblInd w:w="2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26"/>
        <w:gridCol w:w="876"/>
        <w:gridCol w:w="955"/>
        <w:gridCol w:w="1390"/>
      </w:tblGrid>
      <w:tr w:rsidR="00E025C6" w:rsidRPr="00E025C6" w:rsidTr="00E025C6">
        <w:trPr>
          <w:trHeight w:val="263"/>
        </w:trPr>
        <w:tc>
          <w:tcPr>
            <w:tcW w:w="926" w:type="dxa"/>
            <w:vMerge w:val="restart"/>
          </w:tcPr>
          <w:p w:rsidR="00E025C6" w:rsidRPr="00E025C6" w:rsidRDefault="00E025C6" w:rsidP="00E025C6">
            <w:pPr>
              <w:pStyle w:val="TableParagraph"/>
              <w:spacing w:before="186"/>
              <w:ind w:left="273"/>
            </w:pPr>
            <w:r w:rsidRPr="00E025C6">
              <w:t>Data</w:t>
            </w:r>
          </w:p>
        </w:tc>
        <w:tc>
          <w:tcPr>
            <w:tcW w:w="1831" w:type="dxa"/>
            <w:gridSpan w:val="2"/>
          </w:tcPr>
          <w:p w:rsidR="00E025C6" w:rsidRPr="00E025C6" w:rsidRDefault="00E025C6" w:rsidP="00E025C6">
            <w:pPr>
              <w:pStyle w:val="TableParagraph"/>
              <w:spacing w:line="219" w:lineRule="exact"/>
              <w:ind w:left="350"/>
            </w:pPr>
            <w:r w:rsidRPr="00E025C6">
              <w:t>Kelas</w:t>
            </w:r>
            <w:r w:rsidRPr="00E025C6">
              <w:rPr>
                <w:spacing w:val="-2"/>
              </w:rPr>
              <w:t xml:space="preserve"> </w:t>
            </w:r>
            <w:r w:rsidRPr="00E025C6">
              <w:t>Kontrol</w:t>
            </w:r>
          </w:p>
        </w:tc>
        <w:tc>
          <w:tcPr>
            <w:tcW w:w="1390" w:type="dxa"/>
            <w:vMerge w:val="restart"/>
          </w:tcPr>
          <w:p w:rsidR="00E025C6" w:rsidRPr="00E025C6" w:rsidRDefault="00E025C6" w:rsidP="00E025C6">
            <w:pPr>
              <w:pStyle w:val="TableParagraph"/>
              <w:spacing w:before="186"/>
              <w:ind w:left="233"/>
            </w:pPr>
            <w:r w:rsidRPr="00E025C6">
              <w:t>Keterangan</w:t>
            </w:r>
          </w:p>
        </w:tc>
      </w:tr>
      <w:tr w:rsidR="00E025C6" w:rsidRPr="00E025C6" w:rsidTr="00E025C6">
        <w:trPr>
          <w:trHeight w:val="386"/>
        </w:trPr>
        <w:tc>
          <w:tcPr>
            <w:tcW w:w="926" w:type="dxa"/>
            <w:vMerge/>
            <w:tcBorders>
              <w:top w:val="nil"/>
            </w:tcBorders>
          </w:tcPr>
          <w:p w:rsidR="00E025C6" w:rsidRPr="00E025C6" w:rsidRDefault="00E025C6" w:rsidP="00E025C6">
            <w:pPr>
              <w:rPr>
                <w:rFonts w:ascii="Times New Roman" w:hAnsi="Times New Roman" w:cs="Times New Roman"/>
              </w:rPr>
            </w:pPr>
          </w:p>
        </w:tc>
        <w:tc>
          <w:tcPr>
            <w:tcW w:w="876" w:type="dxa"/>
          </w:tcPr>
          <w:p w:rsidR="00E025C6" w:rsidRPr="00E025C6" w:rsidRDefault="00E025C6" w:rsidP="00E025C6">
            <w:pPr>
              <w:pStyle w:val="TableParagraph"/>
              <w:spacing w:before="51"/>
              <w:ind w:left="132" w:right="127"/>
              <w:jc w:val="center"/>
              <w:rPr>
                <w:i/>
              </w:rPr>
            </w:pPr>
            <w:r w:rsidRPr="00E025C6">
              <w:rPr>
                <w:i/>
              </w:rPr>
              <w:t>Pretest</w:t>
            </w:r>
          </w:p>
        </w:tc>
        <w:tc>
          <w:tcPr>
            <w:tcW w:w="955" w:type="dxa"/>
          </w:tcPr>
          <w:p w:rsidR="00E025C6" w:rsidRPr="00E025C6" w:rsidRDefault="00E025C6" w:rsidP="00E025C6">
            <w:pPr>
              <w:pStyle w:val="TableParagraph"/>
              <w:spacing w:before="51"/>
              <w:ind w:left="137" w:right="134"/>
              <w:jc w:val="center"/>
              <w:rPr>
                <w:i/>
              </w:rPr>
            </w:pPr>
            <w:r w:rsidRPr="00E025C6">
              <w:rPr>
                <w:i/>
              </w:rPr>
              <w:t>Posttest</w:t>
            </w:r>
          </w:p>
        </w:tc>
        <w:tc>
          <w:tcPr>
            <w:tcW w:w="1390" w:type="dxa"/>
            <w:vMerge/>
            <w:tcBorders>
              <w:top w:val="nil"/>
            </w:tcBorders>
          </w:tcPr>
          <w:p w:rsidR="00E025C6" w:rsidRPr="00E025C6" w:rsidRDefault="00E025C6" w:rsidP="00E025C6">
            <w:pPr>
              <w:rPr>
                <w:rFonts w:ascii="Times New Roman" w:hAnsi="Times New Roman" w:cs="Times New Roman"/>
              </w:rPr>
            </w:pPr>
          </w:p>
        </w:tc>
      </w:tr>
      <w:tr w:rsidR="00E025C6" w:rsidRPr="00E025C6" w:rsidTr="00E025C6">
        <w:trPr>
          <w:trHeight w:val="465"/>
        </w:trPr>
        <w:tc>
          <w:tcPr>
            <w:tcW w:w="926" w:type="dxa"/>
          </w:tcPr>
          <w:p w:rsidR="00E025C6" w:rsidRPr="00E025C6" w:rsidRDefault="00E025C6" w:rsidP="00E025C6">
            <w:pPr>
              <w:pStyle w:val="TableParagraph"/>
              <w:spacing w:before="90"/>
              <w:ind w:left="9"/>
              <w:jc w:val="center"/>
            </w:pPr>
            <w:r w:rsidRPr="00E025C6">
              <w:rPr>
                <w:w w:val="99"/>
              </w:rPr>
              <w:t>N</w:t>
            </w:r>
          </w:p>
        </w:tc>
        <w:tc>
          <w:tcPr>
            <w:tcW w:w="876" w:type="dxa"/>
          </w:tcPr>
          <w:p w:rsidR="00E025C6" w:rsidRPr="00E025C6" w:rsidRDefault="00E025C6" w:rsidP="00E025C6">
            <w:pPr>
              <w:pStyle w:val="TableParagraph"/>
              <w:spacing w:before="90"/>
              <w:ind w:left="132" w:right="124"/>
              <w:jc w:val="center"/>
            </w:pPr>
            <w:r w:rsidRPr="00E025C6">
              <w:t>16</w:t>
            </w:r>
          </w:p>
        </w:tc>
        <w:tc>
          <w:tcPr>
            <w:tcW w:w="955" w:type="dxa"/>
          </w:tcPr>
          <w:p w:rsidR="00E025C6" w:rsidRPr="00E025C6" w:rsidRDefault="00E025C6" w:rsidP="00E025C6">
            <w:pPr>
              <w:pStyle w:val="TableParagraph"/>
              <w:spacing w:before="90"/>
              <w:ind w:left="137" w:right="131"/>
              <w:jc w:val="center"/>
            </w:pPr>
            <w:r w:rsidRPr="00E025C6">
              <w:t>16</w:t>
            </w:r>
          </w:p>
        </w:tc>
        <w:tc>
          <w:tcPr>
            <w:tcW w:w="1390" w:type="dxa"/>
            <w:vMerge w:val="restart"/>
          </w:tcPr>
          <w:p w:rsidR="00E025C6" w:rsidRPr="00E025C6" w:rsidRDefault="00E025C6" w:rsidP="00E025C6">
            <w:pPr>
              <w:pStyle w:val="TableParagraph"/>
              <w:spacing w:before="100" w:line="276" w:lineRule="auto"/>
              <w:ind w:left="195" w:right="183" w:firstLine="1"/>
              <w:jc w:val="center"/>
            </w:pPr>
            <w:r w:rsidRPr="00E025C6">
              <w:t>Data</w:t>
            </w:r>
            <w:r w:rsidRPr="00E025C6">
              <w:rPr>
                <w:spacing w:val="1"/>
              </w:rPr>
              <w:t xml:space="preserve"> </w:t>
            </w:r>
            <w:r w:rsidRPr="00E025C6">
              <w:t>berdistribusi</w:t>
            </w:r>
            <w:r w:rsidRPr="00E025C6">
              <w:rPr>
                <w:spacing w:val="-48"/>
              </w:rPr>
              <w:t xml:space="preserve"> </w:t>
            </w:r>
            <w:r w:rsidRPr="00E025C6">
              <w:t>Normal</w:t>
            </w:r>
          </w:p>
        </w:tc>
      </w:tr>
      <w:tr w:rsidR="00E025C6" w:rsidRPr="00E025C6" w:rsidTr="00E025C6">
        <w:trPr>
          <w:trHeight w:val="265"/>
        </w:trPr>
        <w:tc>
          <w:tcPr>
            <w:tcW w:w="926" w:type="dxa"/>
          </w:tcPr>
          <w:p w:rsidR="00E025C6" w:rsidRPr="00E025C6" w:rsidRDefault="00E025C6" w:rsidP="00E025C6">
            <w:pPr>
              <w:pStyle w:val="TableParagraph"/>
              <w:spacing w:line="226" w:lineRule="exact"/>
              <w:ind w:left="202" w:right="197"/>
              <w:jc w:val="center"/>
            </w:pPr>
            <w:r w:rsidRPr="00E025C6">
              <w:rPr>
                <w:position w:val="2"/>
              </w:rPr>
              <w:t>X</w:t>
            </w:r>
            <w:r w:rsidRPr="00E025C6">
              <w:t>hitung</w:t>
            </w:r>
          </w:p>
        </w:tc>
        <w:tc>
          <w:tcPr>
            <w:tcW w:w="876" w:type="dxa"/>
          </w:tcPr>
          <w:p w:rsidR="00E025C6" w:rsidRPr="00E025C6" w:rsidRDefault="00E025C6" w:rsidP="00E025C6">
            <w:pPr>
              <w:pStyle w:val="TableParagraph"/>
              <w:spacing w:line="222" w:lineRule="exact"/>
              <w:ind w:left="132" w:right="124"/>
              <w:jc w:val="center"/>
            </w:pPr>
            <w:r w:rsidRPr="00E025C6">
              <w:t>0,052</w:t>
            </w:r>
          </w:p>
        </w:tc>
        <w:tc>
          <w:tcPr>
            <w:tcW w:w="955" w:type="dxa"/>
          </w:tcPr>
          <w:p w:rsidR="00E025C6" w:rsidRPr="00E025C6" w:rsidRDefault="00E025C6" w:rsidP="00E025C6">
            <w:pPr>
              <w:pStyle w:val="TableParagraph"/>
              <w:spacing w:line="222" w:lineRule="exact"/>
              <w:ind w:left="137" w:right="131"/>
              <w:jc w:val="center"/>
            </w:pPr>
            <w:r w:rsidRPr="00E025C6">
              <w:t>0,062</w:t>
            </w:r>
          </w:p>
        </w:tc>
        <w:tc>
          <w:tcPr>
            <w:tcW w:w="1390" w:type="dxa"/>
            <w:vMerge/>
            <w:tcBorders>
              <w:top w:val="nil"/>
            </w:tcBorders>
          </w:tcPr>
          <w:p w:rsidR="00E025C6" w:rsidRPr="00E025C6" w:rsidRDefault="00E025C6" w:rsidP="00E025C6">
            <w:pPr>
              <w:rPr>
                <w:rFonts w:ascii="Times New Roman" w:hAnsi="Times New Roman" w:cs="Times New Roman"/>
              </w:rPr>
            </w:pPr>
          </w:p>
        </w:tc>
      </w:tr>
      <w:tr w:rsidR="00E025C6" w:rsidRPr="00E025C6" w:rsidTr="00E025C6">
        <w:trPr>
          <w:trHeight w:val="263"/>
        </w:trPr>
        <w:tc>
          <w:tcPr>
            <w:tcW w:w="926" w:type="dxa"/>
          </w:tcPr>
          <w:p w:rsidR="00E025C6" w:rsidRPr="00E025C6" w:rsidRDefault="00E025C6" w:rsidP="00E025C6">
            <w:pPr>
              <w:pStyle w:val="TableParagraph"/>
              <w:spacing w:line="223" w:lineRule="exact"/>
              <w:ind w:left="202" w:right="195"/>
              <w:jc w:val="center"/>
            </w:pPr>
            <w:r w:rsidRPr="00E025C6">
              <w:rPr>
                <w:position w:val="2"/>
              </w:rPr>
              <w:t>X</w:t>
            </w:r>
            <w:r w:rsidRPr="00E025C6">
              <w:t>tabel</w:t>
            </w:r>
          </w:p>
        </w:tc>
        <w:tc>
          <w:tcPr>
            <w:tcW w:w="876" w:type="dxa"/>
          </w:tcPr>
          <w:p w:rsidR="00E025C6" w:rsidRPr="00E025C6" w:rsidRDefault="00E025C6" w:rsidP="00E025C6">
            <w:pPr>
              <w:pStyle w:val="TableParagraph"/>
              <w:spacing w:line="219" w:lineRule="exact"/>
              <w:ind w:left="132" w:right="124"/>
              <w:jc w:val="center"/>
            </w:pPr>
            <w:r w:rsidRPr="00E025C6">
              <w:t>0,327</w:t>
            </w:r>
          </w:p>
        </w:tc>
        <w:tc>
          <w:tcPr>
            <w:tcW w:w="955" w:type="dxa"/>
          </w:tcPr>
          <w:p w:rsidR="00E025C6" w:rsidRPr="00E025C6" w:rsidRDefault="00E025C6" w:rsidP="00E025C6">
            <w:pPr>
              <w:pStyle w:val="TableParagraph"/>
              <w:spacing w:line="219" w:lineRule="exact"/>
              <w:ind w:left="137" w:right="131"/>
              <w:jc w:val="center"/>
            </w:pPr>
            <w:r w:rsidRPr="00E025C6">
              <w:t>0,327</w:t>
            </w:r>
          </w:p>
        </w:tc>
        <w:tc>
          <w:tcPr>
            <w:tcW w:w="1390" w:type="dxa"/>
            <w:vMerge/>
            <w:tcBorders>
              <w:top w:val="nil"/>
            </w:tcBorders>
          </w:tcPr>
          <w:p w:rsidR="00E025C6" w:rsidRPr="00E025C6" w:rsidRDefault="00E025C6" w:rsidP="00E025C6">
            <w:pPr>
              <w:rPr>
                <w:rFonts w:ascii="Times New Roman" w:hAnsi="Times New Roman" w:cs="Times New Roman"/>
              </w:rPr>
            </w:pPr>
          </w:p>
        </w:tc>
      </w:tr>
    </w:tbl>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position w:val="2"/>
        </w:rPr>
        <w:t>Dari hasil perhitunngan diperoleh X</w:t>
      </w:r>
      <w:r w:rsidRPr="00E025C6">
        <w:rPr>
          <w:rFonts w:ascii="Times New Roman" w:hAnsi="Times New Roman" w:cs="Times New Roman"/>
        </w:rPr>
        <w:t xml:space="preserve">hitung </w:t>
      </w:r>
      <w:r w:rsidRPr="00E025C6">
        <w:rPr>
          <w:rFonts w:ascii="Times New Roman" w:hAnsi="Times New Roman" w:cs="Times New Roman"/>
          <w:i/>
          <w:position w:val="2"/>
        </w:rPr>
        <w:t xml:space="preserve">pretest </w:t>
      </w:r>
      <w:r w:rsidRPr="00E025C6">
        <w:rPr>
          <w:rFonts w:ascii="Times New Roman" w:hAnsi="Times New Roman" w:cs="Times New Roman"/>
          <w:position w:val="2"/>
        </w:rPr>
        <w:t>kelas</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kontrol = 0,052 dan</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X</w:t>
      </w:r>
      <w:r w:rsidRPr="00E025C6">
        <w:rPr>
          <w:rFonts w:ascii="Times New Roman" w:hAnsi="Times New Roman" w:cs="Times New Roman"/>
        </w:rPr>
        <w:t xml:space="preserve">hitung </w:t>
      </w:r>
      <w:r w:rsidRPr="00E025C6">
        <w:rPr>
          <w:rFonts w:ascii="Times New Roman" w:hAnsi="Times New Roman" w:cs="Times New Roman"/>
          <w:i/>
          <w:position w:val="2"/>
        </w:rPr>
        <w:t xml:space="preserve">posttest </w:t>
      </w:r>
      <w:r w:rsidRPr="00E025C6">
        <w:rPr>
          <w:rFonts w:ascii="Times New Roman" w:hAnsi="Times New Roman" w:cs="Times New Roman"/>
          <w:position w:val="2"/>
        </w:rPr>
        <w:t>kelas kontrol = 0,062</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sedangkan X</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position w:val="2"/>
        </w:rPr>
        <w:t>didapat dari</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dari tabel nilai kritis X uji</w:t>
      </w:r>
      <w:r w:rsidRPr="00E025C6">
        <w:rPr>
          <w:rFonts w:ascii="Times New Roman" w:hAnsi="Times New Roman" w:cs="Times New Roman"/>
          <w:spacing w:val="1"/>
          <w:position w:val="2"/>
        </w:rPr>
        <w:t xml:space="preserve"> </w:t>
      </w:r>
      <w:r w:rsidRPr="00E025C6">
        <w:rPr>
          <w:rFonts w:ascii="Times New Roman" w:hAnsi="Times New Roman" w:cs="Times New Roman"/>
        </w:rPr>
        <w:t>kolmogorov smirnov dengan α = 0,05 dan banyak kelas IV</w:t>
      </w:r>
      <w:r w:rsidRPr="00E025C6">
        <w:rPr>
          <w:rFonts w:ascii="Times New Roman" w:hAnsi="Times New Roman" w:cs="Times New Roman"/>
          <w:spacing w:val="1"/>
        </w:rPr>
        <w:t xml:space="preserve"> </w:t>
      </w:r>
      <w:r w:rsidRPr="00E025C6">
        <w:rPr>
          <w:rFonts w:ascii="Times New Roman" w:hAnsi="Times New Roman" w:cs="Times New Roman"/>
          <w:position w:val="2"/>
        </w:rPr>
        <w:t>dan didapat X</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position w:val="2"/>
        </w:rPr>
        <w:t xml:space="preserve">= 0,327 untuk </w:t>
      </w:r>
      <w:r w:rsidRPr="00E025C6">
        <w:rPr>
          <w:rFonts w:ascii="Times New Roman" w:hAnsi="Times New Roman" w:cs="Times New Roman"/>
          <w:i/>
          <w:position w:val="2"/>
        </w:rPr>
        <w:t xml:space="preserve">pretest </w:t>
      </w:r>
      <w:r w:rsidRPr="00E025C6">
        <w:rPr>
          <w:rFonts w:ascii="Times New Roman" w:hAnsi="Times New Roman" w:cs="Times New Roman"/>
          <w:position w:val="2"/>
        </w:rPr>
        <w:t xml:space="preserve">dan </w:t>
      </w:r>
      <w:r w:rsidRPr="00E025C6">
        <w:rPr>
          <w:rFonts w:ascii="Times New Roman" w:hAnsi="Times New Roman" w:cs="Times New Roman"/>
          <w:i/>
          <w:position w:val="2"/>
        </w:rPr>
        <w:t xml:space="preserve">posttest </w:t>
      </w:r>
      <w:r w:rsidRPr="00E025C6">
        <w:rPr>
          <w:rFonts w:ascii="Times New Roman" w:hAnsi="Times New Roman" w:cs="Times New Roman"/>
          <w:position w:val="2"/>
        </w:rPr>
        <w:t>kelas</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kontrol dan kelas</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eksperimen.</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Karena x</w:t>
      </w:r>
      <w:r w:rsidRPr="00E025C6">
        <w:rPr>
          <w:rFonts w:ascii="Times New Roman" w:hAnsi="Times New Roman" w:cs="Times New Roman"/>
        </w:rPr>
        <w:t>hitung</w:t>
      </w:r>
      <w:r w:rsidRPr="00E025C6">
        <w:rPr>
          <w:rFonts w:ascii="Times New Roman" w:hAnsi="Times New Roman" w:cs="Times New Roman"/>
          <w:position w:val="2"/>
        </w:rPr>
        <w:t>&lt; x</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position w:val="2"/>
        </w:rPr>
        <w:t>maka</w:t>
      </w:r>
      <w:r w:rsidRPr="00E025C6">
        <w:rPr>
          <w:rFonts w:ascii="Times New Roman" w:hAnsi="Times New Roman" w:cs="Times New Roman"/>
          <w:spacing w:val="1"/>
          <w:position w:val="2"/>
        </w:rPr>
        <w:t xml:space="preserve"> </w:t>
      </w:r>
      <w:r w:rsidRPr="00E025C6">
        <w:rPr>
          <w:rFonts w:ascii="Times New Roman" w:hAnsi="Times New Roman" w:cs="Times New Roman"/>
        </w:rPr>
        <w:t>dapat</w:t>
      </w:r>
      <w:r w:rsidRPr="00E025C6">
        <w:rPr>
          <w:rFonts w:ascii="Times New Roman" w:hAnsi="Times New Roman" w:cs="Times New Roman"/>
          <w:spacing w:val="1"/>
        </w:rPr>
        <w:t xml:space="preserve"> </w:t>
      </w:r>
      <w:r w:rsidRPr="00E025C6">
        <w:rPr>
          <w:rFonts w:ascii="Times New Roman" w:hAnsi="Times New Roman" w:cs="Times New Roman"/>
        </w:rPr>
        <w:t>disimpulkan</w:t>
      </w:r>
      <w:r w:rsidRPr="00E025C6">
        <w:rPr>
          <w:rFonts w:ascii="Times New Roman" w:hAnsi="Times New Roman" w:cs="Times New Roman"/>
          <w:spacing w:val="1"/>
        </w:rPr>
        <w:t xml:space="preserve"> </w:t>
      </w:r>
      <w:r w:rsidRPr="00E025C6">
        <w:rPr>
          <w:rFonts w:ascii="Times New Roman" w:hAnsi="Times New Roman" w:cs="Times New Roman"/>
        </w:rPr>
        <w:t>bahwa</w:t>
      </w:r>
      <w:r w:rsidRPr="00E025C6">
        <w:rPr>
          <w:rFonts w:ascii="Times New Roman" w:hAnsi="Times New Roman" w:cs="Times New Roman"/>
          <w:spacing w:val="1"/>
        </w:rPr>
        <w:t xml:space="preserve"> </w:t>
      </w:r>
      <w:r w:rsidRPr="00E025C6">
        <w:rPr>
          <w:rFonts w:ascii="Times New Roman" w:hAnsi="Times New Roman" w:cs="Times New Roman"/>
        </w:rPr>
        <w:t>data</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i/>
        </w:rPr>
        <w:t>posttest</w:t>
      </w:r>
      <w:r w:rsidRPr="00E025C6">
        <w:rPr>
          <w:rFonts w:ascii="Times New Roman" w:hAnsi="Times New Roman" w:cs="Times New Roman"/>
          <w:i/>
          <w:spacing w:val="1"/>
        </w:rPr>
        <w:t xml:space="preserve"> </w:t>
      </w:r>
      <w:r w:rsidRPr="00E025C6">
        <w:rPr>
          <w:rFonts w:ascii="Times New Roman" w:hAnsi="Times New Roman" w:cs="Times New Roman"/>
        </w:rPr>
        <w:t>kelas</w:t>
      </w:r>
      <w:r w:rsidRPr="00E025C6">
        <w:rPr>
          <w:rFonts w:ascii="Times New Roman" w:hAnsi="Times New Roman" w:cs="Times New Roman"/>
          <w:spacing w:val="-47"/>
        </w:rPr>
        <w:t xml:space="preserve"> </w:t>
      </w:r>
      <w:r w:rsidRPr="00E025C6">
        <w:rPr>
          <w:rFonts w:ascii="Times New Roman" w:hAnsi="Times New Roman" w:cs="Times New Roman"/>
        </w:rPr>
        <w:t>kontrol</w:t>
      </w:r>
      <w:r w:rsidRPr="00E025C6">
        <w:rPr>
          <w:rFonts w:ascii="Times New Roman" w:hAnsi="Times New Roman" w:cs="Times New Roman"/>
          <w:spacing w:val="-4"/>
        </w:rPr>
        <w:t xml:space="preserve"> </w:t>
      </w:r>
      <w:r w:rsidRPr="00E025C6">
        <w:rPr>
          <w:rFonts w:ascii="Times New Roman" w:hAnsi="Times New Roman" w:cs="Times New Roman"/>
        </w:rPr>
        <w:t>berdistribusi</w:t>
      </w:r>
      <w:r w:rsidRPr="00E025C6">
        <w:rPr>
          <w:rFonts w:ascii="Times New Roman" w:hAnsi="Times New Roman" w:cs="Times New Roman"/>
          <w:spacing w:val="-1"/>
        </w:rPr>
        <w:t xml:space="preserve"> </w:t>
      </w:r>
      <w:r w:rsidRPr="00E025C6">
        <w:rPr>
          <w:rFonts w:ascii="Times New Roman" w:hAnsi="Times New Roman" w:cs="Times New Roman"/>
        </w:rPr>
        <w:t>normal.</w:t>
      </w: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Setelah</w:t>
      </w:r>
      <w:r w:rsidRPr="00E025C6">
        <w:rPr>
          <w:rFonts w:ascii="Times New Roman" w:hAnsi="Times New Roman" w:cs="Times New Roman"/>
          <w:spacing w:val="1"/>
        </w:rPr>
        <w:t xml:space="preserve"> </w:t>
      </w:r>
      <w:r w:rsidRPr="00E025C6">
        <w:rPr>
          <w:rFonts w:ascii="Times New Roman" w:hAnsi="Times New Roman" w:cs="Times New Roman"/>
        </w:rPr>
        <w:t>diketahui</w:t>
      </w:r>
      <w:r w:rsidRPr="00E025C6">
        <w:rPr>
          <w:rFonts w:ascii="Times New Roman" w:hAnsi="Times New Roman" w:cs="Times New Roman"/>
          <w:spacing w:val="1"/>
        </w:rPr>
        <w:t xml:space="preserve"> </w:t>
      </w:r>
      <w:r w:rsidRPr="00E025C6">
        <w:rPr>
          <w:rFonts w:ascii="Times New Roman" w:hAnsi="Times New Roman" w:cs="Times New Roman"/>
        </w:rPr>
        <w:t>bahwa</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i/>
        </w:rPr>
        <w:t>posttest</w:t>
      </w:r>
      <w:r w:rsidRPr="00E025C6">
        <w:rPr>
          <w:rFonts w:ascii="Times New Roman" w:hAnsi="Times New Roman" w:cs="Times New Roman"/>
          <w:i/>
          <w:spacing w:val="1"/>
        </w:rPr>
        <w:t xml:space="preserve"> </w:t>
      </w:r>
      <w:r w:rsidRPr="00E025C6">
        <w:rPr>
          <w:rFonts w:ascii="Times New Roman" w:hAnsi="Times New Roman" w:cs="Times New Roman"/>
        </w:rPr>
        <w:t>berdistribusi</w:t>
      </w:r>
      <w:r w:rsidRPr="00E025C6">
        <w:rPr>
          <w:rFonts w:ascii="Times New Roman" w:hAnsi="Times New Roman" w:cs="Times New Roman"/>
          <w:spacing w:val="1"/>
        </w:rPr>
        <w:t xml:space="preserve"> </w:t>
      </w:r>
      <w:r w:rsidRPr="00E025C6">
        <w:rPr>
          <w:rFonts w:ascii="Times New Roman" w:hAnsi="Times New Roman" w:cs="Times New Roman"/>
        </w:rPr>
        <w:t>normal,</w:t>
      </w:r>
      <w:r w:rsidRPr="00E025C6">
        <w:rPr>
          <w:rFonts w:ascii="Times New Roman" w:hAnsi="Times New Roman" w:cs="Times New Roman"/>
          <w:spacing w:val="1"/>
        </w:rPr>
        <w:t xml:space="preserve"> </w:t>
      </w:r>
      <w:r w:rsidRPr="00E025C6">
        <w:rPr>
          <w:rFonts w:ascii="Times New Roman" w:hAnsi="Times New Roman" w:cs="Times New Roman"/>
        </w:rPr>
        <w:t>maka</w:t>
      </w:r>
      <w:r w:rsidRPr="00E025C6">
        <w:rPr>
          <w:rFonts w:ascii="Times New Roman" w:hAnsi="Times New Roman" w:cs="Times New Roman"/>
          <w:spacing w:val="1"/>
        </w:rPr>
        <w:t xml:space="preserve"> </w:t>
      </w:r>
      <w:r w:rsidRPr="00E025C6">
        <w:rPr>
          <w:rFonts w:ascii="Times New Roman" w:hAnsi="Times New Roman" w:cs="Times New Roman"/>
        </w:rPr>
        <w:t>selanjutnya</w:t>
      </w:r>
      <w:r w:rsidRPr="00E025C6">
        <w:rPr>
          <w:rFonts w:ascii="Times New Roman" w:hAnsi="Times New Roman" w:cs="Times New Roman"/>
          <w:spacing w:val="1"/>
        </w:rPr>
        <w:t xml:space="preserve"> </w:t>
      </w:r>
      <w:r w:rsidRPr="00E025C6">
        <w:rPr>
          <w:rFonts w:ascii="Times New Roman" w:hAnsi="Times New Roman" w:cs="Times New Roman"/>
        </w:rPr>
        <w:t>adalah</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2"/>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rata-rata signifikan.</w:t>
      </w:r>
      <w:r w:rsidR="0021041B">
        <w:rPr>
          <w:rFonts w:ascii="Times New Roman" w:hAnsi="Times New Roman" w:cs="Times New Roman"/>
        </w:rPr>
        <w:t xml:space="preserve"> </w:t>
      </w:r>
      <w:r w:rsidRPr="00E025C6">
        <w:rPr>
          <w:rFonts w:ascii="Times New Roman" w:hAnsi="Times New Roman" w:cs="Times New Roman"/>
        </w:rPr>
        <w:t>Dalam</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rata-rata</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i/>
        </w:rPr>
        <w:t>posttest</w:t>
      </w:r>
      <w:r w:rsidRPr="00E025C6">
        <w:rPr>
          <w:rFonts w:ascii="Times New Roman" w:hAnsi="Times New Roman" w:cs="Times New Roman"/>
          <w:i/>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signifikan</w:t>
      </w:r>
      <w:r w:rsidRPr="00E025C6">
        <w:rPr>
          <w:rFonts w:ascii="Times New Roman" w:hAnsi="Times New Roman" w:cs="Times New Roman"/>
          <w:spacing w:val="1"/>
        </w:rPr>
        <w:t xml:space="preserve"> </w:t>
      </w:r>
      <w:r w:rsidRPr="00E025C6">
        <w:rPr>
          <w:rFonts w:ascii="Times New Roman" w:hAnsi="Times New Roman" w:cs="Times New Roman"/>
        </w:rPr>
        <w:t>digunakan</w:t>
      </w:r>
      <w:r w:rsidRPr="00E025C6">
        <w:rPr>
          <w:rFonts w:ascii="Times New Roman" w:hAnsi="Times New Roman" w:cs="Times New Roman"/>
          <w:spacing w:val="1"/>
        </w:rPr>
        <w:t xml:space="preserve"> </w:t>
      </w:r>
      <w:r w:rsidRPr="00E025C6">
        <w:rPr>
          <w:rFonts w:ascii="Times New Roman" w:hAnsi="Times New Roman" w:cs="Times New Roman"/>
        </w:rPr>
        <w:t>rumus</w:t>
      </w:r>
      <w:r w:rsidRPr="00E025C6">
        <w:rPr>
          <w:rFonts w:ascii="Times New Roman" w:hAnsi="Times New Roman" w:cs="Times New Roman"/>
          <w:spacing w:val="1"/>
        </w:rPr>
        <w:t xml:space="preserve"> </w:t>
      </w:r>
      <w:r w:rsidRPr="00E025C6">
        <w:rPr>
          <w:rFonts w:ascii="Times New Roman" w:hAnsi="Times New Roman" w:cs="Times New Roman"/>
        </w:rPr>
        <w:t>t-test,</w:t>
      </w:r>
      <w:r w:rsidRPr="00E025C6">
        <w:rPr>
          <w:rFonts w:ascii="Times New Roman" w:hAnsi="Times New Roman" w:cs="Times New Roman"/>
          <w:spacing w:val="1"/>
        </w:rPr>
        <w:t xml:space="preserve"> </w:t>
      </w:r>
      <w:r w:rsidRPr="00E025C6">
        <w:rPr>
          <w:rFonts w:ascii="Times New Roman" w:hAnsi="Times New Roman" w:cs="Times New Roman"/>
        </w:rPr>
        <w:t>t-test</w:t>
      </w:r>
      <w:r w:rsidRPr="00E025C6">
        <w:rPr>
          <w:rFonts w:ascii="Times New Roman" w:hAnsi="Times New Roman" w:cs="Times New Roman"/>
          <w:spacing w:val="1"/>
        </w:rPr>
        <w:t xml:space="preserve"> </w:t>
      </w:r>
      <w:r w:rsidRPr="00E025C6">
        <w:rPr>
          <w:rFonts w:ascii="Times New Roman" w:hAnsi="Times New Roman" w:cs="Times New Roman"/>
        </w:rPr>
        <w:t>digunakan</w:t>
      </w:r>
      <w:r w:rsidRPr="00E025C6">
        <w:rPr>
          <w:rFonts w:ascii="Times New Roman" w:hAnsi="Times New Roman" w:cs="Times New Roman"/>
          <w:spacing w:val="1"/>
        </w:rPr>
        <w:t xml:space="preserve"> </w:t>
      </w:r>
      <w:r w:rsidRPr="00E025C6">
        <w:rPr>
          <w:rFonts w:ascii="Times New Roman" w:hAnsi="Times New Roman" w:cs="Times New Roman"/>
        </w:rPr>
        <w:t>untuk</w:t>
      </w:r>
      <w:r w:rsidRPr="00E025C6">
        <w:rPr>
          <w:rFonts w:ascii="Times New Roman" w:hAnsi="Times New Roman" w:cs="Times New Roman"/>
          <w:spacing w:val="1"/>
        </w:rPr>
        <w:t xml:space="preserve"> </w:t>
      </w:r>
      <w:r w:rsidRPr="00E025C6">
        <w:rPr>
          <w:rFonts w:ascii="Times New Roman" w:hAnsi="Times New Roman" w:cs="Times New Roman"/>
        </w:rPr>
        <w:t>menguji</w:t>
      </w:r>
      <w:r w:rsidRPr="00E025C6">
        <w:rPr>
          <w:rFonts w:ascii="Times New Roman" w:hAnsi="Times New Roman" w:cs="Times New Roman"/>
          <w:spacing w:val="1"/>
        </w:rPr>
        <w:t xml:space="preserve"> </w:t>
      </w:r>
      <w:r w:rsidRPr="00E025C6">
        <w:rPr>
          <w:rFonts w:ascii="Times New Roman" w:hAnsi="Times New Roman" w:cs="Times New Roman"/>
        </w:rPr>
        <w:t>perbedaan</w:t>
      </w:r>
      <w:r w:rsidRPr="00E025C6">
        <w:rPr>
          <w:rFonts w:ascii="Times New Roman" w:hAnsi="Times New Roman" w:cs="Times New Roman"/>
          <w:spacing w:val="-10"/>
        </w:rPr>
        <w:t xml:space="preserve"> </w:t>
      </w:r>
      <w:r w:rsidRPr="00E025C6">
        <w:rPr>
          <w:rFonts w:ascii="Times New Roman" w:hAnsi="Times New Roman" w:cs="Times New Roman"/>
        </w:rPr>
        <w:t>rata-rata</w:t>
      </w:r>
      <w:r w:rsidRPr="00E025C6">
        <w:rPr>
          <w:rFonts w:ascii="Times New Roman" w:hAnsi="Times New Roman" w:cs="Times New Roman"/>
          <w:spacing w:val="-10"/>
        </w:rPr>
        <w:t xml:space="preserve"> </w:t>
      </w:r>
      <w:r w:rsidRPr="00E025C6">
        <w:rPr>
          <w:rFonts w:ascii="Times New Roman" w:hAnsi="Times New Roman" w:cs="Times New Roman"/>
        </w:rPr>
        <w:t>sebelum</w:t>
      </w:r>
      <w:r w:rsidRPr="00E025C6">
        <w:rPr>
          <w:rFonts w:ascii="Times New Roman" w:hAnsi="Times New Roman" w:cs="Times New Roman"/>
          <w:spacing w:val="-11"/>
        </w:rPr>
        <w:t xml:space="preserve"> </w:t>
      </w:r>
      <w:r w:rsidRPr="00E025C6">
        <w:rPr>
          <w:rFonts w:ascii="Times New Roman" w:hAnsi="Times New Roman" w:cs="Times New Roman"/>
        </w:rPr>
        <w:t>dan</w:t>
      </w:r>
      <w:r w:rsidRPr="00E025C6">
        <w:rPr>
          <w:rFonts w:ascii="Times New Roman" w:hAnsi="Times New Roman" w:cs="Times New Roman"/>
          <w:spacing w:val="-9"/>
        </w:rPr>
        <w:t xml:space="preserve"> </w:t>
      </w:r>
      <w:r w:rsidRPr="00E025C6">
        <w:rPr>
          <w:rFonts w:ascii="Times New Roman" w:hAnsi="Times New Roman" w:cs="Times New Roman"/>
        </w:rPr>
        <w:t>sesudah</w:t>
      </w:r>
      <w:r w:rsidRPr="00E025C6">
        <w:rPr>
          <w:rFonts w:ascii="Times New Roman" w:hAnsi="Times New Roman" w:cs="Times New Roman"/>
          <w:spacing w:val="-11"/>
        </w:rPr>
        <w:t xml:space="preserve"> </w:t>
      </w:r>
      <w:r w:rsidRPr="00E025C6">
        <w:rPr>
          <w:rFonts w:ascii="Times New Roman" w:hAnsi="Times New Roman" w:cs="Times New Roman"/>
        </w:rPr>
        <w:t>pembelajaran</w:t>
      </w:r>
      <w:r w:rsidRPr="00E025C6">
        <w:rPr>
          <w:rFonts w:ascii="Times New Roman" w:hAnsi="Times New Roman" w:cs="Times New Roman"/>
          <w:spacing w:val="-7"/>
        </w:rPr>
        <w:t xml:space="preserve"> </w:t>
      </w:r>
      <w:r w:rsidRPr="00E025C6">
        <w:rPr>
          <w:rFonts w:ascii="Times New Roman" w:hAnsi="Times New Roman" w:cs="Times New Roman"/>
        </w:rPr>
        <w:t>tanpa</w:t>
      </w:r>
      <w:r w:rsidRPr="00E025C6">
        <w:rPr>
          <w:rFonts w:ascii="Times New Roman" w:hAnsi="Times New Roman" w:cs="Times New Roman"/>
          <w:spacing w:val="-47"/>
        </w:rPr>
        <w:t xml:space="preserve"> </w:t>
      </w:r>
      <w:r w:rsidRPr="00E025C6">
        <w:rPr>
          <w:rFonts w:ascii="Times New Roman" w:hAnsi="Times New Roman" w:cs="Times New Roman"/>
        </w:rPr>
        <w:t>menggunakan metode</w:t>
      </w:r>
      <w:r w:rsidRPr="00E025C6">
        <w:rPr>
          <w:rFonts w:ascii="Times New Roman" w:hAnsi="Times New Roman" w:cs="Times New Roman"/>
          <w:spacing w:val="-2"/>
        </w:rPr>
        <w:t xml:space="preserve"> </w:t>
      </w:r>
      <w:r w:rsidRPr="00E025C6">
        <w:rPr>
          <w:rFonts w:ascii="Times New Roman" w:hAnsi="Times New Roman" w:cs="Times New Roman"/>
        </w:rPr>
        <w:t>mendongeng</w:t>
      </w:r>
      <w:r w:rsidRPr="00E025C6">
        <w:rPr>
          <w:rFonts w:ascii="Times New Roman" w:hAnsi="Times New Roman" w:cs="Times New Roman"/>
          <w:spacing w:val="2"/>
        </w:rPr>
        <w:t xml:space="preserve"> </w:t>
      </w:r>
      <w:r w:rsidRPr="00E025C6">
        <w:rPr>
          <w:rFonts w:ascii="Times New Roman" w:hAnsi="Times New Roman" w:cs="Times New Roman"/>
          <w:i/>
        </w:rPr>
        <w:t>(story telling)</w:t>
      </w:r>
      <w:r w:rsidRPr="00E025C6">
        <w:rPr>
          <w:rFonts w:ascii="Times New Roman" w:hAnsi="Times New Roman" w:cs="Times New Roman"/>
        </w:rPr>
        <w:t>.</w:t>
      </w:r>
    </w:p>
    <w:p w:rsidR="00E025C6" w:rsidRPr="00E025C6"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Karena</w:t>
      </w:r>
      <w:r w:rsidRPr="00E025C6">
        <w:rPr>
          <w:rFonts w:ascii="Times New Roman" w:hAnsi="Times New Roman" w:cs="Times New Roman"/>
          <w:spacing w:val="1"/>
        </w:rPr>
        <w:t xml:space="preserve"> </w:t>
      </w:r>
      <w:r w:rsidRPr="00E025C6">
        <w:rPr>
          <w:rFonts w:ascii="Times New Roman" w:hAnsi="Times New Roman" w:cs="Times New Roman"/>
        </w:rPr>
        <w:t>kedua</w:t>
      </w:r>
      <w:r w:rsidRPr="00E025C6">
        <w:rPr>
          <w:rFonts w:ascii="Times New Roman" w:hAnsi="Times New Roman" w:cs="Times New Roman"/>
          <w:spacing w:val="1"/>
        </w:rPr>
        <w:t xml:space="preserve"> </w:t>
      </w:r>
      <w:r w:rsidRPr="00E025C6">
        <w:rPr>
          <w:rFonts w:ascii="Times New Roman" w:hAnsi="Times New Roman" w:cs="Times New Roman"/>
        </w:rPr>
        <w:t>sampel</w:t>
      </w:r>
      <w:r w:rsidRPr="00E025C6">
        <w:rPr>
          <w:rFonts w:ascii="Times New Roman" w:hAnsi="Times New Roman" w:cs="Times New Roman"/>
          <w:spacing w:val="1"/>
        </w:rPr>
        <w:t xml:space="preserve"> </w:t>
      </w:r>
      <w:r w:rsidRPr="00E025C6">
        <w:rPr>
          <w:rFonts w:ascii="Times New Roman" w:hAnsi="Times New Roman" w:cs="Times New Roman"/>
        </w:rPr>
        <w:t>saling</w:t>
      </w:r>
      <w:r w:rsidRPr="00E025C6">
        <w:rPr>
          <w:rFonts w:ascii="Times New Roman" w:hAnsi="Times New Roman" w:cs="Times New Roman"/>
          <w:spacing w:val="1"/>
        </w:rPr>
        <w:t xml:space="preserve"> </w:t>
      </w:r>
      <w:r w:rsidRPr="00E025C6">
        <w:rPr>
          <w:rFonts w:ascii="Times New Roman" w:hAnsi="Times New Roman" w:cs="Times New Roman"/>
        </w:rPr>
        <w:t>berhubungan,</w:t>
      </w:r>
      <w:r w:rsidRPr="00E025C6">
        <w:rPr>
          <w:rFonts w:ascii="Times New Roman" w:hAnsi="Times New Roman" w:cs="Times New Roman"/>
          <w:spacing w:val="1"/>
        </w:rPr>
        <w:t xml:space="preserve"> </w:t>
      </w:r>
      <w:r w:rsidRPr="00E025C6">
        <w:rPr>
          <w:rFonts w:ascii="Times New Roman" w:hAnsi="Times New Roman" w:cs="Times New Roman"/>
        </w:rPr>
        <w:t>yaitu</w:t>
      </w:r>
      <w:r w:rsidRPr="00E025C6">
        <w:rPr>
          <w:rFonts w:ascii="Times New Roman" w:hAnsi="Times New Roman" w:cs="Times New Roman"/>
          <w:spacing w:val="1"/>
        </w:rPr>
        <w:t xml:space="preserve"> </w:t>
      </w:r>
      <w:r w:rsidRPr="00E025C6">
        <w:rPr>
          <w:rFonts w:ascii="Times New Roman" w:hAnsi="Times New Roman" w:cs="Times New Roman"/>
        </w:rPr>
        <w:t>membandingkan</w:t>
      </w:r>
      <w:r w:rsidRPr="00E025C6">
        <w:rPr>
          <w:rFonts w:ascii="Times New Roman" w:hAnsi="Times New Roman" w:cs="Times New Roman"/>
          <w:spacing w:val="-6"/>
        </w:rPr>
        <w:t xml:space="preserve"> </w:t>
      </w:r>
      <w:r w:rsidRPr="00E025C6">
        <w:rPr>
          <w:rFonts w:ascii="Times New Roman" w:hAnsi="Times New Roman" w:cs="Times New Roman"/>
        </w:rPr>
        <w:t>sebelum</w:t>
      </w:r>
      <w:r w:rsidRPr="00E025C6">
        <w:rPr>
          <w:rFonts w:ascii="Times New Roman" w:hAnsi="Times New Roman" w:cs="Times New Roman"/>
          <w:spacing w:val="-8"/>
        </w:rPr>
        <w:t xml:space="preserve"> </w:t>
      </w:r>
      <w:r w:rsidRPr="00E025C6">
        <w:rPr>
          <w:rFonts w:ascii="Times New Roman" w:hAnsi="Times New Roman" w:cs="Times New Roman"/>
        </w:rPr>
        <w:t>treatment</w:t>
      </w:r>
      <w:r w:rsidRPr="00E025C6">
        <w:rPr>
          <w:rFonts w:ascii="Times New Roman" w:hAnsi="Times New Roman" w:cs="Times New Roman"/>
          <w:spacing w:val="-6"/>
        </w:rPr>
        <w:t xml:space="preserve"> </w:t>
      </w:r>
      <w:r w:rsidRPr="00E025C6">
        <w:rPr>
          <w:rFonts w:ascii="Times New Roman" w:hAnsi="Times New Roman" w:cs="Times New Roman"/>
        </w:rPr>
        <w:t>atau</w:t>
      </w:r>
      <w:r w:rsidRPr="00E025C6">
        <w:rPr>
          <w:rFonts w:ascii="Times New Roman" w:hAnsi="Times New Roman" w:cs="Times New Roman"/>
          <w:spacing w:val="-8"/>
        </w:rPr>
        <w:t xml:space="preserve"> </w:t>
      </w:r>
      <w:r w:rsidRPr="00E025C6">
        <w:rPr>
          <w:rFonts w:ascii="Times New Roman" w:hAnsi="Times New Roman" w:cs="Times New Roman"/>
        </w:rPr>
        <w:t>perlakuan,</w:t>
      </w:r>
      <w:r w:rsidRPr="00E025C6">
        <w:rPr>
          <w:rFonts w:ascii="Times New Roman" w:hAnsi="Times New Roman" w:cs="Times New Roman"/>
          <w:spacing w:val="-9"/>
        </w:rPr>
        <w:t xml:space="preserve"> </w:t>
      </w:r>
      <w:r w:rsidRPr="00E025C6">
        <w:rPr>
          <w:rFonts w:ascii="Times New Roman" w:hAnsi="Times New Roman" w:cs="Times New Roman"/>
        </w:rPr>
        <w:t>maka</w:t>
      </w:r>
      <w:r w:rsidRPr="00E025C6">
        <w:rPr>
          <w:rFonts w:ascii="Times New Roman" w:hAnsi="Times New Roman" w:cs="Times New Roman"/>
          <w:spacing w:val="-8"/>
        </w:rPr>
        <w:t xml:space="preserve"> </w:t>
      </w:r>
      <w:r w:rsidRPr="00E025C6">
        <w:rPr>
          <w:rFonts w:ascii="Times New Roman" w:hAnsi="Times New Roman" w:cs="Times New Roman"/>
        </w:rPr>
        <w:t>uji</w:t>
      </w:r>
      <w:r w:rsidRPr="00E025C6">
        <w:rPr>
          <w:rFonts w:ascii="Times New Roman" w:hAnsi="Times New Roman" w:cs="Times New Roman"/>
          <w:spacing w:val="-48"/>
        </w:rPr>
        <w:t xml:space="preserve"> </w:t>
      </w:r>
      <w:r w:rsidRPr="00E025C6">
        <w:rPr>
          <w:rFonts w:ascii="Times New Roman" w:hAnsi="Times New Roman" w:cs="Times New Roman"/>
        </w:rPr>
        <w:t>t</w:t>
      </w:r>
      <w:r w:rsidRPr="00E025C6">
        <w:rPr>
          <w:rFonts w:ascii="Times New Roman" w:hAnsi="Times New Roman" w:cs="Times New Roman"/>
          <w:spacing w:val="-2"/>
        </w:rPr>
        <w:t xml:space="preserve">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rPr>
        <w:t>digunakan</w:t>
      </w:r>
      <w:r w:rsidRPr="00E025C6">
        <w:rPr>
          <w:rFonts w:ascii="Times New Roman" w:hAnsi="Times New Roman" w:cs="Times New Roman"/>
          <w:spacing w:val="1"/>
        </w:rPr>
        <w:t xml:space="preserve"> </w:t>
      </w:r>
      <w:r w:rsidRPr="00E025C6">
        <w:rPr>
          <w:rFonts w:ascii="Times New Roman" w:hAnsi="Times New Roman" w:cs="Times New Roman"/>
        </w:rPr>
        <w:t>adalah</w:t>
      </w:r>
      <w:r w:rsidRPr="00E025C6">
        <w:rPr>
          <w:rFonts w:ascii="Times New Roman" w:hAnsi="Times New Roman" w:cs="Times New Roman"/>
          <w:spacing w:val="1"/>
        </w:rPr>
        <w:t xml:space="preserve"> </w:t>
      </w:r>
      <w:r w:rsidRPr="00E025C6">
        <w:rPr>
          <w:rFonts w:ascii="Times New Roman" w:hAnsi="Times New Roman" w:cs="Times New Roman"/>
        </w:rPr>
        <w:t>sebagai berikut</w:t>
      </w:r>
      <w:r w:rsidRPr="00E025C6">
        <w:rPr>
          <w:rFonts w:ascii="Times New Roman" w:hAnsi="Times New Roman" w:cs="Times New Roman"/>
          <w:spacing w:val="-2"/>
        </w:rPr>
        <w:t xml:space="preserve"> </w:t>
      </w:r>
      <w:r w:rsidRPr="00E025C6">
        <w:rPr>
          <w:rFonts w:ascii="Times New Roman" w:hAnsi="Times New Roman" w:cs="Times New Roman"/>
        </w:rPr>
        <w:t>:</w:t>
      </w:r>
    </w:p>
    <w:p w:rsidR="00E025C6" w:rsidRPr="00E025C6" w:rsidRDefault="00E025C6" w:rsidP="00E025C6">
      <w:pPr>
        <w:spacing w:before="4" w:line="146" w:lineRule="auto"/>
        <w:ind w:left="2000"/>
        <w:rPr>
          <w:rFonts w:ascii="Times New Roman" w:eastAsia="Cambria Math" w:hAnsi="Times New Roman" w:cs="Times New Roman"/>
        </w:rPr>
      </w:pPr>
      <w:r w:rsidRPr="00E025C6">
        <w:rPr>
          <w:rFonts w:ascii="Times New Roman" w:hAnsi="Times New Roman" w:cs="Times New Roman"/>
          <w:w w:val="105"/>
          <w:position w:val="-11"/>
        </w:rPr>
        <w:t>t</w:t>
      </w:r>
      <w:r w:rsidRPr="00E025C6">
        <w:rPr>
          <w:rFonts w:ascii="Times New Roman" w:hAnsi="Times New Roman" w:cs="Times New Roman"/>
          <w:spacing w:val="-13"/>
          <w:w w:val="105"/>
          <w:position w:val="-11"/>
        </w:rPr>
        <w:t xml:space="preserve"> </w:t>
      </w:r>
      <w:r w:rsidRPr="00E025C6">
        <w:rPr>
          <w:rFonts w:ascii="Times New Roman" w:hAnsi="Times New Roman" w:cs="Times New Roman"/>
          <w:w w:val="105"/>
          <w:position w:val="-11"/>
        </w:rPr>
        <w:t>=</w:t>
      </w:r>
      <w:r w:rsidRPr="00E025C6">
        <w:rPr>
          <w:rFonts w:ascii="Times New Roman" w:hAnsi="Times New Roman" w:cs="Times New Roman"/>
          <w:w w:val="105"/>
          <w:u w:val="single"/>
        </w:rPr>
        <w:t xml:space="preserve">   </w:t>
      </w:r>
      <w:r w:rsidRPr="00E025C6">
        <w:rPr>
          <w:rFonts w:ascii="Times New Roman" w:hAnsi="Times New Roman" w:cs="Times New Roman"/>
          <w:spacing w:val="4"/>
          <w:w w:val="105"/>
          <w:u w:val="single"/>
        </w:rPr>
        <w:t xml:space="preserve"> </w:t>
      </w:r>
      <w:r w:rsidRPr="00E025C6">
        <w:rPr>
          <w:rFonts w:ascii="Cambria Math" w:eastAsia="Cambria Math" w:hAnsi="Cambria Math" w:cs="Cambria Math"/>
          <w:w w:val="105"/>
          <w:u w:val="single"/>
        </w:rPr>
        <w:t>𝑀</w:t>
      </w:r>
      <w:r w:rsidRPr="00E025C6">
        <w:rPr>
          <w:rFonts w:ascii="Cambria Math" w:eastAsia="Cambria Math" w:hAnsi="Cambria Math" w:cs="Cambria Math"/>
          <w:w w:val="105"/>
          <w:position w:val="-2"/>
          <w:u w:val="single"/>
        </w:rPr>
        <w:t>𝑑</w:t>
      </w:r>
      <w:r w:rsidRPr="00E025C6">
        <w:rPr>
          <w:rFonts w:ascii="Times New Roman" w:eastAsia="Cambria Math" w:hAnsi="Times New Roman" w:cs="Times New Roman"/>
          <w:spacing w:val="11"/>
          <w:position w:val="-2"/>
          <w:u w:val="single"/>
        </w:rPr>
        <w:t xml:space="preserve"> </w:t>
      </w:r>
    </w:p>
    <w:p w:rsidR="00E025C6" w:rsidRPr="00E025C6" w:rsidRDefault="00E025C6" w:rsidP="00E025C6">
      <w:pPr>
        <w:pStyle w:val="BodyText"/>
        <w:spacing w:line="20" w:lineRule="exact"/>
        <w:ind w:left="2374"/>
        <w:rPr>
          <w:rFonts w:ascii="Times New Roman" w:hAnsi="Times New Roman" w:cs="Times New Roman"/>
        </w:rPr>
      </w:pPr>
      <w:r w:rsidRPr="00E025C6">
        <w:rPr>
          <w:rFonts w:ascii="Times New Roman" w:hAnsi="Times New Roman" w:cs="Times New Roman"/>
          <w:noProof/>
          <w:lang w:val="en-US"/>
        </w:rPr>
        <mc:AlternateContent>
          <mc:Choice Requires="wpg">
            <w:drawing>
              <wp:inline distT="0" distB="0" distL="0" distR="0" wp14:anchorId="2CB5E90B" wp14:editId="59BA10AE">
                <wp:extent cx="273050" cy="6350"/>
                <wp:effectExtent l="2540" t="0" r="635" b="7620"/>
                <wp:docPr id="107" name="Group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050" cy="6350"/>
                          <a:chOff x="0" y="0"/>
                          <a:chExt cx="430" cy="10"/>
                        </a:xfrm>
                      </wpg:grpSpPr>
                      <wps:wsp>
                        <wps:cNvPr id="108" name="Rectangle 54"/>
                        <wps:cNvSpPr>
                          <a:spLocks noChangeArrowheads="1"/>
                        </wps:cNvSpPr>
                        <wps:spPr bwMode="auto">
                          <a:xfrm>
                            <a:off x="0" y="0"/>
                            <a:ext cx="43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6F90ACB" id="Group 107" o:spid="_x0000_s1026" style="width:21.5pt;height:.5pt;mso-position-horizontal-relative:char;mso-position-vertical-relative:line" coordsize="43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">
                <v:rect id="Rectangle 54" o:spid="_x0000_s1027" style="position:absolute;width:43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" fillcolor="black" stroked="f"/>
                <w10:anchorlock/>
              </v:group>
            </w:pict>
          </mc:Fallback>
        </mc:AlternateContent>
      </w:r>
    </w:p>
    <w:p w:rsidR="00E025C6" w:rsidRPr="00E025C6" w:rsidRDefault="00E025C6" w:rsidP="00E025C6">
      <w:pPr>
        <w:spacing w:before="5" w:line="147" w:lineRule="exact"/>
        <w:ind w:left="191" w:right="2618"/>
        <w:jc w:val="center"/>
        <w:rPr>
          <w:rFonts w:ascii="Times New Roman" w:eastAsia="Cambria Math" w:hAnsi="Times New Roman" w:cs="Times New Roman"/>
        </w:rPr>
      </w:pPr>
      <w:r w:rsidRPr="00E025C6">
        <w:rPr>
          <w:rFonts w:ascii="Times New Roman" w:eastAsia="Cambria Math" w:hAnsi="Times New Roman" w:cs="Times New Roman"/>
          <w:w w:val="110"/>
        </w:rPr>
        <w:t>∑</w:t>
      </w:r>
      <w:r w:rsidRPr="00E025C6">
        <w:rPr>
          <w:rFonts w:ascii="Cambria Math" w:eastAsia="Cambria Math" w:hAnsi="Cambria Math" w:cs="Cambria Math"/>
          <w:w w:val="110"/>
        </w:rPr>
        <w:t>𝑥</w:t>
      </w:r>
      <w:r w:rsidRPr="00E025C6">
        <w:rPr>
          <w:rFonts w:ascii="Times New Roman" w:eastAsia="Cambria Math" w:hAnsi="Times New Roman" w:cs="Times New Roman"/>
          <w:w w:val="110"/>
          <w:position w:val="5"/>
        </w:rPr>
        <w:t>2</w:t>
      </w:r>
    </w:p>
    <w:p w:rsidR="00E025C6" w:rsidRPr="00E025C6" w:rsidRDefault="00E025C6" w:rsidP="00E025C6">
      <w:pPr>
        <w:tabs>
          <w:tab w:val="left" w:pos="359"/>
        </w:tabs>
        <w:spacing w:before="5" w:line="124" w:lineRule="auto"/>
        <w:ind w:right="2520"/>
        <w:jc w:val="center"/>
        <w:rPr>
          <w:rFonts w:ascii="Times New Roman" w:eastAsia="Cambria Math" w:hAnsi="Times New Roman" w:cs="Times New Roman"/>
        </w:rPr>
      </w:pPr>
      <w:r w:rsidRPr="00E025C6">
        <w:rPr>
          <w:rFonts w:ascii="Times New Roman" w:eastAsia="Cambria Math" w:hAnsi="Times New Roman" w:cs="Times New Roman"/>
          <w:w w:val="115"/>
          <w:position w:val="-2"/>
        </w:rPr>
        <w:t>√</w:t>
      </w:r>
      <w:r w:rsidRPr="00E025C6">
        <w:rPr>
          <w:rFonts w:ascii="Times New Roman" w:hAnsi="Times New Roman" w:cs="Times New Roman"/>
          <w:w w:val="115"/>
          <w:u w:val="single"/>
        </w:rPr>
        <w:tab/>
      </w:r>
      <w:r w:rsidRPr="00E025C6">
        <w:rPr>
          <w:rFonts w:ascii="Cambria Math" w:eastAsia="Cambria Math" w:hAnsi="Cambria Math" w:cs="Cambria Math"/>
          <w:w w:val="115"/>
          <w:u w:val="single"/>
        </w:rPr>
        <w:t>𝑑</w:t>
      </w:r>
      <w:r w:rsidRPr="00E025C6">
        <w:rPr>
          <w:rFonts w:ascii="Times New Roman" w:eastAsia="Cambria Math" w:hAnsi="Times New Roman" w:cs="Times New Roman"/>
          <w:spacing w:val="-13"/>
          <w:u w:val="single"/>
        </w:rPr>
        <w:t xml:space="preserve"> </w:t>
      </w:r>
    </w:p>
    <w:p w:rsidR="00E025C6" w:rsidRPr="00E025C6" w:rsidRDefault="00E025C6" w:rsidP="00E025C6">
      <w:pPr>
        <w:spacing w:line="124" w:lineRule="exact"/>
        <w:ind w:left="2374"/>
        <w:rPr>
          <w:rFonts w:ascii="Times New Roman" w:eastAsia="Cambria Math" w:hAnsi="Times New Roman" w:cs="Times New Roman"/>
        </w:rPr>
      </w:pPr>
      <w:r w:rsidRPr="00E025C6">
        <w:rPr>
          <w:rFonts w:ascii="Cambria Math" w:eastAsia="Cambria Math" w:hAnsi="Cambria Math" w:cs="Cambria Math"/>
          <w:w w:val="110"/>
        </w:rPr>
        <w:t>𝑛</w:t>
      </w:r>
      <w:r w:rsidRPr="00E025C6">
        <w:rPr>
          <w:rFonts w:ascii="Times New Roman" w:eastAsia="Cambria Math" w:hAnsi="Times New Roman" w:cs="Times New Roman"/>
          <w:w w:val="110"/>
          <w:position w:val="1"/>
        </w:rPr>
        <w:t>(</w:t>
      </w:r>
      <w:r w:rsidRPr="00E025C6">
        <w:rPr>
          <w:rFonts w:ascii="Cambria Math" w:eastAsia="Cambria Math" w:hAnsi="Cambria Math" w:cs="Cambria Math"/>
          <w:w w:val="110"/>
        </w:rPr>
        <w:t>𝑛</w:t>
      </w:r>
      <w:r w:rsidRPr="00E025C6">
        <w:rPr>
          <w:rFonts w:ascii="Times New Roman" w:eastAsia="Cambria Math" w:hAnsi="Times New Roman" w:cs="Times New Roman"/>
          <w:w w:val="110"/>
        </w:rPr>
        <w:t>−1</w:t>
      </w:r>
      <w:r w:rsidRPr="00E025C6">
        <w:rPr>
          <w:rFonts w:ascii="Times New Roman" w:eastAsia="Cambria Math" w:hAnsi="Times New Roman" w:cs="Times New Roman"/>
          <w:w w:val="110"/>
          <w:position w:val="1"/>
        </w:rPr>
        <w:t>)</w:t>
      </w:r>
    </w:p>
    <w:p w:rsidR="00E025C6" w:rsidRPr="00E025C6" w:rsidRDefault="00E025C6" w:rsidP="0021041B">
      <w:pPr>
        <w:pStyle w:val="BodyText"/>
        <w:spacing w:after="0"/>
        <w:ind w:left="2000"/>
        <w:rPr>
          <w:rFonts w:ascii="Times New Roman" w:hAnsi="Times New Roman" w:cs="Times New Roman"/>
        </w:rPr>
      </w:pPr>
      <w:r w:rsidRPr="00E025C6">
        <w:rPr>
          <w:rFonts w:ascii="Times New Roman" w:hAnsi="Times New Roman" w:cs="Times New Roman"/>
        </w:rPr>
        <w:lastRenderedPageBreak/>
        <w:t>Keterangan :</w:t>
      </w:r>
    </w:p>
    <w:p w:rsidR="00E025C6" w:rsidRPr="00E025C6" w:rsidRDefault="00E025C6" w:rsidP="0021041B">
      <w:pPr>
        <w:pStyle w:val="BodyText"/>
        <w:spacing w:after="0"/>
        <w:ind w:left="2540" w:right="1336" w:hanging="449"/>
        <w:rPr>
          <w:rFonts w:ascii="Times New Roman" w:hAnsi="Times New Roman" w:cs="Times New Roman"/>
        </w:rPr>
      </w:pPr>
      <w:r w:rsidRPr="00E025C6">
        <w:rPr>
          <w:rFonts w:ascii="Cambria Math" w:eastAsia="Cambria Math" w:hAnsi="Cambria Math" w:cs="Cambria Math"/>
        </w:rPr>
        <w:t>𝑑</w:t>
      </w:r>
      <w:r w:rsidRPr="00E025C6">
        <w:rPr>
          <w:rFonts w:ascii="Times New Roman" w:eastAsia="Cambria Math" w:hAnsi="Times New Roman" w:cs="Times New Roman"/>
          <w:spacing w:val="1"/>
        </w:rPr>
        <w:t xml:space="preserve"> </w:t>
      </w:r>
      <w:r w:rsidRPr="00E025C6">
        <w:rPr>
          <w:rFonts w:ascii="Times New Roman" w:eastAsia="Cambria Math" w:hAnsi="Times New Roman" w:cs="Times New Roman"/>
          <w:vertAlign w:val="subscript"/>
        </w:rPr>
        <w:t>1</w:t>
      </w:r>
      <w:r w:rsidRPr="00E025C6">
        <w:rPr>
          <w:rFonts w:ascii="Times New Roman" w:hAnsi="Times New Roman" w:cs="Times New Roman"/>
        </w:rPr>
        <w:t>= selisih</w:t>
      </w:r>
      <w:r w:rsidRPr="00E025C6">
        <w:rPr>
          <w:rFonts w:ascii="Times New Roman" w:hAnsi="Times New Roman" w:cs="Times New Roman"/>
          <w:spacing w:val="2"/>
        </w:rPr>
        <w:t xml:space="preserve"> </w:t>
      </w:r>
      <w:r w:rsidRPr="00E025C6">
        <w:rPr>
          <w:rFonts w:ascii="Times New Roman" w:hAnsi="Times New Roman" w:cs="Times New Roman"/>
        </w:rPr>
        <w:t>skor sesudah</w:t>
      </w:r>
      <w:r w:rsidRPr="00E025C6">
        <w:rPr>
          <w:rFonts w:ascii="Times New Roman" w:hAnsi="Times New Roman" w:cs="Times New Roman"/>
          <w:spacing w:val="2"/>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skor</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dari tiap</w:t>
      </w:r>
      <w:r w:rsidRPr="00E025C6">
        <w:rPr>
          <w:rFonts w:ascii="Times New Roman" w:hAnsi="Times New Roman" w:cs="Times New Roman"/>
          <w:spacing w:val="-47"/>
        </w:rPr>
        <w:t xml:space="preserve"> </w:t>
      </w:r>
      <w:r w:rsidRPr="00E025C6">
        <w:rPr>
          <w:rFonts w:ascii="Times New Roman" w:hAnsi="Times New Roman" w:cs="Times New Roman"/>
        </w:rPr>
        <w:t>subjek (i)</w:t>
      </w:r>
    </w:p>
    <w:p w:rsidR="00E025C6" w:rsidRPr="00E025C6" w:rsidRDefault="00E025C6" w:rsidP="0021041B">
      <w:pPr>
        <w:pStyle w:val="BodyText"/>
        <w:spacing w:after="0" w:line="260" w:lineRule="exact"/>
        <w:ind w:left="2053"/>
        <w:rPr>
          <w:rFonts w:ascii="Times New Roman" w:hAnsi="Times New Roman" w:cs="Times New Roman"/>
        </w:rPr>
      </w:pPr>
      <w:r w:rsidRPr="00E025C6">
        <w:rPr>
          <w:rFonts w:ascii="Cambria Math" w:eastAsia="Cambria Math" w:hAnsi="Cambria Math" w:cs="Cambria Math"/>
        </w:rPr>
        <w:t>𝑀</w:t>
      </w:r>
      <w:r w:rsidRPr="00E025C6">
        <w:rPr>
          <w:rFonts w:ascii="Cambria Math" w:eastAsia="Cambria Math" w:hAnsi="Cambria Math" w:cs="Cambria Math"/>
          <w:position w:val="-3"/>
        </w:rPr>
        <w:t>𝑑</w:t>
      </w:r>
      <w:r w:rsidRPr="00E025C6">
        <w:rPr>
          <w:rFonts w:ascii="Times New Roman" w:hAnsi="Times New Roman" w:cs="Times New Roman"/>
        </w:rPr>
        <w:t>= Rerata</w:t>
      </w:r>
      <w:r w:rsidRPr="00E025C6">
        <w:rPr>
          <w:rFonts w:ascii="Times New Roman" w:hAnsi="Times New Roman" w:cs="Times New Roman"/>
          <w:spacing w:val="1"/>
        </w:rPr>
        <w:t xml:space="preserve"> </w:t>
      </w:r>
      <w:r w:rsidRPr="00E025C6">
        <w:rPr>
          <w:rFonts w:ascii="Times New Roman" w:hAnsi="Times New Roman" w:cs="Times New Roman"/>
        </w:rPr>
        <w:t>dari gain</w:t>
      </w:r>
      <w:r w:rsidRPr="00E025C6">
        <w:rPr>
          <w:rFonts w:ascii="Times New Roman" w:hAnsi="Times New Roman" w:cs="Times New Roman"/>
          <w:spacing w:val="2"/>
        </w:rPr>
        <w:t xml:space="preserve"> </w:t>
      </w:r>
      <w:r w:rsidRPr="00E025C6">
        <w:rPr>
          <w:rFonts w:ascii="Times New Roman" w:hAnsi="Times New Roman" w:cs="Times New Roman"/>
        </w:rPr>
        <w:t>(d)</w:t>
      </w:r>
    </w:p>
    <w:p w:rsidR="00E025C6" w:rsidRDefault="00E025C6" w:rsidP="0021041B">
      <w:pPr>
        <w:pStyle w:val="BodyText"/>
        <w:spacing w:after="0" w:line="278" w:lineRule="auto"/>
        <w:ind w:left="2053" w:right="1579"/>
        <w:rPr>
          <w:rFonts w:ascii="Times New Roman" w:hAnsi="Times New Roman" w:cs="Times New Roman"/>
        </w:rPr>
      </w:pPr>
      <w:r w:rsidRPr="00E025C6">
        <w:rPr>
          <w:rFonts w:ascii="Times New Roman" w:hAnsi="Times New Roman" w:cs="Times New Roman"/>
          <w:noProof/>
          <w:lang w:val="en-US"/>
        </w:rPr>
        <mc:AlternateContent>
          <mc:Choice Requires="wps">
            <w:drawing>
              <wp:anchor distT="0" distB="0" distL="114300" distR="114300" simplePos="0" relativeHeight="251678720" behindDoc="1" locked="0" layoutInCell="1" allowOverlap="1" wp14:anchorId="521EBA34" wp14:editId="7FDA324E">
                <wp:simplePos x="0" y="0"/>
                <wp:positionH relativeFrom="page">
                  <wp:posOffset>1864360</wp:posOffset>
                </wp:positionH>
                <wp:positionV relativeFrom="paragraph">
                  <wp:posOffset>90170</wp:posOffset>
                </wp:positionV>
                <wp:extent cx="56515" cy="88900"/>
                <wp:effectExtent l="0" t="3810" r="3175" b="2540"/>
                <wp:wrapNone/>
                <wp:docPr id="10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139" w:lineRule="exact"/>
                              <w:rPr>
                                <w:rFonts w:ascii="Cambria Math" w:eastAsia="Cambria Math"/>
                                <w:sz w:val="14"/>
                              </w:rPr>
                            </w:pPr>
                            <w:r>
                              <w:rPr>
                                <w:rFonts w:ascii="Cambria Math" w:eastAsia="Cambria Math"/>
                                <w:w w:val="105"/>
                                <w:sz w:val="14"/>
                              </w:rPr>
                              <w:t>𝑑</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1EBA34" id="Text Box 106" o:spid="_x0000_s1048" type="#_x0000_t202" style="position:absolute;left:0;text-align:left;margin-left:146.8pt;margin-top:7.1pt;width:4.45pt;height:7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" filled="f" stroked="f">
                <v:textbox inset="0,0,0,0">
                  <w:txbxContent>
                    <w:p w:rsidR="0049442D" w:rsidRDefault="0049442D" w:rsidP="00E025C6">
                      <w:pPr>
                        <w:spacing w:line="139" w:lineRule="exact"/>
                        <w:rPr>
                          <w:rFonts w:ascii="Cambria Math" w:eastAsia="Cambria Math"/>
                          <w:sz w:val="14"/>
                        </w:rPr>
                      </w:pPr>
                      <w:r>
                        <w:rPr>
                          <w:rFonts w:ascii="Cambria Math" w:eastAsia="Cambria Math"/>
                          <w:w w:val="105"/>
                          <w:sz w:val="14"/>
                        </w:rPr>
                        <w:t>𝑑</w:t>
                      </w:r>
                    </w:p>
                  </w:txbxContent>
                </v:textbox>
                <w10:wrap anchorx="page"/>
              </v:shape>
            </w:pict>
          </mc:Fallback>
        </mc:AlternateContent>
      </w:r>
      <w:r w:rsidRPr="00E025C6">
        <w:rPr>
          <w:rFonts w:ascii="Cambria Math" w:eastAsia="Cambria Math" w:hAnsi="Cambria Math" w:cs="Cambria Math"/>
        </w:rPr>
        <w:t>𝑥</w:t>
      </w:r>
      <w:r w:rsidRPr="00E025C6">
        <w:rPr>
          <w:rFonts w:ascii="Times New Roman" w:eastAsia="Cambria Math" w:hAnsi="Times New Roman" w:cs="Times New Roman"/>
          <w:vertAlign w:val="superscript"/>
        </w:rPr>
        <w:t>2</w:t>
      </w:r>
      <w:r w:rsidRPr="00E025C6">
        <w:rPr>
          <w:rFonts w:ascii="Times New Roman" w:eastAsia="Cambria Math" w:hAnsi="Times New Roman" w:cs="Times New Roman"/>
          <w:spacing w:val="15"/>
        </w:rPr>
        <w:t xml:space="preserve"> </w:t>
      </w:r>
      <w:r w:rsidRPr="00E025C6">
        <w:rPr>
          <w:rFonts w:ascii="Times New Roman" w:hAnsi="Times New Roman" w:cs="Times New Roman"/>
        </w:rPr>
        <w:t>=</w:t>
      </w:r>
      <w:r w:rsidRPr="00E025C6">
        <w:rPr>
          <w:rFonts w:ascii="Times New Roman" w:hAnsi="Times New Roman" w:cs="Times New Roman"/>
          <w:spacing w:val="2"/>
        </w:rPr>
        <w:t xml:space="preserve"> </w:t>
      </w:r>
      <w:r w:rsidRPr="00E025C6">
        <w:rPr>
          <w:rFonts w:ascii="Times New Roman" w:hAnsi="Times New Roman" w:cs="Times New Roman"/>
        </w:rPr>
        <w:t>kuadrat</w:t>
      </w:r>
      <w:r w:rsidRPr="00E025C6">
        <w:rPr>
          <w:rFonts w:ascii="Times New Roman" w:hAnsi="Times New Roman" w:cs="Times New Roman"/>
          <w:spacing w:val="2"/>
        </w:rPr>
        <w:t xml:space="preserve"> </w:t>
      </w:r>
      <w:r w:rsidRPr="00E025C6">
        <w:rPr>
          <w:rFonts w:ascii="Times New Roman" w:hAnsi="Times New Roman" w:cs="Times New Roman"/>
        </w:rPr>
        <w:t>deviasi skor gain</w:t>
      </w:r>
      <w:r w:rsidRPr="00E025C6">
        <w:rPr>
          <w:rFonts w:ascii="Times New Roman" w:hAnsi="Times New Roman" w:cs="Times New Roman"/>
          <w:spacing w:val="5"/>
        </w:rPr>
        <w:t xml:space="preserve"> </w:t>
      </w:r>
      <w:r w:rsidRPr="00E025C6">
        <w:rPr>
          <w:rFonts w:ascii="Times New Roman" w:hAnsi="Times New Roman" w:cs="Times New Roman"/>
        </w:rPr>
        <w:t>terhadap</w:t>
      </w:r>
      <w:r w:rsidRPr="00E025C6">
        <w:rPr>
          <w:rFonts w:ascii="Times New Roman" w:hAnsi="Times New Roman" w:cs="Times New Roman"/>
          <w:spacing w:val="1"/>
        </w:rPr>
        <w:t xml:space="preserve"> </w:t>
      </w:r>
      <w:r w:rsidRPr="00E025C6">
        <w:rPr>
          <w:rFonts w:ascii="Times New Roman" w:hAnsi="Times New Roman" w:cs="Times New Roman"/>
        </w:rPr>
        <w:t>reratanya</w:t>
      </w:r>
      <w:r w:rsidRPr="00E025C6">
        <w:rPr>
          <w:rFonts w:ascii="Times New Roman" w:hAnsi="Times New Roman" w:cs="Times New Roman"/>
          <w:spacing w:val="-47"/>
        </w:rPr>
        <w:t xml:space="preserve"> </w:t>
      </w:r>
      <w:r w:rsidRPr="00E025C6">
        <w:rPr>
          <w:rFonts w:ascii="Times New Roman" w:hAnsi="Times New Roman" w:cs="Times New Roman"/>
        </w:rPr>
        <w:t>n</w:t>
      </w:r>
      <w:r w:rsidRPr="00E025C6">
        <w:rPr>
          <w:rFonts w:ascii="Times New Roman" w:hAnsi="Times New Roman" w:cs="Times New Roman"/>
          <w:spacing w:val="3"/>
        </w:rPr>
        <w:t xml:space="preserve"> </w:t>
      </w:r>
      <w:r w:rsidRPr="00E025C6">
        <w:rPr>
          <w:rFonts w:ascii="Times New Roman" w:hAnsi="Times New Roman" w:cs="Times New Roman"/>
        </w:rPr>
        <w:t>=</w:t>
      </w:r>
      <w:r w:rsidRPr="00E025C6">
        <w:rPr>
          <w:rFonts w:ascii="Times New Roman" w:hAnsi="Times New Roman" w:cs="Times New Roman"/>
          <w:spacing w:val="-1"/>
        </w:rPr>
        <w:t xml:space="preserve"> </w:t>
      </w:r>
      <w:r w:rsidRPr="00E025C6">
        <w:rPr>
          <w:rFonts w:ascii="Times New Roman" w:hAnsi="Times New Roman" w:cs="Times New Roman"/>
        </w:rPr>
        <w:t>banyaknya sampel</w:t>
      </w:r>
    </w:p>
    <w:p w:rsidR="00E025C6" w:rsidRPr="00E025C6"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position w:val="2"/>
        </w:rPr>
        <w:t>Untuk pengujian hipotesis, t</w:t>
      </w:r>
      <w:r w:rsidRPr="00E025C6">
        <w:rPr>
          <w:rFonts w:ascii="Times New Roman" w:hAnsi="Times New Roman" w:cs="Times New Roman"/>
        </w:rPr>
        <w:t>hitung</w:t>
      </w:r>
      <w:r w:rsidRPr="00E025C6">
        <w:rPr>
          <w:rFonts w:ascii="Times New Roman" w:hAnsi="Times New Roman" w:cs="Times New Roman"/>
          <w:spacing w:val="1"/>
        </w:rPr>
        <w:t xml:space="preserve"> </w:t>
      </w:r>
      <w:r w:rsidRPr="00E025C6">
        <w:rPr>
          <w:rFonts w:ascii="Times New Roman" w:hAnsi="Times New Roman" w:cs="Times New Roman"/>
          <w:position w:val="2"/>
        </w:rPr>
        <w:t>dibandingkan dengan</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t</w:t>
      </w:r>
      <w:r w:rsidRPr="00E025C6">
        <w:rPr>
          <w:rFonts w:ascii="Times New Roman" w:hAnsi="Times New Roman" w:cs="Times New Roman"/>
        </w:rPr>
        <w:t xml:space="preserve">tabel </w:t>
      </w:r>
      <w:r w:rsidRPr="00E025C6">
        <w:rPr>
          <w:rFonts w:ascii="Times New Roman" w:hAnsi="Times New Roman" w:cs="Times New Roman"/>
          <w:position w:val="2"/>
        </w:rPr>
        <w:t>, dinyatakan ada perbedaan rata-rata apabila t</w:t>
      </w:r>
      <w:r w:rsidRPr="00E025C6">
        <w:rPr>
          <w:rFonts w:ascii="Times New Roman" w:hAnsi="Times New Roman" w:cs="Times New Roman"/>
        </w:rPr>
        <w:t>hitung</w:t>
      </w:r>
      <w:r w:rsidRPr="00E025C6">
        <w:rPr>
          <w:rFonts w:ascii="Times New Roman" w:hAnsi="Times New Roman" w:cs="Times New Roman"/>
          <w:position w:val="2"/>
        </w:rPr>
        <w:t>&gt; t</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taraf signifikan</w:t>
      </w:r>
      <w:r w:rsidRPr="00E025C6">
        <w:rPr>
          <w:rFonts w:ascii="Times New Roman" w:hAnsi="Times New Roman" w:cs="Times New Roman"/>
          <w:spacing w:val="-1"/>
        </w:rPr>
        <w:t xml:space="preserve"> </w:t>
      </w:r>
      <w:r w:rsidRPr="00E025C6">
        <w:rPr>
          <w:rFonts w:ascii="Times New Roman" w:hAnsi="Times New Roman" w:cs="Times New Roman"/>
        </w:rPr>
        <w:t>dan taraf</w:t>
      </w:r>
      <w:r w:rsidRPr="00E025C6">
        <w:rPr>
          <w:rFonts w:ascii="Times New Roman" w:hAnsi="Times New Roman" w:cs="Times New Roman"/>
          <w:spacing w:val="-5"/>
        </w:rPr>
        <w:t xml:space="preserve"> </w:t>
      </w:r>
      <w:r w:rsidRPr="00E025C6">
        <w:rPr>
          <w:rFonts w:ascii="Times New Roman" w:hAnsi="Times New Roman" w:cs="Times New Roman"/>
        </w:rPr>
        <w:t>kepercayaan</w:t>
      </w:r>
      <w:r w:rsidRPr="00E025C6">
        <w:rPr>
          <w:rFonts w:ascii="Times New Roman" w:hAnsi="Times New Roman" w:cs="Times New Roman"/>
          <w:spacing w:val="1"/>
        </w:rPr>
        <w:t xml:space="preserve"> </w:t>
      </w:r>
      <w:r w:rsidR="0021041B">
        <w:rPr>
          <w:rFonts w:ascii="Times New Roman" w:hAnsi="Times New Roman" w:cs="Times New Roman"/>
        </w:rPr>
        <w:t>tertentu.</w:t>
      </w:r>
    </w:p>
    <w:tbl>
      <w:tblPr>
        <w:tblpPr w:leftFromText="180" w:rightFromText="180" w:vertAnchor="text" w:horzAnchor="page" w:tblpX="2318" w:tblpY="40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3"/>
        <w:gridCol w:w="903"/>
        <w:gridCol w:w="765"/>
        <w:gridCol w:w="1041"/>
        <w:gridCol w:w="1041"/>
        <w:gridCol w:w="833"/>
        <w:gridCol w:w="975"/>
        <w:gridCol w:w="694"/>
        <w:gridCol w:w="416"/>
        <w:gridCol w:w="1041"/>
        <w:gridCol w:w="6"/>
      </w:tblGrid>
      <w:tr w:rsidR="00E025C6" w:rsidRPr="00E025C6" w:rsidTr="00E025C6">
        <w:trPr>
          <w:trHeight w:val="221"/>
        </w:trPr>
        <w:tc>
          <w:tcPr>
            <w:tcW w:w="8448" w:type="dxa"/>
            <w:gridSpan w:val="11"/>
          </w:tcPr>
          <w:p w:rsidR="00E025C6" w:rsidRPr="00E025C6" w:rsidRDefault="00E025C6" w:rsidP="00E025C6">
            <w:pPr>
              <w:pStyle w:val="TableParagraph"/>
              <w:spacing w:before="112" w:line="186" w:lineRule="exact"/>
              <w:ind w:left="2842" w:right="2837"/>
              <w:jc w:val="center"/>
              <w:rPr>
                <w:b/>
              </w:rPr>
            </w:pPr>
            <w:r w:rsidRPr="00E025C6">
              <w:rPr>
                <w:b/>
              </w:rPr>
              <w:t>Paired</w:t>
            </w:r>
            <w:r w:rsidRPr="00E025C6">
              <w:rPr>
                <w:b/>
                <w:spacing w:val="-2"/>
              </w:rPr>
              <w:t xml:space="preserve"> </w:t>
            </w:r>
            <w:r w:rsidRPr="00E025C6">
              <w:rPr>
                <w:b/>
              </w:rPr>
              <w:t>Samples</w:t>
            </w:r>
            <w:r w:rsidRPr="00E025C6">
              <w:rPr>
                <w:b/>
                <w:spacing w:val="-2"/>
              </w:rPr>
              <w:t xml:space="preserve"> </w:t>
            </w:r>
            <w:r w:rsidRPr="00E025C6">
              <w:rPr>
                <w:b/>
              </w:rPr>
              <w:t>Test</w:t>
            </w:r>
          </w:p>
        </w:tc>
      </w:tr>
      <w:tr w:rsidR="00E025C6" w:rsidRPr="00E025C6" w:rsidTr="00E025C6">
        <w:trPr>
          <w:gridAfter w:val="1"/>
          <w:wAfter w:w="6" w:type="dxa"/>
          <w:trHeight w:val="224"/>
        </w:trPr>
        <w:tc>
          <w:tcPr>
            <w:tcW w:w="1636" w:type="dxa"/>
            <w:gridSpan w:val="2"/>
            <w:vMerge w:val="restart"/>
          </w:tcPr>
          <w:p w:rsidR="00E025C6" w:rsidRPr="00E025C6" w:rsidRDefault="00E025C6" w:rsidP="00E025C6">
            <w:pPr>
              <w:pStyle w:val="TableParagraph"/>
            </w:pPr>
          </w:p>
        </w:tc>
        <w:tc>
          <w:tcPr>
            <w:tcW w:w="4655" w:type="dxa"/>
            <w:gridSpan w:val="5"/>
          </w:tcPr>
          <w:p w:rsidR="00E025C6" w:rsidRPr="00E025C6" w:rsidRDefault="00E025C6" w:rsidP="00E025C6">
            <w:pPr>
              <w:pStyle w:val="TableParagraph"/>
              <w:spacing w:before="112" w:line="189" w:lineRule="exact"/>
              <w:ind w:left="1336"/>
            </w:pPr>
            <w:r w:rsidRPr="00E025C6">
              <w:t>Paired</w:t>
            </w:r>
            <w:r w:rsidRPr="00E025C6">
              <w:rPr>
                <w:spacing w:val="-1"/>
              </w:rPr>
              <w:t xml:space="preserve"> </w:t>
            </w:r>
            <w:r w:rsidRPr="00E025C6">
              <w:t>Differences</w:t>
            </w:r>
          </w:p>
        </w:tc>
        <w:tc>
          <w:tcPr>
            <w:tcW w:w="694"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11"/>
            </w:pPr>
          </w:p>
          <w:p w:rsidR="00E025C6" w:rsidRPr="00E025C6" w:rsidRDefault="00E025C6" w:rsidP="00E025C6">
            <w:pPr>
              <w:pStyle w:val="TableParagraph"/>
              <w:spacing w:line="186" w:lineRule="exact"/>
              <w:ind w:left="7"/>
              <w:jc w:val="center"/>
            </w:pPr>
            <w:r w:rsidRPr="00E025C6">
              <w:t>T</w:t>
            </w:r>
          </w:p>
        </w:tc>
        <w:tc>
          <w:tcPr>
            <w:tcW w:w="416"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11"/>
            </w:pPr>
          </w:p>
          <w:p w:rsidR="00E025C6" w:rsidRPr="00E025C6" w:rsidRDefault="00E025C6" w:rsidP="00E025C6">
            <w:pPr>
              <w:pStyle w:val="TableParagraph"/>
              <w:spacing w:line="186" w:lineRule="exact"/>
              <w:ind w:left="104"/>
            </w:pPr>
            <w:r w:rsidRPr="00E025C6">
              <w:t>df</w:t>
            </w:r>
          </w:p>
        </w:tc>
        <w:tc>
          <w:tcPr>
            <w:tcW w:w="1041"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175"/>
              <w:ind w:left="178"/>
            </w:pPr>
            <w:r w:rsidRPr="00E025C6">
              <w:t>Sig.</w:t>
            </w:r>
            <w:r w:rsidRPr="00E025C6">
              <w:rPr>
                <w:spacing w:val="-1"/>
              </w:rPr>
              <w:t xml:space="preserve"> </w:t>
            </w:r>
            <w:r w:rsidRPr="00E025C6">
              <w:t>(2-</w:t>
            </w:r>
          </w:p>
          <w:p w:rsidR="00E025C6" w:rsidRPr="00E025C6" w:rsidRDefault="00E025C6" w:rsidP="00E025C6">
            <w:pPr>
              <w:pStyle w:val="TableParagraph"/>
              <w:spacing w:before="112" w:line="186" w:lineRule="exact"/>
              <w:ind w:left="217"/>
            </w:pPr>
            <w:r w:rsidRPr="00E025C6">
              <w:t>tailed)</w:t>
            </w:r>
          </w:p>
        </w:tc>
      </w:tr>
      <w:tr w:rsidR="00E025C6" w:rsidRPr="00E025C6" w:rsidTr="00E025C6">
        <w:trPr>
          <w:gridAfter w:val="1"/>
          <w:wAfter w:w="6" w:type="dxa"/>
          <w:trHeight w:val="670"/>
        </w:trPr>
        <w:tc>
          <w:tcPr>
            <w:tcW w:w="1636" w:type="dxa"/>
            <w:gridSpan w:val="2"/>
            <w:vMerge/>
            <w:tcBorders>
              <w:top w:val="nil"/>
            </w:tcBorders>
          </w:tcPr>
          <w:p w:rsidR="00E025C6" w:rsidRPr="00E025C6" w:rsidRDefault="00E025C6" w:rsidP="00E025C6">
            <w:pPr>
              <w:rPr>
                <w:rFonts w:ascii="Times New Roman" w:hAnsi="Times New Roman" w:cs="Times New Roman"/>
              </w:rPr>
            </w:pPr>
          </w:p>
        </w:tc>
        <w:tc>
          <w:tcPr>
            <w:tcW w:w="765"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163" w:line="186" w:lineRule="exact"/>
              <w:ind w:left="124"/>
            </w:pPr>
            <w:r w:rsidRPr="00E025C6">
              <w:t>Mean</w:t>
            </w:r>
          </w:p>
        </w:tc>
        <w:tc>
          <w:tcPr>
            <w:tcW w:w="1041"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4"/>
            </w:pPr>
          </w:p>
          <w:p w:rsidR="00E025C6" w:rsidRPr="00E025C6" w:rsidRDefault="00E025C6" w:rsidP="00E025C6">
            <w:pPr>
              <w:pStyle w:val="TableParagraph"/>
              <w:ind w:left="71" w:right="67"/>
              <w:jc w:val="center"/>
            </w:pPr>
            <w:r w:rsidRPr="00E025C6">
              <w:t>Std.</w:t>
            </w:r>
          </w:p>
          <w:p w:rsidR="00E025C6" w:rsidRPr="00E025C6" w:rsidRDefault="00E025C6" w:rsidP="00E025C6">
            <w:pPr>
              <w:pStyle w:val="TableParagraph"/>
              <w:spacing w:before="113" w:line="186" w:lineRule="exact"/>
              <w:ind w:left="73" w:right="67"/>
              <w:jc w:val="center"/>
            </w:pPr>
            <w:r w:rsidRPr="00E025C6">
              <w:t>Deviation</w:t>
            </w:r>
          </w:p>
        </w:tc>
        <w:tc>
          <w:tcPr>
            <w:tcW w:w="1041" w:type="dxa"/>
            <w:vMerge w:val="restart"/>
          </w:tcPr>
          <w:p w:rsidR="00E025C6" w:rsidRPr="00E025C6" w:rsidRDefault="00E025C6" w:rsidP="00E025C6">
            <w:pPr>
              <w:pStyle w:val="TableParagraph"/>
            </w:pPr>
          </w:p>
          <w:p w:rsidR="00E025C6" w:rsidRPr="00E025C6" w:rsidRDefault="00E025C6" w:rsidP="00E025C6">
            <w:pPr>
              <w:pStyle w:val="TableParagraph"/>
            </w:pPr>
          </w:p>
          <w:p w:rsidR="00E025C6" w:rsidRPr="00E025C6" w:rsidRDefault="00E025C6" w:rsidP="00E025C6">
            <w:pPr>
              <w:pStyle w:val="TableParagraph"/>
              <w:spacing w:before="170" w:line="320" w:lineRule="atLeast"/>
              <w:ind w:left="243" w:right="69" w:hanging="152"/>
            </w:pPr>
            <w:r w:rsidRPr="00E025C6">
              <w:t>Std. Error</w:t>
            </w:r>
            <w:r w:rsidRPr="00E025C6">
              <w:rPr>
                <w:spacing w:val="-42"/>
              </w:rPr>
              <w:t xml:space="preserve"> </w:t>
            </w:r>
            <w:r w:rsidRPr="00E025C6">
              <w:t>Mean</w:t>
            </w:r>
          </w:p>
        </w:tc>
        <w:tc>
          <w:tcPr>
            <w:tcW w:w="1808" w:type="dxa"/>
            <w:gridSpan w:val="2"/>
          </w:tcPr>
          <w:p w:rsidR="00E025C6" w:rsidRPr="00E025C6" w:rsidRDefault="00E025C6" w:rsidP="00E025C6">
            <w:pPr>
              <w:pStyle w:val="TableParagraph"/>
              <w:spacing w:before="112"/>
              <w:ind w:left="268" w:hanging="92"/>
            </w:pPr>
            <w:r w:rsidRPr="00E025C6">
              <w:t>95%</w:t>
            </w:r>
            <w:r w:rsidRPr="00E025C6">
              <w:rPr>
                <w:spacing w:val="-2"/>
              </w:rPr>
              <w:t xml:space="preserve"> </w:t>
            </w:r>
            <w:r w:rsidRPr="00E025C6">
              <w:t>Confidence</w:t>
            </w:r>
          </w:p>
          <w:p w:rsidR="00E025C6" w:rsidRPr="00E025C6" w:rsidRDefault="00E025C6" w:rsidP="00E025C6">
            <w:pPr>
              <w:pStyle w:val="TableParagraph"/>
              <w:spacing w:line="320" w:lineRule="atLeast"/>
              <w:ind w:left="392" w:right="244" w:hanging="125"/>
            </w:pPr>
            <w:r w:rsidRPr="00E025C6">
              <w:t>Interval of the</w:t>
            </w:r>
            <w:r w:rsidRPr="00E025C6">
              <w:rPr>
                <w:spacing w:val="-42"/>
              </w:rPr>
              <w:t xml:space="preserve"> </w:t>
            </w:r>
            <w:r w:rsidRPr="00E025C6">
              <w:t>Difference</w:t>
            </w:r>
          </w:p>
        </w:tc>
        <w:tc>
          <w:tcPr>
            <w:tcW w:w="694" w:type="dxa"/>
            <w:vMerge/>
            <w:tcBorders>
              <w:top w:val="nil"/>
            </w:tcBorders>
          </w:tcPr>
          <w:p w:rsidR="00E025C6" w:rsidRPr="00E025C6" w:rsidRDefault="00E025C6" w:rsidP="00E025C6">
            <w:pPr>
              <w:rPr>
                <w:rFonts w:ascii="Times New Roman" w:hAnsi="Times New Roman" w:cs="Times New Roman"/>
              </w:rPr>
            </w:pPr>
          </w:p>
        </w:tc>
        <w:tc>
          <w:tcPr>
            <w:tcW w:w="416" w:type="dxa"/>
            <w:vMerge/>
            <w:tcBorders>
              <w:top w:val="nil"/>
            </w:tcBorders>
          </w:tcPr>
          <w:p w:rsidR="00E025C6" w:rsidRPr="00E025C6" w:rsidRDefault="00E025C6" w:rsidP="00E025C6">
            <w:pPr>
              <w:rPr>
                <w:rFonts w:ascii="Times New Roman" w:hAnsi="Times New Roman" w:cs="Times New Roman"/>
              </w:rPr>
            </w:pPr>
          </w:p>
        </w:tc>
        <w:tc>
          <w:tcPr>
            <w:tcW w:w="1041" w:type="dxa"/>
            <w:vMerge/>
            <w:tcBorders>
              <w:top w:val="nil"/>
            </w:tcBorders>
          </w:tcPr>
          <w:p w:rsidR="00E025C6" w:rsidRPr="00E025C6" w:rsidRDefault="00E025C6" w:rsidP="00E025C6">
            <w:pPr>
              <w:rPr>
                <w:rFonts w:ascii="Times New Roman" w:hAnsi="Times New Roman" w:cs="Times New Roman"/>
              </w:rPr>
            </w:pPr>
          </w:p>
        </w:tc>
      </w:tr>
      <w:tr w:rsidR="00E025C6" w:rsidRPr="00E025C6" w:rsidTr="00E025C6">
        <w:trPr>
          <w:gridAfter w:val="1"/>
          <w:wAfter w:w="6" w:type="dxa"/>
          <w:trHeight w:val="221"/>
        </w:trPr>
        <w:tc>
          <w:tcPr>
            <w:tcW w:w="1636" w:type="dxa"/>
            <w:gridSpan w:val="2"/>
            <w:vMerge/>
            <w:tcBorders>
              <w:top w:val="nil"/>
            </w:tcBorders>
          </w:tcPr>
          <w:p w:rsidR="00E025C6" w:rsidRPr="00E025C6" w:rsidRDefault="00E025C6" w:rsidP="00E025C6">
            <w:pPr>
              <w:rPr>
                <w:rFonts w:ascii="Times New Roman" w:hAnsi="Times New Roman" w:cs="Times New Roman"/>
              </w:rPr>
            </w:pPr>
          </w:p>
        </w:tc>
        <w:tc>
          <w:tcPr>
            <w:tcW w:w="765" w:type="dxa"/>
            <w:vMerge/>
            <w:tcBorders>
              <w:top w:val="nil"/>
            </w:tcBorders>
          </w:tcPr>
          <w:p w:rsidR="00E025C6" w:rsidRPr="00E025C6" w:rsidRDefault="00E025C6" w:rsidP="00E025C6">
            <w:pPr>
              <w:rPr>
                <w:rFonts w:ascii="Times New Roman" w:hAnsi="Times New Roman" w:cs="Times New Roman"/>
              </w:rPr>
            </w:pPr>
          </w:p>
        </w:tc>
        <w:tc>
          <w:tcPr>
            <w:tcW w:w="1041" w:type="dxa"/>
            <w:vMerge/>
            <w:tcBorders>
              <w:top w:val="nil"/>
            </w:tcBorders>
          </w:tcPr>
          <w:p w:rsidR="00E025C6" w:rsidRPr="00E025C6" w:rsidRDefault="00E025C6" w:rsidP="00E025C6">
            <w:pPr>
              <w:rPr>
                <w:rFonts w:ascii="Times New Roman" w:hAnsi="Times New Roman" w:cs="Times New Roman"/>
              </w:rPr>
            </w:pPr>
          </w:p>
        </w:tc>
        <w:tc>
          <w:tcPr>
            <w:tcW w:w="1041" w:type="dxa"/>
            <w:vMerge/>
            <w:tcBorders>
              <w:top w:val="nil"/>
            </w:tcBorders>
          </w:tcPr>
          <w:p w:rsidR="00E025C6" w:rsidRPr="00E025C6" w:rsidRDefault="00E025C6" w:rsidP="00E025C6">
            <w:pPr>
              <w:rPr>
                <w:rFonts w:ascii="Times New Roman" w:hAnsi="Times New Roman" w:cs="Times New Roman"/>
              </w:rPr>
            </w:pPr>
          </w:p>
        </w:tc>
        <w:tc>
          <w:tcPr>
            <w:tcW w:w="833" w:type="dxa"/>
          </w:tcPr>
          <w:p w:rsidR="00E025C6" w:rsidRPr="00E025C6" w:rsidRDefault="00E025C6" w:rsidP="00E025C6">
            <w:pPr>
              <w:pStyle w:val="TableParagraph"/>
              <w:spacing w:before="112" w:line="186" w:lineRule="exact"/>
              <w:ind w:left="124"/>
            </w:pPr>
            <w:r w:rsidRPr="00E025C6">
              <w:t>Lower</w:t>
            </w:r>
          </w:p>
        </w:tc>
        <w:tc>
          <w:tcPr>
            <w:tcW w:w="975" w:type="dxa"/>
          </w:tcPr>
          <w:p w:rsidR="00E025C6" w:rsidRPr="00E025C6" w:rsidRDefault="00E025C6" w:rsidP="00E025C6">
            <w:pPr>
              <w:pStyle w:val="TableParagraph"/>
              <w:spacing w:before="112" w:line="186" w:lineRule="exact"/>
              <w:ind w:left="166" w:right="159"/>
              <w:jc w:val="center"/>
            </w:pPr>
            <w:r w:rsidRPr="00E025C6">
              <w:t>Upper</w:t>
            </w:r>
          </w:p>
        </w:tc>
        <w:tc>
          <w:tcPr>
            <w:tcW w:w="694" w:type="dxa"/>
            <w:vMerge/>
            <w:tcBorders>
              <w:top w:val="nil"/>
            </w:tcBorders>
          </w:tcPr>
          <w:p w:rsidR="00E025C6" w:rsidRPr="00E025C6" w:rsidRDefault="00E025C6" w:rsidP="00E025C6">
            <w:pPr>
              <w:rPr>
                <w:rFonts w:ascii="Times New Roman" w:hAnsi="Times New Roman" w:cs="Times New Roman"/>
              </w:rPr>
            </w:pPr>
          </w:p>
        </w:tc>
        <w:tc>
          <w:tcPr>
            <w:tcW w:w="416" w:type="dxa"/>
            <w:vMerge/>
            <w:tcBorders>
              <w:top w:val="nil"/>
            </w:tcBorders>
          </w:tcPr>
          <w:p w:rsidR="00E025C6" w:rsidRPr="00E025C6" w:rsidRDefault="00E025C6" w:rsidP="00E025C6">
            <w:pPr>
              <w:rPr>
                <w:rFonts w:ascii="Times New Roman" w:hAnsi="Times New Roman" w:cs="Times New Roman"/>
              </w:rPr>
            </w:pPr>
          </w:p>
        </w:tc>
        <w:tc>
          <w:tcPr>
            <w:tcW w:w="1041" w:type="dxa"/>
            <w:vMerge/>
            <w:tcBorders>
              <w:top w:val="nil"/>
            </w:tcBorders>
          </w:tcPr>
          <w:p w:rsidR="00E025C6" w:rsidRPr="00E025C6" w:rsidRDefault="00E025C6" w:rsidP="00E025C6">
            <w:pPr>
              <w:rPr>
                <w:rFonts w:ascii="Times New Roman" w:hAnsi="Times New Roman" w:cs="Times New Roman"/>
              </w:rPr>
            </w:pPr>
          </w:p>
        </w:tc>
      </w:tr>
      <w:tr w:rsidR="00E025C6" w:rsidRPr="00E025C6" w:rsidTr="00E025C6">
        <w:trPr>
          <w:gridAfter w:val="1"/>
          <w:wAfter w:w="6" w:type="dxa"/>
          <w:trHeight w:val="446"/>
        </w:trPr>
        <w:tc>
          <w:tcPr>
            <w:tcW w:w="733" w:type="dxa"/>
            <w:shd w:val="clear" w:color="auto" w:fill="DFDFDF"/>
          </w:tcPr>
          <w:p w:rsidR="00E025C6" w:rsidRPr="00E025C6" w:rsidRDefault="00E025C6" w:rsidP="00E025C6">
            <w:pPr>
              <w:pStyle w:val="TableParagraph"/>
              <w:spacing w:before="112"/>
              <w:ind w:left="64"/>
            </w:pPr>
            <w:r w:rsidRPr="00E025C6">
              <w:t>Pair</w:t>
            </w:r>
            <w:r w:rsidRPr="00E025C6">
              <w:rPr>
                <w:spacing w:val="-1"/>
              </w:rPr>
              <w:t xml:space="preserve"> </w:t>
            </w:r>
            <w:r w:rsidRPr="00E025C6">
              <w:t>1</w:t>
            </w:r>
          </w:p>
        </w:tc>
        <w:tc>
          <w:tcPr>
            <w:tcW w:w="903" w:type="dxa"/>
            <w:shd w:val="clear" w:color="auto" w:fill="DFDFDF"/>
          </w:tcPr>
          <w:p w:rsidR="00E025C6" w:rsidRPr="00E025C6" w:rsidRDefault="00E025C6" w:rsidP="00E025C6">
            <w:pPr>
              <w:pStyle w:val="TableParagraph"/>
              <w:spacing w:line="322" w:lineRule="exact"/>
              <w:ind w:left="64" w:right="99"/>
            </w:pPr>
            <w:r w:rsidRPr="00E025C6">
              <w:rPr>
                <w:spacing w:val="-1"/>
              </w:rPr>
              <w:t xml:space="preserve">Pretest </w:t>
            </w:r>
            <w:r w:rsidRPr="00E025C6">
              <w:t>-</w:t>
            </w:r>
            <w:r w:rsidRPr="00E025C6">
              <w:rPr>
                <w:spacing w:val="-42"/>
              </w:rPr>
              <w:t xml:space="preserve"> </w:t>
            </w:r>
            <w:r w:rsidRPr="00E025C6">
              <w:t>Posttest</w:t>
            </w:r>
          </w:p>
        </w:tc>
        <w:tc>
          <w:tcPr>
            <w:tcW w:w="765" w:type="dxa"/>
          </w:tcPr>
          <w:p w:rsidR="00E025C6" w:rsidRPr="00E025C6" w:rsidRDefault="00E025C6" w:rsidP="00E025C6">
            <w:pPr>
              <w:pStyle w:val="TableParagraph"/>
              <w:spacing w:before="112"/>
              <w:ind w:left="95"/>
            </w:pPr>
            <w:r w:rsidRPr="00E025C6">
              <w:t>-8.500</w:t>
            </w:r>
          </w:p>
        </w:tc>
        <w:tc>
          <w:tcPr>
            <w:tcW w:w="1041" w:type="dxa"/>
          </w:tcPr>
          <w:p w:rsidR="00E025C6" w:rsidRPr="00E025C6" w:rsidRDefault="00E025C6" w:rsidP="00E025C6">
            <w:pPr>
              <w:pStyle w:val="TableParagraph"/>
              <w:spacing w:before="112"/>
              <w:ind w:left="246"/>
            </w:pPr>
            <w:r w:rsidRPr="00E025C6">
              <w:t>4.367</w:t>
            </w:r>
          </w:p>
        </w:tc>
        <w:tc>
          <w:tcPr>
            <w:tcW w:w="1041" w:type="dxa"/>
          </w:tcPr>
          <w:p w:rsidR="00E025C6" w:rsidRPr="00E025C6" w:rsidRDefault="00E025C6" w:rsidP="00E025C6">
            <w:pPr>
              <w:pStyle w:val="TableParagraph"/>
              <w:spacing w:before="112"/>
              <w:ind w:left="246"/>
            </w:pPr>
            <w:r w:rsidRPr="00E025C6">
              <w:t>1.092</w:t>
            </w:r>
          </w:p>
        </w:tc>
        <w:tc>
          <w:tcPr>
            <w:tcW w:w="833" w:type="dxa"/>
          </w:tcPr>
          <w:p w:rsidR="00E025C6" w:rsidRPr="00E025C6" w:rsidRDefault="00E025C6" w:rsidP="00E025C6">
            <w:pPr>
              <w:pStyle w:val="TableParagraph"/>
              <w:spacing w:before="112"/>
              <w:ind w:left="80"/>
            </w:pPr>
            <w:r w:rsidRPr="00E025C6">
              <w:t>-10.827</w:t>
            </w:r>
          </w:p>
        </w:tc>
        <w:tc>
          <w:tcPr>
            <w:tcW w:w="975" w:type="dxa"/>
          </w:tcPr>
          <w:p w:rsidR="00E025C6" w:rsidRPr="00E025C6" w:rsidRDefault="00E025C6" w:rsidP="00E025C6">
            <w:pPr>
              <w:pStyle w:val="TableParagraph"/>
              <w:spacing w:before="112"/>
              <w:ind w:left="167" w:right="159"/>
              <w:jc w:val="center"/>
            </w:pPr>
            <w:r w:rsidRPr="00E025C6">
              <w:t>-6.173</w:t>
            </w:r>
          </w:p>
        </w:tc>
        <w:tc>
          <w:tcPr>
            <w:tcW w:w="694" w:type="dxa"/>
          </w:tcPr>
          <w:p w:rsidR="00E025C6" w:rsidRPr="00E025C6" w:rsidRDefault="00E025C6" w:rsidP="00E025C6">
            <w:pPr>
              <w:pStyle w:val="TableParagraph"/>
              <w:spacing w:before="112"/>
              <w:ind w:left="68"/>
            </w:pPr>
            <w:r w:rsidRPr="00E025C6">
              <w:t>-7.786</w:t>
            </w:r>
          </w:p>
        </w:tc>
        <w:tc>
          <w:tcPr>
            <w:tcW w:w="416" w:type="dxa"/>
          </w:tcPr>
          <w:p w:rsidR="00E025C6" w:rsidRPr="00E025C6" w:rsidRDefault="00E025C6" w:rsidP="00E025C6">
            <w:pPr>
              <w:pStyle w:val="TableParagraph"/>
              <w:spacing w:before="112"/>
              <w:ind w:left="114"/>
            </w:pPr>
            <w:r w:rsidRPr="00E025C6">
              <w:t>15</w:t>
            </w:r>
          </w:p>
        </w:tc>
        <w:tc>
          <w:tcPr>
            <w:tcW w:w="1041" w:type="dxa"/>
          </w:tcPr>
          <w:p w:rsidR="00E025C6" w:rsidRPr="00E025C6" w:rsidRDefault="00E025C6" w:rsidP="00E025C6">
            <w:pPr>
              <w:pStyle w:val="TableParagraph"/>
              <w:spacing w:before="112"/>
              <w:ind w:left="291"/>
            </w:pPr>
            <w:r w:rsidRPr="00E025C6">
              <w:t>.000</w:t>
            </w:r>
          </w:p>
        </w:tc>
      </w:tr>
    </w:tbl>
    <w:p w:rsidR="00E025C6" w:rsidRPr="00E025C6" w:rsidRDefault="00E025C6" w:rsidP="00E025C6">
      <w:pPr>
        <w:ind w:left="3747" w:right="1357" w:hanging="1851"/>
        <w:rPr>
          <w:rFonts w:ascii="Times New Roman" w:hAnsi="Times New Roman" w:cs="Times New Roman"/>
        </w:rPr>
      </w:pPr>
      <w:r w:rsidRPr="00E025C6">
        <w:rPr>
          <w:rFonts w:ascii="Times New Roman" w:hAnsi="Times New Roman" w:cs="Times New Roman"/>
        </w:rPr>
        <w:t xml:space="preserve"> Tabel 4.10 Hasil Uji-t Data </w:t>
      </w:r>
      <w:r w:rsidRPr="00E025C6">
        <w:rPr>
          <w:rFonts w:ascii="Times New Roman" w:hAnsi="Times New Roman" w:cs="Times New Roman"/>
          <w:i/>
        </w:rPr>
        <w:t xml:space="preserve">Pretest </w:t>
      </w:r>
      <w:r w:rsidRPr="00E025C6">
        <w:rPr>
          <w:rFonts w:ascii="Times New Roman" w:hAnsi="Times New Roman" w:cs="Times New Roman"/>
        </w:rPr>
        <w:t xml:space="preserve">dan </w:t>
      </w:r>
      <w:r w:rsidRPr="00E025C6">
        <w:rPr>
          <w:rFonts w:ascii="Times New Roman" w:hAnsi="Times New Roman" w:cs="Times New Roman"/>
          <w:i/>
        </w:rPr>
        <w:t xml:space="preserve">Posttest </w:t>
      </w:r>
      <w:r w:rsidRPr="00E025C6">
        <w:rPr>
          <w:rFonts w:ascii="Times New Roman" w:hAnsi="Times New Roman" w:cs="Times New Roman"/>
        </w:rPr>
        <w:t>Kelas</w:t>
      </w:r>
      <w:r w:rsidRPr="00E025C6">
        <w:rPr>
          <w:rFonts w:ascii="Times New Roman" w:hAnsi="Times New Roman" w:cs="Times New Roman"/>
          <w:spacing w:val="-47"/>
        </w:rPr>
        <w:t xml:space="preserve"> </w:t>
      </w:r>
      <w:r w:rsidRPr="00E025C6">
        <w:rPr>
          <w:rFonts w:ascii="Times New Roman" w:hAnsi="Times New Roman" w:cs="Times New Roman"/>
        </w:rPr>
        <w:t>Kontrol</w:t>
      </w:r>
    </w:p>
    <w:p w:rsidR="00E025C6" w:rsidRPr="00E025C6" w:rsidRDefault="00E025C6" w:rsidP="00E025C6">
      <w:pPr>
        <w:pStyle w:val="BodyText"/>
        <w:spacing w:before="10"/>
        <w:rPr>
          <w:rFonts w:ascii="Times New Roman" w:hAnsi="Times New Roman" w:cs="Times New Roman"/>
        </w:rPr>
      </w:pPr>
    </w:p>
    <w:p w:rsidR="0021041B" w:rsidRDefault="0021041B" w:rsidP="00E025C6">
      <w:pPr>
        <w:pStyle w:val="BodyText"/>
        <w:spacing w:line="273" w:lineRule="auto"/>
        <w:ind w:left="1639" w:right="1111" w:firstLine="360"/>
        <w:jc w:val="both"/>
        <w:rPr>
          <w:rFonts w:ascii="Times New Roman" w:hAnsi="Times New Roman" w:cs="Times New Roman"/>
          <w:position w:val="2"/>
        </w:rPr>
      </w:pP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position w:val="2"/>
        </w:rPr>
        <w:t>Dari hasil perhitungan diperoleh t</w:t>
      </w:r>
      <w:r w:rsidRPr="00E025C6">
        <w:rPr>
          <w:rFonts w:ascii="Times New Roman" w:hAnsi="Times New Roman" w:cs="Times New Roman"/>
        </w:rPr>
        <w:t xml:space="preserve">hitung </w:t>
      </w:r>
      <w:r w:rsidRPr="00E025C6">
        <w:rPr>
          <w:rFonts w:ascii="Times New Roman" w:hAnsi="Times New Roman" w:cs="Times New Roman"/>
          <w:position w:val="2"/>
        </w:rPr>
        <w:t>= 7,786 , dan t</w:t>
      </w:r>
      <w:r w:rsidRPr="00E025C6">
        <w:rPr>
          <w:rFonts w:ascii="Times New Roman" w:hAnsi="Times New Roman" w:cs="Times New Roman"/>
        </w:rPr>
        <w:t>tabel</w:t>
      </w:r>
      <w:r w:rsidRPr="00E025C6">
        <w:rPr>
          <w:rFonts w:ascii="Times New Roman" w:hAnsi="Times New Roman" w:cs="Times New Roman"/>
          <w:spacing w:val="-30"/>
        </w:rPr>
        <w:t xml:space="preserve"> </w:t>
      </w:r>
      <w:r w:rsidRPr="00E025C6">
        <w:rPr>
          <w:rFonts w:ascii="Times New Roman" w:hAnsi="Times New Roman" w:cs="Times New Roman"/>
          <w:position w:val="2"/>
        </w:rPr>
        <w:t>dengan α=0,05 diperoleh t</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position w:val="2"/>
        </w:rPr>
        <w:t>sebesar 2,131. Karena t</w:t>
      </w:r>
      <w:r w:rsidRPr="00E025C6">
        <w:rPr>
          <w:rFonts w:ascii="Times New Roman" w:hAnsi="Times New Roman" w:cs="Times New Roman"/>
        </w:rPr>
        <w:t>hitung</w:t>
      </w:r>
      <w:r w:rsidRPr="00E025C6">
        <w:rPr>
          <w:rFonts w:ascii="Times New Roman" w:hAnsi="Times New Roman" w:cs="Times New Roman"/>
          <w:position w:val="2"/>
        </w:rPr>
        <w:t>&gt;</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t</w:t>
      </w:r>
      <w:r w:rsidRPr="00E025C6">
        <w:rPr>
          <w:rFonts w:ascii="Times New Roman" w:hAnsi="Times New Roman" w:cs="Times New Roman"/>
        </w:rPr>
        <w:t>tabel</w:t>
      </w:r>
      <w:r w:rsidRPr="00E025C6">
        <w:rPr>
          <w:rFonts w:ascii="Times New Roman" w:hAnsi="Times New Roman" w:cs="Times New Roman"/>
          <w:position w:val="2"/>
        </w:rPr>
        <w:t>, maka Ha diterima sehingga terdapat pengaruh antara</w:t>
      </w:r>
      <w:r w:rsidRPr="00E025C6">
        <w:rPr>
          <w:rFonts w:ascii="Times New Roman" w:hAnsi="Times New Roman" w:cs="Times New Roman"/>
          <w:spacing w:val="1"/>
          <w:position w:val="2"/>
        </w:rPr>
        <w:t xml:space="preserve"> </w:t>
      </w:r>
      <w:r w:rsidRPr="00E025C6">
        <w:rPr>
          <w:rFonts w:ascii="Times New Roman" w:hAnsi="Times New Roman" w:cs="Times New Roman"/>
        </w:rPr>
        <w:t>hasil belajar IPS kelas IV SD sebelum dan sesudah tanpa</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6"/>
        </w:rPr>
        <w:t xml:space="preserve"> </w:t>
      </w:r>
      <w:r w:rsidRPr="00E025C6">
        <w:rPr>
          <w:rFonts w:ascii="Times New Roman" w:hAnsi="Times New Roman" w:cs="Times New Roman"/>
        </w:rPr>
        <w:t>metode</w:t>
      </w:r>
      <w:r w:rsidRPr="00E025C6">
        <w:rPr>
          <w:rFonts w:ascii="Times New Roman" w:hAnsi="Times New Roman" w:cs="Times New Roman"/>
          <w:spacing w:val="-9"/>
        </w:rPr>
        <w:t xml:space="preserve"> </w:t>
      </w:r>
      <w:r w:rsidRPr="00E025C6">
        <w:rPr>
          <w:rFonts w:ascii="Times New Roman" w:hAnsi="Times New Roman" w:cs="Times New Roman"/>
        </w:rPr>
        <w:t>mendongeng</w:t>
      </w:r>
      <w:r w:rsidRPr="00E025C6">
        <w:rPr>
          <w:rFonts w:ascii="Times New Roman" w:hAnsi="Times New Roman" w:cs="Times New Roman"/>
          <w:spacing w:val="-6"/>
        </w:rPr>
        <w:t xml:space="preserve"> </w:t>
      </w:r>
      <w:r w:rsidRPr="00E025C6">
        <w:rPr>
          <w:rFonts w:ascii="Times New Roman" w:hAnsi="Times New Roman" w:cs="Times New Roman"/>
          <w:i/>
        </w:rPr>
        <w:t>(story</w:t>
      </w:r>
      <w:r w:rsidRPr="00E025C6">
        <w:rPr>
          <w:rFonts w:ascii="Times New Roman" w:hAnsi="Times New Roman" w:cs="Times New Roman"/>
          <w:i/>
          <w:spacing w:val="-9"/>
        </w:rPr>
        <w:t xml:space="preserve"> </w:t>
      </w:r>
      <w:r w:rsidRPr="00E025C6">
        <w:rPr>
          <w:rFonts w:ascii="Times New Roman" w:hAnsi="Times New Roman" w:cs="Times New Roman"/>
          <w:i/>
        </w:rPr>
        <w:t>telling)</w:t>
      </w:r>
      <w:r w:rsidRPr="00E025C6">
        <w:rPr>
          <w:rFonts w:ascii="Times New Roman" w:hAnsi="Times New Roman" w:cs="Times New Roman"/>
          <w:i/>
          <w:spacing w:val="-7"/>
        </w:rPr>
        <w:t xml:space="preserve"> </w:t>
      </w:r>
      <w:r w:rsidRPr="00E025C6">
        <w:rPr>
          <w:rFonts w:ascii="Times New Roman" w:hAnsi="Times New Roman" w:cs="Times New Roman"/>
        </w:rPr>
        <w:t>pada</w:t>
      </w:r>
      <w:r w:rsidRPr="00E025C6">
        <w:rPr>
          <w:rFonts w:ascii="Times New Roman" w:hAnsi="Times New Roman" w:cs="Times New Roman"/>
          <w:spacing w:val="-9"/>
        </w:rPr>
        <w:t xml:space="preserve"> </w:t>
      </w:r>
      <w:r w:rsidRPr="00E025C6">
        <w:rPr>
          <w:rFonts w:ascii="Times New Roman" w:hAnsi="Times New Roman" w:cs="Times New Roman"/>
        </w:rPr>
        <w:t>kelas</w:t>
      </w:r>
      <w:r w:rsidRPr="00E025C6">
        <w:rPr>
          <w:rFonts w:ascii="Times New Roman" w:hAnsi="Times New Roman" w:cs="Times New Roman"/>
          <w:spacing w:val="-48"/>
        </w:rPr>
        <w:t xml:space="preserve"> </w:t>
      </w:r>
      <w:r w:rsidRPr="00E025C6">
        <w:rPr>
          <w:rFonts w:ascii="Times New Roman" w:hAnsi="Times New Roman" w:cs="Times New Roman"/>
        </w:rPr>
        <w:t>kontrol.</w:t>
      </w:r>
    </w:p>
    <w:p w:rsidR="00E025C6" w:rsidRPr="00E025C6"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Hal ini juga didukung dengan tingkatan hasil belajar</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sesudah</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tanpa</w:t>
      </w:r>
      <w:r w:rsidRPr="00E025C6">
        <w:rPr>
          <w:rFonts w:ascii="Times New Roman" w:hAnsi="Times New Roman" w:cs="Times New Roman"/>
          <w:spacing w:val="-47"/>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rPr>
        <w:t>,</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memiliki</w:t>
      </w:r>
      <w:r w:rsidRPr="00E025C6">
        <w:rPr>
          <w:rFonts w:ascii="Times New Roman" w:hAnsi="Times New Roman" w:cs="Times New Roman"/>
          <w:spacing w:val="1"/>
        </w:rPr>
        <w:t xml:space="preserve"> </w:t>
      </w:r>
      <w:r w:rsidRPr="00E025C6">
        <w:rPr>
          <w:rFonts w:ascii="Times New Roman" w:hAnsi="Times New Roman" w:cs="Times New Roman"/>
        </w:rPr>
        <w:t>tingkatan hasil belajar tanpa dipengaruhi metode</w:t>
      </w:r>
      <w:r w:rsidRPr="00E025C6">
        <w:rPr>
          <w:rFonts w:ascii="Times New Roman" w:hAnsi="Times New Roman" w:cs="Times New Roman"/>
          <w:spacing w:val="1"/>
        </w:rPr>
        <w:t xml:space="preserve"> </w:t>
      </w:r>
      <w:r w:rsidRPr="00E025C6">
        <w:rPr>
          <w:rFonts w:ascii="Times New Roman" w:hAnsi="Times New Roman" w:cs="Times New Roman"/>
        </w:rPr>
        <w:t xml:space="preserve">mendongeng </w:t>
      </w:r>
      <w:r w:rsidRPr="00E025C6">
        <w:rPr>
          <w:rFonts w:ascii="Times New Roman" w:hAnsi="Times New Roman" w:cs="Times New Roman"/>
          <w:i/>
        </w:rPr>
        <w:t>(story telling)</w:t>
      </w:r>
      <w:r w:rsidRPr="00E025C6">
        <w:rPr>
          <w:rFonts w:ascii="Times New Roman" w:hAnsi="Times New Roman" w:cs="Times New Roman"/>
        </w:rPr>
        <w:t>. Ini terlihat dari</w:t>
      </w:r>
      <w:r w:rsidRPr="00E025C6">
        <w:rPr>
          <w:rFonts w:ascii="Times New Roman" w:hAnsi="Times New Roman" w:cs="Times New Roman"/>
          <w:spacing w:val="1"/>
        </w:rPr>
        <w:t xml:space="preserve"> </w:t>
      </w:r>
      <w:r w:rsidRPr="00E025C6">
        <w:rPr>
          <w:rFonts w:ascii="Times New Roman" w:hAnsi="Times New Roman" w:cs="Times New Roman"/>
        </w:rPr>
        <w:t>tingkatan hasil</w:t>
      </w:r>
      <w:r w:rsidRPr="00E025C6">
        <w:rPr>
          <w:rFonts w:ascii="Times New Roman" w:hAnsi="Times New Roman" w:cs="Times New Roman"/>
          <w:spacing w:val="1"/>
        </w:rPr>
        <w:t xml:space="preserve"> </w:t>
      </w:r>
      <w:r w:rsidRPr="00E025C6">
        <w:rPr>
          <w:rFonts w:ascii="Times New Roman" w:hAnsi="Times New Roman" w:cs="Times New Roman"/>
          <w:i/>
        </w:rPr>
        <w:t xml:space="preserve">pretest </w:t>
      </w:r>
      <w:r w:rsidRPr="00E025C6">
        <w:rPr>
          <w:rFonts w:ascii="Times New Roman" w:hAnsi="Times New Roman" w:cs="Times New Roman"/>
        </w:rPr>
        <w:t xml:space="preserve">dan </w:t>
      </w:r>
      <w:r w:rsidRPr="00E025C6">
        <w:rPr>
          <w:rFonts w:ascii="Times New Roman" w:hAnsi="Times New Roman" w:cs="Times New Roman"/>
          <w:i/>
        </w:rPr>
        <w:t xml:space="preserve">posttest </w:t>
      </w:r>
      <w:r w:rsidRPr="00E025C6">
        <w:rPr>
          <w:rFonts w:ascii="Times New Roman" w:hAnsi="Times New Roman" w:cs="Times New Roman"/>
        </w:rPr>
        <w:t>yang telah dilakukan oleh siswa. Berikut</w:t>
      </w:r>
      <w:r w:rsidRPr="00E025C6">
        <w:rPr>
          <w:rFonts w:ascii="Times New Roman" w:hAnsi="Times New Roman" w:cs="Times New Roman"/>
          <w:spacing w:val="-48"/>
        </w:rPr>
        <w:t xml:space="preserve"> </w:t>
      </w:r>
      <w:r w:rsidRPr="00E025C6">
        <w:rPr>
          <w:rFonts w:ascii="Times New Roman" w:hAnsi="Times New Roman" w:cs="Times New Roman"/>
        </w:rPr>
        <w:t>adalah</w:t>
      </w:r>
      <w:r w:rsidRPr="00E025C6">
        <w:rPr>
          <w:rFonts w:ascii="Times New Roman" w:hAnsi="Times New Roman" w:cs="Times New Roman"/>
          <w:spacing w:val="-7"/>
        </w:rPr>
        <w:t xml:space="preserve"> </w:t>
      </w:r>
      <w:r w:rsidRPr="00E025C6">
        <w:rPr>
          <w:rFonts w:ascii="Times New Roman" w:hAnsi="Times New Roman" w:cs="Times New Roman"/>
        </w:rPr>
        <w:t>hasil</w:t>
      </w:r>
      <w:r w:rsidRPr="00E025C6">
        <w:rPr>
          <w:rFonts w:ascii="Times New Roman" w:hAnsi="Times New Roman" w:cs="Times New Roman"/>
          <w:spacing w:val="-10"/>
        </w:rPr>
        <w:t xml:space="preserve"> </w:t>
      </w:r>
      <w:r w:rsidRPr="00E025C6">
        <w:rPr>
          <w:rFonts w:ascii="Times New Roman" w:hAnsi="Times New Roman" w:cs="Times New Roman"/>
        </w:rPr>
        <w:t>belajar</w:t>
      </w:r>
      <w:r w:rsidRPr="00E025C6">
        <w:rPr>
          <w:rFonts w:ascii="Times New Roman" w:hAnsi="Times New Roman" w:cs="Times New Roman"/>
          <w:spacing w:val="-11"/>
        </w:rPr>
        <w:t xml:space="preserve"> </w:t>
      </w:r>
      <w:r w:rsidRPr="00E025C6">
        <w:rPr>
          <w:rFonts w:ascii="Times New Roman" w:hAnsi="Times New Roman" w:cs="Times New Roman"/>
        </w:rPr>
        <w:t>sebelum</w:t>
      </w:r>
      <w:r w:rsidRPr="00E025C6">
        <w:rPr>
          <w:rFonts w:ascii="Times New Roman" w:hAnsi="Times New Roman" w:cs="Times New Roman"/>
          <w:spacing w:val="-10"/>
        </w:rPr>
        <w:t xml:space="preserve"> </w:t>
      </w:r>
      <w:r w:rsidRPr="00E025C6">
        <w:rPr>
          <w:rFonts w:ascii="Times New Roman" w:hAnsi="Times New Roman" w:cs="Times New Roman"/>
        </w:rPr>
        <w:t>dan</w:t>
      </w:r>
      <w:r w:rsidRPr="00E025C6">
        <w:rPr>
          <w:rFonts w:ascii="Times New Roman" w:hAnsi="Times New Roman" w:cs="Times New Roman"/>
          <w:spacing w:val="-8"/>
        </w:rPr>
        <w:t xml:space="preserve"> </w:t>
      </w:r>
      <w:r w:rsidRPr="00E025C6">
        <w:rPr>
          <w:rFonts w:ascii="Times New Roman" w:hAnsi="Times New Roman" w:cs="Times New Roman"/>
        </w:rPr>
        <w:t>sesudah</w:t>
      </w:r>
      <w:r w:rsidRPr="00E025C6">
        <w:rPr>
          <w:rFonts w:ascii="Times New Roman" w:hAnsi="Times New Roman" w:cs="Times New Roman"/>
          <w:spacing w:val="-10"/>
        </w:rPr>
        <w:t xml:space="preserve"> </w:t>
      </w:r>
      <w:r w:rsidRPr="00E025C6">
        <w:rPr>
          <w:rFonts w:ascii="Times New Roman" w:hAnsi="Times New Roman" w:cs="Times New Roman"/>
        </w:rPr>
        <w:t>pembelajaran</w:t>
      </w:r>
      <w:r w:rsidRPr="00E025C6">
        <w:rPr>
          <w:rFonts w:ascii="Times New Roman" w:hAnsi="Times New Roman" w:cs="Times New Roman"/>
          <w:spacing w:val="-10"/>
        </w:rPr>
        <w:t xml:space="preserve"> </w:t>
      </w:r>
      <w:r w:rsidRPr="00E025C6">
        <w:rPr>
          <w:rFonts w:ascii="Times New Roman" w:hAnsi="Times New Roman" w:cs="Times New Roman"/>
        </w:rPr>
        <w:t>tanpa</w:t>
      </w:r>
      <w:r w:rsidRPr="00E025C6">
        <w:rPr>
          <w:rFonts w:ascii="Times New Roman" w:hAnsi="Times New Roman" w:cs="Times New Roman"/>
          <w:spacing w:val="-47"/>
        </w:rPr>
        <w:t xml:space="preserve"> </w:t>
      </w:r>
      <w:r w:rsidRPr="00E025C6">
        <w:rPr>
          <w:rFonts w:ascii="Times New Roman" w:hAnsi="Times New Roman" w:cs="Times New Roman"/>
        </w:rPr>
        <w:t>menggunakan</w:t>
      </w:r>
      <w:r w:rsidRPr="00E025C6">
        <w:rPr>
          <w:rFonts w:ascii="Times New Roman" w:hAnsi="Times New Roman" w:cs="Times New Roman"/>
          <w:spacing w:val="-6"/>
        </w:rPr>
        <w:t xml:space="preserve"> </w:t>
      </w:r>
      <w:r w:rsidRPr="00E025C6">
        <w:rPr>
          <w:rFonts w:ascii="Times New Roman" w:hAnsi="Times New Roman" w:cs="Times New Roman"/>
        </w:rPr>
        <w:t>metode</w:t>
      </w:r>
      <w:r w:rsidRPr="00E025C6">
        <w:rPr>
          <w:rFonts w:ascii="Times New Roman" w:hAnsi="Times New Roman" w:cs="Times New Roman"/>
          <w:spacing w:val="-9"/>
        </w:rPr>
        <w:t xml:space="preserve"> </w:t>
      </w:r>
      <w:r w:rsidRPr="00E025C6">
        <w:rPr>
          <w:rFonts w:ascii="Times New Roman" w:hAnsi="Times New Roman" w:cs="Times New Roman"/>
        </w:rPr>
        <w:t>mendongeng</w:t>
      </w:r>
      <w:r w:rsidRPr="00E025C6">
        <w:rPr>
          <w:rFonts w:ascii="Times New Roman" w:hAnsi="Times New Roman" w:cs="Times New Roman"/>
          <w:spacing w:val="-6"/>
        </w:rPr>
        <w:t xml:space="preserve"> </w:t>
      </w:r>
      <w:r w:rsidRPr="00E025C6">
        <w:rPr>
          <w:rFonts w:ascii="Times New Roman" w:hAnsi="Times New Roman" w:cs="Times New Roman"/>
          <w:i/>
        </w:rPr>
        <w:t>(story</w:t>
      </w:r>
      <w:r w:rsidRPr="00E025C6">
        <w:rPr>
          <w:rFonts w:ascii="Times New Roman" w:hAnsi="Times New Roman" w:cs="Times New Roman"/>
          <w:i/>
          <w:spacing w:val="-9"/>
        </w:rPr>
        <w:t xml:space="preserve"> </w:t>
      </w:r>
      <w:r w:rsidRPr="00E025C6">
        <w:rPr>
          <w:rFonts w:ascii="Times New Roman" w:hAnsi="Times New Roman" w:cs="Times New Roman"/>
          <w:i/>
        </w:rPr>
        <w:t>telling)</w:t>
      </w:r>
      <w:r w:rsidRPr="00E025C6">
        <w:rPr>
          <w:rFonts w:ascii="Times New Roman" w:hAnsi="Times New Roman" w:cs="Times New Roman"/>
          <w:i/>
          <w:spacing w:val="-7"/>
        </w:rPr>
        <w:t xml:space="preserve"> </w:t>
      </w:r>
      <w:r w:rsidRPr="00E025C6">
        <w:rPr>
          <w:rFonts w:ascii="Times New Roman" w:hAnsi="Times New Roman" w:cs="Times New Roman"/>
        </w:rPr>
        <w:t>pada</w:t>
      </w:r>
      <w:r w:rsidRPr="00E025C6">
        <w:rPr>
          <w:rFonts w:ascii="Times New Roman" w:hAnsi="Times New Roman" w:cs="Times New Roman"/>
          <w:spacing w:val="-9"/>
        </w:rPr>
        <w:t xml:space="preserve"> </w:t>
      </w:r>
      <w:r w:rsidRPr="00E025C6">
        <w:rPr>
          <w:rFonts w:ascii="Times New Roman" w:hAnsi="Times New Roman" w:cs="Times New Roman"/>
        </w:rPr>
        <w:t>kelas</w:t>
      </w:r>
      <w:r w:rsidRPr="00E025C6">
        <w:rPr>
          <w:rFonts w:ascii="Times New Roman" w:hAnsi="Times New Roman" w:cs="Times New Roman"/>
          <w:spacing w:val="-48"/>
        </w:rPr>
        <w:t xml:space="preserve"> </w:t>
      </w:r>
      <w:r w:rsidRPr="00E025C6">
        <w:rPr>
          <w:rFonts w:ascii="Times New Roman" w:hAnsi="Times New Roman" w:cs="Times New Roman"/>
        </w:rPr>
        <w:t>kontrol</w:t>
      </w:r>
      <w:r w:rsidRPr="00E025C6">
        <w:rPr>
          <w:rFonts w:ascii="Times New Roman" w:hAnsi="Times New Roman" w:cs="Times New Roman"/>
          <w:spacing w:val="1"/>
        </w:rPr>
        <w:t xml:space="preserve"> </w:t>
      </w:r>
      <w:r w:rsidRPr="00E025C6">
        <w:rPr>
          <w:rFonts w:ascii="Times New Roman" w:hAnsi="Times New Roman" w:cs="Times New Roman"/>
        </w:rPr>
        <w:t>:</w:t>
      </w:r>
    </w:p>
    <w:p w:rsidR="00E025C6" w:rsidRPr="00E025C6" w:rsidRDefault="00E025C6" w:rsidP="00E025C6">
      <w:pPr>
        <w:pStyle w:val="BodyText"/>
        <w:spacing w:before="8"/>
        <w:rPr>
          <w:rFonts w:ascii="Times New Roman" w:hAnsi="Times New Roman" w:cs="Times New Roman"/>
        </w:rPr>
      </w:pPr>
      <w:r w:rsidRPr="00E025C6">
        <w:rPr>
          <w:rFonts w:ascii="Times New Roman" w:hAnsi="Times New Roman" w:cs="Times New Roman"/>
          <w:noProof/>
          <w:lang w:val="en-US"/>
        </w:rPr>
        <mc:AlternateContent>
          <mc:Choice Requires="wpg">
            <w:drawing>
              <wp:anchor distT="0" distB="0" distL="114300" distR="114300" simplePos="0" relativeHeight="251680768" behindDoc="0" locked="0" layoutInCell="1" allowOverlap="1" wp14:anchorId="70C8DD3C" wp14:editId="64DC2D39">
                <wp:simplePos x="0" y="0"/>
                <wp:positionH relativeFrom="column">
                  <wp:posOffset>1993293</wp:posOffset>
                </wp:positionH>
                <wp:positionV relativeFrom="paragraph">
                  <wp:posOffset>10795</wp:posOffset>
                </wp:positionV>
                <wp:extent cx="3157855" cy="1981200"/>
                <wp:effectExtent l="0" t="0" r="23495" b="19050"/>
                <wp:wrapNone/>
                <wp:docPr id="89" name="Group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57855" cy="1981200"/>
                          <a:chOff x="0" y="0"/>
                          <a:chExt cx="4973" cy="3120"/>
                        </a:xfrm>
                      </wpg:grpSpPr>
                      <wps:wsp>
                        <wps:cNvPr id="90" name="AutoShape 37"/>
                        <wps:cNvSpPr>
                          <a:spLocks/>
                        </wps:cNvSpPr>
                        <wps:spPr bwMode="auto">
                          <a:xfrm>
                            <a:off x="627" y="1065"/>
                            <a:ext cx="2934" cy="838"/>
                          </a:xfrm>
                          <a:custGeom>
                            <a:avLst/>
                            <a:gdLst>
                              <a:gd name="T0" fmla="+- 0 627 627"/>
                              <a:gd name="T1" fmla="*/ T0 w 2934"/>
                              <a:gd name="T2" fmla="+- 0 1903 1066"/>
                              <a:gd name="T3" fmla="*/ 1903 h 838"/>
                              <a:gd name="T4" fmla="+- 0 3561 627"/>
                              <a:gd name="T5" fmla="*/ T4 w 2934"/>
                              <a:gd name="T6" fmla="+- 0 1903 1066"/>
                              <a:gd name="T7" fmla="*/ 1903 h 838"/>
                              <a:gd name="T8" fmla="+- 0 627 627"/>
                              <a:gd name="T9" fmla="*/ T8 w 2934"/>
                              <a:gd name="T10" fmla="+- 0 1483 1066"/>
                              <a:gd name="T11" fmla="*/ 1483 h 838"/>
                              <a:gd name="T12" fmla="+- 0 3561 627"/>
                              <a:gd name="T13" fmla="*/ T12 w 2934"/>
                              <a:gd name="T14" fmla="+- 0 1483 1066"/>
                              <a:gd name="T15" fmla="*/ 1483 h 838"/>
                              <a:gd name="T16" fmla="+- 0 627 627"/>
                              <a:gd name="T17" fmla="*/ T16 w 2934"/>
                              <a:gd name="T18" fmla="+- 0 1066 1066"/>
                              <a:gd name="T19" fmla="*/ 1066 h 838"/>
                              <a:gd name="T20" fmla="+- 0 3561 627"/>
                              <a:gd name="T21" fmla="*/ T20 w 2934"/>
                              <a:gd name="T22" fmla="+- 0 1066 1066"/>
                              <a:gd name="T23" fmla="*/ 1066 h 838"/>
                            </a:gdLst>
                            <a:ahLst/>
                            <a:cxnLst>
                              <a:cxn ang="0">
                                <a:pos x="T1" y="T3"/>
                              </a:cxn>
                              <a:cxn ang="0">
                                <a:pos x="T5" y="T7"/>
                              </a:cxn>
                              <a:cxn ang="0">
                                <a:pos x="T9" y="T11"/>
                              </a:cxn>
                              <a:cxn ang="0">
                                <a:pos x="T13" y="T15"/>
                              </a:cxn>
                              <a:cxn ang="0">
                                <a:pos x="T17" y="T19"/>
                              </a:cxn>
                              <a:cxn ang="0">
                                <a:pos x="T21" y="T23"/>
                              </a:cxn>
                            </a:cxnLst>
                            <a:rect l="0" t="0" r="r" b="b"/>
                            <a:pathLst>
                              <a:path w="2934" h="838">
                                <a:moveTo>
                                  <a:pt x="0" y="837"/>
                                </a:moveTo>
                                <a:lnTo>
                                  <a:pt x="2934" y="837"/>
                                </a:lnTo>
                                <a:moveTo>
                                  <a:pt x="0" y="417"/>
                                </a:moveTo>
                                <a:lnTo>
                                  <a:pt x="2934" y="417"/>
                                </a:lnTo>
                                <a:moveTo>
                                  <a:pt x="0" y="0"/>
                                </a:moveTo>
                                <a:lnTo>
                                  <a:pt x="2934" y="0"/>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 name="AutoShape 38"/>
                        <wps:cNvSpPr>
                          <a:spLocks/>
                        </wps:cNvSpPr>
                        <wps:spPr bwMode="auto">
                          <a:xfrm>
                            <a:off x="667" y="897"/>
                            <a:ext cx="2801" cy="1424"/>
                          </a:xfrm>
                          <a:custGeom>
                            <a:avLst/>
                            <a:gdLst>
                              <a:gd name="T0" fmla="+- 0 668 668"/>
                              <a:gd name="T1" fmla="*/ T0 w 2801"/>
                              <a:gd name="T2" fmla="+- 0 898 898"/>
                              <a:gd name="T3" fmla="*/ 898 h 1424"/>
                              <a:gd name="T4" fmla="+- 0 718 668"/>
                              <a:gd name="T5" fmla="*/ T4 w 2801"/>
                              <a:gd name="T6" fmla="+- 0 2321 898"/>
                              <a:gd name="T7" fmla="*/ 2321 h 1424"/>
                              <a:gd name="T8" fmla="+- 0 903 668"/>
                              <a:gd name="T9" fmla="*/ T8 w 2801"/>
                              <a:gd name="T10" fmla="+- 0 919 898"/>
                              <a:gd name="T11" fmla="*/ 919 h 1424"/>
                              <a:gd name="T12" fmla="+- 0 850 668"/>
                              <a:gd name="T13" fmla="*/ T12 w 2801"/>
                              <a:gd name="T14" fmla="+- 0 2321 898"/>
                              <a:gd name="T15" fmla="*/ 2321 h 1424"/>
                              <a:gd name="T16" fmla="+- 0 903 668"/>
                              <a:gd name="T17" fmla="*/ T16 w 2801"/>
                              <a:gd name="T18" fmla="+- 0 919 898"/>
                              <a:gd name="T19" fmla="*/ 919 h 1424"/>
                              <a:gd name="T20" fmla="+- 0 1033 668"/>
                              <a:gd name="T21" fmla="*/ T20 w 2801"/>
                              <a:gd name="T22" fmla="+- 0 919 898"/>
                              <a:gd name="T23" fmla="*/ 919 h 1424"/>
                              <a:gd name="T24" fmla="+- 0 1085 668"/>
                              <a:gd name="T25" fmla="*/ T24 w 2801"/>
                              <a:gd name="T26" fmla="+- 0 2321 898"/>
                              <a:gd name="T27" fmla="*/ 2321 h 1424"/>
                              <a:gd name="T28" fmla="+- 0 1270 668"/>
                              <a:gd name="T29" fmla="*/ T28 w 2801"/>
                              <a:gd name="T30" fmla="+- 0 1190 898"/>
                              <a:gd name="T31" fmla="*/ 1190 h 1424"/>
                              <a:gd name="T32" fmla="+- 0 1217 668"/>
                              <a:gd name="T33" fmla="*/ T32 w 2801"/>
                              <a:gd name="T34" fmla="+- 0 2321 898"/>
                              <a:gd name="T35" fmla="*/ 2321 h 1424"/>
                              <a:gd name="T36" fmla="+- 0 1270 668"/>
                              <a:gd name="T37" fmla="*/ T36 w 2801"/>
                              <a:gd name="T38" fmla="+- 0 1190 898"/>
                              <a:gd name="T39" fmla="*/ 1190 h 1424"/>
                              <a:gd name="T40" fmla="+- 0 1400 668"/>
                              <a:gd name="T41" fmla="*/ T40 w 2801"/>
                              <a:gd name="T42" fmla="+- 0 1044 898"/>
                              <a:gd name="T43" fmla="*/ 1044 h 1424"/>
                              <a:gd name="T44" fmla="+- 0 1453 668"/>
                              <a:gd name="T45" fmla="*/ T44 w 2801"/>
                              <a:gd name="T46" fmla="+- 0 2321 898"/>
                              <a:gd name="T47" fmla="*/ 2321 h 1424"/>
                              <a:gd name="T48" fmla="+- 0 1635 668"/>
                              <a:gd name="T49" fmla="*/ T48 w 2801"/>
                              <a:gd name="T50" fmla="+- 0 1128 898"/>
                              <a:gd name="T51" fmla="*/ 1128 h 1424"/>
                              <a:gd name="T52" fmla="+- 0 1585 668"/>
                              <a:gd name="T53" fmla="*/ T52 w 2801"/>
                              <a:gd name="T54" fmla="+- 0 2321 898"/>
                              <a:gd name="T55" fmla="*/ 2321 h 1424"/>
                              <a:gd name="T56" fmla="+- 0 1635 668"/>
                              <a:gd name="T57" fmla="*/ T56 w 2801"/>
                              <a:gd name="T58" fmla="+- 0 1128 898"/>
                              <a:gd name="T59" fmla="*/ 1128 h 1424"/>
                              <a:gd name="T60" fmla="+- 0 1767 668"/>
                              <a:gd name="T61" fmla="*/ T60 w 2801"/>
                              <a:gd name="T62" fmla="+- 0 919 898"/>
                              <a:gd name="T63" fmla="*/ 919 h 1424"/>
                              <a:gd name="T64" fmla="+- 0 1820 668"/>
                              <a:gd name="T65" fmla="*/ T64 w 2801"/>
                              <a:gd name="T66" fmla="+- 0 2321 898"/>
                              <a:gd name="T67" fmla="*/ 2321 h 1424"/>
                              <a:gd name="T68" fmla="+- 0 2002 668"/>
                              <a:gd name="T69" fmla="*/ T68 w 2801"/>
                              <a:gd name="T70" fmla="+- 0 1066 898"/>
                              <a:gd name="T71" fmla="*/ 1066 h 1424"/>
                              <a:gd name="T72" fmla="+- 0 1949 668"/>
                              <a:gd name="T73" fmla="*/ T72 w 2801"/>
                              <a:gd name="T74" fmla="+- 0 2321 898"/>
                              <a:gd name="T75" fmla="*/ 2321 h 1424"/>
                              <a:gd name="T76" fmla="+- 0 2002 668"/>
                              <a:gd name="T77" fmla="*/ T76 w 2801"/>
                              <a:gd name="T78" fmla="+- 0 1066 898"/>
                              <a:gd name="T79" fmla="*/ 1066 h 1424"/>
                              <a:gd name="T80" fmla="+- 0 2134 668"/>
                              <a:gd name="T81" fmla="*/ T80 w 2801"/>
                              <a:gd name="T82" fmla="+- 0 1087 898"/>
                              <a:gd name="T83" fmla="*/ 1087 h 1424"/>
                              <a:gd name="T84" fmla="+- 0 2187 668"/>
                              <a:gd name="T85" fmla="*/ T84 w 2801"/>
                              <a:gd name="T86" fmla="+- 0 2321 898"/>
                              <a:gd name="T87" fmla="*/ 2321 h 1424"/>
                              <a:gd name="T88" fmla="+- 0 2369 668"/>
                              <a:gd name="T89" fmla="*/ T88 w 2801"/>
                              <a:gd name="T90" fmla="+- 0 898 898"/>
                              <a:gd name="T91" fmla="*/ 898 h 1424"/>
                              <a:gd name="T92" fmla="+- 0 2317 668"/>
                              <a:gd name="T93" fmla="*/ T92 w 2801"/>
                              <a:gd name="T94" fmla="+- 0 2321 898"/>
                              <a:gd name="T95" fmla="*/ 2321 h 1424"/>
                              <a:gd name="T96" fmla="+- 0 2369 668"/>
                              <a:gd name="T97" fmla="*/ T96 w 2801"/>
                              <a:gd name="T98" fmla="+- 0 898 898"/>
                              <a:gd name="T99" fmla="*/ 898 h 1424"/>
                              <a:gd name="T100" fmla="+- 0 2501 668"/>
                              <a:gd name="T101" fmla="*/ T100 w 2801"/>
                              <a:gd name="T102" fmla="+- 0 982 898"/>
                              <a:gd name="T103" fmla="*/ 982 h 1424"/>
                              <a:gd name="T104" fmla="+- 0 2552 668"/>
                              <a:gd name="T105" fmla="*/ T104 w 2801"/>
                              <a:gd name="T106" fmla="+- 0 2321 898"/>
                              <a:gd name="T107" fmla="*/ 2321 h 1424"/>
                              <a:gd name="T108" fmla="+- 0 2736 668"/>
                              <a:gd name="T109" fmla="*/ T108 w 2801"/>
                              <a:gd name="T110" fmla="+- 0 941 898"/>
                              <a:gd name="T111" fmla="*/ 941 h 1424"/>
                              <a:gd name="T112" fmla="+- 0 2684 668"/>
                              <a:gd name="T113" fmla="*/ T112 w 2801"/>
                              <a:gd name="T114" fmla="+- 0 2321 898"/>
                              <a:gd name="T115" fmla="*/ 2321 h 1424"/>
                              <a:gd name="T116" fmla="+- 0 2736 668"/>
                              <a:gd name="T117" fmla="*/ T116 w 2801"/>
                              <a:gd name="T118" fmla="+- 0 941 898"/>
                              <a:gd name="T119" fmla="*/ 941 h 1424"/>
                              <a:gd name="T120" fmla="+- 0 2866 668"/>
                              <a:gd name="T121" fmla="*/ T120 w 2801"/>
                              <a:gd name="T122" fmla="+- 0 941 898"/>
                              <a:gd name="T123" fmla="*/ 941 h 1424"/>
                              <a:gd name="T124" fmla="+- 0 2919 668"/>
                              <a:gd name="T125" fmla="*/ T124 w 2801"/>
                              <a:gd name="T126" fmla="+- 0 2321 898"/>
                              <a:gd name="T127" fmla="*/ 2321 h 1424"/>
                              <a:gd name="T128" fmla="+- 0 3104 668"/>
                              <a:gd name="T129" fmla="*/ T128 w 2801"/>
                              <a:gd name="T130" fmla="+- 0 962 898"/>
                              <a:gd name="T131" fmla="*/ 962 h 1424"/>
                              <a:gd name="T132" fmla="+- 0 3051 668"/>
                              <a:gd name="T133" fmla="*/ T132 w 2801"/>
                              <a:gd name="T134" fmla="+- 0 2321 898"/>
                              <a:gd name="T135" fmla="*/ 2321 h 1424"/>
                              <a:gd name="T136" fmla="+- 0 3104 668"/>
                              <a:gd name="T137" fmla="*/ T136 w 2801"/>
                              <a:gd name="T138" fmla="+- 0 962 898"/>
                              <a:gd name="T139" fmla="*/ 962 h 1424"/>
                              <a:gd name="T140" fmla="+- 0 3233 668"/>
                              <a:gd name="T141" fmla="*/ T140 w 2801"/>
                              <a:gd name="T142" fmla="+- 0 1109 898"/>
                              <a:gd name="T143" fmla="*/ 1109 h 1424"/>
                              <a:gd name="T144" fmla="+- 0 3286 668"/>
                              <a:gd name="T145" fmla="*/ T144 w 2801"/>
                              <a:gd name="T146" fmla="+- 0 2321 898"/>
                              <a:gd name="T147" fmla="*/ 2321 h 1424"/>
                              <a:gd name="T148" fmla="+- 0 3469 668"/>
                              <a:gd name="T149" fmla="*/ T148 w 2801"/>
                              <a:gd name="T150" fmla="+- 0 898 898"/>
                              <a:gd name="T151" fmla="*/ 898 h 1424"/>
                              <a:gd name="T152" fmla="+- 0 3418 668"/>
                              <a:gd name="T153" fmla="*/ T152 w 2801"/>
                              <a:gd name="T154" fmla="+- 0 2321 898"/>
                              <a:gd name="T155" fmla="*/ 2321 h 1424"/>
                              <a:gd name="T156" fmla="+- 0 3469 668"/>
                              <a:gd name="T157" fmla="*/ T156 w 2801"/>
                              <a:gd name="T158" fmla="+- 0 898 898"/>
                              <a:gd name="T159" fmla="*/ 898 h 14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2801" h="1424">
                                <a:moveTo>
                                  <a:pt x="50" y="0"/>
                                </a:moveTo>
                                <a:lnTo>
                                  <a:pt x="0" y="0"/>
                                </a:lnTo>
                                <a:lnTo>
                                  <a:pt x="0" y="1423"/>
                                </a:lnTo>
                                <a:lnTo>
                                  <a:pt x="50" y="1423"/>
                                </a:lnTo>
                                <a:lnTo>
                                  <a:pt x="50" y="0"/>
                                </a:lnTo>
                                <a:close/>
                                <a:moveTo>
                                  <a:pt x="235" y="21"/>
                                </a:moveTo>
                                <a:lnTo>
                                  <a:pt x="182" y="21"/>
                                </a:lnTo>
                                <a:lnTo>
                                  <a:pt x="182" y="1423"/>
                                </a:lnTo>
                                <a:lnTo>
                                  <a:pt x="235" y="1423"/>
                                </a:lnTo>
                                <a:lnTo>
                                  <a:pt x="235" y="21"/>
                                </a:lnTo>
                                <a:close/>
                                <a:moveTo>
                                  <a:pt x="417" y="21"/>
                                </a:moveTo>
                                <a:lnTo>
                                  <a:pt x="365" y="21"/>
                                </a:lnTo>
                                <a:lnTo>
                                  <a:pt x="365" y="1423"/>
                                </a:lnTo>
                                <a:lnTo>
                                  <a:pt x="417" y="1423"/>
                                </a:lnTo>
                                <a:lnTo>
                                  <a:pt x="417" y="21"/>
                                </a:lnTo>
                                <a:close/>
                                <a:moveTo>
                                  <a:pt x="602" y="292"/>
                                </a:moveTo>
                                <a:lnTo>
                                  <a:pt x="549" y="292"/>
                                </a:lnTo>
                                <a:lnTo>
                                  <a:pt x="549" y="1423"/>
                                </a:lnTo>
                                <a:lnTo>
                                  <a:pt x="602" y="1423"/>
                                </a:lnTo>
                                <a:lnTo>
                                  <a:pt x="602" y="292"/>
                                </a:lnTo>
                                <a:close/>
                                <a:moveTo>
                                  <a:pt x="785" y="146"/>
                                </a:moveTo>
                                <a:lnTo>
                                  <a:pt x="732" y="146"/>
                                </a:lnTo>
                                <a:lnTo>
                                  <a:pt x="732" y="1423"/>
                                </a:lnTo>
                                <a:lnTo>
                                  <a:pt x="785" y="1423"/>
                                </a:lnTo>
                                <a:lnTo>
                                  <a:pt x="785" y="146"/>
                                </a:lnTo>
                                <a:close/>
                                <a:moveTo>
                                  <a:pt x="967" y="230"/>
                                </a:moveTo>
                                <a:lnTo>
                                  <a:pt x="917" y="230"/>
                                </a:lnTo>
                                <a:lnTo>
                                  <a:pt x="917" y="1423"/>
                                </a:lnTo>
                                <a:lnTo>
                                  <a:pt x="967" y="1423"/>
                                </a:lnTo>
                                <a:lnTo>
                                  <a:pt x="967" y="230"/>
                                </a:lnTo>
                                <a:close/>
                                <a:moveTo>
                                  <a:pt x="1152" y="21"/>
                                </a:moveTo>
                                <a:lnTo>
                                  <a:pt x="1099" y="21"/>
                                </a:lnTo>
                                <a:lnTo>
                                  <a:pt x="1099" y="1423"/>
                                </a:lnTo>
                                <a:lnTo>
                                  <a:pt x="1152" y="1423"/>
                                </a:lnTo>
                                <a:lnTo>
                                  <a:pt x="1152" y="21"/>
                                </a:lnTo>
                                <a:close/>
                                <a:moveTo>
                                  <a:pt x="1334" y="168"/>
                                </a:moveTo>
                                <a:lnTo>
                                  <a:pt x="1281" y="168"/>
                                </a:lnTo>
                                <a:lnTo>
                                  <a:pt x="1281" y="1423"/>
                                </a:lnTo>
                                <a:lnTo>
                                  <a:pt x="1334" y="1423"/>
                                </a:lnTo>
                                <a:lnTo>
                                  <a:pt x="1334" y="168"/>
                                </a:lnTo>
                                <a:close/>
                                <a:moveTo>
                                  <a:pt x="1519" y="189"/>
                                </a:moveTo>
                                <a:lnTo>
                                  <a:pt x="1466" y="189"/>
                                </a:lnTo>
                                <a:lnTo>
                                  <a:pt x="1466" y="1423"/>
                                </a:lnTo>
                                <a:lnTo>
                                  <a:pt x="1519" y="1423"/>
                                </a:lnTo>
                                <a:lnTo>
                                  <a:pt x="1519" y="189"/>
                                </a:lnTo>
                                <a:close/>
                                <a:moveTo>
                                  <a:pt x="1701" y="0"/>
                                </a:moveTo>
                                <a:lnTo>
                                  <a:pt x="1649" y="0"/>
                                </a:lnTo>
                                <a:lnTo>
                                  <a:pt x="1649" y="1423"/>
                                </a:lnTo>
                                <a:lnTo>
                                  <a:pt x="1701" y="1423"/>
                                </a:lnTo>
                                <a:lnTo>
                                  <a:pt x="1701" y="0"/>
                                </a:lnTo>
                                <a:close/>
                                <a:moveTo>
                                  <a:pt x="1884" y="84"/>
                                </a:moveTo>
                                <a:lnTo>
                                  <a:pt x="1833" y="84"/>
                                </a:lnTo>
                                <a:lnTo>
                                  <a:pt x="1833" y="1423"/>
                                </a:lnTo>
                                <a:lnTo>
                                  <a:pt x="1884" y="1423"/>
                                </a:lnTo>
                                <a:lnTo>
                                  <a:pt x="1884" y="84"/>
                                </a:lnTo>
                                <a:close/>
                                <a:moveTo>
                                  <a:pt x="2068" y="43"/>
                                </a:moveTo>
                                <a:lnTo>
                                  <a:pt x="2016" y="43"/>
                                </a:lnTo>
                                <a:lnTo>
                                  <a:pt x="2016" y="1423"/>
                                </a:lnTo>
                                <a:lnTo>
                                  <a:pt x="2068" y="1423"/>
                                </a:lnTo>
                                <a:lnTo>
                                  <a:pt x="2068" y="43"/>
                                </a:lnTo>
                                <a:close/>
                                <a:moveTo>
                                  <a:pt x="2251" y="43"/>
                                </a:moveTo>
                                <a:lnTo>
                                  <a:pt x="2198" y="43"/>
                                </a:lnTo>
                                <a:lnTo>
                                  <a:pt x="2198" y="1423"/>
                                </a:lnTo>
                                <a:lnTo>
                                  <a:pt x="2251" y="1423"/>
                                </a:lnTo>
                                <a:lnTo>
                                  <a:pt x="2251" y="43"/>
                                </a:lnTo>
                                <a:close/>
                                <a:moveTo>
                                  <a:pt x="2436" y="64"/>
                                </a:moveTo>
                                <a:lnTo>
                                  <a:pt x="2383" y="64"/>
                                </a:lnTo>
                                <a:lnTo>
                                  <a:pt x="2383" y="1423"/>
                                </a:lnTo>
                                <a:lnTo>
                                  <a:pt x="2436" y="1423"/>
                                </a:lnTo>
                                <a:lnTo>
                                  <a:pt x="2436" y="64"/>
                                </a:lnTo>
                                <a:close/>
                                <a:moveTo>
                                  <a:pt x="2618" y="211"/>
                                </a:moveTo>
                                <a:lnTo>
                                  <a:pt x="2565" y="211"/>
                                </a:lnTo>
                                <a:lnTo>
                                  <a:pt x="2565" y="1423"/>
                                </a:lnTo>
                                <a:lnTo>
                                  <a:pt x="2618" y="1423"/>
                                </a:lnTo>
                                <a:lnTo>
                                  <a:pt x="2618" y="211"/>
                                </a:lnTo>
                                <a:close/>
                                <a:moveTo>
                                  <a:pt x="2801" y="0"/>
                                </a:moveTo>
                                <a:lnTo>
                                  <a:pt x="2750" y="0"/>
                                </a:lnTo>
                                <a:lnTo>
                                  <a:pt x="2750" y="1423"/>
                                </a:lnTo>
                                <a:lnTo>
                                  <a:pt x="2801" y="1423"/>
                                </a:lnTo>
                                <a:lnTo>
                                  <a:pt x="2801"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Rectangle 39"/>
                        <wps:cNvSpPr>
                          <a:spLocks noChangeArrowheads="1"/>
                        </wps:cNvSpPr>
                        <wps:spPr bwMode="auto">
                          <a:xfrm>
                            <a:off x="718" y="794"/>
                            <a:ext cx="53" cy="1527"/>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 name="Line 40"/>
                        <wps:cNvCnPr>
                          <a:cxnSpLocks noChangeShapeType="1"/>
                        </wps:cNvCnPr>
                        <wps:spPr bwMode="auto">
                          <a:xfrm>
                            <a:off x="627" y="648"/>
                            <a:ext cx="2934"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94" name="AutoShape 41"/>
                        <wps:cNvSpPr>
                          <a:spLocks/>
                        </wps:cNvSpPr>
                        <wps:spPr bwMode="auto">
                          <a:xfrm>
                            <a:off x="902" y="710"/>
                            <a:ext cx="2619" cy="1611"/>
                          </a:xfrm>
                          <a:custGeom>
                            <a:avLst/>
                            <a:gdLst>
                              <a:gd name="T0" fmla="+- 0 903 903"/>
                              <a:gd name="T1" fmla="*/ T0 w 2619"/>
                              <a:gd name="T2" fmla="+- 0 710 710"/>
                              <a:gd name="T3" fmla="*/ 710 h 1611"/>
                              <a:gd name="T4" fmla="+- 0 956 903"/>
                              <a:gd name="T5" fmla="*/ T4 w 2619"/>
                              <a:gd name="T6" fmla="+- 0 2321 710"/>
                              <a:gd name="T7" fmla="*/ 2321 h 1611"/>
                              <a:gd name="T8" fmla="+- 0 1138 903"/>
                              <a:gd name="T9" fmla="*/ T8 w 2619"/>
                              <a:gd name="T10" fmla="+- 0 751 710"/>
                              <a:gd name="T11" fmla="*/ 751 h 1611"/>
                              <a:gd name="T12" fmla="+- 0 1085 903"/>
                              <a:gd name="T13" fmla="*/ T12 w 2619"/>
                              <a:gd name="T14" fmla="+- 0 2321 710"/>
                              <a:gd name="T15" fmla="*/ 2321 h 1611"/>
                              <a:gd name="T16" fmla="+- 0 1138 903"/>
                              <a:gd name="T17" fmla="*/ T16 w 2619"/>
                              <a:gd name="T18" fmla="+- 0 751 710"/>
                              <a:gd name="T19" fmla="*/ 751 h 1611"/>
                              <a:gd name="T20" fmla="+- 0 1270 903"/>
                              <a:gd name="T21" fmla="*/ T20 w 2619"/>
                              <a:gd name="T22" fmla="+- 0 898 710"/>
                              <a:gd name="T23" fmla="*/ 898 h 1611"/>
                              <a:gd name="T24" fmla="+- 0 1321 903"/>
                              <a:gd name="T25" fmla="*/ T24 w 2619"/>
                              <a:gd name="T26" fmla="+- 0 2321 710"/>
                              <a:gd name="T27" fmla="*/ 2321 h 1611"/>
                              <a:gd name="T28" fmla="+- 0 1505 903"/>
                              <a:gd name="T29" fmla="*/ T28 w 2619"/>
                              <a:gd name="T30" fmla="+- 0 857 710"/>
                              <a:gd name="T31" fmla="*/ 857 h 1611"/>
                              <a:gd name="T32" fmla="+- 0 1453 903"/>
                              <a:gd name="T33" fmla="*/ T32 w 2619"/>
                              <a:gd name="T34" fmla="+- 0 2321 710"/>
                              <a:gd name="T35" fmla="*/ 2321 h 1611"/>
                              <a:gd name="T36" fmla="+- 0 1505 903"/>
                              <a:gd name="T37" fmla="*/ T36 w 2619"/>
                              <a:gd name="T38" fmla="+- 0 857 710"/>
                              <a:gd name="T39" fmla="*/ 857 h 1611"/>
                              <a:gd name="T40" fmla="+- 0 1635 903"/>
                              <a:gd name="T41" fmla="*/ T40 w 2619"/>
                              <a:gd name="T42" fmla="+- 0 1109 710"/>
                              <a:gd name="T43" fmla="*/ 1109 h 1611"/>
                              <a:gd name="T44" fmla="+- 0 1688 903"/>
                              <a:gd name="T45" fmla="*/ T44 w 2619"/>
                              <a:gd name="T46" fmla="+- 0 2321 710"/>
                              <a:gd name="T47" fmla="*/ 2321 h 1611"/>
                              <a:gd name="T48" fmla="+- 0 1873 903"/>
                              <a:gd name="T49" fmla="*/ T48 w 2619"/>
                              <a:gd name="T50" fmla="+- 0 751 710"/>
                              <a:gd name="T51" fmla="*/ 751 h 1611"/>
                              <a:gd name="T52" fmla="+- 0 1820 903"/>
                              <a:gd name="T53" fmla="*/ T52 w 2619"/>
                              <a:gd name="T54" fmla="+- 0 2321 710"/>
                              <a:gd name="T55" fmla="*/ 2321 h 1611"/>
                              <a:gd name="T56" fmla="+- 0 1873 903"/>
                              <a:gd name="T57" fmla="*/ T56 w 2619"/>
                              <a:gd name="T58" fmla="+- 0 751 710"/>
                              <a:gd name="T59" fmla="*/ 751 h 1611"/>
                              <a:gd name="T60" fmla="+- 0 2002 903"/>
                              <a:gd name="T61" fmla="*/ T60 w 2619"/>
                              <a:gd name="T62" fmla="+- 0 794 710"/>
                              <a:gd name="T63" fmla="*/ 794 h 1611"/>
                              <a:gd name="T64" fmla="+- 0 2055 903"/>
                              <a:gd name="T65" fmla="*/ T64 w 2619"/>
                              <a:gd name="T66" fmla="+- 0 2321 710"/>
                              <a:gd name="T67" fmla="*/ 2321 h 1611"/>
                              <a:gd name="T68" fmla="+- 0 2237 903"/>
                              <a:gd name="T69" fmla="*/ T68 w 2619"/>
                              <a:gd name="T70" fmla="+- 0 835 710"/>
                              <a:gd name="T71" fmla="*/ 835 h 1611"/>
                              <a:gd name="T72" fmla="+- 0 2187 903"/>
                              <a:gd name="T73" fmla="*/ T72 w 2619"/>
                              <a:gd name="T74" fmla="+- 0 2321 710"/>
                              <a:gd name="T75" fmla="*/ 2321 h 1611"/>
                              <a:gd name="T76" fmla="+- 0 2237 903"/>
                              <a:gd name="T77" fmla="*/ T76 w 2619"/>
                              <a:gd name="T78" fmla="+- 0 835 710"/>
                              <a:gd name="T79" fmla="*/ 835 h 1611"/>
                              <a:gd name="T80" fmla="+- 0 2369 903"/>
                              <a:gd name="T81" fmla="*/ T80 w 2619"/>
                              <a:gd name="T82" fmla="+- 0 794 710"/>
                              <a:gd name="T83" fmla="*/ 794 h 1611"/>
                              <a:gd name="T84" fmla="+- 0 2422 903"/>
                              <a:gd name="T85" fmla="*/ T84 w 2619"/>
                              <a:gd name="T86" fmla="+- 0 2321 710"/>
                              <a:gd name="T87" fmla="*/ 2321 h 1611"/>
                              <a:gd name="T88" fmla="+- 0 2605 903"/>
                              <a:gd name="T89" fmla="*/ T88 w 2619"/>
                              <a:gd name="T90" fmla="+- 0 816 710"/>
                              <a:gd name="T91" fmla="*/ 816 h 1611"/>
                              <a:gd name="T92" fmla="+- 0 2552 903"/>
                              <a:gd name="T93" fmla="*/ T92 w 2619"/>
                              <a:gd name="T94" fmla="+- 0 2321 710"/>
                              <a:gd name="T95" fmla="*/ 2321 h 1611"/>
                              <a:gd name="T96" fmla="+- 0 2605 903"/>
                              <a:gd name="T97" fmla="*/ T96 w 2619"/>
                              <a:gd name="T98" fmla="+- 0 816 710"/>
                              <a:gd name="T99" fmla="*/ 816 h 1611"/>
                              <a:gd name="T100" fmla="+- 0 2736 903"/>
                              <a:gd name="T101" fmla="*/ T100 w 2619"/>
                              <a:gd name="T102" fmla="+- 0 794 710"/>
                              <a:gd name="T103" fmla="*/ 794 h 1611"/>
                              <a:gd name="T104" fmla="+- 0 2789 903"/>
                              <a:gd name="T105" fmla="*/ T104 w 2619"/>
                              <a:gd name="T106" fmla="+- 0 2321 710"/>
                              <a:gd name="T107" fmla="*/ 2321 h 1611"/>
                              <a:gd name="T108" fmla="+- 0 2972 903"/>
                              <a:gd name="T109" fmla="*/ T108 w 2619"/>
                              <a:gd name="T110" fmla="+- 0 835 710"/>
                              <a:gd name="T111" fmla="*/ 835 h 1611"/>
                              <a:gd name="T112" fmla="+- 0 2919 903"/>
                              <a:gd name="T113" fmla="*/ T112 w 2619"/>
                              <a:gd name="T114" fmla="+- 0 2321 710"/>
                              <a:gd name="T115" fmla="*/ 2321 h 1611"/>
                              <a:gd name="T116" fmla="+- 0 2972 903"/>
                              <a:gd name="T117" fmla="*/ T116 w 2619"/>
                              <a:gd name="T118" fmla="+- 0 835 710"/>
                              <a:gd name="T119" fmla="*/ 835 h 1611"/>
                              <a:gd name="T120" fmla="+- 0 3104 903"/>
                              <a:gd name="T121" fmla="*/ T120 w 2619"/>
                              <a:gd name="T122" fmla="+- 0 857 710"/>
                              <a:gd name="T123" fmla="*/ 857 h 1611"/>
                              <a:gd name="T124" fmla="+- 0 3154 903"/>
                              <a:gd name="T125" fmla="*/ T124 w 2619"/>
                              <a:gd name="T126" fmla="+- 0 2321 710"/>
                              <a:gd name="T127" fmla="*/ 2321 h 1611"/>
                              <a:gd name="T128" fmla="+- 0 3339 903"/>
                              <a:gd name="T129" fmla="*/ T128 w 2619"/>
                              <a:gd name="T130" fmla="+- 0 710 710"/>
                              <a:gd name="T131" fmla="*/ 710 h 1611"/>
                              <a:gd name="T132" fmla="+- 0 3286 903"/>
                              <a:gd name="T133" fmla="*/ T132 w 2619"/>
                              <a:gd name="T134" fmla="+- 0 2321 710"/>
                              <a:gd name="T135" fmla="*/ 2321 h 1611"/>
                              <a:gd name="T136" fmla="+- 0 3339 903"/>
                              <a:gd name="T137" fmla="*/ T136 w 2619"/>
                              <a:gd name="T138" fmla="+- 0 710 710"/>
                              <a:gd name="T139" fmla="*/ 710 h 1611"/>
                              <a:gd name="T140" fmla="+- 0 3469 903"/>
                              <a:gd name="T141" fmla="*/ T140 w 2619"/>
                              <a:gd name="T142" fmla="+- 0 751 710"/>
                              <a:gd name="T143" fmla="*/ 751 h 1611"/>
                              <a:gd name="T144" fmla="+- 0 3521 903"/>
                              <a:gd name="T145" fmla="*/ T144 w 2619"/>
                              <a:gd name="T146" fmla="+- 0 2321 710"/>
                              <a:gd name="T147" fmla="*/ 2321 h 16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2619" h="1611">
                                <a:moveTo>
                                  <a:pt x="53" y="0"/>
                                </a:moveTo>
                                <a:lnTo>
                                  <a:pt x="0" y="0"/>
                                </a:lnTo>
                                <a:lnTo>
                                  <a:pt x="0" y="1611"/>
                                </a:lnTo>
                                <a:lnTo>
                                  <a:pt x="53" y="1611"/>
                                </a:lnTo>
                                <a:lnTo>
                                  <a:pt x="53" y="0"/>
                                </a:lnTo>
                                <a:close/>
                                <a:moveTo>
                                  <a:pt x="235" y="41"/>
                                </a:moveTo>
                                <a:lnTo>
                                  <a:pt x="182" y="41"/>
                                </a:lnTo>
                                <a:lnTo>
                                  <a:pt x="182" y="1611"/>
                                </a:lnTo>
                                <a:lnTo>
                                  <a:pt x="235" y="1611"/>
                                </a:lnTo>
                                <a:lnTo>
                                  <a:pt x="235" y="41"/>
                                </a:lnTo>
                                <a:close/>
                                <a:moveTo>
                                  <a:pt x="418" y="188"/>
                                </a:moveTo>
                                <a:lnTo>
                                  <a:pt x="367" y="188"/>
                                </a:lnTo>
                                <a:lnTo>
                                  <a:pt x="367" y="1611"/>
                                </a:lnTo>
                                <a:lnTo>
                                  <a:pt x="418" y="1611"/>
                                </a:lnTo>
                                <a:lnTo>
                                  <a:pt x="418" y="188"/>
                                </a:lnTo>
                                <a:close/>
                                <a:moveTo>
                                  <a:pt x="602" y="147"/>
                                </a:moveTo>
                                <a:lnTo>
                                  <a:pt x="550" y="147"/>
                                </a:lnTo>
                                <a:lnTo>
                                  <a:pt x="550" y="1611"/>
                                </a:lnTo>
                                <a:lnTo>
                                  <a:pt x="602" y="1611"/>
                                </a:lnTo>
                                <a:lnTo>
                                  <a:pt x="602" y="147"/>
                                </a:lnTo>
                                <a:close/>
                                <a:moveTo>
                                  <a:pt x="785" y="399"/>
                                </a:moveTo>
                                <a:lnTo>
                                  <a:pt x="732" y="399"/>
                                </a:lnTo>
                                <a:lnTo>
                                  <a:pt x="732" y="1611"/>
                                </a:lnTo>
                                <a:lnTo>
                                  <a:pt x="785" y="1611"/>
                                </a:lnTo>
                                <a:lnTo>
                                  <a:pt x="785" y="399"/>
                                </a:lnTo>
                                <a:close/>
                                <a:moveTo>
                                  <a:pt x="970" y="41"/>
                                </a:moveTo>
                                <a:lnTo>
                                  <a:pt x="917" y="41"/>
                                </a:lnTo>
                                <a:lnTo>
                                  <a:pt x="917" y="1611"/>
                                </a:lnTo>
                                <a:lnTo>
                                  <a:pt x="970" y="1611"/>
                                </a:lnTo>
                                <a:lnTo>
                                  <a:pt x="970" y="41"/>
                                </a:lnTo>
                                <a:close/>
                                <a:moveTo>
                                  <a:pt x="1152" y="84"/>
                                </a:moveTo>
                                <a:lnTo>
                                  <a:pt x="1099" y="84"/>
                                </a:lnTo>
                                <a:lnTo>
                                  <a:pt x="1099" y="1611"/>
                                </a:lnTo>
                                <a:lnTo>
                                  <a:pt x="1152" y="1611"/>
                                </a:lnTo>
                                <a:lnTo>
                                  <a:pt x="1152" y="84"/>
                                </a:lnTo>
                                <a:close/>
                                <a:moveTo>
                                  <a:pt x="1334" y="125"/>
                                </a:moveTo>
                                <a:lnTo>
                                  <a:pt x="1284" y="125"/>
                                </a:lnTo>
                                <a:lnTo>
                                  <a:pt x="1284" y="1611"/>
                                </a:lnTo>
                                <a:lnTo>
                                  <a:pt x="1334" y="1611"/>
                                </a:lnTo>
                                <a:lnTo>
                                  <a:pt x="1334" y="125"/>
                                </a:lnTo>
                                <a:close/>
                                <a:moveTo>
                                  <a:pt x="1519" y="84"/>
                                </a:moveTo>
                                <a:lnTo>
                                  <a:pt x="1466" y="84"/>
                                </a:lnTo>
                                <a:lnTo>
                                  <a:pt x="1466" y="1611"/>
                                </a:lnTo>
                                <a:lnTo>
                                  <a:pt x="1519" y="1611"/>
                                </a:lnTo>
                                <a:lnTo>
                                  <a:pt x="1519" y="84"/>
                                </a:lnTo>
                                <a:close/>
                                <a:moveTo>
                                  <a:pt x="1702" y="106"/>
                                </a:moveTo>
                                <a:lnTo>
                                  <a:pt x="1649" y="106"/>
                                </a:lnTo>
                                <a:lnTo>
                                  <a:pt x="1649" y="1611"/>
                                </a:lnTo>
                                <a:lnTo>
                                  <a:pt x="1702" y="1611"/>
                                </a:lnTo>
                                <a:lnTo>
                                  <a:pt x="1702" y="106"/>
                                </a:lnTo>
                                <a:close/>
                                <a:moveTo>
                                  <a:pt x="1886" y="84"/>
                                </a:moveTo>
                                <a:lnTo>
                                  <a:pt x="1833" y="84"/>
                                </a:lnTo>
                                <a:lnTo>
                                  <a:pt x="1833" y="1611"/>
                                </a:lnTo>
                                <a:lnTo>
                                  <a:pt x="1886" y="1611"/>
                                </a:lnTo>
                                <a:lnTo>
                                  <a:pt x="1886" y="84"/>
                                </a:lnTo>
                                <a:close/>
                                <a:moveTo>
                                  <a:pt x="2069" y="125"/>
                                </a:moveTo>
                                <a:lnTo>
                                  <a:pt x="2016" y="125"/>
                                </a:lnTo>
                                <a:lnTo>
                                  <a:pt x="2016" y="1611"/>
                                </a:lnTo>
                                <a:lnTo>
                                  <a:pt x="2069" y="1611"/>
                                </a:lnTo>
                                <a:lnTo>
                                  <a:pt x="2069" y="125"/>
                                </a:lnTo>
                                <a:close/>
                                <a:moveTo>
                                  <a:pt x="2251" y="147"/>
                                </a:moveTo>
                                <a:lnTo>
                                  <a:pt x="2201" y="147"/>
                                </a:lnTo>
                                <a:lnTo>
                                  <a:pt x="2201" y="1611"/>
                                </a:lnTo>
                                <a:lnTo>
                                  <a:pt x="2251" y="1611"/>
                                </a:lnTo>
                                <a:lnTo>
                                  <a:pt x="2251" y="147"/>
                                </a:lnTo>
                                <a:close/>
                                <a:moveTo>
                                  <a:pt x="2436" y="0"/>
                                </a:moveTo>
                                <a:lnTo>
                                  <a:pt x="2383" y="0"/>
                                </a:lnTo>
                                <a:lnTo>
                                  <a:pt x="2383" y="1611"/>
                                </a:lnTo>
                                <a:lnTo>
                                  <a:pt x="2436" y="1611"/>
                                </a:lnTo>
                                <a:lnTo>
                                  <a:pt x="2436" y="0"/>
                                </a:lnTo>
                                <a:close/>
                                <a:moveTo>
                                  <a:pt x="2618" y="41"/>
                                </a:moveTo>
                                <a:lnTo>
                                  <a:pt x="2566" y="41"/>
                                </a:lnTo>
                                <a:lnTo>
                                  <a:pt x="2566" y="1611"/>
                                </a:lnTo>
                                <a:lnTo>
                                  <a:pt x="2618" y="1611"/>
                                </a:lnTo>
                                <a:lnTo>
                                  <a:pt x="2618" y="41"/>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AutoShape 42"/>
                        <wps:cNvSpPr>
                          <a:spLocks/>
                        </wps:cNvSpPr>
                        <wps:spPr bwMode="auto">
                          <a:xfrm>
                            <a:off x="563" y="229"/>
                            <a:ext cx="2998" cy="2155"/>
                          </a:xfrm>
                          <a:custGeom>
                            <a:avLst/>
                            <a:gdLst>
                              <a:gd name="T0" fmla="+- 0 627 564"/>
                              <a:gd name="T1" fmla="*/ T0 w 2998"/>
                              <a:gd name="T2" fmla="+- 0 230 230"/>
                              <a:gd name="T3" fmla="*/ 230 h 2155"/>
                              <a:gd name="T4" fmla="+- 0 3561 564"/>
                              <a:gd name="T5" fmla="*/ T4 w 2998"/>
                              <a:gd name="T6" fmla="+- 0 230 230"/>
                              <a:gd name="T7" fmla="*/ 230 h 2155"/>
                              <a:gd name="T8" fmla="+- 0 627 564"/>
                              <a:gd name="T9" fmla="*/ T8 w 2998"/>
                              <a:gd name="T10" fmla="+- 0 2321 230"/>
                              <a:gd name="T11" fmla="*/ 2321 h 2155"/>
                              <a:gd name="T12" fmla="+- 0 627 564"/>
                              <a:gd name="T13" fmla="*/ T12 w 2998"/>
                              <a:gd name="T14" fmla="+- 0 230 230"/>
                              <a:gd name="T15" fmla="*/ 230 h 2155"/>
                              <a:gd name="T16" fmla="+- 0 564 564"/>
                              <a:gd name="T17" fmla="*/ T16 w 2998"/>
                              <a:gd name="T18" fmla="+- 0 2321 230"/>
                              <a:gd name="T19" fmla="*/ 2321 h 2155"/>
                              <a:gd name="T20" fmla="+- 0 627 564"/>
                              <a:gd name="T21" fmla="*/ T20 w 2998"/>
                              <a:gd name="T22" fmla="+- 0 2321 230"/>
                              <a:gd name="T23" fmla="*/ 2321 h 2155"/>
                              <a:gd name="T24" fmla="+- 0 564 564"/>
                              <a:gd name="T25" fmla="*/ T24 w 2998"/>
                              <a:gd name="T26" fmla="+- 0 1903 230"/>
                              <a:gd name="T27" fmla="*/ 1903 h 2155"/>
                              <a:gd name="T28" fmla="+- 0 627 564"/>
                              <a:gd name="T29" fmla="*/ T28 w 2998"/>
                              <a:gd name="T30" fmla="+- 0 1903 230"/>
                              <a:gd name="T31" fmla="*/ 1903 h 2155"/>
                              <a:gd name="T32" fmla="+- 0 564 564"/>
                              <a:gd name="T33" fmla="*/ T32 w 2998"/>
                              <a:gd name="T34" fmla="+- 0 1483 230"/>
                              <a:gd name="T35" fmla="*/ 1483 h 2155"/>
                              <a:gd name="T36" fmla="+- 0 627 564"/>
                              <a:gd name="T37" fmla="*/ T36 w 2998"/>
                              <a:gd name="T38" fmla="+- 0 1483 230"/>
                              <a:gd name="T39" fmla="*/ 1483 h 2155"/>
                              <a:gd name="T40" fmla="+- 0 564 564"/>
                              <a:gd name="T41" fmla="*/ T40 w 2998"/>
                              <a:gd name="T42" fmla="+- 0 1066 230"/>
                              <a:gd name="T43" fmla="*/ 1066 h 2155"/>
                              <a:gd name="T44" fmla="+- 0 627 564"/>
                              <a:gd name="T45" fmla="*/ T44 w 2998"/>
                              <a:gd name="T46" fmla="+- 0 1066 230"/>
                              <a:gd name="T47" fmla="*/ 1066 h 2155"/>
                              <a:gd name="T48" fmla="+- 0 564 564"/>
                              <a:gd name="T49" fmla="*/ T48 w 2998"/>
                              <a:gd name="T50" fmla="+- 0 648 230"/>
                              <a:gd name="T51" fmla="*/ 648 h 2155"/>
                              <a:gd name="T52" fmla="+- 0 627 564"/>
                              <a:gd name="T53" fmla="*/ T52 w 2998"/>
                              <a:gd name="T54" fmla="+- 0 648 230"/>
                              <a:gd name="T55" fmla="*/ 648 h 2155"/>
                              <a:gd name="T56" fmla="+- 0 564 564"/>
                              <a:gd name="T57" fmla="*/ T56 w 2998"/>
                              <a:gd name="T58" fmla="+- 0 230 230"/>
                              <a:gd name="T59" fmla="*/ 230 h 2155"/>
                              <a:gd name="T60" fmla="+- 0 627 564"/>
                              <a:gd name="T61" fmla="*/ T60 w 2998"/>
                              <a:gd name="T62" fmla="+- 0 230 230"/>
                              <a:gd name="T63" fmla="*/ 230 h 2155"/>
                              <a:gd name="T64" fmla="+- 0 627 564"/>
                              <a:gd name="T65" fmla="*/ T64 w 2998"/>
                              <a:gd name="T66" fmla="+- 0 2321 230"/>
                              <a:gd name="T67" fmla="*/ 2321 h 2155"/>
                              <a:gd name="T68" fmla="+- 0 3561 564"/>
                              <a:gd name="T69" fmla="*/ T68 w 2998"/>
                              <a:gd name="T70" fmla="+- 0 2321 230"/>
                              <a:gd name="T71" fmla="*/ 2321 h 2155"/>
                              <a:gd name="T72" fmla="+- 0 627 564"/>
                              <a:gd name="T73" fmla="*/ T72 w 2998"/>
                              <a:gd name="T74" fmla="+- 0 2321 230"/>
                              <a:gd name="T75" fmla="*/ 2321 h 2155"/>
                              <a:gd name="T76" fmla="+- 0 627 564"/>
                              <a:gd name="T77" fmla="*/ T76 w 2998"/>
                              <a:gd name="T78" fmla="+- 0 2384 230"/>
                              <a:gd name="T79" fmla="*/ 2384 h 2155"/>
                              <a:gd name="T80" fmla="+- 0 812 564"/>
                              <a:gd name="T81" fmla="*/ T80 w 2998"/>
                              <a:gd name="T82" fmla="+- 0 2321 230"/>
                              <a:gd name="T83" fmla="*/ 2321 h 2155"/>
                              <a:gd name="T84" fmla="+- 0 812 564"/>
                              <a:gd name="T85" fmla="*/ T84 w 2998"/>
                              <a:gd name="T86" fmla="+- 0 2384 230"/>
                              <a:gd name="T87" fmla="*/ 2384 h 2155"/>
                              <a:gd name="T88" fmla="+- 0 994 564"/>
                              <a:gd name="T89" fmla="*/ T88 w 2998"/>
                              <a:gd name="T90" fmla="+- 0 2321 230"/>
                              <a:gd name="T91" fmla="*/ 2321 h 2155"/>
                              <a:gd name="T92" fmla="+- 0 994 564"/>
                              <a:gd name="T93" fmla="*/ T92 w 2998"/>
                              <a:gd name="T94" fmla="+- 0 2384 230"/>
                              <a:gd name="T95" fmla="*/ 2384 h 2155"/>
                              <a:gd name="T96" fmla="+- 0 1176 564"/>
                              <a:gd name="T97" fmla="*/ T96 w 2998"/>
                              <a:gd name="T98" fmla="+- 0 2321 230"/>
                              <a:gd name="T99" fmla="*/ 2321 h 2155"/>
                              <a:gd name="T100" fmla="+- 0 1176 564"/>
                              <a:gd name="T101" fmla="*/ T100 w 2998"/>
                              <a:gd name="T102" fmla="+- 0 2384 230"/>
                              <a:gd name="T103" fmla="*/ 2384 h 2155"/>
                              <a:gd name="T104" fmla="+- 0 1361 564"/>
                              <a:gd name="T105" fmla="*/ T104 w 2998"/>
                              <a:gd name="T106" fmla="+- 0 2321 230"/>
                              <a:gd name="T107" fmla="*/ 2321 h 2155"/>
                              <a:gd name="T108" fmla="+- 0 1361 564"/>
                              <a:gd name="T109" fmla="*/ T108 w 2998"/>
                              <a:gd name="T110" fmla="+- 0 2384 230"/>
                              <a:gd name="T111" fmla="*/ 2384 h 2155"/>
                              <a:gd name="T112" fmla="+- 0 1544 564"/>
                              <a:gd name="T113" fmla="*/ T112 w 2998"/>
                              <a:gd name="T114" fmla="+- 0 2321 230"/>
                              <a:gd name="T115" fmla="*/ 2321 h 2155"/>
                              <a:gd name="T116" fmla="+- 0 1544 564"/>
                              <a:gd name="T117" fmla="*/ T116 w 2998"/>
                              <a:gd name="T118" fmla="+- 0 2384 230"/>
                              <a:gd name="T119" fmla="*/ 2384 h 2155"/>
                              <a:gd name="T120" fmla="+- 0 1728 564"/>
                              <a:gd name="T121" fmla="*/ T120 w 2998"/>
                              <a:gd name="T122" fmla="+- 0 2321 230"/>
                              <a:gd name="T123" fmla="*/ 2321 h 2155"/>
                              <a:gd name="T124" fmla="+- 0 1728 564"/>
                              <a:gd name="T125" fmla="*/ T124 w 2998"/>
                              <a:gd name="T126" fmla="+- 0 2384 230"/>
                              <a:gd name="T127" fmla="*/ 2384 h 2155"/>
                              <a:gd name="T128" fmla="+- 0 1911 564"/>
                              <a:gd name="T129" fmla="*/ T128 w 2998"/>
                              <a:gd name="T130" fmla="+- 0 2321 230"/>
                              <a:gd name="T131" fmla="*/ 2321 h 2155"/>
                              <a:gd name="T132" fmla="+- 0 1911 564"/>
                              <a:gd name="T133" fmla="*/ T132 w 2998"/>
                              <a:gd name="T134" fmla="+- 0 2384 230"/>
                              <a:gd name="T135" fmla="*/ 2384 h 2155"/>
                              <a:gd name="T136" fmla="+- 0 2093 564"/>
                              <a:gd name="T137" fmla="*/ T136 w 2998"/>
                              <a:gd name="T138" fmla="+- 0 2321 230"/>
                              <a:gd name="T139" fmla="*/ 2321 h 2155"/>
                              <a:gd name="T140" fmla="+- 0 2093 564"/>
                              <a:gd name="T141" fmla="*/ T140 w 2998"/>
                              <a:gd name="T142" fmla="+- 0 2384 230"/>
                              <a:gd name="T143" fmla="*/ 2384 h 2155"/>
                              <a:gd name="T144" fmla="+- 0 2278 564"/>
                              <a:gd name="T145" fmla="*/ T144 w 2998"/>
                              <a:gd name="T146" fmla="+- 0 2321 230"/>
                              <a:gd name="T147" fmla="*/ 2321 h 2155"/>
                              <a:gd name="T148" fmla="+- 0 2278 564"/>
                              <a:gd name="T149" fmla="*/ T148 w 2998"/>
                              <a:gd name="T150" fmla="+- 0 2384 230"/>
                              <a:gd name="T151" fmla="*/ 2384 h 2155"/>
                              <a:gd name="T152" fmla="+- 0 2460 564"/>
                              <a:gd name="T153" fmla="*/ T152 w 2998"/>
                              <a:gd name="T154" fmla="+- 0 2321 230"/>
                              <a:gd name="T155" fmla="*/ 2321 h 2155"/>
                              <a:gd name="T156" fmla="+- 0 2460 564"/>
                              <a:gd name="T157" fmla="*/ T156 w 2998"/>
                              <a:gd name="T158" fmla="+- 0 2384 230"/>
                              <a:gd name="T159" fmla="*/ 2384 h 2155"/>
                              <a:gd name="T160" fmla="+- 0 2645 564"/>
                              <a:gd name="T161" fmla="*/ T160 w 2998"/>
                              <a:gd name="T162" fmla="+- 0 2321 230"/>
                              <a:gd name="T163" fmla="*/ 2321 h 2155"/>
                              <a:gd name="T164" fmla="+- 0 2645 564"/>
                              <a:gd name="T165" fmla="*/ T164 w 2998"/>
                              <a:gd name="T166" fmla="+- 0 2384 230"/>
                              <a:gd name="T167" fmla="*/ 2384 h 2155"/>
                              <a:gd name="T168" fmla="+- 0 2828 564"/>
                              <a:gd name="T169" fmla="*/ T168 w 2998"/>
                              <a:gd name="T170" fmla="+- 0 2321 230"/>
                              <a:gd name="T171" fmla="*/ 2321 h 2155"/>
                              <a:gd name="T172" fmla="+- 0 2828 564"/>
                              <a:gd name="T173" fmla="*/ T172 w 2998"/>
                              <a:gd name="T174" fmla="+- 0 2384 230"/>
                              <a:gd name="T175" fmla="*/ 2384 h 2155"/>
                              <a:gd name="T176" fmla="+- 0 3010 564"/>
                              <a:gd name="T177" fmla="*/ T176 w 2998"/>
                              <a:gd name="T178" fmla="+- 0 2321 230"/>
                              <a:gd name="T179" fmla="*/ 2321 h 2155"/>
                              <a:gd name="T180" fmla="+- 0 3010 564"/>
                              <a:gd name="T181" fmla="*/ T180 w 2998"/>
                              <a:gd name="T182" fmla="+- 0 2384 230"/>
                              <a:gd name="T183" fmla="*/ 2384 h 2155"/>
                              <a:gd name="T184" fmla="+- 0 3195 564"/>
                              <a:gd name="T185" fmla="*/ T184 w 2998"/>
                              <a:gd name="T186" fmla="+- 0 2321 230"/>
                              <a:gd name="T187" fmla="*/ 2321 h 2155"/>
                              <a:gd name="T188" fmla="+- 0 3195 564"/>
                              <a:gd name="T189" fmla="*/ T188 w 2998"/>
                              <a:gd name="T190" fmla="+- 0 2384 230"/>
                              <a:gd name="T191" fmla="*/ 2384 h 2155"/>
                              <a:gd name="T192" fmla="+- 0 3377 564"/>
                              <a:gd name="T193" fmla="*/ T192 w 2998"/>
                              <a:gd name="T194" fmla="+- 0 2321 230"/>
                              <a:gd name="T195" fmla="*/ 2321 h 2155"/>
                              <a:gd name="T196" fmla="+- 0 3377 564"/>
                              <a:gd name="T197" fmla="*/ T196 w 2998"/>
                              <a:gd name="T198" fmla="+- 0 2384 230"/>
                              <a:gd name="T199" fmla="*/ 2384 h 2155"/>
                              <a:gd name="T200" fmla="+- 0 3561 564"/>
                              <a:gd name="T201" fmla="*/ T200 w 2998"/>
                              <a:gd name="T202" fmla="+- 0 2321 230"/>
                              <a:gd name="T203" fmla="*/ 2321 h 2155"/>
                              <a:gd name="T204" fmla="+- 0 3561 564"/>
                              <a:gd name="T205" fmla="*/ T204 w 2998"/>
                              <a:gd name="T206" fmla="+- 0 2384 230"/>
                              <a:gd name="T207" fmla="*/ 2384 h 21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2998" h="2155">
                                <a:moveTo>
                                  <a:pt x="63" y="0"/>
                                </a:moveTo>
                                <a:lnTo>
                                  <a:pt x="2997" y="0"/>
                                </a:lnTo>
                                <a:moveTo>
                                  <a:pt x="63" y="2091"/>
                                </a:moveTo>
                                <a:lnTo>
                                  <a:pt x="63" y="0"/>
                                </a:lnTo>
                                <a:moveTo>
                                  <a:pt x="0" y="2091"/>
                                </a:moveTo>
                                <a:lnTo>
                                  <a:pt x="63" y="2091"/>
                                </a:lnTo>
                                <a:moveTo>
                                  <a:pt x="0" y="1673"/>
                                </a:moveTo>
                                <a:lnTo>
                                  <a:pt x="63" y="1673"/>
                                </a:lnTo>
                                <a:moveTo>
                                  <a:pt x="0" y="1253"/>
                                </a:moveTo>
                                <a:lnTo>
                                  <a:pt x="63" y="1253"/>
                                </a:lnTo>
                                <a:moveTo>
                                  <a:pt x="0" y="836"/>
                                </a:moveTo>
                                <a:lnTo>
                                  <a:pt x="63" y="836"/>
                                </a:lnTo>
                                <a:moveTo>
                                  <a:pt x="0" y="418"/>
                                </a:moveTo>
                                <a:lnTo>
                                  <a:pt x="63" y="418"/>
                                </a:lnTo>
                                <a:moveTo>
                                  <a:pt x="0" y="0"/>
                                </a:moveTo>
                                <a:lnTo>
                                  <a:pt x="63" y="0"/>
                                </a:lnTo>
                                <a:moveTo>
                                  <a:pt x="63" y="2091"/>
                                </a:moveTo>
                                <a:lnTo>
                                  <a:pt x="2997" y="2091"/>
                                </a:lnTo>
                                <a:moveTo>
                                  <a:pt x="63" y="2091"/>
                                </a:moveTo>
                                <a:lnTo>
                                  <a:pt x="63" y="2154"/>
                                </a:lnTo>
                                <a:moveTo>
                                  <a:pt x="248" y="2091"/>
                                </a:moveTo>
                                <a:lnTo>
                                  <a:pt x="248" y="2154"/>
                                </a:lnTo>
                                <a:moveTo>
                                  <a:pt x="430" y="2091"/>
                                </a:moveTo>
                                <a:lnTo>
                                  <a:pt x="430" y="2154"/>
                                </a:lnTo>
                                <a:moveTo>
                                  <a:pt x="612" y="2091"/>
                                </a:moveTo>
                                <a:lnTo>
                                  <a:pt x="612" y="2154"/>
                                </a:lnTo>
                                <a:moveTo>
                                  <a:pt x="797" y="2091"/>
                                </a:moveTo>
                                <a:lnTo>
                                  <a:pt x="797" y="2154"/>
                                </a:lnTo>
                                <a:moveTo>
                                  <a:pt x="980" y="2091"/>
                                </a:moveTo>
                                <a:lnTo>
                                  <a:pt x="980" y="2154"/>
                                </a:lnTo>
                                <a:moveTo>
                                  <a:pt x="1164" y="2091"/>
                                </a:moveTo>
                                <a:lnTo>
                                  <a:pt x="1164" y="2154"/>
                                </a:lnTo>
                                <a:moveTo>
                                  <a:pt x="1347" y="2091"/>
                                </a:moveTo>
                                <a:lnTo>
                                  <a:pt x="1347" y="2154"/>
                                </a:lnTo>
                                <a:moveTo>
                                  <a:pt x="1529" y="2091"/>
                                </a:moveTo>
                                <a:lnTo>
                                  <a:pt x="1529" y="2154"/>
                                </a:lnTo>
                                <a:moveTo>
                                  <a:pt x="1714" y="2091"/>
                                </a:moveTo>
                                <a:lnTo>
                                  <a:pt x="1714" y="2154"/>
                                </a:lnTo>
                                <a:moveTo>
                                  <a:pt x="1896" y="2091"/>
                                </a:moveTo>
                                <a:lnTo>
                                  <a:pt x="1896" y="2154"/>
                                </a:lnTo>
                                <a:moveTo>
                                  <a:pt x="2081" y="2091"/>
                                </a:moveTo>
                                <a:lnTo>
                                  <a:pt x="2081" y="2154"/>
                                </a:lnTo>
                                <a:moveTo>
                                  <a:pt x="2264" y="2091"/>
                                </a:moveTo>
                                <a:lnTo>
                                  <a:pt x="2264" y="2154"/>
                                </a:lnTo>
                                <a:moveTo>
                                  <a:pt x="2446" y="2091"/>
                                </a:moveTo>
                                <a:lnTo>
                                  <a:pt x="2446" y="2154"/>
                                </a:lnTo>
                                <a:moveTo>
                                  <a:pt x="2631" y="2091"/>
                                </a:moveTo>
                                <a:lnTo>
                                  <a:pt x="2631" y="2154"/>
                                </a:lnTo>
                                <a:moveTo>
                                  <a:pt x="2813" y="2091"/>
                                </a:moveTo>
                                <a:lnTo>
                                  <a:pt x="2813" y="2154"/>
                                </a:lnTo>
                                <a:moveTo>
                                  <a:pt x="2997" y="2091"/>
                                </a:moveTo>
                                <a:lnTo>
                                  <a:pt x="2997" y="2154"/>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4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489" y="2499"/>
                            <a:ext cx="960" cy="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7" name="Picture 4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1554" y="2529"/>
                            <a:ext cx="309" cy="2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8" name="Picture 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991" y="2501"/>
                            <a:ext cx="934" cy="3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9" name="Picture 4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3024" y="2527"/>
                            <a:ext cx="306" cy="3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0" name="Rectangle 47"/>
                        <wps:cNvSpPr>
                          <a:spLocks noChangeArrowheads="1"/>
                        </wps:cNvSpPr>
                        <wps:spPr bwMode="auto">
                          <a:xfrm>
                            <a:off x="3940" y="1324"/>
                            <a:ext cx="110" cy="110"/>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 name="Rectangle 48"/>
                        <wps:cNvSpPr>
                          <a:spLocks noChangeArrowheads="1"/>
                        </wps:cNvSpPr>
                        <wps:spPr bwMode="auto">
                          <a:xfrm>
                            <a:off x="3940" y="1686"/>
                            <a:ext cx="110" cy="11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Rectangle 49"/>
                        <wps:cNvSpPr>
                          <a:spLocks noChangeArrowheads="1"/>
                        </wps:cNvSpPr>
                        <wps:spPr bwMode="auto">
                          <a:xfrm>
                            <a:off x="7" y="7"/>
                            <a:ext cx="4958" cy="3105"/>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 name="Text Box 50"/>
                        <wps:cNvSpPr txBox="1">
                          <a:spLocks noChangeArrowheads="1"/>
                        </wps:cNvSpPr>
                        <wps:spPr bwMode="auto">
                          <a:xfrm>
                            <a:off x="138" y="137"/>
                            <a:ext cx="325" cy="1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203" w:lineRule="exact"/>
                                <w:ind w:left="-1" w:right="18"/>
                                <w:jc w:val="center"/>
                                <w:rPr>
                                  <w:sz w:val="20"/>
                                </w:rPr>
                              </w:pPr>
                              <w:r>
                                <w:rPr>
                                  <w:sz w:val="20"/>
                                </w:rPr>
                                <w:t>100</w:t>
                              </w:r>
                            </w:p>
                            <w:p w:rsidR="0049442D" w:rsidRDefault="0049442D" w:rsidP="00E025C6">
                              <w:pPr>
                                <w:spacing w:before="174"/>
                                <w:ind w:left="80" w:right="1"/>
                                <w:jc w:val="center"/>
                                <w:rPr>
                                  <w:sz w:val="20"/>
                                </w:rPr>
                              </w:pPr>
                              <w:r>
                                <w:rPr>
                                  <w:sz w:val="20"/>
                                </w:rPr>
                                <w:t>80</w:t>
                              </w:r>
                            </w:p>
                            <w:p w:rsidR="0049442D" w:rsidRDefault="0049442D" w:rsidP="00E025C6">
                              <w:pPr>
                                <w:spacing w:before="174"/>
                                <w:ind w:left="80" w:right="1"/>
                                <w:jc w:val="center"/>
                                <w:rPr>
                                  <w:sz w:val="20"/>
                                </w:rPr>
                              </w:pPr>
                              <w:r>
                                <w:rPr>
                                  <w:sz w:val="20"/>
                                </w:rPr>
                                <w:t>60</w:t>
                              </w:r>
                            </w:p>
                            <w:p w:rsidR="0049442D" w:rsidRDefault="0049442D" w:rsidP="00E025C6">
                              <w:pPr>
                                <w:spacing w:before="174" w:line="240" w:lineRule="exact"/>
                                <w:ind w:left="80" w:right="1"/>
                                <w:jc w:val="center"/>
                                <w:rPr>
                                  <w:sz w:val="20"/>
                                </w:rPr>
                              </w:pPr>
                              <w:r>
                                <w:rPr>
                                  <w:sz w:val="20"/>
                                </w:rPr>
                                <w:t>40</w:t>
                              </w:r>
                            </w:p>
                          </w:txbxContent>
                        </wps:txbx>
                        <wps:bodyPr rot="0" vert="horz" wrap="square" lIns="0" tIns="0" rIns="0" bIns="0" anchor="t" anchorCtr="0" upright="1">
                          <a:noAutofit/>
                        </wps:bodyPr>
                      </wps:wsp>
                      <wps:wsp>
                        <wps:cNvPr id="104" name="Text Box 51"/>
                        <wps:cNvSpPr txBox="1">
                          <a:spLocks noChangeArrowheads="1"/>
                        </wps:cNvSpPr>
                        <wps:spPr bwMode="auto">
                          <a:xfrm>
                            <a:off x="4099" y="1287"/>
                            <a:ext cx="685" cy="5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203" w:lineRule="exact"/>
                                <w:rPr>
                                  <w:sz w:val="20"/>
                                </w:rPr>
                              </w:pPr>
                              <w:r>
                                <w:rPr>
                                  <w:sz w:val="20"/>
                                </w:rPr>
                                <w:t>Pretest</w:t>
                              </w:r>
                            </w:p>
                            <w:p w:rsidR="0049442D" w:rsidRDefault="0049442D" w:rsidP="00E025C6">
                              <w:pPr>
                                <w:spacing w:before="117" w:line="240" w:lineRule="exact"/>
                                <w:rPr>
                                  <w:sz w:val="20"/>
                                </w:rPr>
                              </w:pPr>
                              <w:r>
                                <w:rPr>
                                  <w:sz w:val="20"/>
                                </w:rPr>
                                <w:t>Posttest</w:t>
                              </w:r>
                            </w:p>
                          </w:txbxContent>
                        </wps:txbx>
                        <wps:bodyPr rot="0" vert="horz" wrap="square" lIns="0" tIns="0" rIns="0" bIns="0" anchor="t" anchorCtr="0" upright="1">
                          <a:noAutofit/>
                        </wps:bodyPr>
                      </wps:wsp>
                      <wps:wsp>
                        <wps:cNvPr id="105" name="Text Box 52"/>
                        <wps:cNvSpPr txBox="1">
                          <a:spLocks noChangeArrowheads="1"/>
                        </wps:cNvSpPr>
                        <wps:spPr bwMode="auto">
                          <a:xfrm>
                            <a:off x="239" y="1810"/>
                            <a:ext cx="223" cy="6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203" w:lineRule="exact"/>
                                <w:ind w:right="19"/>
                                <w:jc w:val="right"/>
                                <w:rPr>
                                  <w:sz w:val="20"/>
                                </w:rPr>
                              </w:pPr>
                              <w:r>
                                <w:rPr>
                                  <w:sz w:val="20"/>
                                </w:rPr>
                                <w:t>20</w:t>
                              </w:r>
                            </w:p>
                            <w:p w:rsidR="0049442D" w:rsidRDefault="0049442D" w:rsidP="00E025C6">
                              <w:pPr>
                                <w:spacing w:before="174" w:line="240" w:lineRule="exact"/>
                                <w:ind w:right="18"/>
                                <w:jc w:val="right"/>
                                <w:rPr>
                                  <w:sz w:val="20"/>
                                </w:rPr>
                              </w:pPr>
                              <w:r>
                                <w:rPr>
                                  <w:w w:val="99"/>
                                  <w:sz w:val="20"/>
                                </w:rPr>
                                <w:t>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C8DD3C" id="Group 89" o:spid="_x0000_s1049" style="position:absolute;margin-left:156.95pt;margin-top:.85pt;width:248.65pt;height:156pt;z-index:251680768" coordsize="4973,31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">
                <v:shape id="AutoShape 37" o:spid="_x0000_s1050" style="position:absolute;left:627;top:1065;width:2934;height:838;visibility:visible;mso-wrap-style:square;v-text-anchor:top" coordsize="2934,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" path="m,837r2934,m,417r2934,m,l2934,e" filled="f" strokecolor="#858585">
                  <v:path arrowok="t" o:connecttype="custom" o:connectlocs="0,1903;2934,1903;0,1483;2934,1483;0,1066;2934,1066" o:connectangles="0,0,0,0,0,0"/>
                </v:shape>
                <v:shape id="AutoShape 38" o:spid="_x0000_s1051" style="position:absolute;left:667;top:897;width:2801;height:1424;visibility:visible;mso-wrap-style:square;v-text-anchor:top" coordsize="2801,1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" path="m50,l,,,1423r50,l50,xm235,21r-53,l182,1423r53,l235,21xm417,21r-52,l365,1423r52,l417,21xm602,292r-53,l549,1423r53,l602,292xm785,146r-53,l732,1423r53,l785,146xm967,230r-50,l917,1423r50,l967,230xm1152,21r-53,l1099,1423r53,l1152,21xm1334,168r-53,l1281,1423r53,l1334,168xm1519,189r-53,l1466,1423r53,l1519,189xm1701,r-52,l1649,1423r52,l1701,xm1884,84r-51,l1833,1423r51,l1884,84xm2068,43r-52,l2016,1423r52,l2068,43xm2251,43r-53,l2198,1423r53,l2251,43xm2436,64r-53,l2383,1423r53,l2436,64xm2618,211r-53,l2565,1423r53,l2618,211xm2801,r-51,l2750,1423r51,l2801,xe" fillcolor="#4f81bc" stroked="f">
                  <v:path arrowok="t" o:connecttype="custom" o:connectlocs="0,898;50,2321;235,919;182,2321;235,919;365,919;417,2321;602,1190;549,2321;602,1190;732,1044;785,2321;967,1128;917,2321;967,1128;1099,919;1152,2321;1334,1066;1281,2321;1334,1066;1466,1087;1519,2321;1701,898;1649,2321;1701,898;1833,982;1884,2321;2068,941;2016,2321;2068,941;2198,941;2251,2321;2436,962;2383,2321;2436,962;2565,1109;2618,2321;2801,898;2750,2321;2801,898" o:connectangles="0,0,0,0,0,0,0,0,0,0,0,0,0,0,0,0,0,0,0,0,0,0,0,0,0,0,0,0,0,0,0,0,0,0,0,0,0,0,0,0"/>
                </v:shape>
                <v:rect id="Rectangle 39" o:spid="_x0000_s1052" style="position:absolute;left:718;top:794;width:53;height:1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" fillcolor="#c0504d" stroked="f"/>
                <v:line id="Line 40" o:spid="_x0000_s1053" style="position:absolute;visibility:visible;mso-wrap-style:square" from="627,648" to="3561,6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" strokecolor="#858585"/>
                <v:shape id="AutoShape 41" o:spid="_x0000_s1054" style="position:absolute;left:902;top:710;width:2619;height:1611;visibility:visible;mso-wrap-style:square;v-text-anchor:top" coordsize="2619,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" path="m53,l,,,1611r53,l53,xm235,41r-53,l182,1611r53,l235,41xm418,188r-51,l367,1611r51,l418,188xm602,147r-52,l550,1611r52,l602,147xm785,399r-53,l732,1611r53,l785,399xm970,41r-53,l917,1611r53,l970,41xm1152,84r-53,l1099,1611r53,l1152,84xm1334,125r-50,l1284,1611r50,l1334,125xm1519,84r-53,l1466,1611r53,l1519,84xm1702,106r-53,l1649,1611r53,l1702,106xm1886,84r-53,l1833,1611r53,l1886,84xm2069,125r-53,l2016,1611r53,l2069,125xm2251,147r-50,l2201,1611r50,l2251,147xm2436,r-53,l2383,1611r53,l2436,xm2618,41r-52,l2566,1611r52,l2618,41xe" fillcolor="#c0504d" stroked="f">
                  <v:path arrowok="t" o:connecttype="custom" o:connectlocs="0,710;53,2321;235,751;182,2321;235,751;367,898;418,2321;602,857;550,2321;602,857;732,1109;785,2321;970,751;917,2321;970,751;1099,794;1152,2321;1334,835;1284,2321;1334,835;1466,794;1519,2321;1702,816;1649,2321;1702,816;1833,794;1886,2321;2069,835;2016,2321;2069,835;2201,857;2251,2321;2436,710;2383,2321;2436,710;2566,751;2618,2321" o:connectangles="0,0,0,0,0,0,0,0,0,0,0,0,0,0,0,0,0,0,0,0,0,0,0,0,0,0,0,0,0,0,0,0,0,0,0,0,0"/>
                </v:shape>
                <v:shape id="AutoShape 42" o:spid="_x0000_s1055" style="position:absolute;left:563;top:229;width:2998;height:2155;visibility:visible;mso-wrap-style:square;v-text-anchor:top" coordsize="2998,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" path="m63,l2997,m63,2091l63,m,2091r63,m,1673r63,m,1253r63,m,836r63,m,418r63,m,l63,t,2091l2997,2091t-2934,l63,2154t185,-63l248,2154t182,-63l430,2154t182,-63l612,2154t185,-63l797,2154t183,-63l980,2154t184,-63l1164,2154t183,-63l1347,2154t182,-63l1529,2154t185,-63l1714,2154t182,-63l1896,2154t185,-63l2081,2154t183,-63l2264,2154t182,-63l2446,2154t185,-63l2631,2154t182,-63l2813,2154t184,-63l2997,2154e" filled="f" strokecolor="#858585">
                  <v:path arrowok="t" o:connecttype="custom" o:connectlocs="63,230;2997,230;63,2321;63,230;0,2321;63,2321;0,1903;63,1903;0,1483;63,1483;0,1066;63,1066;0,648;63,648;0,230;63,230;63,2321;2997,2321;63,2321;63,2384;248,2321;248,2384;430,2321;430,2384;612,2321;612,2384;797,2321;797,2384;980,2321;980,2384;1164,2321;1164,2384;1347,2321;1347,2384;1529,2321;1529,2384;1714,2321;1714,2384;1896,2321;1896,2384;2081,2321;2081,2384;2264,2321;2264,2384;2446,2321;2446,2384;2631,2321;2631,2384;2813,2321;2813,2384;2997,2321;2997,2384" o:connectangles="0,0,0,0,0,0,0,0,0,0,0,0,0,0,0,0,0,0,0,0,0,0,0,0,0,0,0,0,0,0,0,0,0,0,0,0,0,0,0,0,0,0,0,0,0,0,0,0,0,0,0,0"/>
                </v:shape>
                <v:shape id="Picture 43" o:spid="_x0000_s1056" type="#_x0000_t75" style="position:absolute;left:489;top:2499;width:960;height: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">
                  <v:imagedata r:id="rId29" o:title=""/>
                </v:shape>
                <v:shape id="Picture 44" o:spid="_x0000_s1057" type="#_x0000_t75" style="position:absolute;left:1554;top:2529;width:309;height: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">
                  <v:imagedata r:id="rId30" o:title=""/>
                </v:shape>
                <v:shape id="Picture 45" o:spid="_x0000_s1058" type="#_x0000_t75" style="position:absolute;left:1991;top:2501;width:934;height: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">
                  <v:imagedata r:id="rId31" o:title=""/>
                </v:shape>
                <v:shape id="Picture 46" o:spid="_x0000_s1059" type="#_x0000_t75" style="position:absolute;left:3024;top:2527;width:306;height: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">
                  <v:imagedata r:id="rId32" o:title=""/>
                </v:shape>
                <v:rect id="Rectangle 47" o:spid="_x0000_s1060" style="position:absolute;left:3940;top:1324;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" fillcolor="#4f81bc" stroked="f"/>
                <v:rect id="Rectangle 48" o:spid="_x0000_s1061" style="position:absolute;left:3940;top:1686;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" fillcolor="#c0504d" stroked="f"/>
                <v:rect id="Rectangle 49" o:spid="_x0000_s1062" style="position:absolute;left:7;top:7;width:4958;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" filled="f" strokecolor="#858585"/>
                <v:shape id="Text Box 50" o:spid="_x0000_s1063" type="#_x0000_t202" style="position:absolute;left:138;top:137;width:325;height:1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YwgAAANwAAAAPAAAAZHJzL2Rvd25yZXYueG1sRE9NawIx&#10;EL0X/A9hhN5qYgt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CRDM+YwgAAANwAAAAPAAAA&#10;AAAAAAAAAAAAAAcCAABkcnMvZG93bnJldi54bWxQSwUGAAAAAAMAAwC3AAAA9gIAAAAA&#10;" filled="f" stroked="f">
                  <v:textbox inset="0,0,0,0">
                    <w:txbxContent>
                      <w:p w:rsidR="0049442D" w:rsidRDefault="0049442D" w:rsidP="00E025C6">
                        <w:pPr>
                          <w:spacing w:line="203" w:lineRule="exact"/>
                          <w:ind w:left="-1" w:right="18"/>
                          <w:jc w:val="center"/>
                          <w:rPr>
                            <w:sz w:val="20"/>
                          </w:rPr>
                        </w:pPr>
                        <w:r>
                          <w:rPr>
                            <w:sz w:val="20"/>
                          </w:rPr>
                          <w:t>100</w:t>
                        </w:r>
                      </w:p>
                      <w:p w:rsidR="0049442D" w:rsidRDefault="0049442D" w:rsidP="00E025C6">
                        <w:pPr>
                          <w:spacing w:before="174"/>
                          <w:ind w:left="80" w:right="1"/>
                          <w:jc w:val="center"/>
                          <w:rPr>
                            <w:sz w:val="20"/>
                          </w:rPr>
                        </w:pPr>
                        <w:r>
                          <w:rPr>
                            <w:sz w:val="20"/>
                          </w:rPr>
                          <w:t>80</w:t>
                        </w:r>
                      </w:p>
                      <w:p w:rsidR="0049442D" w:rsidRDefault="0049442D" w:rsidP="00E025C6">
                        <w:pPr>
                          <w:spacing w:before="174"/>
                          <w:ind w:left="80" w:right="1"/>
                          <w:jc w:val="center"/>
                          <w:rPr>
                            <w:sz w:val="20"/>
                          </w:rPr>
                        </w:pPr>
                        <w:r>
                          <w:rPr>
                            <w:sz w:val="20"/>
                          </w:rPr>
                          <w:t>60</w:t>
                        </w:r>
                      </w:p>
                      <w:p w:rsidR="0049442D" w:rsidRDefault="0049442D" w:rsidP="00E025C6">
                        <w:pPr>
                          <w:spacing w:before="174" w:line="240" w:lineRule="exact"/>
                          <w:ind w:left="80" w:right="1"/>
                          <w:jc w:val="center"/>
                          <w:rPr>
                            <w:sz w:val="20"/>
                          </w:rPr>
                        </w:pPr>
                        <w:r>
                          <w:rPr>
                            <w:sz w:val="20"/>
                          </w:rPr>
                          <w:t>40</w:t>
                        </w:r>
                      </w:p>
                    </w:txbxContent>
                  </v:textbox>
                </v:shape>
                <v:shape id="Text Box 51" o:spid="_x0000_s1064" type="#_x0000_t202" style="position:absolute;left:4099;top:1287;width:685;height: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fswgAAANwAAAAPAAAAZHJzL2Rvd25yZXYueG1sRE9NawIx&#10;EL0X/A9hhN5qYil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Ae5VfswgAAANwAAAAPAAAA&#10;AAAAAAAAAAAAAAcCAABkcnMvZG93bnJldi54bWxQSwUGAAAAAAMAAwC3AAAA9gIAAAAA&#10;" filled="f" stroked="f">
                  <v:textbox inset="0,0,0,0">
                    <w:txbxContent>
                      <w:p w:rsidR="0049442D" w:rsidRDefault="0049442D" w:rsidP="00E025C6">
                        <w:pPr>
                          <w:spacing w:line="203" w:lineRule="exact"/>
                          <w:rPr>
                            <w:sz w:val="20"/>
                          </w:rPr>
                        </w:pPr>
                        <w:r>
                          <w:rPr>
                            <w:sz w:val="20"/>
                          </w:rPr>
                          <w:t>Pretest</w:t>
                        </w:r>
                      </w:p>
                      <w:p w:rsidR="0049442D" w:rsidRDefault="0049442D" w:rsidP="00E025C6">
                        <w:pPr>
                          <w:spacing w:before="117" w:line="240" w:lineRule="exact"/>
                          <w:rPr>
                            <w:sz w:val="20"/>
                          </w:rPr>
                        </w:pPr>
                        <w:r>
                          <w:rPr>
                            <w:sz w:val="20"/>
                          </w:rPr>
                          <w:t>Posttest</w:t>
                        </w:r>
                      </w:p>
                    </w:txbxContent>
                  </v:textbox>
                </v:shape>
                <v:shape id="Text Box 52" o:spid="_x0000_s1065" type="#_x0000_t202" style="position:absolute;left:239;top:1810;width:223;height:6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fJ3wgAAANwAAAAPAAAAZHJzL2Rvd25yZXYueG1sRE9NawIx&#10;EL0X/A9hhN5qYqF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BxqfJ3wgAAANwAAAAPAAAA&#10;AAAAAAAAAAAAAAcCAABkcnMvZG93bnJldi54bWxQSwUGAAAAAAMAAwC3AAAA9gIAAAAA&#10;" filled="f" stroked="f">
                  <v:textbox inset="0,0,0,0">
                    <w:txbxContent>
                      <w:p w:rsidR="0049442D" w:rsidRDefault="0049442D" w:rsidP="00E025C6">
                        <w:pPr>
                          <w:spacing w:line="203" w:lineRule="exact"/>
                          <w:ind w:right="19"/>
                          <w:jc w:val="right"/>
                          <w:rPr>
                            <w:sz w:val="20"/>
                          </w:rPr>
                        </w:pPr>
                        <w:r>
                          <w:rPr>
                            <w:sz w:val="20"/>
                          </w:rPr>
                          <w:t>20</w:t>
                        </w:r>
                      </w:p>
                      <w:p w:rsidR="0049442D" w:rsidRDefault="0049442D" w:rsidP="00E025C6">
                        <w:pPr>
                          <w:spacing w:before="174" w:line="240" w:lineRule="exact"/>
                          <w:ind w:right="18"/>
                          <w:jc w:val="right"/>
                          <w:rPr>
                            <w:sz w:val="20"/>
                          </w:rPr>
                        </w:pPr>
                        <w:r>
                          <w:rPr>
                            <w:w w:val="99"/>
                            <w:sz w:val="20"/>
                          </w:rPr>
                          <w:t>0</w:t>
                        </w:r>
                      </w:p>
                    </w:txbxContent>
                  </v:textbox>
                </v:shape>
              </v:group>
            </w:pict>
          </mc:Fallback>
        </mc:AlternateContent>
      </w:r>
    </w:p>
    <w:p w:rsidR="00E025C6" w:rsidRPr="00E025C6" w:rsidRDefault="00E025C6" w:rsidP="00E025C6">
      <w:pPr>
        <w:pStyle w:val="BodyText"/>
        <w:ind w:left="1631"/>
        <w:rPr>
          <w:rFonts w:ascii="Times New Roman" w:hAnsi="Times New Roman" w:cs="Times New Roman"/>
        </w:rPr>
      </w:pPr>
    </w:p>
    <w:p w:rsidR="00E025C6" w:rsidRPr="00E025C6" w:rsidRDefault="00E025C6" w:rsidP="00E025C6">
      <w:pPr>
        <w:pStyle w:val="BodyText"/>
        <w:ind w:left="1631"/>
        <w:rPr>
          <w:rFonts w:ascii="Times New Roman" w:hAnsi="Times New Roman" w:cs="Times New Roman"/>
        </w:rPr>
      </w:pPr>
    </w:p>
    <w:p w:rsidR="00E025C6" w:rsidRPr="00E025C6" w:rsidRDefault="00E025C6" w:rsidP="00E025C6">
      <w:pPr>
        <w:pStyle w:val="BodyText"/>
        <w:ind w:left="1631"/>
        <w:rPr>
          <w:rFonts w:ascii="Times New Roman" w:hAnsi="Times New Roman" w:cs="Times New Roman"/>
        </w:rPr>
      </w:pPr>
    </w:p>
    <w:p w:rsidR="00E025C6" w:rsidRPr="00E025C6" w:rsidRDefault="00E025C6" w:rsidP="00E025C6">
      <w:pPr>
        <w:pStyle w:val="BodyText"/>
        <w:ind w:left="1631"/>
        <w:rPr>
          <w:rFonts w:ascii="Times New Roman" w:hAnsi="Times New Roman" w:cs="Times New Roman"/>
        </w:rPr>
      </w:pPr>
    </w:p>
    <w:p w:rsidR="00E025C6" w:rsidRPr="00E025C6" w:rsidRDefault="00E025C6" w:rsidP="00E025C6">
      <w:pPr>
        <w:pStyle w:val="BodyText"/>
        <w:ind w:left="1631"/>
        <w:rPr>
          <w:rFonts w:ascii="Times New Roman" w:hAnsi="Times New Roman" w:cs="Times New Roman"/>
        </w:rPr>
      </w:pPr>
    </w:p>
    <w:p w:rsidR="00E025C6" w:rsidRPr="00E025C6" w:rsidRDefault="00E025C6" w:rsidP="00E025C6">
      <w:pPr>
        <w:pStyle w:val="BodyText"/>
        <w:ind w:left="1631"/>
        <w:rPr>
          <w:rFonts w:ascii="Times New Roman" w:hAnsi="Times New Roman" w:cs="Times New Roman"/>
        </w:rPr>
      </w:pPr>
    </w:p>
    <w:p w:rsidR="00E025C6" w:rsidRPr="00E025C6" w:rsidRDefault="00E025C6" w:rsidP="00E025C6">
      <w:pPr>
        <w:pStyle w:val="BodyText"/>
        <w:ind w:left="1631"/>
        <w:rPr>
          <w:rFonts w:ascii="Times New Roman" w:hAnsi="Times New Roman" w:cs="Times New Roman"/>
        </w:rPr>
      </w:pPr>
    </w:p>
    <w:p w:rsidR="00E025C6" w:rsidRPr="00E025C6" w:rsidRDefault="00E025C6" w:rsidP="0021041B">
      <w:pPr>
        <w:spacing w:after="0" w:line="223" w:lineRule="exact"/>
        <w:ind w:left="936" w:right="491"/>
        <w:jc w:val="center"/>
        <w:rPr>
          <w:rFonts w:ascii="Times New Roman" w:hAnsi="Times New Roman" w:cs="Times New Roman"/>
          <w:i/>
        </w:rPr>
      </w:pPr>
      <w:r w:rsidRPr="00E025C6">
        <w:rPr>
          <w:rFonts w:ascii="Times New Roman" w:hAnsi="Times New Roman" w:cs="Times New Roman"/>
        </w:rPr>
        <w:t>Grafik</w:t>
      </w:r>
      <w:r w:rsidRPr="00E025C6">
        <w:rPr>
          <w:rFonts w:ascii="Times New Roman" w:hAnsi="Times New Roman" w:cs="Times New Roman"/>
          <w:spacing w:val="-1"/>
        </w:rPr>
        <w:t xml:space="preserve"> </w:t>
      </w:r>
      <w:r w:rsidRPr="00E025C6">
        <w:rPr>
          <w:rFonts w:ascii="Times New Roman" w:hAnsi="Times New Roman" w:cs="Times New Roman"/>
        </w:rPr>
        <w:t>4.2</w:t>
      </w:r>
      <w:r w:rsidRPr="00E025C6">
        <w:rPr>
          <w:rFonts w:ascii="Times New Roman" w:hAnsi="Times New Roman" w:cs="Times New Roman"/>
          <w:spacing w:val="-2"/>
        </w:rPr>
        <w:t xml:space="preserve"> </w:t>
      </w:r>
      <w:r w:rsidRPr="00E025C6">
        <w:rPr>
          <w:rFonts w:ascii="Times New Roman" w:hAnsi="Times New Roman" w:cs="Times New Roman"/>
        </w:rPr>
        <w:t>Tingkatan</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3"/>
        </w:rPr>
        <w:t xml:space="preserve"> </w:t>
      </w:r>
      <w:r w:rsidRPr="00E025C6">
        <w:rPr>
          <w:rFonts w:ascii="Times New Roman" w:hAnsi="Times New Roman" w:cs="Times New Roman"/>
        </w:rPr>
        <w:t xml:space="preserve">belajar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 xml:space="preserve">dan </w:t>
      </w:r>
      <w:r w:rsidRPr="00E025C6">
        <w:rPr>
          <w:rFonts w:ascii="Times New Roman" w:hAnsi="Times New Roman" w:cs="Times New Roman"/>
          <w:i/>
        </w:rPr>
        <w:t>posttest</w:t>
      </w:r>
    </w:p>
    <w:p w:rsidR="00E025C6" w:rsidRDefault="00E025C6" w:rsidP="0021041B">
      <w:pPr>
        <w:pStyle w:val="BodyText"/>
        <w:spacing w:after="0"/>
        <w:ind w:left="2421" w:right="1922"/>
        <w:jc w:val="center"/>
        <w:rPr>
          <w:rFonts w:ascii="Times New Roman" w:hAnsi="Times New Roman" w:cs="Times New Roman"/>
        </w:rPr>
      </w:pPr>
      <w:r w:rsidRPr="00E025C6">
        <w:rPr>
          <w:rFonts w:ascii="Times New Roman" w:hAnsi="Times New Roman" w:cs="Times New Roman"/>
        </w:rPr>
        <w:t>Kelas</w:t>
      </w:r>
      <w:r w:rsidRPr="00E025C6">
        <w:rPr>
          <w:rFonts w:ascii="Times New Roman" w:hAnsi="Times New Roman" w:cs="Times New Roman"/>
          <w:spacing w:val="-2"/>
        </w:rPr>
        <w:t xml:space="preserve"> </w:t>
      </w:r>
      <w:r w:rsidRPr="00E025C6">
        <w:rPr>
          <w:rFonts w:ascii="Times New Roman" w:hAnsi="Times New Roman" w:cs="Times New Roman"/>
        </w:rPr>
        <w:t>kontrol</w:t>
      </w: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Dapat dilihat dari grafik yang disajikan diatas, bahwa</w:t>
      </w:r>
      <w:r w:rsidRPr="00E025C6">
        <w:rPr>
          <w:rFonts w:ascii="Times New Roman" w:hAnsi="Times New Roman" w:cs="Times New Roman"/>
          <w:spacing w:val="1"/>
        </w:rPr>
        <w:t xml:space="preserve"> </w:t>
      </w:r>
      <w:r w:rsidRPr="00E025C6">
        <w:rPr>
          <w:rFonts w:ascii="Times New Roman" w:hAnsi="Times New Roman" w:cs="Times New Roman"/>
        </w:rPr>
        <w:t>terlihat</w:t>
      </w:r>
      <w:r w:rsidRPr="00E025C6">
        <w:rPr>
          <w:rFonts w:ascii="Times New Roman" w:hAnsi="Times New Roman" w:cs="Times New Roman"/>
          <w:spacing w:val="1"/>
        </w:rPr>
        <w:t xml:space="preserve"> </w:t>
      </w:r>
      <w:r w:rsidRPr="00E025C6">
        <w:rPr>
          <w:rFonts w:ascii="Times New Roman" w:hAnsi="Times New Roman" w:cs="Times New Roman"/>
        </w:rPr>
        <w:t>tingkatan</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rPr>
        <w:t>belajar</w:t>
      </w:r>
      <w:r w:rsidRPr="00E025C6">
        <w:rPr>
          <w:rFonts w:ascii="Times New Roman" w:hAnsi="Times New Roman" w:cs="Times New Roman"/>
          <w:spacing w:val="1"/>
        </w:rPr>
        <w:t xml:space="preserve"> </w:t>
      </w:r>
      <w:r w:rsidRPr="00E025C6">
        <w:rPr>
          <w:rFonts w:ascii="Times New Roman" w:hAnsi="Times New Roman" w:cs="Times New Roman"/>
        </w:rPr>
        <w:t>siswa</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sesudah</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tanpa</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rPr>
        <w:t>.</w:t>
      </w:r>
      <w:r w:rsidRPr="00E025C6">
        <w:rPr>
          <w:rFonts w:ascii="Times New Roman" w:hAnsi="Times New Roman" w:cs="Times New Roman"/>
          <w:spacing w:val="1"/>
        </w:rPr>
        <w:t xml:space="preserve"> </w:t>
      </w:r>
      <w:r w:rsidRPr="00E025C6">
        <w:rPr>
          <w:rFonts w:ascii="Times New Roman" w:hAnsi="Times New Roman" w:cs="Times New Roman"/>
        </w:rPr>
        <w:t>Berdasarkan</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rPr>
        <w:t>uji-t</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didukung oleh tingkatan hasil belajar pada hasil belajar IPS</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IV</w:t>
      </w:r>
      <w:r w:rsidRPr="00E025C6">
        <w:rPr>
          <w:rFonts w:ascii="Times New Roman" w:hAnsi="Times New Roman" w:cs="Times New Roman"/>
          <w:spacing w:val="1"/>
        </w:rPr>
        <w:t xml:space="preserve"> </w:t>
      </w:r>
      <w:r w:rsidRPr="00E025C6">
        <w:rPr>
          <w:rFonts w:ascii="Times New Roman" w:hAnsi="Times New Roman" w:cs="Times New Roman"/>
        </w:rPr>
        <w:t>SD</w:t>
      </w:r>
      <w:r w:rsidRPr="00E025C6">
        <w:rPr>
          <w:rFonts w:ascii="Times New Roman" w:hAnsi="Times New Roman" w:cs="Times New Roman"/>
          <w:spacing w:val="1"/>
        </w:rPr>
        <w:t xml:space="preserve"> </w:t>
      </w:r>
      <w:r w:rsidRPr="00E025C6">
        <w:rPr>
          <w:rFonts w:ascii="Times New Roman" w:hAnsi="Times New Roman" w:cs="Times New Roman"/>
        </w:rPr>
        <w:t>sesudah</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tanpa</w:t>
      </w:r>
      <w:r w:rsidRPr="00E025C6">
        <w:rPr>
          <w:rFonts w:ascii="Times New Roman" w:hAnsi="Times New Roman" w:cs="Times New Roman"/>
          <w:spacing w:val="1"/>
        </w:rPr>
        <w:t xml:space="preserve"> </w:t>
      </w:r>
      <w:r w:rsidRPr="00E025C6">
        <w:rPr>
          <w:rFonts w:ascii="Times New Roman" w:hAnsi="Times New Roman" w:cs="Times New Roman"/>
        </w:rPr>
        <w:t>menggunakan metode</w:t>
      </w:r>
      <w:r w:rsidRPr="00E025C6">
        <w:rPr>
          <w:rFonts w:ascii="Times New Roman" w:hAnsi="Times New Roman" w:cs="Times New Roman"/>
          <w:spacing w:val="-3"/>
        </w:rPr>
        <w:t xml:space="preserve"> </w:t>
      </w:r>
      <w:r w:rsidRPr="00E025C6">
        <w:rPr>
          <w:rFonts w:ascii="Times New Roman" w:hAnsi="Times New Roman" w:cs="Times New Roman"/>
        </w:rPr>
        <w:t>mendongeng</w:t>
      </w:r>
      <w:r w:rsidRPr="00E025C6">
        <w:rPr>
          <w:rFonts w:ascii="Times New Roman" w:hAnsi="Times New Roman" w:cs="Times New Roman"/>
          <w:spacing w:val="5"/>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rPr>
        <w:t>.</w:t>
      </w:r>
    </w:p>
    <w:p w:rsidR="0021041B" w:rsidRDefault="0021041B" w:rsidP="0021041B">
      <w:pPr>
        <w:pStyle w:val="BodyText"/>
        <w:tabs>
          <w:tab w:val="left" w:pos="426"/>
        </w:tabs>
        <w:spacing w:after="0"/>
        <w:jc w:val="both"/>
        <w:rPr>
          <w:rFonts w:ascii="Times New Roman" w:hAnsi="Times New Roman" w:cs="Times New Roman"/>
        </w:rPr>
      </w:pPr>
    </w:p>
    <w:p w:rsidR="0021041B" w:rsidRDefault="0021041B" w:rsidP="0021041B">
      <w:pPr>
        <w:pStyle w:val="BodyText"/>
        <w:tabs>
          <w:tab w:val="left" w:pos="426"/>
        </w:tabs>
        <w:spacing w:after="0"/>
        <w:jc w:val="both"/>
        <w:rPr>
          <w:rFonts w:ascii="Times New Roman" w:hAnsi="Times New Roman" w:cs="Times New Roman"/>
        </w:rPr>
      </w:pPr>
    </w:p>
    <w:p w:rsidR="0021041B" w:rsidRDefault="0021041B" w:rsidP="0021041B">
      <w:pPr>
        <w:pStyle w:val="BodyText"/>
        <w:tabs>
          <w:tab w:val="left" w:pos="426"/>
        </w:tabs>
        <w:spacing w:after="0"/>
        <w:jc w:val="both"/>
        <w:rPr>
          <w:rFonts w:ascii="Times New Roman" w:hAnsi="Times New Roman" w:cs="Times New Roman"/>
        </w:rPr>
      </w:pPr>
    </w:p>
    <w:p w:rsidR="0021041B" w:rsidRDefault="00E025C6" w:rsidP="0021041B">
      <w:pPr>
        <w:pStyle w:val="BodyText"/>
        <w:tabs>
          <w:tab w:val="left" w:pos="426"/>
        </w:tabs>
        <w:spacing w:after="0"/>
        <w:jc w:val="both"/>
        <w:rPr>
          <w:rFonts w:ascii="Times New Roman" w:hAnsi="Times New Roman" w:cs="Times New Roman"/>
        </w:rPr>
      </w:pPr>
      <w:r w:rsidRPr="00E025C6">
        <w:rPr>
          <w:rFonts w:ascii="Times New Roman" w:hAnsi="Times New Roman" w:cs="Times New Roman"/>
        </w:rPr>
        <w:lastRenderedPageBreak/>
        <w:t>Pengaruh</w:t>
      </w:r>
      <w:r w:rsidRPr="00E025C6">
        <w:rPr>
          <w:rFonts w:ascii="Times New Roman" w:hAnsi="Times New Roman" w:cs="Times New Roman"/>
          <w:spacing w:val="-4"/>
        </w:rPr>
        <w:t xml:space="preserve"> </w:t>
      </w:r>
      <w:r w:rsidRPr="00E025C6">
        <w:rPr>
          <w:rFonts w:ascii="Times New Roman" w:hAnsi="Times New Roman" w:cs="Times New Roman"/>
        </w:rPr>
        <w:t>Pengguna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6"/>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4"/>
        </w:rPr>
        <w:t xml:space="preserve"> </w:t>
      </w:r>
      <w:r w:rsidRPr="00E025C6">
        <w:rPr>
          <w:rFonts w:ascii="Times New Roman" w:hAnsi="Times New Roman" w:cs="Times New Roman"/>
          <w:i/>
        </w:rPr>
        <w:t>Telling)</w:t>
      </w:r>
      <w:r w:rsidRPr="00E025C6">
        <w:rPr>
          <w:rFonts w:ascii="Times New Roman" w:hAnsi="Times New Roman" w:cs="Times New Roman"/>
          <w:i/>
          <w:spacing w:val="-4"/>
        </w:rPr>
        <w:t xml:space="preserve"> </w:t>
      </w:r>
      <w:r w:rsidRPr="00E025C6">
        <w:rPr>
          <w:rFonts w:ascii="Times New Roman" w:hAnsi="Times New Roman" w:cs="Times New Roman"/>
        </w:rPr>
        <w:t>Pada</w:t>
      </w:r>
      <w:r w:rsidRPr="00E025C6">
        <w:rPr>
          <w:rFonts w:ascii="Times New Roman" w:hAnsi="Times New Roman" w:cs="Times New Roman"/>
          <w:spacing w:val="-47"/>
        </w:rPr>
        <w:t xml:space="preserve"> </w:t>
      </w:r>
      <w:r w:rsidRPr="00E025C6">
        <w:rPr>
          <w:rFonts w:ascii="Times New Roman" w:hAnsi="Times New Roman" w:cs="Times New Roman"/>
        </w:rPr>
        <w:t>Kelas</w:t>
      </w:r>
      <w:r w:rsidRPr="00E025C6">
        <w:rPr>
          <w:rFonts w:ascii="Times New Roman" w:hAnsi="Times New Roman" w:cs="Times New Roman"/>
          <w:spacing w:val="-2"/>
        </w:rPr>
        <w:t xml:space="preserve"> </w:t>
      </w:r>
      <w:r w:rsidR="0021041B">
        <w:rPr>
          <w:rFonts w:ascii="Times New Roman" w:hAnsi="Times New Roman" w:cs="Times New Roman"/>
        </w:rPr>
        <w:t>IV SD</w:t>
      </w:r>
    </w:p>
    <w:p w:rsidR="00E025C6" w:rsidRPr="00E025C6"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Pengaruh penggunaan metode mendongeng </w:t>
      </w:r>
      <w:r w:rsidRPr="00E025C6">
        <w:rPr>
          <w:rFonts w:ascii="Times New Roman" w:hAnsi="Times New Roman" w:cs="Times New Roman"/>
          <w:i/>
        </w:rPr>
        <w:t>(story telling)</w:t>
      </w:r>
      <w:r w:rsidRPr="00E025C6">
        <w:rPr>
          <w:rFonts w:ascii="Times New Roman" w:hAnsi="Times New Roman" w:cs="Times New Roman"/>
          <w:i/>
          <w:spacing w:val="1"/>
        </w:rPr>
        <w:t xml:space="preserve"> </w:t>
      </w:r>
      <w:r w:rsidRPr="00E025C6">
        <w:rPr>
          <w:rFonts w:ascii="Times New Roman" w:hAnsi="Times New Roman" w:cs="Times New Roman"/>
        </w:rPr>
        <w:t>materi keragaman kegiatan ekonomi pada kelas IV SD dapat</w:t>
      </w:r>
      <w:r w:rsidRPr="00E025C6">
        <w:rPr>
          <w:rFonts w:ascii="Times New Roman" w:hAnsi="Times New Roman" w:cs="Times New Roman"/>
          <w:spacing w:val="1"/>
        </w:rPr>
        <w:t xml:space="preserve"> </w:t>
      </w:r>
      <w:r w:rsidRPr="00E025C6">
        <w:rPr>
          <w:rFonts w:ascii="Times New Roman" w:hAnsi="Times New Roman" w:cs="Times New Roman"/>
        </w:rPr>
        <w:t>disimpulkan berdasarkan penelitian yang dilakukan dari kelas</w:t>
      </w:r>
      <w:r w:rsidRPr="00E025C6">
        <w:rPr>
          <w:rFonts w:ascii="Times New Roman" w:hAnsi="Times New Roman" w:cs="Times New Roman"/>
          <w:spacing w:val="1"/>
        </w:rPr>
        <w:t xml:space="preserve"> </w:t>
      </w:r>
      <w:r w:rsidRPr="00E025C6">
        <w:rPr>
          <w:rFonts w:ascii="Times New Roman" w:hAnsi="Times New Roman" w:cs="Times New Roman"/>
        </w:rPr>
        <w:t>kontrol dan kelas eksperimen. Kelas eksperimen adalah kelas</w:t>
      </w:r>
      <w:r w:rsidRPr="00E025C6">
        <w:rPr>
          <w:rFonts w:ascii="Times New Roman" w:hAnsi="Times New Roman" w:cs="Times New Roman"/>
          <w:spacing w:val="1"/>
        </w:rPr>
        <w:t xml:space="preserve"> </w:t>
      </w:r>
      <w:r w:rsidRPr="00E025C6">
        <w:rPr>
          <w:rFonts w:ascii="Times New Roman" w:hAnsi="Times New Roman" w:cs="Times New Roman"/>
          <w:w w:val="95"/>
        </w:rPr>
        <w:t>yang dalam penelitian ini pembelajarannya menggunakan metode</w:t>
      </w:r>
      <w:r w:rsidRPr="00E025C6">
        <w:rPr>
          <w:rFonts w:ascii="Times New Roman" w:hAnsi="Times New Roman" w:cs="Times New Roman"/>
          <w:spacing w:val="1"/>
          <w:w w:val="95"/>
        </w:rPr>
        <w:t xml:space="preserve"> </w:t>
      </w:r>
      <w:r w:rsidRPr="00E025C6">
        <w:rPr>
          <w:rFonts w:ascii="Times New Roman" w:hAnsi="Times New Roman" w:cs="Times New Roman"/>
          <w:w w:val="95"/>
        </w:rPr>
        <w:t xml:space="preserve">mendongeng </w:t>
      </w:r>
      <w:r w:rsidRPr="00E025C6">
        <w:rPr>
          <w:rFonts w:ascii="Times New Roman" w:hAnsi="Times New Roman" w:cs="Times New Roman"/>
          <w:i/>
          <w:w w:val="95"/>
        </w:rPr>
        <w:t>(story telling)</w:t>
      </w:r>
      <w:r w:rsidRPr="00E025C6">
        <w:rPr>
          <w:rFonts w:ascii="Times New Roman" w:hAnsi="Times New Roman" w:cs="Times New Roman"/>
          <w:w w:val="95"/>
        </w:rPr>
        <w:t>, dan dalam penelitian ini yang berlaku</w:t>
      </w:r>
      <w:r w:rsidRPr="00E025C6">
        <w:rPr>
          <w:rFonts w:ascii="Times New Roman" w:hAnsi="Times New Roman" w:cs="Times New Roman"/>
          <w:spacing w:val="1"/>
          <w:w w:val="95"/>
        </w:rPr>
        <w:t xml:space="preserve"> </w:t>
      </w:r>
      <w:r w:rsidRPr="00E025C6">
        <w:rPr>
          <w:rFonts w:ascii="Times New Roman" w:hAnsi="Times New Roman" w:cs="Times New Roman"/>
        </w:rPr>
        <w:t>sebagai</w:t>
      </w:r>
      <w:r w:rsidRPr="00E025C6">
        <w:rPr>
          <w:rFonts w:ascii="Times New Roman" w:hAnsi="Times New Roman" w:cs="Times New Roman"/>
          <w:spacing w:val="-9"/>
        </w:rPr>
        <w:t xml:space="preserve"> </w:t>
      </w:r>
      <w:r w:rsidRPr="00E025C6">
        <w:rPr>
          <w:rFonts w:ascii="Times New Roman" w:hAnsi="Times New Roman" w:cs="Times New Roman"/>
        </w:rPr>
        <w:t>kelas</w:t>
      </w:r>
      <w:r w:rsidRPr="00E025C6">
        <w:rPr>
          <w:rFonts w:ascii="Times New Roman" w:hAnsi="Times New Roman" w:cs="Times New Roman"/>
          <w:spacing w:val="-8"/>
        </w:rPr>
        <w:t xml:space="preserve"> </w:t>
      </w:r>
      <w:r w:rsidRPr="00E025C6">
        <w:rPr>
          <w:rFonts w:ascii="Times New Roman" w:hAnsi="Times New Roman" w:cs="Times New Roman"/>
        </w:rPr>
        <w:t>eksperimen</w:t>
      </w:r>
      <w:r w:rsidRPr="00E025C6">
        <w:rPr>
          <w:rFonts w:ascii="Times New Roman" w:hAnsi="Times New Roman" w:cs="Times New Roman"/>
          <w:spacing w:val="-8"/>
        </w:rPr>
        <w:t xml:space="preserve"> </w:t>
      </w:r>
      <w:r w:rsidRPr="00E025C6">
        <w:rPr>
          <w:rFonts w:ascii="Times New Roman" w:hAnsi="Times New Roman" w:cs="Times New Roman"/>
        </w:rPr>
        <w:t>adalah</w:t>
      </w:r>
      <w:r w:rsidRPr="00E025C6">
        <w:rPr>
          <w:rFonts w:ascii="Times New Roman" w:hAnsi="Times New Roman" w:cs="Times New Roman"/>
          <w:spacing w:val="-7"/>
        </w:rPr>
        <w:t xml:space="preserve"> </w:t>
      </w:r>
      <w:r w:rsidRPr="00E025C6">
        <w:rPr>
          <w:rFonts w:ascii="Times New Roman" w:hAnsi="Times New Roman" w:cs="Times New Roman"/>
        </w:rPr>
        <w:t>kelas</w:t>
      </w:r>
      <w:r w:rsidRPr="00E025C6">
        <w:rPr>
          <w:rFonts w:ascii="Times New Roman" w:hAnsi="Times New Roman" w:cs="Times New Roman"/>
          <w:spacing w:val="-9"/>
        </w:rPr>
        <w:t xml:space="preserve"> </w:t>
      </w:r>
      <w:r w:rsidRPr="00E025C6">
        <w:rPr>
          <w:rFonts w:ascii="Times New Roman" w:hAnsi="Times New Roman" w:cs="Times New Roman"/>
        </w:rPr>
        <w:t>IV</w:t>
      </w:r>
      <w:r w:rsidRPr="00E025C6">
        <w:rPr>
          <w:rFonts w:ascii="Times New Roman" w:hAnsi="Times New Roman" w:cs="Times New Roman"/>
          <w:spacing w:val="-5"/>
        </w:rPr>
        <w:t xml:space="preserve"> </w:t>
      </w:r>
      <w:r w:rsidRPr="00E025C6">
        <w:rPr>
          <w:rFonts w:ascii="Times New Roman" w:hAnsi="Times New Roman" w:cs="Times New Roman"/>
        </w:rPr>
        <w:t>kelompok</w:t>
      </w:r>
      <w:r w:rsidRPr="00E025C6">
        <w:rPr>
          <w:rFonts w:ascii="Times New Roman" w:hAnsi="Times New Roman" w:cs="Times New Roman"/>
          <w:spacing w:val="-8"/>
        </w:rPr>
        <w:t xml:space="preserve"> </w:t>
      </w:r>
      <w:r w:rsidRPr="00E025C6">
        <w:rPr>
          <w:rFonts w:ascii="Times New Roman" w:hAnsi="Times New Roman" w:cs="Times New Roman"/>
        </w:rPr>
        <w:t>B</w:t>
      </w:r>
      <w:r w:rsidRPr="00E025C6">
        <w:rPr>
          <w:rFonts w:ascii="Times New Roman" w:hAnsi="Times New Roman" w:cs="Times New Roman"/>
          <w:spacing w:val="-9"/>
        </w:rPr>
        <w:t xml:space="preserve"> </w:t>
      </w:r>
      <w:r w:rsidRPr="00E025C6">
        <w:rPr>
          <w:rFonts w:ascii="Times New Roman" w:hAnsi="Times New Roman" w:cs="Times New Roman"/>
        </w:rPr>
        <w:t>SD</w:t>
      </w:r>
      <w:r w:rsidRPr="00E025C6">
        <w:rPr>
          <w:rFonts w:ascii="Times New Roman" w:hAnsi="Times New Roman" w:cs="Times New Roman"/>
          <w:spacing w:val="-8"/>
        </w:rPr>
        <w:t xml:space="preserve"> </w:t>
      </w:r>
      <w:r w:rsidRPr="00E025C6">
        <w:rPr>
          <w:rFonts w:ascii="Times New Roman" w:hAnsi="Times New Roman" w:cs="Times New Roman"/>
        </w:rPr>
        <w:t>Negeri Kepanjen 1. Kelas kontrol adalah kelas yang dalam penelitian ini</w:t>
      </w:r>
      <w:r w:rsidRPr="00E025C6">
        <w:rPr>
          <w:rFonts w:ascii="Times New Roman" w:hAnsi="Times New Roman" w:cs="Times New Roman"/>
          <w:spacing w:val="1"/>
        </w:rPr>
        <w:t xml:space="preserve"> </w:t>
      </w:r>
      <w:r w:rsidRPr="00E025C6">
        <w:rPr>
          <w:rFonts w:ascii="Times New Roman" w:hAnsi="Times New Roman" w:cs="Times New Roman"/>
          <w:w w:val="95"/>
        </w:rPr>
        <w:t>pembelajarannya</w:t>
      </w:r>
      <w:r w:rsidRPr="00E025C6">
        <w:rPr>
          <w:rFonts w:ascii="Times New Roman" w:hAnsi="Times New Roman" w:cs="Times New Roman"/>
          <w:spacing w:val="35"/>
          <w:w w:val="95"/>
        </w:rPr>
        <w:t xml:space="preserve"> </w:t>
      </w:r>
      <w:r w:rsidRPr="00E025C6">
        <w:rPr>
          <w:rFonts w:ascii="Times New Roman" w:hAnsi="Times New Roman" w:cs="Times New Roman"/>
          <w:w w:val="95"/>
        </w:rPr>
        <w:t>tanpa</w:t>
      </w:r>
      <w:r w:rsidRPr="00E025C6">
        <w:rPr>
          <w:rFonts w:ascii="Times New Roman" w:hAnsi="Times New Roman" w:cs="Times New Roman"/>
          <w:spacing w:val="31"/>
          <w:w w:val="95"/>
        </w:rPr>
        <w:t xml:space="preserve"> </w:t>
      </w:r>
      <w:r w:rsidRPr="00E025C6">
        <w:rPr>
          <w:rFonts w:ascii="Times New Roman" w:hAnsi="Times New Roman" w:cs="Times New Roman"/>
          <w:w w:val="95"/>
        </w:rPr>
        <w:t>menggunakan</w:t>
      </w:r>
      <w:r w:rsidRPr="00E025C6">
        <w:rPr>
          <w:rFonts w:ascii="Times New Roman" w:hAnsi="Times New Roman" w:cs="Times New Roman"/>
          <w:spacing w:val="30"/>
          <w:w w:val="95"/>
        </w:rPr>
        <w:t xml:space="preserve"> </w:t>
      </w:r>
      <w:r w:rsidRPr="00E025C6">
        <w:rPr>
          <w:rFonts w:ascii="Times New Roman" w:hAnsi="Times New Roman" w:cs="Times New Roman"/>
          <w:w w:val="95"/>
        </w:rPr>
        <w:t>metode</w:t>
      </w:r>
      <w:r w:rsidRPr="00E025C6">
        <w:rPr>
          <w:rFonts w:ascii="Times New Roman" w:hAnsi="Times New Roman" w:cs="Times New Roman"/>
          <w:spacing w:val="31"/>
          <w:w w:val="95"/>
        </w:rPr>
        <w:t xml:space="preserve"> </w:t>
      </w:r>
      <w:r w:rsidRPr="00E025C6">
        <w:rPr>
          <w:rFonts w:ascii="Times New Roman" w:hAnsi="Times New Roman" w:cs="Times New Roman"/>
          <w:w w:val="95"/>
        </w:rPr>
        <w:t>mendongeng</w:t>
      </w:r>
      <w:r w:rsidRPr="00E025C6">
        <w:rPr>
          <w:rFonts w:ascii="Times New Roman" w:hAnsi="Times New Roman" w:cs="Times New Roman"/>
          <w:spacing w:val="32"/>
          <w:w w:val="95"/>
        </w:rPr>
        <w:t xml:space="preserve"> </w:t>
      </w:r>
      <w:r w:rsidRPr="00E025C6">
        <w:rPr>
          <w:rFonts w:ascii="Times New Roman" w:hAnsi="Times New Roman" w:cs="Times New Roman"/>
          <w:i/>
          <w:w w:val="95"/>
        </w:rPr>
        <w:t xml:space="preserve">(story </w:t>
      </w:r>
      <w:r w:rsidRPr="00E025C6">
        <w:rPr>
          <w:rFonts w:ascii="Times New Roman" w:hAnsi="Times New Roman" w:cs="Times New Roman"/>
          <w:i/>
        </w:rPr>
        <w:t>telling)</w:t>
      </w:r>
      <w:r w:rsidRPr="00E025C6">
        <w:rPr>
          <w:rFonts w:ascii="Times New Roman" w:hAnsi="Times New Roman" w:cs="Times New Roman"/>
        </w:rPr>
        <w:t>,</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dalam</w:t>
      </w:r>
      <w:r w:rsidRPr="00E025C6">
        <w:rPr>
          <w:rFonts w:ascii="Times New Roman" w:hAnsi="Times New Roman" w:cs="Times New Roman"/>
          <w:spacing w:val="1"/>
        </w:rPr>
        <w:t xml:space="preserve"> </w:t>
      </w:r>
      <w:r w:rsidRPr="00E025C6">
        <w:rPr>
          <w:rFonts w:ascii="Times New Roman" w:hAnsi="Times New Roman" w:cs="Times New Roman"/>
        </w:rPr>
        <w:t>penelitian</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yang</w:t>
      </w:r>
      <w:r w:rsidRPr="00E025C6">
        <w:rPr>
          <w:rFonts w:ascii="Times New Roman" w:hAnsi="Times New Roman" w:cs="Times New Roman"/>
          <w:spacing w:val="1"/>
        </w:rPr>
        <w:t xml:space="preserve"> </w:t>
      </w:r>
      <w:r w:rsidRPr="00E025C6">
        <w:rPr>
          <w:rFonts w:ascii="Times New Roman" w:hAnsi="Times New Roman" w:cs="Times New Roman"/>
        </w:rPr>
        <w:t>berlaku</w:t>
      </w:r>
      <w:r w:rsidRPr="00E025C6">
        <w:rPr>
          <w:rFonts w:ascii="Times New Roman" w:hAnsi="Times New Roman" w:cs="Times New Roman"/>
          <w:spacing w:val="1"/>
        </w:rPr>
        <w:t xml:space="preserve"> </w:t>
      </w:r>
      <w:r w:rsidRPr="00E025C6">
        <w:rPr>
          <w:rFonts w:ascii="Times New Roman" w:hAnsi="Times New Roman" w:cs="Times New Roman"/>
        </w:rPr>
        <w:t>sebagai kelas</w:t>
      </w:r>
      <w:r w:rsidRPr="00E025C6">
        <w:rPr>
          <w:rFonts w:ascii="Times New Roman" w:hAnsi="Times New Roman" w:cs="Times New Roman"/>
          <w:spacing w:val="1"/>
        </w:rPr>
        <w:t xml:space="preserve"> </w:t>
      </w:r>
      <w:r w:rsidRPr="00E025C6">
        <w:rPr>
          <w:rFonts w:ascii="Times New Roman" w:hAnsi="Times New Roman" w:cs="Times New Roman"/>
        </w:rPr>
        <w:t>kontrol</w:t>
      </w:r>
      <w:r w:rsidRPr="00E025C6">
        <w:rPr>
          <w:rFonts w:ascii="Times New Roman" w:hAnsi="Times New Roman" w:cs="Times New Roman"/>
          <w:spacing w:val="-8"/>
        </w:rPr>
        <w:t xml:space="preserve"> </w:t>
      </w:r>
      <w:r w:rsidRPr="00E025C6">
        <w:rPr>
          <w:rFonts w:ascii="Times New Roman" w:hAnsi="Times New Roman" w:cs="Times New Roman"/>
        </w:rPr>
        <w:t>adalah</w:t>
      </w:r>
      <w:r w:rsidRPr="00E025C6">
        <w:rPr>
          <w:rFonts w:ascii="Times New Roman" w:hAnsi="Times New Roman" w:cs="Times New Roman"/>
          <w:spacing w:val="-6"/>
        </w:rPr>
        <w:t xml:space="preserve"> </w:t>
      </w:r>
      <w:r w:rsidRPr="00E025C6">
        <w:rPr>
          <w:rFonts w:ascii="Times New Roman" w:hAnsi="Times New Roman" w:cs="Times New Roman"/>
        </w:rPr>
        <w:t>kelas</w:t>
      </w:r>
      <w:r w:rsidRPr="00E025C6">
        <w:rPr>
          <w:rFonts w:ascii="Times New Roman" w:hAnsi="Times New Roman" w:cs="Times New Roman"/>
          <w:spacing w:val="-7"/>
        </w:rPr>
        <w:t xml:space="preserve"> </w:t>
      </w:r>
      <w:r w:rsidRPr="00E025C6">
        <w:rPr>
          <w:rFonts w:ascii="Times New Roman" w:hAnsi="Times New Roman" w:cs="Times New Roman"/>
        </w:rPr>
        <w:t>IV</w:t>
      </w:r>
      <w:r w:rsidRPr="00E025C6">
        <w:rPr>
          <w:rFonts w:ascii="Times New Roman" w:hAnsi="Times New Roman" w:cs="Times New Roman"/>
          <w:spacing w:val="-6"/>
        </w:rPr>
        <w:t xml:space="preserve"> </w:t>
      </w:r>
      <w:r w:rsidRPr="00E025C6">
        <w:rPr>
          <w:rFonts w:ascii="Times New Roman" w:hAnsi="Times New Roman" w:cs="Times New Roman"/>
        </w:rPr>
        <w:t>kelompok</w:t>
      </w:r>
      <w:r w:rsidRPr="00E025C6">
        <w:rPr>
          <w:rFonts w:ascii="Times New Roman" w:hAnsi="Times New Roman" w:cs="Times New Roman"/>
          <w:spacing w:val="-6"/>
        </w:rPr>
        <w:t xml:space="preserve"> </w:t>
      </w:r>
      <w:r w:rsidRPr="00E025C6">
        <w:rPr>
          <w:rFonts w:ascii="Times New Roman" w:hAnsi="Times New Roman" w:cs="Times New Roman"/>
        </w:rPr>
        <w:t>A</w:t>
      </w:r>
      <w:r w:rsidRPr="00E025C6">
        <w:rPr>
          <w:rFonts w:ascii="Times New Roman" w:hAnsi="Times New Roman" w:cs="Times New Roman"/>
          <w:spacing w:val="-7"/>
        </w:rPr>
        <w:t xml:space="preserve"> </w:t>
      </w:r>
      <w:r w:rsidRPr="00E025C6">
        <w:rPr>
          <w:rFonts w:ascii="Times New Roman" w:hAnsi="Times New Roman" w:cs="Times New Roman"/>
        </w:rPr>
        <w:t>SD</w:t>
      </w:r>
      <w:r w:rsidRPr="00E025C6">
        <w:rPr>
          <w:rFonts w:ascii="Times New Roman" w:hAnsi="Times New Roman" w:cs="Times New Roman"/>
          <w:spacing w:val="-7"/>
        </w:rPr>
        <w:t xml:space="preserve"> </w:t>
      </w:r>
      <w:r w:rsidRPr="00E025C6">
        <w:rPr>
          <w:rFonts w:ascii="Times New Roman" w:hAnsi="Times New Roman" w:cs="Times New Roman"/>
        </w:rPr>
        <w:t>Negeri</w:t>
      </w:r>
      <w:r w:rsidRPr="00E025C6">
        <w:rPr>
          <w:rFonts w:ascii="Times New Roman" w:hAnsi="Times New Roman" w:cs="Times New Roman"/>
          <w:spacing w:val="-8"/>
        </w:rPr>
        <w:t xml:space="preserve"> </w:t>
      </w:r>
      <w:r w:rsidRPr="00E025C6">
        <w:rPr>
          <w:rFonts w:ascii="Times New Roman" w:hAnsi="Times New Roman" w:cs="Times New Roman"/>
        </w:rPr>
        <w:t>Kepanjen 1.</w:t>
      </w:r>
      <w:r w:rsidRPr="00E025C6">
        <w:rPr>
          <w:rFonts w:ascii="Times New Roman" w:hAnsi="Times New Roman" w:cs="Times New Roman"/>
          <w:spacing w:val="-7"/>
        </w:rPr>
        <w:t xml:space="preserve"> </w:t>
      </w:r>
      <w:r w:rsidRPr="00E025C6">
        <w:rPr>
          <w:rFonts w:ascii="Times New Roman" w:hAnsi="Times New Roman" w:cs="Times New Roman"/>
        </w:rPr>
        <w:t>Sebelum</w:t>
      </w:r>
      <w:r w:rsidRPr="00E025C6">
        <w:rPr>
          <w:rFonts w:ascii="Times New Roman" w:hAnsi="Times New Roman" w:cs="Times New Roman"/>
          <w:spacing w:val="-47"/>
        </w:rPr>
        <w:t xml:space="preserve"> </w:t>
      </w:r>
      <w:r w:rsidRPr="00E025C6">
        <w:rPr>
          <w:rFonts w:ascii="Times New Roman" w:hAnsi="Times New Roman" w:cs="Times New Roman"/>
        </w:rPr>
        <w:t xml:space="preserve">pembelajaran dilaksanakn terlebih dahulu dilakukan </w:t>
      </w:r>
      <w:r w:rsidRPr="00E025C6">
        <w:rPr>
          <w:rFonts w:ascii="Times New Roman" w:hAnsi="Times New Roman" w:cs="Times New Roman"/>
          <w:i/>
        </w:rPr>
        <w:t xml:space="preserve">pretest </w:t>
      </w:r>
      <w:r w:rsidRPr="00E025C6">
        <w:rPr>
          <w:rFonts w:ascii="Times New Roman" w:hAnsi="Times New Roman" w:cs="Times New Roman"/>
        </w:rPr>
        <w:t>pada</w:t>
      </w:r>
      <w:r w:rsidRPr="00E025C6">
        <w:rPr>
          <w:rFonts w:ascii="Times New Roman" w:hAnsi="Times New Roman" w:cs="Times New Roman"/>
          <w:spacing w:val="-47"/>
        </w:rPr>
        <w:t xml:space="preserve"> </w:t>
      </w:r>
      <w:r w:rsidRPr="00E025C6">
        <w:rPr>
          <w:rFonts w:ascii="Times New Roman" w:hAnsi="Times New Roman" w:cs="Times New Roman"/>
        </w:rPr>
        <w:t xml:space="preserve">kelas ekperimen dan kelas kontrol. Berikut adalah </w:t>
      </w:r>
      <w:r w:rsidRPr="00E025C6">
        <w:rPr>
          <w:rFonts w:ascii="Times New Roman" w:hAnsi="Times New Roman" w:cs="Times New Roman"/>
          <w:i/>
        </w:rPr>
        <w:t xml:space="preserve">pretest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eksperimen dan</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kontrol</w:t>
      </w:r>
      <w:r w:rsidRPr="00E025C6">
        <w:rPr>
          <w:rFonts w:ascii="Times New Roman" w:hAnsi="Times New Roman" w:cs="Times New Roman"/>
          <w:spacing w:val="-1"/>
        </w:rPr>
        <w:t xml:space="preserve"> </w:t>
      </w:r>
      <w:r w:rsidRPr="00E025C6">
        <w:rPr>
          <w:rFonts w:ascii="Times New Roman" w:hAnsi="Times New Roman" w:cs="Times New Roman"/>
        </w:rPr>
        <w:t>:</w:t>
      </w:r>
    </w:p>
    <w:p w:rsidR="00E025C6" w:rsidRPr="00E025C6" w:rsidRDefault="00E025C6" w:rsidP="00E025C6">
      <w:pPr>
        <w:pStyle w:val="BodyText"/>
        <w:ind w:left="1279" w:right="1112" w:firstLine="360"/>
        <w:jc w:val="both"/>
        <w:rPr>
          <w:rFonts w:ascii="Times New Roman" w:hAnsi="Times New Roman" w:cs="Times New Roman"/>
        </w:rPr>
      </w:pPr>
      <w:r w:rsidRPr="00E025C6">
        <w:rPr>
          <w:rFonts w:ascii="Times New Roman" w:hAnsi="Times New Roman" w:cs="Times New Roman"/>
          <w:noProof/>
          <w:lang w:val="en-US"/>
        </w:rPr>
        <mc:AlternateContent>
          <mc:Choice Requires="wpg">
            <w:drawing>
              <wp:anchor distT="0" distB="0" distL="114300" distR="114300" simplePos="0" relativeHeight="251671552" behindDoc="0" locked="0" layoutInCell="1" allowOverlap="1" wp14:anchorId="6DBFC93B" wp14:editId="7197E15B">
                <wp:simplePos x="0" y="0"/>
                <wp:positionH relativeFrom="margin">
                  <wp:align>center</wp:align>
                </wp:positionH>
                <wp:positionV relativeFrom="paragraph">
                  <wp:posOffset>10160</wp:posOffset>
                </wp:positionV>
                <wp:extent cx="1440180" cy="1997075"/>
                <wp:effectExtent l="0" t="0" r="7620" b="22225"/>
                <wp:wrapNone/>
                <wp:docPr id="73" name="Group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0180" cy="1997075"/>
                          <a:chOff x="4925" y="1314"/>
                          <a:chExt cx="2268" cy="3145"/>
                        </a:xfrm>
                      </wpg:grpSpPr>
                      <wps:wsp>
                        <wps:cNvPr id="74" name="AutoShape 87"/>
                        <wps:cNvSpPr>
                          <a:spLocks/>
                        </wps:cNvSpPr>
                        <wps:spPr bwMode="auto">
                          <a:xfrm>
                            <a:off x="5451" y="2511"/>
                            <a:ext cx="1515" cy="754"/>
                          </a:xfrm>
                          <a:custGeom>
                            <a:avLst/>
                            <a:gdLst>
                              <a:gd name="T0" fmla="+- 0 5451 5451"/>
                              <a:gd name="T1" fmla="*/ T0 w 1515"/>
                              <a:gd name="T2" fmla="+- 0 3266 2512"/>
                              <a:gd name="T3" fmla="*/ 3266 h 754"/>
                              <a:gd name="T4" fmla="+- 0 6966 5451"/>
                              <a:gd name="T5" fmla="*/ T4 w 1515"/>
                              <a:gd name="T6" fmla="+- 0 3266 2512"/>
                              <a:gd name="T7" fmla="*/ 3266 h 754"/>
                              <a:gd name="T8" fmla="+- 0 5451 5451"/>
                              <a:gd name="T9" fmla="*/ T8 w 1515"/>
                              <a:gd name="T10" fmla="+- 0 2889 2512"/>
                              <a:gd name="T11" fmla="*/ 2889 h 754"/>
                              <a:gd name="T12" fmla="+- 0 6966 5451"/>
                              <a:gd name="T13" fmla="*/ T12 w 1515"/>
                              <a:gd name="T14" fmla="+- 0 2889 2512"/>
                              <a:gd name="T15" fmla="*/ 2889 h 754"/>
                              <a:gd name="T16" fmla="+- 0 5451 5451"/>
                              <a:gd name="T17" fmla="*/ T16 w 1515"/>
                              <a:gd name="T18" fmla="+- 0 2512 2512"/>
                              <a:gd name="T19" fmla="*/ 2512 h 754"/>
                              <a:gd name="T20" fmla="+- 0 6966 5451"/>
                              <a:gd name="T21" fmla="*/ T20 w 1515"/>
                              <a:gd name="T22" fmla="+- 0 2512 2512"/>
                              <a:gd name="T23" fmla="*/ 2512 h 754"/>
                            </a:gdLst>
                            <a:ahLst/>
                            <a:cxnLst>
                              <a:cxn ang="0">
                                <a:pos x="T1" y="T3"/>
                              </a:cxn>
                              <a:cxn ang="0">
                                <a:pos x="T5" y="T7"/>
                              </a:cxn>
                              <a:cxn ang="0">
                                <a:pos x="T9" y="T11"/>
                              </a:cxn>
                              <a:cxn ang="0">
                                <a:pos x="T13" y="T15"/>
                              </a:cxn>
                              <a:cxn ang="0">
                                <a:pos x="T17" y="T19"/>
                              </a:cxn>
                              <a:cxn ang="0">
                                <a:pos x="T21" y="T23"/>
                              </a:cxn>
                            </a:cxnLst>
                            <a:rect l="0" t="0" r="r" b="b"/>
                            <a:pathLst>
                              <a:path w="1515" h="754">
                                <a:moveTo>
                                  <a:pt x="0" y="754"/>
                                </a:moveTo>
                                <a:lnTo>
                                  <a:pt x="1515" y="754"/>
                                </a:lnTo>
                                <a:moveTo>
                                  <a:pt x="0" y="377"/>
                                </a:moveTo>
                                <a:lnTo>
                                  <a:pt x="1515" y="377"/>
                                </a:lnTo>
                                <a:moveTo>
                                  <a:pt x="0" y="0"/>
                                </a:moveTo>
                                <a:lnTo>
                                  <a:pt x="1515" y="0"/>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 name="AutoShape 88"/>
                        <wps:cNvSpPr>
                          <a:spLocks/>
                        </wps:cNvSpPr>
                        <wps:spPr bwMode="auto">
                          <a:xfrm>
                            <a:off x="5479" y="2363"/>
                            <a:ext cx="1460" cy="1278"/>
                          </a:xfrm>
                          <a:custGeom>
                            <a:avLst/>
                            <a:gdLst>
                              <a:gd name="T0" fmla="+- 0 5479 5479"/>
                              <a:gd name="T1" fmla="*/ T0 w 1460"/>
                              <a:gd name="T2" fmla="+- 0 2363 2363"/>
                              <a:gd name="T3" fmla="*/ 2363 h 1278"/>
                              <a:gd name="T4" fmla="+- 0 5518 5479"/>
                              <a:gd name="T5" fmla="*/ T4 w 1460"/>
                              <a:gd name="T6" fmla="+- 0 3641 2363"/>
                              <a:gd name="T7" fmla="*/ 3641 h 1278"/>
                              <a:gd name="T8" fmla="+- 0 5611 5479"/>
                              <a:gd name="T9" fmla="*/ T8 w 1460"/>
                              <a:gd name="T10" fmla="+- 0 2382 2363"/>
                              <a:gd name="T11" fmla="*/ 2382 h 1278"/>
                              <a:gd name="T12" fmla="+- 0 5575 5479"/>
                              <a:gd name="T13" fmla="*/ T12 w 1460"/>
                              <a:gd name="T14" fmla="+- 0 3641 2363"/>
                              <a:gd name="T15" fmla="*/ 3641 h 1278"/>
                              <a:gd name="T16" fmla="+- 0 5611 5479"/>
                              <a:gd name="T17" fmla="*/ T16 w 1460"/>
                              <a:gd name="T18" fmla="+- 0 2382 2363"/>
                              <a:gd name="T19" fmla="*/ 2382 h 1278"/>
                              <a:gd name="T20" fmla="+- 0 5669 5479"/>
                              <a:gd name="T21" fmla="*/ T20 w 1460"/>
                              <a:gd name="T22" fmla="+- 0 2382 2363"/>
                              <a:gd name="T23" fmla="*/ 2382 h 1278"/>
                              <a:gd name="T24" fmla="+- 0 5707 5479"/>
                              <a:gd name="T25" fmla="*/ T24 w 1460"/>
                              <a:gd name="T26" fmla="+- 0 3641 2363"/>
                              <a:gd name="T27" fmla="*/ 3641 h 1278"/>
                              <a:gd name="T28" fmla="+- 0 5801 5479"/>
                              <a:gd name="T29" fmla="*/ T28 w 1460"/>
                              <a:gd name="T30" fmla="+- 0 2625 2363"/>
                              <a:gd name="T31" fmla="*/ 2625 h 1278"/>
                              <a:gd name="T32" fmla="+- 0 5765 5479"/>
                              <a:gd name="T33" fmla="*/ T32 w 1460"/>
                              <a:gd name="T34" fmla="+- 0 3641 2363"/>
                              <a:gd name="T35" fmla="*/ 3641 h 1278"/>
                              <a:gd name="T36" fmla="+- 0 5801 5479"/>
                              <a:gd name="T37" fmla="*/ T36 w 1460"/>
                              <a:gd name="T38" fmla="+- 0 2625 2363"/>
                              <a:gd name="T39" fmla="*/ 2625 h 1278"/>
                              <a:gd name="T40" fmla="+- 0 5858 5479"/>
                              <a:gd name="T41" fmla="*/ T40 w 1460"/>
                              <a:gd name="T42" fmla="+- 0 2495 2363"/>
                              <a:gd name="T43" fmla="*/ 2495 h 1278"/>
                              <a:gd name="T44" fmla="+- 0 5897 5479"/>
                              <a:gd name="T45" fmla="*/ T44 w 1460"/>
                              <a:gd name="T46" fmla="+- 0 3641 2363"/>
                              <a:gd name="T47" fmla="*/ 3641 h 1278"/>
                              <a:gd name="T48" fmla="+- 0 5990 5479"/>
                              <a:gd name="T49" fmla="*/ T48 w 1460"/>
                              <a:gd name="T50" fmla="+- 0 2570 2363"/>
                              <a:gd name="T51" fmla="*/ 2570 h 1278"/>
                              <a:gd name="T52" fmla="+- 0 5952 5479"/>
                              <a:gd name="T53" fmla="*/ T52 w 1460"/>
                              <a:gd name="T54" fmla="+- 0 3641 2363"/>
                              <a:gd name="T55" fmla="*/ 3641 h 1278"/>
                              <a:gd name="T56" fmla="+- 0 5990 5479"/>
                              <a:gd name="T57" fmla="*/ T56 w 1460"/>
                              <a:gd name="T58" fmla="+- 0 2570 2363"/>
                              <a:gd name="T59" fmla="*/ 2570 h 1278"/>
                              <a:gd name="T60" fmla="+- 0 6048 5479"/>
                              <a:gd name="T61" fmla="*/ T60 w 1460"/>
                              <a:gd name="T62" fmla="+- 0 2382 2363"/>
                              <a:gd name="T63" fmla="*/ 2382 h 1278"/>
                              <a:gd name="T64" fmla="+- 0 6086 5479"/>
                              <a:gd name="T65" fmla="*/ T64 w 1460"/>
                              <a:gd name="T66" fmla="+- 0 3641 2363"/>
                              <a:gd name="T67" fmla="*/ 3641 h 1278"/>
                              <a:gd name="T68" fmla="+- 0 6180 5479"/>
                              <a:gd name="T69" fmla="*/ T68 w 1460"/>
                              <a:gd name="T70" fmla="+- 0 2512 2363"/>
                              <a:gd name="T71" fmla="*/ 2512 h 1278"/>
                              <a:gd name="T72" fmla="+- 0 6142 5479"/>
                              <a:gd name="T73" fmla="*/ T72 w 1460"/>
                              <a:gd name="T74" fmla="+- 0 3641 2363"/>
                              <a:gd name="T75" fmla="*/ 3641 h 1278"/>
                              <a:gd name="T76" fmla="+- 0 6180 5479"/>
                              <a:gd name="T77" fmla="*/ T76 w 1460"/>
                              <a:gd name="T78" fmla="+- 0 2512 2363"/>
                              <a:gd name="T79" fmla="*/ 2512 h 1278"/>
                              <a:gd name="T80" fmla="+- 0 6238 5479"/>
                              <a:gd name="T81" fmla="*/ T80 w 1460"/>
                              <a:gd name="T82" fmla="+- 0 2531 2363"/>
                              <a:gd name="T83" fmla="*/ 2531 h 1278"/>
                              <a:gd name="T84" fmla="+- 0 6276 5479"/>
                              <a:gd name="T85" fmla="*/ T84 w 1460"/>
                              <a:gd name="T86" fmla="+- 0 3641 2363"/>
                              <a:gd name="T87" fmla="*/ 3641 h 1278"/>
                              <a:gd name="T88" fmla="+- 0 6370 5479"/>
                              <a:gd name="T89" fmla="*/ T88 w 1460"/>
                              <a:gd name="T90" fmla="+- 0 2363 2363"/>
                              <a:gd name="T91" fmla="*/ 2363 h 1278"/>
                              <a:gd name="T92" fmla="+- 0 6331 5479"/>
                              <a:gd name="T93" fmla="*/ T92 w 1460"/>
                              <a:gd name="T94" fmla="+- 0 3641 2363"/>
                              <a:gd name="T95" fmla="*/ 3641 h 1278"/>
                              <a:gd name="T96" fmla="+- 0 6370 5479"/>
                              <a:gd name="T97" fmla="*/ T96 w 1460"/>
                              <a:gd name="T98" fmla="+- 0 2363 2363"/>
                              <a:gd name="T99" fmla="*/ 2363 h 1278"/>
                              <a:gd name="T100" fmla="+- 0 6427 5479"/>
                              <a:gd name="T101" fmla="*/ T100 w 1460"/>
                              <a:gd name="T102" fmla="+- 0 2438 2363"/>
                              <a:gd name="T103" fmla="*/ 2438 h 1278"/>
                              <a:gd name="T104" fmla="+- 0 6463 5479"/>
                              <a:gd name="T105" fmla="*/ T104 w 1460"/>
                              <a:gd name="T106" fmla="+- 0 3641 2363"/>
                              <a:gd name="T107" fmla="*/ 3641 h 1278"/>
                              <a:gd name="T108" fmla="+- 0 6559 5479"/>
                              <a:gd name="T109" fmla="*/ T108 w 1460"/>
                              <a:gd name="T110" fmla="+- 0 2399 2363"/>
                              <a:gd name="T111" fmla="*/ 2399 h 1278"/>
                              <a:gd name="T112" fmla="+- 0 6521 5479"/>
                              <a:gd name="T113" fmla="*/ T112 w 1460"/>
                              <a:gd name="T114" fmla="+- 0 3641 2363"/>
                              <a:gd name="T115" fmla="*/ 3641 h 1278"/>
                              <a:gd name="T116" fmla="+- 0 6559 5479"/>
                              <a:gd name="T117" fmla="*/ T116 w 1460"/>
                              <a:gd name="T118" fmla="+- 0 2399 2363"/>
                              <a:gd name="T119" fmla="*/ 2399 h 1278"/>
                              <a:gd name="T120" fmla="+- 0 6617 5479"/>
                              <a:gd name="T121" fmla="*/ T120 w 1460"/>
                              <a:gd name="T122" fmla="+- 0 2399 2363"/>
                              <a:gd name="T123" fmla="*/ 2399 h 1278"/>
                              <a:gd name="T124" fmla="+- 0 6653 5479"/>
                              <a:gd name="T125" fmla="*/ T124 w 1460"/>
                              <a:gd name="T126" fmla="+- 0 3641 2363"/>
                              <a:gd name="T127" fmla="*/ 3641 h 1278"/>
                              <a:gd name="T128" fmla="+- 0 6749 5479"/>
                              <a:gd name="T129" fmla="*/ T128 w 1460"/>
                              <a:gd name="T130" fmla="+- 0 2418 2363"/>
                              <a:gd name="T131" fmla="*/ 2418 h 1278"/>
                              <a:gd name="T132" fmla="+- 0 6710 5479"/>
                              <a:gd name="T133" fmla="*/ T132 w 1460"/>
                              <a:gd name="T134" fmla="+- 0 3641 2363"/>
                              <a:gd name="T135" fmla="*/ 3641 h 1278"/>
                              <a:gd name="T136" fmla="+- 0 6749 5479"/>
                              <a:gd name="T137" fmla="*/ T136 w 1460"/>
                              <a:gd name="T138" fmla="+- 0 2418 2363"/>
                              <a:gd name="T139" fmla="*/ 2418 h 1278"/>
                              <a:gd name="T140" fmla="+- 0 6804 5479"/>
                              <a:gd name="T141" fmla="*/ T140 w 1460"/>
                              <a:gd name="T142" fmla="+- 0 2550 2363"/>
                              <a:gd name="T143" fmla="*/ 2550 h 1278"/>
                              <a:gd name="T144" fmla="+- 0 6842 5479"/>
                              <a:gd name="T145" fmla="*/ T144 w 1460"/>
                              <a:gd name="T146" fmla="+- 0 3641 2363"/>
                              <a:gd name="T147" fmla="*/ 3641 h 1278"/>
                              <a:gd name="T148" fmla="+- 0 6938 5479"/>
                              <a:gd name="T149" fmla="*/ T148 w 1460"/>
                              <a:gd name="T150" fmla="+- 0 2363 2363"/>
                              <a:gd name="T151" fmla="*/ 2363 h 1278"/>
                              <a:gd name="T152" fmla="+- 0 6900 5479"/>
                              <a:gd name="T153" fmla="*/ T152 w 1460"/>
                              <a:gd name="T154" fmla="+- 0 3641 2363"/>
                              <a:gd name="T155" fmla="*/ 3641 h 1278"/>
                              <a:gd name="T156" fmla="+- 0 6938 5479"/>
                              <a:gd name="T157" fmla="*/ T156 w 1460"/>
                              <a:gd name="T158" fmla="+- 0 2363 2363"/>
                              <a:gd name="T159" fmla="*/ 2363 h 1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1460" h="1278">
                                <a:moveTo>
                                  <a:pt x="39" y="0"/>
                                </a:moveTo>
                                <a:lnTo>
                                  <a:pt x="0" y="0"/>
                                </a:lnTo>
                                <a:lnTo>
                                  <a:pt x="0" y="1278"/>
                                </a:lnTo>
                                <a:lnTo>
                                  <a:pt x="39" y="1278"/>
                                </a:lnTo>
                                <a:lnTo>
                                  <a:pt x="39" y="0"/>
                                </a:lnTo>
                                <a:close/>
                                <a:moveTo>
                                  <a:pt x="132" y="19"/>
                                </a:moveTo>
                                <a:lnTo>
                                  <a:pt x="96" y="19"/>
                                </a:lnTo>
                                <a:lnTo>
                                  <a:pt x="96" y="1278"/>
                                </a:lnTo>
                                <a:lnTo>
                                  <a:pt x="132" y="1278"/>
                                </a:lnTo>
                                <a:lnTo>
                                  <a:pt x="132" y="19"/>
                                </a:lnTo>
                                <a:close/>
                                <a:moveTo>
                                  <a:pt x="228" y="19"/>
                                </a:moveTo>
                                <a:lnTo>
                                  <a:pt x="190" y="19"/>
                                </a:lnTo>
                                <a:lnTo>
                                  <a:pt x="190" y="1278"/>
                                </a:lnTo>
                                <a:lnTo>
                                  <a:pt x="228" y="1278"/>
                                </a:lnTo>
                                <a:lnTo>
                                  <a:pt x="228" y="19"/>
                                </a:lnTo>
                                <a:close/>
                                <a:moveTo>
                                  <a:pt x="322" y="262"/>
                                </a:moveTo>
                                <a:lnTo>
                                  <a:pt x="286" y="262"/>
                                </a:lnTo>
                                <a:lnTo>
                                  <a:pt x="286" y="1278"/>
                                </a:lnTo>
                                <a:lnTo>
                                  <a:pt x="322" y="1278"/>
                                </a:lnTo>
                                <a:lnTo>
                                  <a:pt x="322" y="262"/>
                                </a:lnTo>
                                <a:close/>
                                <a:moveTo>
                                  <a:pt x="418" y="132"/>
                                </a:moveTo>
                                <a:lnTo>
                                  <a:pt x="379" y="132"/>
                                </a:lnTo>
                                <a:lnTo>
                                  <a:pt x="379" y="1278"/>
                                </a:lnTo>
                                <a:lnTo>
                                  <a:pt x="418" y="1278"/>
                                </a:lnTo>
                                <a:lnTo>
                                  <a:pt x="418" y="132"/>
                                </a:lnTo>
                                <a:close/>
                                <a:moveTo>
                                  <a:pt x="511" y="207"/>
                                </a:moveTo>
                                <a:lnTo>
                                  <a:pt x="473" y="207"/>
                                </a:lnTo>
                                <a:lnTo>
                                  <a:pt x="473" y="1278"/>
                                </a:lnTo>
                                <a:lnTo>
                                  <a:pt x="511" y="1278"/>
                                </a:lnTo>
                                <a:lnTo>
                                  <a:pt x="511" y="207"/>
                                </a:lnTo>
                                <a:close/>
                                <a:moveTo>
                                  <a:pt x="607" y="19"/>
                                </a:moveTo>
                                <a:lnTo>
                                  <a:pt x="569" y="19"/>
                                </a:lnTo>
                                <a:lnTo>
                                  <a:pt x="569" y="1278"/>
                                </a:lnTo>
                                <a:lnTo>
                                  <a:pt x="607" y="1278"/>
                                </a:lnTo>
                                <a:lnTo>
                                  <a:pt x="607" y="19"/>
                                </a:lnTo>
                                <a:close/>
                                <a:moveTo>
                                  <a:pt x="701" y="149"/>
                                </a:moveTo>
                                <a:lnTo>
                                  <a:pt x="663" y="149"/>
                                </a:lnTo>
                                <a:lnTo>
                                  <a:pt x="663" y="1278"/>
                                </a:lnTo>
                                <a:lnTo>
                                  <a:pt x="701" y="1278"/>
                                </a:lnTo>
                                <a:lnTo>
                                  <a:pt x="701" y="149"/>
                                </a:lnTo>
                                <a:close/>
                                <a:moveTo>
                                  <a:pt x="797" y="168"/>
                                </a:moveTo>
                                <a:lnTo>
                                  <a:pt x="759" y="168"/>
                                </a:lnTo>
                                <a:lnTo>
                                  <a:pt x="759" y="1278"/>
                                </a:lnTo>
                                <a:lnTo>
                                  <a:pt x="797" y="1278"/>
                                </a:lnTo>
                                <a:lnTo>
                                  <a:pt x="797" y="168"/>
                                </a:lnTo>
                                <a:close/>
                                <a:moveTo>
                                  <a:pt x="891" y="0"/>
                                </a:moveTo>
                                <a:lnTo>
                                  <a:pt x="852" y="0"/>
                                </a:lnTo>
                                <a:lnTo>
                                  <a:pt x="852" y="1278"/>
                                </a:lnTo>
                                <a:lnTo>
                                  <a:pt x="891" y="1278"/>
                                </a:lnTo>
                                <a:lnTo>
                                  <a:pt x="891" y="0"/>
                                </a:lnTo>
                                <a:close/>
                                <a:moveTo>
                                  <a:pt x="984" y="75"/>
                                </a:moveTo>
                                <a:lnTo>
                                  <a:pt x="948" y="75"/>
                                </a:lnTo>
                                <a:lnTo>
                                  <a:pt x="948" y="1278"/>
                                </a:lnTo>
                                <a:lnTo>
                                  <a:pt x="984" y="1278"/>
                                </a:lnTo>
                                <a:lnTo>
                                  <a:pt x="984" y="75"/>
                                </a:lnTo>
                                <a:close/>
                                <a:moveTo>
                                  <a:pt x="1080" y="36"/>
                                </a:moveTo>
                                <a:lnTo>
                                  <a:pt x="1042" y="36"/>
                                </a:lnTo>
                                <a:lnTo>
                                  <a:pt x="1042" y="1278"/>
                                </a:lnTo>
                                <a:lnTo>
                                  <a:pt x="1080" y="1278"/>
                                </a:lnTo>
                                <a:lnTo>
                                  <a:pt x="1080" y="36"/>
                                </a:lnTo>
                                <a:close/>
                                <a:moveTo>
                                  <a:pt x="1174" y="36"/>
                                </a:moveTo>
                                <a:lnTo>
                                  <a:pt x="1138" y="36"/>
                                </a:lnTo>
                                <a:lnTo>
                                  <a:pt x="1138" y="1278"/>
                                </a:lnTo>
                                <a:lnTo>
                                  <a:pt x="1174" y="1278"/>
                                </a:lnTo>
                                <a:lnTo>
                                  <a:pt x="1174" y="36"/>
                                </a:lnTo>
                                <a:close/>
                                <a:moveTo>
                                  <a:pt x="1270" y="55"/>
                                </a:moveTo>
                                <a:lnTo>
                                  <a:pt x="1231" y="55"/>
                                </a:lnTo>
                                <a:lnTo>
                                  <a:pt x="1231" y="1278"/>
                                </a:lnTo>
                                <a:lnTo>
                                  <a:pt x="1270" y="1278"/>
                                </a:lnTo>
                                <a:lnTo>
                                  <a:pt x="1270" y="55"/>
                                </a:lnTo>
                                <a:close/>
                                <a:moveTo>
                                  <a:pt x="1363" y="187"/>
                                </a:moveTo>
                                <a:lnTo>
                                  <a:pt x="1325" y="187"/>
                                </a:lnTo>
                                <a:lnTo>
                                  <a:pt x="1325" y="1278"/>
                                </a:lnTo>
                                <a:lnTo>
                                  <a:pt x="1363" y="1278"/>
                                </a:lnTo>
                                <a:lnTo>
                                  <a:pt x="1363" y="187"/>
                                </a:lnTo>
                                <a:close/>
                                <a:moveTo>
                                  <a:pt x="1459" y="0"/>
                                </a:moveTo>
                                <a:lnTo>
                                  <a:pt x="1421" y="0"/>
                                </a:lnTo>
                                <a:lnTo>
                                  <a:pt x="1421" y="1278"/>
                                </a:lnTo>
                                <a:lnTo>
                                  <a:pt x="1459" y="1278"/>
                                </a:lnTo>
                                <a:lnTo>
                                  <a:pt x="1459"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AutoShape 89"/>
                        <wps:cNvSpPr>
                          <a:spLocks/>
                        </wps:cNvSpPr>
                        <wps:spPr bwMode="auto">
                          <a:xfrm>
                            <a:off x="5387" y="2137"/>
                            <a:ext cx="1579" cy="1567"/>
                          </a:xfrm>
                          <a:custGeom>
                            <a:avLst/>
                            <a:gdLst>
                              <a:gd name="T0" fmla="+- 0 5451 5388"/>
                              <a:gd name="T1" fmla="*/ T0 w 1579"/>
                              <a:gd name="T2" fmla="+- 0 2137 2137"/>
                              <a:gd name="T3" fmla="*/ 2137 h 1567"/>
                              <a:gd name="T4" fmla="+- 0 6966 5388"/>
                              <a:gd name="T5" fmla="*/ T4 w 1579"/>
                              <a:gd name="T6" fmla="+- 0 2137 2137"/>
                              <a:gd name="T7" fmla="*/ 2137 h 1567"/>
                              <a:gd name="T8" fmla="+- 0 5451 5388"/>
                              <a:gd name="T9" fmla="*/ T8 w 1579"/>
                              <a:gd name="T10" fmla="+- 0 3641 2137"/>
                              <a:gd name="T11" fmla="*/ 3641 h 1567"/>
                              <a:gd name="T12" fmla="+- 0 5451 5388"/>
                              <a:gd name="T13" fmla="*/ T12 w 1579"/>
                              <a:gd name="T14" fmla="+- 0 2137 2137"/>
                              <a:gd name="T15" fmla="*/ 2137 h 1567"/>
                              <a:gd name="T16" fmla="+- 0 5388 5388"/>
                              <a:gd name="T17" fmla="*/ T16 w 1579"/>
                              <a:gd name="T18" fmla="+- 0 3641 2137"/>
                              <a:gd name="T19" fmla="*/ 3641 h 1567"/>
                              <a:gd name="T20" fmla="+- 0 5451 5388"/>
                              <a:gd name="T21" fmla="*/ T20 w 1579"/>
                              <a:gd name="T22" fmla="+- 0 3641 2137"/>
                              <a:gd name="T23" fmla="*/ 3641 h 1567"/>
                              <a:gd name="T24" fmla="+- 0 5388 5388"/>
                              <a:gd name="T25" fmla="*/ T24 w 1579"/>
                              <a:gd name="T26" fmla="+- 0 3266 2137"/>
                              <a:gd name="T27" fmla="*/ 3266 h 1567"/>
                              <a:gd name="T28" fmla="+- 0 5451 5388"/>
                              <a:gd name="T29" fmla="*/ T28 w 1579"/>
                              <a:gd name="T30" fmla="+- 0 3266 2137"/>
                              <a:gd name="T31" fmla="*/ 3266 h 1567"/>
                              <a:gd name="T32" fmla="+- 0 5388 5388"/>
                              <a:gd name="T33" fmla="*/ T32 w 1579"/>
                              <a:gd name="T34" fmla="+- 0 2889 2137"/>
                              <a:gd name="T35" fmla="*/ 2889 h 1567"/>
                              <a:gd name="T36" fmla="+- 0 5451 5388"/>
                              <a:gd name="T37" fmla="*/ T36 w 1579"/>
                              <a:gd name="T38" fmla="+- 0 2889 2137"/>
                              <a:gd name="T39" fmla="*/ 2889 h 1567"/>
                              <a:gd name="T40" fmla="+- 0 5388 5388"/>
                              <a:gd name="T41" fmla="*/ T40 w 1579"/>
                              <a:gd name="T42" fmla="+- 0 2512 2137"/>
                              <a:gd name="T43" fmla="*/ 2512 h 1567"/>
                              <a:gd name="T44" fmla="+- 0 5451 5388"/>
                              <a:gd name="T45" fmla="*/ T44 w 1579"/>
                              <a:gd name="T46" fmla="+- 0 2512 2137"/>
                              <a:gd name="T47" fmla="*/ 2512 h 1567"/>
                              <a:gd name="T48" fmla="+- 0 5388 5388"/>
                              <a:gd name="T49" fmla="*/ T48 w 1579"/>
                              <a:gd name="T50" fmla="+- 0 2137 2137"/>
                              <a:gd name="T51" fmla="*/ 2137 h 1567"/>
                              <a:gd name="T52" fmla="+- 0 5451 5388"/>
                              <a:gd name="T53" fmla="*/ T52 w 1579"/>
                              <a:gd name="T54" fmla="+- 0 2137 2137"/>
                              <a:gd name="T55" fmla="*/ 2137 h 1567"/>
                              <a:gd name="T56" fmla="+- 0 5451 5388"/>
                              <a:gd name="T57" fmla="*/ T56 w 1579"/>
                              <a:gd name="T58" fmla="+- 0 3641 2137"/>
                              <a:gd name="T59" fmla="*/ 3641 h 1567"/>
                              <a:gd name="T60" fmla="+- 0 6966 5388"/>
                              <a:gd name="T61" fmla="*/ T60 w 1579"/>
                              <a:gd name="T62" fmla="+- 0 3641 2137"/>
                              <a:gd name="T63" fmla="*/ 3641 h 1567"/>
                              <a:gd name="T64" fmla="+- 0 5451 5388"/>
                              <a:gd name="T65" fmla="*/ T64 w 1579"/>
                              <a:gd name="T66" fmla="+- 0 3641 2137"/>
                              <a:gd name="T67" fmla="*/ 3641 h 1567"/>
                              <a:gd name="T68" fmla="+- 0 5451 5388"/>
                              <a:gd name="T69" fmla="*/ T68 w 1579"/>
                              <a:gd name="T70" fmla="+- 0 3704 2137"/>
                              <a:gd name="T71" fmla="*/ 3704 h 1567"/>
                              <a:gd name="T72" fmla="+- 0 5546 5388"/>
                              <a:gd name="T73" fmla="*/ T72 w 1579"/>
                              <a:gd name="T74" fmla="+- 0 3641 2137"/>
                              <a:gd name="T75" fmla="*/ 3641 h 1567"/>
                              <a:gd name="T76" fmla="+- 0 5546 5388"/>
                              <a:gd name="T77" fmla="*/ T76 w 1579"/>
                              <a:gd name="T78" fmla="+- 0 3704 2137"/>
                              <a:gd name="T79" fmla="*/ 3704 h 1567"/>
                              <a:gd name="T80" fmla="+- 0 5640 5388"/>
                              <a:gd name="T81" fmla="*/ T80 w 1579"/>
                              <a:gd name="T82" fmla="+- 0 3641 2137"/>
                              <a:gd name="T83" fmla="*/ 3641 h 1567"/>
                              <a:gd name="T84" fmla="+- 0 5640 5388"/>
                              <a:gd name="T85" fmla="*/ T84 w 1579"/>
                              <a:gd name="T86" fmla="+- 0 3704 2137"/>
                              <a:gd name="T87" fmla="*/ 3704 h 1567"/>
                              <a:gd name="T88" fmla="+- 0 5736 5388"/>
                              <a:gd name="T89" fmla="*/ T88 w 1579"/>
                              <a:gd name="T90" fmla="+- 0 3641 2137"/>
                              <a:gd name="T91" fmla="*/ 3641 h 1567"/>
                              <a:gd name="T92" fmla="+- 0 5736 5388"/>
                              <a:gd name="T93" fmla="*/ T92 w 1579"/>
                              <a:gd name="T94" fmla="+- 0 3704 2137"/>
                              <a:gd name="T95" fmla="*/ 3704 h 1567"/>
                              <a:gd name="T96" fmla="+- 0 5830 5388"/>
                              <a:gd name="T97" fmla="*/ T96 w 1579"/>
                              <a:gd name="T98" fmla="+- 0 3641 2137"/>
                              <a:gd name="T99" fmla="*/ 3641 h 1567"/>
                              <a:gd name="T100" fmla="+- 0 5830 5388"/>
                              <a:gd name="T101" fmla="*/ T100 w 1579"/>
                              <a:gd name="T102" fmla="+- 0 3704 2137"/>
                              <a:gd name="T103" fmla="*/ 3704 h 1567"/>
                              <a:gd name="T104" fmla="+- 0 5926 5388"/>
                              <a:gd name="T105" fmla="*/ T104 w 1579"/>
                              <a:gd name="T106" fmla="+- 0 3641 2137"/>
                              <a:gd name="T107" fmla="*/ 3641 h 1567"/>
                              <a:gd name="T108" fmla="+- 0 5926 5388"/>
                              <a:gd name="T109" fmla="*/ T108 w 1579"/>
                              <a:gd name="T110" fmla="+- 0 3704 2137"/>
                              <a:gd name="T111" fmla="*/ 3704 h 1567"/>
                              <a:gd name="T112" fmla="+- 0 6019 5388"/>
                              <a:gd name="T113" fmla="*/ T112 w 1579"/>
                              <a:gd name="T114" fmla="+- 0 3641 2137"/>
                              <a:gd name="T115" fmla="*/ 3641 h 1567"/>
                              <a:gd name="T116" fmla="+- 0 6019 5388"/>
                              <a:gd name="T117" fmla="*/ T116 w 1579"/>
                              <a:gd name="T118" fmla="+- 0 3704 2137"/>
                              <a:gd name="T119" fmla="*/ 3704 h 1567"/>
                              <a:gd name="T120" fmla="+- 0 6113 5388"/>
                              <a:gd name="T121" fmla="*/ T120 w 1579"/>
                              <a:gd name="T122" fmla="+- 0 3641 2137"/>
                              <a:gd name="T123" fmla="*/ 3641 h 1567"/>
                              <a:gd name="T124" fmla="+- 0 6113 5388"/>
                              <a:gd name="T125" fmla="*/ T124 w 1579"/>
                              <a:gd name="T126" fmla="+- 0 3704 2137"/>
                              <a:gd name="T127" fmla="*/ 3704 h 1567"/>
                              <a:gd name="T128" fmla="+- 0 6209 5388"/>
                              <a:gd name="T129" fmla="*/ T128 w 1579"/>
                              <a:gd name="T130" fmla="+- 0 3641 2137"/>
                              <a:gd name="T131" fmla="*/ 3641 h 1567"/>
                              <a:gd name="T132" fmla="+- 0 6209 5388"/>
                              <a:gd name="T133" fmla="*/ T132 w 1579"/>
                              <a:gd name="T134" fmla="+- 0 3704 2137"/>
                              <a:gd name="T135" fmla="*/ 3704 h 1567"/>
                              <a:gd name="T136" fmla="+- 0 6302 5388"/>
                              <a:gd name="T137" fmla="*/ T136 w 1579"/>
                              <a:gd name="T138" fmla="+- 0 3641 2137"/>
                              <a:gd name="T139" fmla="*/ 3641 h 1567"/>
                              <a:gd name="T140" fmla="+- 0 6302 5388"/>
                              <a:gd name="T141" fmla="*/ T140 w 1579"/>
                              <a:gd name="T142" fmla="+- 0 3704 2137"/>
                              <a:gd name="T143" fmla="*/ 3704 h 1567"/>
                              <a:gd name="T144" fmla="+- 0 6398 5388"/>
                              <a:gd name="T145" fmla="*/ T144 w 1579"/>
                              <a:gd name="T146" fmla="+- 0 3641 2137"/>
                              <a:gd name="T147" fmla="*/ 3641 h 1567"/>
                              <a:gd name="T148" fmla="+- 0 6398 5388"/>
                              <a:gd name="T149" fmla="*/ T148 w 1579"/>
                              <a:gd name="T150" fmla="+- 0 3704 2137"/>
                              <a:gd name="T151" fmla="*/ 3704 h 1567"/>
                              <a:gd name="T152" fmla="+- 0 6492 5388"/>
                              <a:gd name="T153" fmla="*/ T152 w 1579"/>
                              <a:gd name="T154" fmla="+- 0 3641 2137"/>
                              <a:gd name="T155" fmla="*/ 3641 h 1567"/>
                              <a:gd name="T156" fmla="+- 0 6492 5388"/>
                              <a:gd name="T157" fmla="*/ T156 w 1579"/>
                              <a:gd name="T158" fmla="+- 0 3704 2137"/>
                              <a:gd name="T159" fmla="*/ 3704 h 1567"/>
                              <a:gd name="T160" fmla="+- 0 6588 5388"/>
                              <a:gd name="T161" fmla="*/ T160 w 1579"/>
                              <a:gd name="T162" fmla="+- 0 3641 2137"/>
                              <a:gd name="T163" fmla="*/ 3641 h 1567"/>
                              <a:gd name="T164" fmla="+- 0 6588 5388"/>
                              <a:gd name="T165" fmla="*/ T164 w 1579"/>
                              <a:gd name="T166" fmla="+- 0 3704 2137"/>
                              <a:gd name="T167" fmla="*/ 3704 h 1567"/>
                              <a:gd name="T168" fmla="+- 0 6682 5388"/>
                              <a:gd name="T169" fmla="*/ T168 w 1579"/>
                              <a:gd name="T170" fmla="+- 0 3641 2137"/>
                              <a:gd name="T171" fmla="*/ 3641 h 1567"/>
                              <a:gd name="T172" fmla="+- 0 6682 5388"/>
                              <a:gd name="T173" fmla="*/ T172 w 1579"/>
                              <a:gd name="T174" fmla="+- 0 3704 2137"/>
                              <a:gd name="T175" fmla="*/ 3704 h 1567"/>
                              <a:gd name="T176" fmla="+- 0 6778 5388"/>
                              <a:gd name="T177" fmla="*/ T176 w 1579"/>
                              <a:gd name="T178" fmla="+- 0 3641 2137"/>
                              <a:gd name="T179" fmla="*/ 3641 h 1567"/>
                              <a:gd name="T180" fmla="+- 0 6778 5388"/>
                              <a:gd name="T181" fmla="*/ T180 w 1579"/>
                              <a:gd name="T182" fmla="+- 0 3704 2137"/>
                              <a:gd name="T183" fmla="*/ 3704 h 1567"/>
                              <a:gd name="T184" fmla="+- 0 6871 5388"/>
                              <a:gd name="T185" fmla="*/ T184 w 1579"/>
                              <a:gd name="T186" fmla="+- 0 3641 2137"/>
                              <a:gd name="T187" fmla="*/ 3641 h 1567"/>
                              <a:gd name="T188" fmla="+- 0 6871 5388"/>
                              <a:gd name="T189" fmla="*/ T188 w 1579"/>
                              <a:gd name="T190" fmla="+- 0 3704 2137"/>
                              <a:gd name="T191" fmla="*/ 3704 h 1567"/>
                              <a:gd name="T192" fmla="+- 0 6966 5388"/>
                              <a:gd name="T193" fmla="*/ T192 w 1579"/>
                              <a:gd name="T194" fmla="+- 0 3641 2137"/>
                              <a:gd name="T195" fmla="*/ 3641 h 1567"/>
                              <a:gd name="T196" fmla="+- 0 6966 5388"/>
                              <a:gd name="T197" fmla="*/ T196 w 1579"/>
                              <a:gd name="T198" fmla="+- 0 3704 2137"/>
                              <a:gd name="T199" fmla="*/ 3704 h 15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1579" h="1567">
                                <a:moveTo>
                                  <a:pt x="63" y="0"/>
                                </a:moveTo>
                                <a:lnTo>
                                  <a:pt x="1578" y="0"/>
                                </a:lnTo>
                                <a:moveTo>
                                  <a:pt x="63" y="1504"/>
                                </a:moveTo>
                                <a:lnTo>
                                  <a:pt x="63" y="0"/>
                                </a:lnTo>
                                <a:moveTo>
                                  <a:pt x="0" y="1504"/>
                                </a:moveTo>
                                <a:lnTo>
                                  <a:pt x="63" y="1504"/>
                                </a:lnTo>
                                <a:moveTo>
                                  <a:pt x="0" y="1129"/>
                                </a:moveTo>
                                <a:lnTo>
                                  <a:pt x="63" y="1129"/>
                                </a:lnTo>
                                <a:moveTo>
                                  <a:pt x="0" y="752"/>
                                </a:moveTo>
                                <a:lnTo>
                                  <a:pt x="63" y="752"/>
                                </a:lnTo>
                                <a:moveTo>
                                  <a:pt x="0" y="375"/>
                                </a:moveTo>
                                <a:lnTo>
                                  <a:pt x="63" y="375"/>
                                </a:lnTo>
                                <a:moveTo>
                                  <a:pt x="0" y="0"/>
                                </a:moveTo>
                                <a:lnTo>
                                  <a:pt x="63" y="0"/>
                                </a:lnTo>
                                <a:moveTo>
                                  <a:pt x="63" y="1504"/>
                                </a:moveTo>
                                <a:lnTo>
                                  <a:pt x="1578" y="1504"/>
                                </a:lnTo>
                                <a:moveTo>
                                  <a:pt x="63" y="1504"/>
                                </a:moveTo>
                                <a:lnTo>
                                  <a:pt x="63" y="1567"/>
                                </a:lnTo>
                                <a:moveTo>
                                  <a:pt x="158" y="1504"/>
                                </a:moveTo>
                                <a:lnTo>
                                  <a:pt x="158" y="1567"/>
                                </a:lnTo>
                                <a:moveTo>
                                  <a:pt x="252" y="1504"/>
                                </a:moveTo>
                                <a:lnTo>
                                  <a:pt x="252" y="1567"/>
                                </a:lnTo>
                                <a:moveTo>
                                  <a:pt x="348" y="1504"/>
                                </a:moveTo>
                                <a:lnTo>
                                  <a:pt x="348" y="1567"/>
                                </a:lnTo>
                                <a:moveTo>
                                  <a:pt x="442" y="1504"/>
                                </a:moveTo>
                                <a:lnTo>
                                  <a:pt x="442" y="1567"/>
                                </a:lnTo>
                                <a:moveTo>
                                  <a:pt x="538" y="1504"/>
                                </a:moveTo>
                                <a:lnTo>
                                  <a:pt x="538" y="1567"/>
                                </a:lnTo>
                                <a:moveTo>
                                  <a:pt x="631" y="1504"/>
                                </a:moveTo>
                                <a:lnTo>
                                  <a:pt x="631" y="1567"/>
                                </a:lnTo>
                                <a:moveTo>
                                  <a:pt x="725" y="1504"/>
                                </a:moveTo>
                                <a:lnTo>
                                  <a:pt x="725" y="1567"/>
                                </a:lnTo>
                                <a:moveTo>
                                  <a:pt x="821" y="1504"/>
                                </a:moveTo>
                                <a:lnTo>
                                  <a:pt x="821" y="1567"/>
                                </a:lnTo>
                                <a:moveTo>
                                  <a:pt x="914" y="1504"/>
                                </a:moveTo>
                                <a:lnTo>
                                  <a:pt x="914" y="1567"/>
                                </a:lnTo>
                                <a:moveTo>
                                  <a:pt x="1010" y="1504"/>
                                </a:moveTo>
                                <a:lnTo>
                                  <a:pt x="1010" y="1567"/>
                                </a:lnTo>
                                <a:moveTo>
                                  <a:pt x="1104" y="1504"/>
                                </a:moveTo>
                                <a:lnTo>
                                  <a:pt x="1104" y="1567"/>
                                </a:lnTo>
                                <a:moveTo>
                                  <a:pt x="1200" y="1504"/>
                                </a:moveTo>
                                <a:lnTo>
                                  <a:pt x="1200" y="1567"/>
                                </a:lnTo>
                                <a:moveTo>
                                  <a:pt x="1294" y="1504"/>
                                </a:moveTo>
                                <a:lnTo>
                                  <a:pt x="1294" y="1567"/>
                                </a:lnTo>
                                <a:moveTo>
                                  <a:pt x="1390" y="1504"/>
                                </a:moveTo>
                                <a:lnTo>
                                  <a:pt x="1390" y="1567"/>
                                </a:lnTo>
                                <a:moveTo>
                                  <a:pt x="1483" y="1504"/>
                                </a:moveTo>
                                <a:lnTo>
                                  <a:pt x="1483" y="1567"/>
                                </a:lnTo>
                                <a:moveTo>
                                  <a:pt x="1578" y="1504"/>
                                </a:moveTo>
                                <a:lnTo>
                                  <a:pt x="1578" y="1567"/>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Rectangle 90"/>
                        <wps:cNvSpPr>
                          <a:spLocks noChangeArrowheads="1"/>
                        </wps:cNvSpPr>
                        <wps:spPr bwMode="auto">
                          <a:xfrm>
                            <a:off x="4933" y="1321"/>
                            <a:ext cx="2253" cy="3130"/>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Text Box 91"/>
                        <wps:cNvSpPr txBox="1">
                          <a:spLocks noChangeArrowheads="1"/>
                        </wps:cNvSpPr>
                        <wps:spPr bwMode="auto">
                          <a:xfrm>
                            <a:off x="5376" y="1479"/>
                            <a:ext cx="1389" cy="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ind w:left="403" w:hanging="404"/>
                                <w:rPr>
                                  <w:sz w:val="18"/>
                                </w:rPr>
                              </w:pPr>
                              <w:r>
                                <w:rPr>
                                  <w:sz w:val="18"/>
                                </w:rPr>
                                <w:t>Hasil Pretest Kelas</w:t>
                              </w:r>
                              <w:r>
                                <w:rPr>
                                  <w:spacing w:val="-43"/>
                                  <w:sz w:val="18"/>
                                </w:rPr>
                                <w:t xml:space="preserve"> </w:t>
                              </w:r>
                              <w:r>
                                <w:rPr>
                                  <w:sz w:val="18"/>
                                </w:rPr>
                                <w:t>Kontrol</w:t>
                              </w:r>
                            </w:p>
                          </w:txbxContent>
                        </wps:txbx>
                        <wps:bodyPr rot="0" vert="horz" wrap="square" lIns="0" tIns="0" rIns="0" bIns="0" anchor="t" anchorCtr="0" upright="1">
                          <a:noAutofit/>
                        </wps:bodyPr>
                      </wps:wsp>
                      <wps:wsp>
                        <wps:cNvPr id="79" name="Text Box 92"/>
                        <wps:cNvSpPr txBox="1">
                          <a:spLocks noChangeArrowheads="1"/>
                        </wps:cNvSpPr>
                        <wps:spPr bwMode="auto">
                          <a:xfrm>
                            <a:off x="5064" y="2045"/>
                            <a:ext cx="223" cy="17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203" w:lineRule="exact"/>
                                <w:ind w:right="19"/>
                                <w:jc w:val="right"/>
                                <w:rPr>
                                  <w:sz w:val="20"/>
                                </w:rPr>
                              </w:pPr>
                              <w:r>
                                <w:rPr>
                                  <w:spacing w:val="-1"/>
                                  <w:sz w:val="20"/>
                                </w:rPr>
                                <w:t>80</w:t>
                              </w:r>
                            </w:p>
                            <w:p w:rsidR="0049442D" w:rsidRDefault="0049442D" w:rsidP="00E025C6">
                              <w:pPr>
                                <w:spacing w:before="131"/>
                                <w:rPr>
                                  <w:sz w:val="20"/>
                                </w:rPr>
                              </w:pPr>
                              <w:r>
                                <w:rPr>
                                  <w:sz w:val="20"/>
                                </w:rPr>
                                <w:t>60</w:t>
                              </w:r>
                            </w:p>
                            <w:p w:rsidR="0049442D" w:rsidRDefault="0049442D" w:rsidP="00E025C6">
                              <w:pPr>
                                <w:spacing w:before="132"/>
                                <w:rPr>
                                  <w:sz w:val="20"/>
                                </w:rPr>
                              </w:pPr>
                              <w:r>
                                <w:rPr>
                                  <w:sz w:val="20"/>
                                </w:rPr>
                                <w:t>40</w:t>
                              </w:r>
                            </w:p>
                            <w:p w:rsidR="0049442D" w:rsidRDefault="0049442D" w:rsidP="00E025C6">
                              <w:pPr>
                                <w:spacing w:before="132"/>
                                <w:rPr>
                                  <w:sz w:val="20"/>
                                </w:rPr>
                              </w:pPr>
                              <w:r>
                                <w:rPr>
                                  <w:sz w:val="20"/>
                                </w:rPr>
                                <w:t>20</w:t>
                              </w:r>
                            </w:p>
                            <w:p w:rsidR="0049442D" w:rsidRDefault="0049442D" w:rsidP="00E025C6">
                              <w:pPr>
                                <w:spacing w:before="131" w:line="240" w:lineRule="exact"/>
                                <w:ind w:right="18"/>
                                <w:jc w:val="right"/>
                                <w:rPr>
                                  <w:sz w:val="20"/>
                                </w:rPr>
                              </w:pPr>
                              <w:r>
                                <w:rPr>
                                  <w:w w:val="99"/>
                                  <w:sz w:val="20"/>
                                </w:rPr>
                                <w:t>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BFC93B" id="Group 73" o:spid="_x0000_s1066" style="position:absolute;left:0;text-align:left;margin-left:0;margin-top:.8pt;width:113.4pt;height:157.25pt;z-index:251671552;mso-position-horizontal:center;mso-position-horizontal-relative:margin" coordorigin="4925,1314" coordsize="2268,3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">
                <v:shape id="AutoShape 87" o:spid="_x0000_s1067" style="position:absolute;left:5451;top:2511;width:1515;height:754;visibility:visible;mso-wrap-style:square;v-text-anchor:top" coordsize="1515,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" path="m,754r1515,m,377r1515,m,l1515,e" filled="f" strokecolor="#858585">
                  <v:path arrowok="t" o:connecttype="custom" o:connectlocs="0,3266;1515,3266;0,2889;1515,2889;0,2512;1515,2512" o:connectangles="0,0,0,0,0,0"/>
                </v:shape>
                <v:shape id="AutoShape 88" o:spid="_x0000_s1068" style="position:absolute;left:5479;top:2363;width:1460;height:1278;visibility:visible;mso-wrap-style:square;v-text-anchor:top" coordsize="1460,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" path="m39,l,,,1278r39,l39,xm132,19r-36,l96,1278r36,l132,19xm228,19r-38,l190,1278r38,l228,19xm322,262r-36,l286,1278r36,l322,262xm418,132r-39,l379,1278r39,l418,132xm511,207r-38,l473,1278r38,l511,207xm607,19r-38,l569,1278r38,l607,19xm701,149r-38,l663,1278r38,l701,149xm797,168r-38,l759,1278r38,l797,168xm891,l852,r,1278l891,1278,891,xm984,75r-36,l948,1278r36,l984,75xm1080,36r-38,l1042,1278r38,l1080,36xm1174,36r-36,l1138,1278r36,l1174,36xm1270,55r-39,l1231,1278r39,l1270,55xm1363,187r-38,l1325,1278r38,l1363,187xm1459,r-38,l1421,1278r38,l1459,xe" fillcolor="#4f81bc" stroked="f">
                  <v:path arrowok="t" o:connecttype="custom" o:connectlocs="0,2363;39,3641;132,2382;96,3641;132,2382;190,2382;228,3641;322,2625;286,3641;322,2625;379,2495;418,3641;511,2570;473,3641;511,2570;569,2382;607,3641;701,2512;663,3641;701,2512;759,2531;797,3641;891,2363;852,3641;891,2363;948,2438;984,3641;1080,2399;1042,3641;1080,2399;1138,2399;1174,3641;1270,2418;1231,3641;1270,2418;1325,2550;1363,3641;1459,2363;1421,3641;1459,2363" o:connectangles="0,0,0,0,0,0,0,0,0,0,0,0,0,0,0,0,0,0,0,0,0,0,0,0,0,0,0,0,0,0,0,0,0,0,0,0,0,0,0,0"/>
                </v:shape>
                <v:shape id="AutoShape 89" o:spid="_x0000_s1069" style="position:absolute;left:5387;top:2137;width:1579;height:1567;visibility:visible;mso-wrap-style:square;v-text-anchor:top" coordsize="1579,1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" path="m63,l1578,m63,1504l63,m,1504r63,m,1129r63,m,752r63,m,375r63,m,l63,t,1504l1578,1504t-1515,l63,1567t95,-63l158,1567t94,-63l252,1567t96,-63l348,1567t94,-63l442,1567t96,-63l538,1567t93,-63l631,1567t94,-63l725,1567t96,-63l821,1567t93,-63l914,1567t96,-63l1010,1567t94,-63l1104,1567t96,-63l1200,1567t94,-63l1294,1567t96,-63l1390,1567t93,-63l1483,1567t95,-63l1578,1567e" filled="f" strokecolor="#858585">
                  <v:path arrowok="t" o:connecttype="custom" o:connectlocs="63,2137;1578,2137;63,3641;63,2137;0,3641;63,3641;0,3266;63,3266;0,2889;63,2889;0,2512;63,2512;0,2137;63,2137;63,3641;1578,3641;63,3641;63,3704;158,3641;158,3704;252,3641;252,3704;348,3641;348,3704;442,3641;442,3704;538,3641;538,3704;631,3641;631,3704;725,3641;725,3704;821,3641;821,3704;914,3641;914,3704;1010,3641;1010,3704;1104,3641;1104,3704;1200,3641;1200,3704;1294,3641;1294,3704;1390,3641;1390,3704;1483,3641;1483,3704;1578,3641;1578,3704" o:connectangles="0,0,0,0,0,0,0,0,0,0,0,0,0,0,0,0,0,0,0,0,0,0,0,0,0,0,0,0,0,0,0,0,0,0,0,0,0,0,0,0,0,0,0,0,0,0,0,0,0,0"/>
                </v:shape>
                <v:rect id="Rectangle 90" o:spid="_x0000_s1070" style="position:absolute;left:4933;top:1321;width:2253;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" filled="f" strokecolor="#858585"/>
                <v:shape id="Text Box 91" o:spid="_x0000_s1071" type="#_x0000_t202" style="position:absolute;left:5376;top:1479;width:1389;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" filled="f" stroked="f">
                  <v:textbox inset="0,0,0,0">
                    <w:txbxContent>
                      <w:p w:rsidR="0049442D" w:rsidRDefault="0049442D" w:rsidP="00E025C6">
                        <w:pPr>
                          <w:ind w:left="403" w:hanging="404"/>
                          <w:rPr>
                            <w:sz w:val="18"/>
                          </w:rPr>
                        </w:pPr>
                        <w:r>
                          <w:rPr>
                            <w:sz w:val="18"/>
                          </w:rPr>
                          <w:t>Hasil Pretest Kelas</w:t>
                        </w:r>
                        <w:r>
                          <w:rPr>
                            <w:spacing w:val="-43"/>
                            <w:sz w:val="18"/>
                          </w:rPr>
                          <w:t xml:space="preserve"> </w:t>
                        </w:r>
                        <w:r>
                          <w:rPr>
                            <w:sz w:val="18"/>
                          </w:rPr>
                          <w:t>Kontrol</w:t>
                        </w:r>
                      </w:p>
                    </w:txbxContent>
                  </v:textbox>
                </v:shape>
                <v:shape id="Text Box 92" o:spid="_x0000_s1072" type="#_x0000_t202" style="position:absolute;left:5064;top:2045;width:223;height:1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" filled="f" stroked="f">
                  <v:textbox inset="0,0,0,0">
                    <w:txbxContent>
                      <w:p w:rsidR="0049442D" w:rsidRDefault="0049442D" w:rsidP="00E025C6">
                        <w:pPr>
                          <w:spacing w:line="203" w:lineRule="exact"/>
                          <w:ind w:right="19"/>
                          <w:jc w:val="right"/>
                          <w:rPr>
                            <w:sz w:val="20"/>
                          </w:rPr>
                        </w:pPr>
                        <w:r>
                          <w:rPr>
                            <w:spacing w:val="-1"/>
                            <w:sz w:val="20"/>
                          </w:rPr>
                          <w:t>80</w:t>
                        </w:r>
                      </w:p>
                      <w:p w:rsidR="0049442D" w:rsidRDefault="0049442D" w:rsidP="00E025C6">
                        <w:pPr>
                          <w:spacing w:before="131"/>
                          <w:rPr>
                            <w:sz w:val="20"/>
                          </w:rPr>
                        </w:pPr>
                        <w:r>
                          <w:rPr>
                            <w:sz w:val="20"/>
                          </w:rPr>
                          <w:t>60</w:t>
                        </w:r>
                      </w:p>
                      <w:p w:rsidR="0049442D" w:rsidRDefault="0049442D" w:rsidP="00E025C6">
                        <w:pPr>
                          <w:spacing w:before="132"/>
                          <w:rPr>
                            <w:sz w:val="20"/>
                          </w:rPr>
                        </w:pPr>
                        <w:r>
                          <w:rPr>
                            <w:sz w:val="20"/>
                          </w:rPr>
                          <w:t>40</w:t>
                        </w:r>
                      </w:p>
                      <w:p w:rsidR="0049442D" w:rsidRDefault="0049442D" w:rsidP="00E025C6">
                        <w:pPr>
                          <w:spacing w:before="132"/>
                          <w:rPr>
                            <w:sz w:val="20"/>
                          </w:rPr>
                        </w:pPr>
                        <w:r>
                          <w:rPr>
                            <w:sz w:val="20"/>
                          </w:rPr>
                          <w:t>20</w:t>
                        </w:r>
                      </w:p>
                      <w:p w:rsidR="0049442D" w:rsidRDefault="0049442D" w:rsidP="00E025C6">
                        <w:pPr>
                          <w:spacing w:before="131" w:line="240" w:lineRule="exact"/>
                          <w:ind w:right="18"/>
                          <w:jc w:val="right"/>
                          <w:rPr>
                            <w:sz w:val="20"/>
                          </w:rPr>
                        </w:pPr>
                        <w:r>
                          <w:rPr>
                            <w:w w:val="99"/>
                            <w:sz w:val="20"/>
                          </w:rPr>
                          <w:t>0</w:t>
                        </w:r>
                      </w:p>
                    </w:txbxContent>
                  </v:textbox>
                </v:shape>
                <w10:wrap anchorx="margin"/>
              </v:group>
            </w:pict>
          </mc:Fallback>
        </mc:AlternateContent>
      </w:r>
      <w:r w:rsidRPr="00E025C6">
        <w:rPr>
          <w:rFonts w:ascii="Times New Roman" w:hAnsi="Times New Roman" w:cs="Times New Roman"/>
          <w:noProof/>
          <w:lang w:val="en-US"/>
        </w:rPr>
        <mc:AlternateContent>
          <mc:Choice Requires="wpg">
            <w:drawing>
              <wp:anchor distT="0" distB="0" distL="114300" distR="114300" simplePos="0" relativeHeight="251670528" behindDoc="0" locked="0" layoutInCell="1" allowOverlap="1" wp14:anchorId="6AAD42E3" wp14:editId="13EBEEC9">
                <wp:simplePos x="0" y="0"/>
                <wp:positionH relativeFrom="page">
                  <wp:posOffset>1470190</wp:posOffset>
                </wp:positionH>
                <wp:positionV relativeFrom="paragraph">
                  <wp:posOffset>5964</wp:posOffset>
                </wp:positionV>
                <wp:extent cx="1599565" cy="1997075"/>
                <wp:effectExtent l="0" t="0" r="19685" b="22225"/>
                <wp:wrapNone/>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9565" cy="1997075"/>
                          <a:chOff x="2121" y="1314"/>
                          <a:chExt cx="2519" cy="3145"/>
                        </a:xfrm>
                      </wpg:grpSpPr>
                      <wps:wsp>
                        <wps:cNvPr id="81" name="AutoShape 78"/>
                        <wps:cNvSpPr>
                          <a:spLocks/>
                        </wps:cNvSpPr>
                        <wps:spPr bwMode="auto">
                          <a:xfrm>
                            <a:off x="2748" y="2759"/>
                            <a:ext cx="1665" cy="622"/>
                          </a:xfrm>
                          <a:custGeom>
                            <a:avLst/>
                            <a:gdLst>
                              <a:gd name="T0" fmla="+- 0 2749 2749"/>
                              <a:gd name="T1" fmla="*/ T0 w 1665"/>
                              <a:gd name="T2" fmla="+- 0 3381 2759"/>
                              <a:gd name="T3" fmla="*/ 3381 h 622"/>
                              <a:gd name="T4" fmla="+- 0 4413 2749"/>
                              <a:gd name="T5" fmla="*/ T4 w 1665"/>
                              <a:gd name="T6" fmla="+- 0 3381 2759"/>
                              <a:gd name="T7" fmla="*/ 3381 h 622"/>
                              <a:gd name="T8" fmla="+- 0 2749 2749"/>
                              <a:gd name="T9" fmla="*/ T8 w 1665"/>
                              <a:gd name="T10" fmla="+- 0 3069 2759"/>
                              <a:gd name="T11" fmla="*/ 3069 h 622"/>
                              <a:gd name="T12" fmla="+- 0 4413 2749"/>
                              <a:gd name="T13" fmla="*/ T12 w 1665"/>
                              <a:gd name="T14" fmla="+- 0 3069 2759"/>
                              <a:gd name="T15" fmla="*/ 3069 h 622"/>
                              <a:gd name="T16" fmla="+- 0 2749 2749"/>
                              <a:gd name="T17" fmla="*/ T16 w 1665"/>
                              <a:gd name="T18" fmla="+- 0 2759 2759"/>
                              <a:gd name="T19" fmla="*/ 2759 h 622"/>
                              <a:gd name="T20" fmla="+- 0 4413 2749"/>
                              <a:gd name="T21" fmla="*/ T20 w 1665"/>
                              <a:gd name="T22" fmla="+- 0 2759 2759"/>
                              <a:gd name="T23" fmla="*/ 2759 h 622"/>
                            </a:gdLst>
                            <a:ahLst/>
                            <a:cxnLst>
                              <a:cxn ang="0">
                                <a:pos x="T1" y="T3"/>
                              </a:cxn>
                              <a:cxn ang="0">
                                <a:pos x="T5" y="T7"/>
                              </a:cxn>
                              <a:cxn ang="0">
                                <a:pos x="T9" y="T11"/>
                              </a:cxn>
                              <a:cxn ang="0">
                                <a:pos x="T13" y="T15"/>
                              </a:cxn>
                              <a:cxn ang="0">
                                <a:pos x="T17" y="T19"/>
                              </a:cxn>
                              <a:cxn ang="0">
                                <a:pos x="T21" y="T23"/>
                              </a:cxn>
                            </a:cxnLst>
                            <a:rect l="0" t="0" r="r" b="b"/>
                            <a:pathLst>
                              <a:path w="1665" h="622">
                                <a:moveTo>
                                  <a:pt x="0" y="622"/>
                                </a:moveTo>
                                <a:lnTo>
                                  <a:pt x="1664" y="622"/>
                                </a:lnTo>
                                <a:moveTo>
                                  <a:pt x="0" y="310"/>
                                </a:moveTo>
                                <a:lnTo>
                                  <a:pt x="1664" y="310"/>
                                </a:lnTo>
                                <a:moveTo>
                                  <a:pt x="0" y="0"/>
                                </a:moveTo>
                                <a:lnTo>
                                  <a:pt x="1664" y="0"/>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AutoShape 79"/>
                        <wps:cNvSpPr>
                          <a:spLocks/>
                        </wps:cNvSpPr>
                        <wps:spPr bwMode="auto">
                          <a:xfrm>
                            <a:off x="2779" y="2540"/>
                            <a:ext cx="980" cy="1151"/>
                          </a:xfrm>
                          <a:custGeom>
                            <a:avLst/>
                            <a:gdLst>
                              <a:gd name="T0" fmla="+- 0 2822 2779"/>
                              <a:gd name="T1" fmla="*/ T0 w 980"/>
                              <a:gd name="T2" fmla="+- 0 2541 2541"/>
                              <a:gd name="T3" fmla="*/ 2541 h 1151"/>
                              <a:gd name="T4" fmla="+- 0 2779 2779"/>
                              <a:gd name="T5" fmla="*/ T4 w 980"/>
                              <a:gd name="T6" fmla="+- 0 2541 2541"/>
                              <a:gd name="T7" fmla="*/ 2541 h 1151"/>
                              <a:gd name="T8" fmla="+- 0 2779 2779"/>
                              <a:gd name="T9" fmla="*/ T8 w 980"/>
                              <a:gd name="T10" fmla="+- 0 3691 2541"/>
                              <a:gd name="T11" fmla="*/ 3691 h 1151"/>
                              <a:gd name="T12" fmla="+- 0 2822 2779"/>
                              <a:gd name="T13" fmla="*/ T12 w 980"/>
                              <a:gd name="T14" fmla="+- 0 3691 2541"/>
                              <a:gd name="T15" fmla="*/ 3691 h 1151"/>
                              <a:gd name="T16" fmla="+- 0 2822 2779"/>
                              <a:gd name="T17" fmla="*/ T16 w 980"/>
                              <a:gd name="T18" fmla="+- 0 2541 2541"/>
                              <a:gd name="T19" fmla="*/ 2541 h 1151"/>
                              <a:gd name="T20" fmla="+- 0 2926 2779"/>
                              <a:gd name="T21" fmla="*/ T20 w 980"/>
                              <a:gd name="T22" fmla="+- 0 2572 2541"/>
                              <a:gd name="T23" fmla="*/ 2572 h 1151"/>
                              <a:gd name="T24" fmla="+- 0 2885 2779"/>
                              <a:gd name="T25" fmla="*/ T24 w 980"/>
                              <a:gd name="T26" fmla="+- 0 2572 2541"/>
                              <a:gd name="T27" fmla="*/ 2572 h 1151"/>
                              <a:gd name="T28" fmla="+- 0 2885 2779"/>
                              <a:gd name="T29" fmla="*/ T28 w 980"/>
                              <a:gd name="T30" fmla="+- 0 3691 2541"/>
                              <a:gd name="T31" fmla="*/ 3691 h 1151"/>
                              <a:gd name="T32" fmla="+- 0 2926 2779"/>
                              <a:gd name="T33" fmla="*/ T32 w 980"/>
                              <a:gd name="T34" fmla="+- 0 3691 2541"/>
                              <a:gd name="T35" fmla="*/ 3691 h 1151"/>
                              <a:gd name="T36" fmla="+- 0 2926 2779"/>
                              <a:gd name="T37" fmla="*/ T36 w 980"/>
                              <a:gd name="T38" fmla="+- 0 2572 2541"/>
                              <a:gd name="T39" fmla="*/ 2572 h 1151"/>
                              <a:gd name="T40" fmla="+- 0 3029 2779"/>
                              <a:gd name="T41" fmla="*/ T40 w 980"/>
                              <a:gd name="T42" fmla="+- 0 2680 2541"/>
                              <a:gd name="T43" fmla="*/ 2680 h 1151"/>
                              <a:gd name="T44" fmla="+- 0 2988 2779"/>
                              <a:gd name="T45" fmla="*/ T44 w 980"/>
                              <a:gd name="T46" fmla="+- 0 2680 2541"/>
                              <a:gd name="T47" fmla="*/ 2680 h 1151"/>
                              <a:gd name="T48" fmla="+- 0 2988 2779"/>
                              <a:gd name="T49" fmla="*/ T48 w 980"/>
                              <a:gd name="T50" fmla="+- 0 3691 2541"/>
                              <a:gd name="T51" fmla="*/ 3691 h 1151"/>
                              <a:gd name="T52" fmla="+- 0 3029 2779"/>
                              <a:gd name="T53" fmla="*/ T52 w 980"/>
                              <a:gd name="T54" fmla="+- 0 3691 2541"/>
                              <a:gd name="T55" fmla="*/ 3691 h 1151"/>
                              <a:gd name="T56" fmla="+- 0 3029 2779"/>
                              <a:gd name="T57" fmla="*/ T56 w 980"/>
                              <a:gd name="T58" fmla="+- 0 2680 2541"/>
                              <a:gd name="T59" fmla="*/ 2680 h 1151"/>
                              <a:gd name="T60" fmla="+- 0 3134 2779"/>
                              <a:gd name="T61" fmla="*/ T60 w 980"/>
                              <a:gd name="T62" fmla="+- 0 2711 2541"/>
                              <a:gd name="T63" fmla="*/ 2711 h 1151"/>
                              <a:gd name="T64" fmla="+- 0 3091 2779"/>
                              <a:gd name="T65" fmla="*/ T64 w 980"/>
                              <a:gd name="T66" fmla="+- 0 2711 2541"/>
                              <a:gd name="T67" fmla="*/ 2711 h 1151"/>
                              <a:gd name="T68" fmla="+- 0 3091 2779"/>
                              <a:gd name="T69" fmla="*/ T68 w 980"/>
                              <a:gd name="T70" fmla="+- 0 3691 2541"/>
                              <a:gd name="T71" fmla="*/ 3691 h 1151"/>
                              <a:gd name="T72" fmla="+- 0 3134 2779"/>
                              <a:gd name="T73" fmla="*/ T72 w 980"/>
                              <a:gd name="T74" fmla="+- 0 3691 2541"/>
                              <a:gd name="T75" fmla="*/ 3691 h 1151"/>
                              <a:gd name="T76" fmla="+- 0 3134 2779"/>
                              <a:gd name="T77" fmla="*/ T76 w 980"/>
                              <a:gd name="T78" fmla="+- 0 2711 2541"/>
                              <a:gd name="T79" fmla="*/ 2711 h 1151"/>
                              <a:gd name="T80" fmla="+- 0 3238 2779"/>
                              <a:gd name="T81" fmla="*/ T80 w 980"/>
                              <a:gd name="T82" fmla="+- 0 2728 2541"/>
                              <a:gd name="T83" fmla="*/ 2728 h 1151"/>
                              <a:gd name="T84" fmla="+- 0 3197 2779"/>
                              <a:gd name="T85" fmla="*/ T84 w 980"/>
                              <a:gd name="T86" fmla="+- 0 2728 2541"/>
                              <a:gd name="T87" fmla="*/ 2728 h 1151"/>
                              <a:gd name="T88" fmla="+- 0 3197 2779"/>
                              <a:gd name="T89" fmla="*/ T88 w 980"/>
                              <a:gd name="T90" fmla="+- 0 3691 2541"/>
                              <a:gd name="T91" fmla="*/ 3691 h 1151"/>
                              <a:gd name="T92" fmla="+- 0 3238 2779"/>
                              <a:gd name="T93" fmla="*/ T92 w 980"/>
                              <a:gd name="T94" fmla="+- 0 3691 2541"/>
                              <a:gd name="T95" fmla="*/ 3691 h 1151"/>
                              <a:gd name="T96" fmla="+- 0 3238 2779"/>
                              <a:gd name="T97" fmla="*/ T96 w 980"/>
                              <a:gd name="T98" fmla="+- 0 2728 2541"/>
                              <a:gd name="T99" fmla="*/ 2728 h 1151"/>
                              <a:gd name="T100" fmla="+- 0 3341 2779"/>
                              <a:gd name="T101" fmla="*/ T100 w 980"/>
                              <a:gd name="T102" fmla="+- 0 2697 2541"/>
                              <a:gd name="T103" fmla="*/ 2697 h 1151"/>
                              <a:gd name="T104" fmla="+- 0 3300 2779"/>
                              <a:gd name="T105" fmla="*/ T104 w 980"/>
                              <a:gd name="T106" fmla="+- 0 2697 2541"/>
                              <a:gd name="T107" fmla="*/ 2697 h 1151"/>
                              <a:gd name="T108" fmla="+- 0 3300 2779"/>
                              <a:gd name="T109" fmla="*/ T108 w 980"/>
                              <a:gd name="T110" fmla="+- 0 3691 2541"/>
                              <a:gd name="T111" fmla="*/ 3691 h 1151"/>
                              <a:gd name="T112" fmla="+- 0 3341 2779"/>
                              <a:gd name="T113" fmla="*/ T112 w 980"/>
                              <a:gd name="T114" fmla="+- 0 3691 2541"/>
                              <a:gd name="T115" fmla="*/ 3691 h 1151"/>
                              <a:gd name="T116" fmla="+- 0 3341 2779"/>
                              <a:gd name="T117" fmla="*/ T116 w 980"/>
                              <a:gd name="T118" fmla="+- 0 2697 2541"/>
                              <a:gd name="T119" fmla="*/ 2697 h 1151"/>
                              <a:gd name="T120" fmla="+- 0 3446 2779"/>
                              <a:gd name="T121" fmla="*/ T120 w 980"/>
                              <a:gd name="T122" fmla="+- 0 2697 2541"/>
                              <a:gd name="T123" fmla="*/ 2697 h 1151"/>
                              <a:gd name="T124" fmla="+- 0 3403 2779"/>
                              <a:gd name="T125" fmla="*/ T124 w 980"/>
                              <a:gd name="T126" fmla="+- 0 2697 2541"/>
                              <a:gd name="T127" fmla="*/ 2697 h 1151"/>
                              <a:gd name="T128" fmla="+- 0 3403 2779"/>
                              <a:gd name="T129" fmla="*/ T128 w 980"/>
                              <a:gd name="T130" fmla="+- 0 3691 2541"/>
                              <a:gd name="T131" fmla="*/ 3691 h 1151"/>
                              <a:gd name="T132" fmla="+- 0 3446 2779"/>
                              <a:gd name="T133" fmla="*/ T132 w 980"/>
                              <a:gd name="T134" fmla="+- 0 3691 2541"/>
                              <a:gd name="T135" fmla="*/ 3691 h 1151"/>
                              <a:gd name="T136" fmla="+- 0 3446 2779"/>
                              <a:gd name="T137" fmla="*/ T136 w 980"/>
                              <a:gd name="T138" fmla="+- 0 2697 2541"/>
                              <a:gd name="T139" fmla="*/ 2697 h 1151"/>
                              <a:gd name="T140" fmla="+- 0 3550 2779"/>
                              <a:gd name="T141" fmla="*/ T140 w 980"/>
                              <a:gd name="T142" fmla="+- 0 2711 2541"/>
                              <a:gd name="T143" fmla="*/ 2711 h 1151"/>
                              <a:gd name="T144" fmla="+- 0 3509 2779"/>
                              <a:gd name="T145" fmla="*/ T144 w 980"/>
                              <a:gd name="T146" fmla="+- 0 2711 2541"/>
                              <a:gd name="T147" fmla="*/ 2711 h 1151"/>
                              <a:gd name="T148" fmla="+- 0 3509 2779"/>
                              <a:gd name="T149" fmla="*/ T148 w 980"/>
                              <a:gd name="T150" fmla="+- 0 3691 2541"/>
                              <a:gd name="T151" fmla="*/ 3691 h 1151"/>
                              <a:gd name="T152" fmla="+- 0 3550 2779"/>
                              <a:gd name="T153" fmla="*/ T152 w 980"/>
                              <a:gd name="T154" fmla="+- 0 3691 2541"/>
                              <a:gd name="T155" fmla="*/ 3691 h 1151"/>
                              <a:gd name="T156" fmla="+- 0 3550 2779"/>
                              <a:gd name="T157" fmla="*/ T156 w 980"/>
                              <a:gd name="T158" fmla="+- 0 2711 2541"/>
                              <a:gd name="T159" fmla="*/ 2711 h 1151"/>
                              <a:gd name="T160" fmla="+- 0 3653 2779"/>
                              <a:gd name="T161" fmla="*/ T160 w 980"/>
                              <a:gd name="T162" fmla="+- 0 2759 2541"/>
                              <a:gd name="T163" fmla="*/ 2759 h 1151"/>
                              <a:gd name="T164" fmla="+- 0 3612 2779"/>
                              <a:gd name="T165" fmla="*/ T164 w 980"/>
                              <a:gd name="T166" fmla="+- 0 2759 2541"/>
                              <a:gd name="T167" fmla="*/ 2759 h 1151"/>
                              <a:gd name="T168" fmla="+- 0 3612 2779"/>
                              <a:gd name="T169" fmla="*/ T168 w 980"/>
                              <a:gd name="T170" fmla="+- 0 3691 2541"/>
                              <a:gd name="T171" fmla="*/ 3691 h 1151"/>
                              <a:gd name="T172" fmla="+- 0 3653 2779"/>
                              <a:gd name="T173" fmla="*/ T172 w 980"/>
                              <a:gd name="T174" fmla="+- 0 3691 2541"/>
                              <a:gd name="T175" fmla="*/ 3691 h 1151"/>
                              <a:gd name="T176" fmla="+- 0 3653 2779"/>
                              <a:gd name="T177" fmla="*/ T176 w 980"/>
                              <a:gd name="T178" fmla="+- 0 2759 2541"/>
                              <a:gd name="T179" fmla="*/ 2759 h 1151"/>
                              <a:gd name="T180" fmla="+- 0 3758 2779"/>
                              <a:gd name="T181" fmla="*/ T180 w 980"/>
                              <a:gd name="T182" fmla="+- 0 2589 2541"/>
                              <a:gd name="T183" fmla="*/ 2589 h 1151"/>
                              <a:gd name="T184" fmla="+- 0 3715 2779"/>
                              <a:gd name="T185" fmla="*/ T184 w 980"/>
                              <a:gd name="T186" fmla="+- 0 2589 2541"/>
                              <a:gd name="T187" fmla="*/ 2589 h 1151"/>
                              <a:gd name="T188" fmla="+- 0 3715 2779"/>
                              <a:gd name="T189" fmla="*/ T188 w 980"/>
                              <a:gd name="T190" fmla="+- 0 3691 2541"/>
                              <a:gd name="T191" fmla="*/ 3691 h 1151"/>
                              <a:gd name="T192" fmla="+- 0 3758 2779"/>
                              <a:gd name="T193" fmla="*/ T192 w 980"/>
                              <a:gd name="T194" fmla="+- 0 3691 2541"/>
                              <a:gd name="T195" fmla="*/ 3691 h 1151"/>
                              <a:gd name="T196" fmla="+- 0 3758 2779"/>
                              <a:gd name="T197" fmla="*/ T196 w 980"/>
                              <a:gd name="T198" fmla="+- 0 2589 2541"/>
                              <a:gd name="T199" fmla="*/ 2589 h 11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980" h="1151">
                                <a:moveTo>
                                  <a:pt x="43" y="0"/>
                                </a:moveTo>
                                <a:lnTo>
                                  <a:pt x="0" y="0"/>
                                </a:lnTo>
                                <a:lnTo>
                                  <a:pt x="0" y="1150"/>
                                </a:lnTo>
                                <a:lnTo>
                                  <a:pt x="43" y="1150"/>
                                </a:lnTo>
                                <a:lnTo>
                                  <a:pt x="43" y="0"/>
                                </a:lnTo>
                                <a:close/>
                                <a:moveTo>
                                  <a:pt x="147" y="31"/>
                                </a:moveTo>
                                <a:lnTo>
                                  <a:pt x="106" y="31"/>
                                </a:lnTo>
                                <a:lnTo>
                                  <a:pt x="106" y="1150"/>
                                </a:lnTo>
                                <a:lnTo>
                                  <a:pt x="147" y="1150"/>
                                </a:lnTo>
                                <a:lnTo>
                                  <a:pt x="147" y="31"/>
                                </a:lnTo>
                                <a:close/>
                                <a:moveTo>
                                  <a:pt x="250" y="139"/>
                                </a:moveTo>
                                <a:lnTo>
                                  <a:pt x="209" y="139"/>
                                </a:lnTo>
                                <a:lnTo>
                                  <a:pt x="209" y="1150"/>
                                </a:lnTo>
                                <a:lnTo>
                                  <a:pt x="250" y="1150"/>
                                </a:lnTo>
                                <a:lnTo>
                                  <a:pt x="250" y="139"/>
                                </a:lnTo>
                                <a:close/>
                                <a:moveTo>
                                  <a:pt x="355" y="170"/>
                                </a:moveTo>
                                <a:lnTo>
                                  <a:pt x="312" y="170"/>
                                </a:lnTo>
                                <a:lnTo>
                                  <a:pt x="312" y="1150"/>
                                </a:lnTo>
                                <a:lnTo>
                                  <a:pt x="355" y="1150"/>
                                </a:lnTo>
                                <a:lnTo>
                                  <a:pt x="355" y="170"/>
                                </a:lnTo>
                                <a:close/>
                                <a:moveTo>
                                  <a:pt x="459" y="187"/>
                                </a:moveTo>
                                <a:lnTo>
                                  <a:pt x="418" y="187"/>
                                </a:lnTo>
                                <a:lnTo>
                                  <a:pt x="418" y="1150"/>
                                </a:lnTo>
                                <a:lnTo>
                                  <a:pt x="459" y="1150"/>
                                </a:lnTo>
                                <a:lnTo>
                                  <a:pt x="459" y="187"/>
                                </a:lnTo>
                                <a:close/>
                                <a:moveTo>
                                  <a:pt x="562" y="156"/>
                                </a:moveTo>
                                <a:lnTo>
                                  <a:pt x="521" y="156"/>
                                </a:lnTo>
                                <a:lnTo>
                                  <a:pt x="521" y="1150"/>
                                </a:lnTo>
                                <a:lnTo>
                                  <a:pt x="562" y="1150"/>
                                </a:lnTo>
                                <a:lnTo>
                                  <a:pt x="562" y="156"/>
                                </a:lnTo>
                                <a:close/>
                                <a:moveTo>
                                  <a:pt x="667" y="156"/>
                                </a:moveTo>
                                <a:lnTo>
                                  <a:pt x="624" y="156"/>
                                </a:lnTo>
                                <a:lnTo>
                                  <a:pt x="624" y="1150"/>
                                </a:lnTo>
                                <a:lnTo>
                                  <a:pt x="667" y="1150"/>
                                </a:lnTo>
                                <a:lnTo>
                                  <a:pt x="667" y="156"/>
                                </a:lnTo>
                                <a:close/>
                                <a:moveTo>
                                  <a:pt x="771" y="170"/>
                                </a:moveTo>
                                <a:lnTo>
                                  <a:pt x="730" y="170"/>
                                </a:lnTo>
                                <a:lnTo>
                                  <a:pt x="730" y="1150"/>
                                </a:lnTo>
                                <a:lnTo>
                                  <a:pt x="771" y="1150"/>
                                </a:lnTo>
                                <a:lnTo>
                                  <a:pt x="771" y="170"/>
                                </a:lnTo>
                                <a:close/>
                                <a:moveTo>
                                  <a:pt x="874" y="218"/>
                                </a:moveTo>
                                <a:lnTo>
                                  <a:pt x="833" y="218"/>
                                </a:lnTo>
                                <a:lnTo>
                                  <a:pt x="833" y="1150"/>
                                </a:lnTo>
                                <a:lnTo>
                                  <a:pt x="874" y="1150"/>
                                </a:lnTo>
                                <a:lnTo>
                                  <a:pt x="874" y="218"/>
                                </a:lnTo>
                                <a:close/>
                                <a:moveTo>
                                  <a:pt x="979" y="48"/>
                                </a:moveTo>
                                <a:lnTo>
                                  <a:pt x="936" y="48"/>
                                </a:lnTo>
                                <a:lnTo>
                                  <a:pt x="936" y="1150"/>
                                </a:lnTo>
                                <a:lnTo>
                                  <a:pt x="979" y="1150"/>
                                </a:lnTo>
                                <a:lnTo>
                                  <a:pt x="979" y="48"/>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Line 80"/>
                        <wps:cNvCnPr>
                          <a:cxnSpLocks noChangeShapeType="1"/>
                        </wps:cNvCnPr>
                        <wps:spPr bwMode="auto">
                          <a:xfrm>
                            <a:off x="2749" y="2447"/>
                            <a:ext cx="1664"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84" name="AutoShape 81"/>
                        <wps:cNvSpPr>
                          <a:spLocks/>
                        </wps:cNvSpPr>
                        <wps:spPr bwMode="auto">
                          <a:xfrm>
                            <a:off x="3820" y="2432"/>
                            <a:ext cx="562" cy="1259"/>
                          </a:xfrm>
                          <a:custGeom>
                            <a:avLst/>
                            <a:gdLst>
                              <a:gd name="T0" fmla="+- 0 3862 3821"/>
                              <a:gd name="T1" fmla="*/ T0 w 562"/>
                              <a:gd name="T2" fmla="+- 0 2478 2433"/>
                              <a:gd name="T3" fmla="*/ 2478 h 1259"/>
                              <a:gd name="T4" fmla="+- 0 3821 3821"/>
                              <a:gd name="T5" fmla="*/ T4 w 562"/>
                              <a:gd name="T6" fmla="+- 0 2478 2433"/>
                              <a:gd name="T7" fmla="*/ 2478 h 1259"/>
                              <a:gd name="T8" fmla="+- 0 3821 3821"/>
                              <a:gd name="T9" fmla="*/ T8 w 562"/>
                              <a:gd name="T10" fmla="+- 0 3691 2433"/>
                              <a:gd name="T11" fmla="*/ 3691 h 1259"/>
                              <a:gd name="T12" fmla="+- 0 3862 3821"/>
                              <a:gd name="T13" fmla="*/ T12 w 562"/>
                              <a:gd name="T14" fmla="+- 0 3691 2433"/>
                              <a:gd name="T15" fmla="*/ 3691 h 1259"/>
                              <a:gd name="T16" fmla="+- 0 3862 3821"/>
                              <a:gd name="T17" fmla="*/ T16 w 562"/>
                              <a:gd name="T18" fmla="+- 0 2478 2433"/>
                              <a:gd name="T19" fmla="*/ 2478 h 1259"/>
                              <a:gd name="T20" fmla="+- 0 3965 3821"/>
                              <a:gd name="T21" fmla="*/ T20 w 562"/>
                              <a:gd name="T22" fmla="+- 0 2433 2433"/>
                              <a:gd name="T23" fmla="*/ 2433 h 1259"/>
                              <a:gd name="T24" fmla="+- 0 3924 3821"/>
                              <a:gd name="T25" fmla="*/ T24 w 562"/>
                              <a:gd name="T26" fmla="+- 0 2433 2433"/>
                              <a:gd name="T27" fmla="*/ 2433 h 1259"/>
                              <a:gd name="T28" fmla="+- 0 3924 3821"/>
                              <a:gd name="T29" fmla="*/ T28 w 562"/>
                              <a:gd name="T30" fmla="+- 0 3691 2433"/>
                              <a:gd name="T31" fmla="*/ 3691 h 1259"/>
                              <a:gd name="T32" fmla="+- 0 3965 3821"/>
                              <a:gd name="T33" fmla="*/ T32 w 562"/>
                              <a:gd name="T34" fmla="+- 0 3691 2433"/>
                              <a:gd name="T35" fmla="*/ 3691 h 1259"/>
                              <a:gd name="T36" fmla="+- 0 3965 3821"/>
                              <a:gd name="T37" fmla="*/ T36 w 562"/>
                              <a:gd name="T38" fmla="+- 0 2433 2433"/>
                              <a:gd name="T39" fmla="*/ 2433 h 1259"/>
                              <a:gd name="T40" fmla="+- 0 4070 3821"/>
                              <a:gd name="T41" fmla="*/ T40 w 562"/>
                              <a:gd name="T42" fmla="+- 0 2620 2433"/>
                              <a:gd name="T43" fmla="*/ 2620 h 1259"/>
                              <a:gd name="T44" fmla="+- 0 4027 3821"/>
                              <a:gd name="T45" fmla="*/ T44 w 562"/>
                              <a:gd name="T46" fmla="+- 0 2620 2433"/>
                              <a:gd name="T47" fmla="*/ 2620 h 1259"/>
                              <a:gd name="T48" fmla="+- 0 4027 3821"/>
                              <a:gd name="T49" fmla="*/ T48 w 562"/>
                              <a:gd name="T50" fmla="+- 0 3691 2433"/>
                              <a:gd name="T51" fmla="*/ 3691 h 1259"/>
                              <a:gd name="T52" fmla="+- 0 4070 3821"/>
                              <a:gd name="T53" fmla="*/ T52 w 562"/>
                              <a:gd name="T54" fmla="+- 0 3691 2433"/>
                              <a:gd name="T55" fmla="*/ 3691 h 1259"/>
                              <a:gd name="T56" fmla="+- 0 4070 3821"/>
                              <a:gd name="T57" fmla="*/ T56 w 562"/>
                              <a:gd name="T58" fmla="+- 0 2620 2433"/>
                              <a:gd name="T59" fmla="*/ 2620 h 1259"/>
                              <a:gd name="T60" fmla="+- 0 4174 3821"/>
                              <a:gd name="T61" fmla="*/ T60 w 562"/>
                              <a:gd name="T62" fmla="+- 0 2589 2433"/>
                              <a:gd name="T63" fmla="*/ 2589 h 1259"/>
                              <a:gd name="T64" fmla="+- 0 4133 3821"/>
                              <a:gd name="T65" fmla="*/ T64 w 562"/>
                              <a:gd name="T66" fmla="+- 0 2589 2433"/>
                              <a:gd name="T67" fmla="*/ 2589 h 1259"/>
                              <a:gd name="T68" fmla="+- 0 4133 3821"/>
                              <a:gd name="T69" fmla="*/ T68 w 562"/>
                              <a:gd name="T70" fmla="+- 0 3691 2433"/>
                              <a:gd name="T71" fmla="*/ 3691 h 1259"/>
                              <a:gd name="T72" fmla="+- 0 4174 3821"/>
                              <a:gd name="T73" fmla="*/ T72 w 562"/>
                              <a:gd name="T74" fmla="+- 0 3691 2433"/>
                              <a:gd name="T75" fmla="*/ 3691 h 1259"/>
                              <a:gd name="T76" fmla="+- 0 4174 3821"/>
                              <a:gd name="T77" fmla="*/ T76 w 562"/>
                              <a:gd name="T78" fmla="+- 0 2589 2433"/>
                              <a:gd name="T79" fmla="*/ 2589 h 1259"/>
                              <a:gd name="T80" fmla="+- 0 4277 3821"/>
                              <a:gd name="T81" fmla="*/ T80 w 562"/>
                              <a:gd name="T82" fmla="+- 0 2589 2433"/>
                              <a:gd name="T83" fmla="*/ 2589 h 1259"/>
                              <a:gd name="T84" fmla="+- 0 4236 3821"/>
                              <a:gd name="T85" fmla="*/ T84 w 562"/>
                              <a:gd name="T86" fmla="+- 0 2589 2433"/>
                              <a:gd name="T87" fmla="*/ 2589 h 1259"/>
                              <a:gd name="T88" fmla="+- 0 4236 3821"/>
                              <a:gd name="T89" fmla="*/ T88 w 562"/>
                              <a:gd name="T90" fmla="+- 0 3691 2433"/>
                              <a:gd name="T91" fmla="*/ 3691 h 1259"/>
                              <a:gd name="T92" fmla="+- 0 4277 3821"/>
                              <a:gd name="T93" fmla="*/ T92 w 562"/>
                              <a:gd name="T94" fmla="+- 0 3691 2433"/>
                              <a:gd name="T95" fmla="*/ 3691 h 1259"/>
                              <a:gd name="T96" fmla="+- 0 4277 3821"/>
                              <a:gd name="T97" fmla="*/ T96 w 562"/>
                              <a:gd name="T98" fmla="+- 0 2589 2433"/>
                              <a:gd name="T99" fmla="*/ 2589 h 1259"/>
                              <a:gd name="T100" fmla="+- 0 4382 3821"/>
                              <a:gd name="T101" fmla="*/ T100 w 562"/>
                              <a:gd name="T102" fmla="+- 0 2711 2433"/>
                              <a:gd name="T103" fmla="*/ 2711 h 1259"/>
                              <a:gd name="T104" fmla="+- 0 4339 3821"/>
                              <a:gd name="T105" fmla="*/ T104 w 562"/>
                              <a:gd name="T106" fmla="+- 0 2711 2433"/>
                              <a:gd name="T107" fmla="*/ 2711 h 1259"/>
                              <a:gd name="T108" fmla="+- 0 4339 3821"/>
                              <a:gd name="T109" fmla="*/ T108 w 562"/>
                              <a:gd name="T110" fmla="+- 0 3691 2433"/>
                              <a:gd name="T111" fmla="*/ 3691 h 1259"/>
                              <a:gd name="T112" fmla="+- 0 4382 3821"/>
                              <a:gd name="T113" fmla="*/ T112 w 562"/>
                              <a:gd name="T114" fmla="+- 0 3691 2433"/>
                              <a:gd name="T115" fmla="*/ 3691 h 1259"/>
                              <a:gd name="T116" fmla="+- 0 4382 3821"/>
                              <a:gd name="T117" fmla="*/ T116 w 562"/>
                              <a:gd name="T118" fmla="+- 0 2711 2433"/>
                              <a:gd name="T119" fmla="*/ 2711 h 12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562" h="1259">
                                <a:moveTo>
                                  <a:pt x="41" y="45"/>
                                </a:moveTo>
                                <a:lnTo>
                                  <a:pt x="0" y="45"/>
                                </a:lnTo>
                                <a:lnTo>
                                  <a:pt x="0" y="1258"/>
                                </a:lnTo>
                                <a:lnTo>
                                  <a:pt x="41" y="1258"/>
                                </a:lnTo>
                                <a:lnTo>
                                  <a:pt x="41" y="45"/>
                                </a:lnTo>
                                <a:close/>
                                <a:moveTo>
                                  <a:pt x="144" y="0"/>
                                </a:moveTo>
                                <a:lnTo>
                                  <a:pt x="103" y="0"/>
                                </a:lnTo>
                                <a:lnTo>
                                  <a:pt x="103" y="1258"/>
                                </a:lnTo>
                                <a:lnTo>
                                  <a:pt x="144" y="1258"/>
                                </a:lnTo>
                                <a:lnTo>
                                  <a:pt x="144" y="0"/>
                                </a:lnTo>
                                <a:close/>
                                <a:moveTo>
                                  <a:pt x="249" y="187"/>
                                </a:moveTo>
                                <a:lnTo>
                                  <a:pt x="206" y="187"/>
                                </a:lnTo>
                                <a:lnTo>
                                  <a:pt x="206" y="1258"/>
                                </a:lnTo>
                                <a:lnTo>
                                  <a:pt x="249" y="1258"/>
                                </a:lnTo>
                                <a:lnTo>
                                  <a:pt x="249" y="187"/>
                                </a:lnTo>
                                <a:close/>
                                <a:moveTo>
                                  <a:pt x="353" y="156"/>
                                </a:moveTo>
                                <a:lnTo>
                                  <a:pt x="312" y="156"/>
                                </a:lnTo>
                                <a:lnTo>
                                  <a:pt x="312" y="1258"/>
                                </a:lnTo>
                                <a:lnTo>
                                  <a:pt x="353" y="1258"/>
                                </a:lnTo>
                                <a:lnTo>
                                  <a:pt x="353" y="156"/>
                                </a:lnTo>
                                <a:close/>
                                <a:moveTo>
                                  <a:pt x="456" y="156"/>
                                </a:moveTo>
                                <a:lnTo>
                                  <a:pt x="415" y="156"/>
                                </a:lnTo>
                                <a:lnTo>
                                  <a:pt x="415" y="1258"/>
                                </a:lnTo>
                                <a:lnTo>
                                  <a:pt x="456" y="1258"/>
                                </a:lnTo>
                                <a:lnTo>
                                  <a:pt x="456" y="156"/>
                                </a:lnTo>
                                <a:close/>
                                <a:moveTo>
                                  <a:pt x="561" y="278"/>
                                </a:moveTo>
                                <a:lnTo>
                                  <a:pt x="518" y="278"/>
                                </a:lnTo>
                                <a:lnTo>
                                  <a:pt x="518" y="1258"/>
                                </a:lnTo>
                                <a:lnTo>
                                  <a:pt x="561" y="1258"/>
                                </a:lnTo>
                                <a:lnTo>
                                  <a:pt x="561" y="278"/>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 name="AutoShape 82"/>
                        <wps:cNvSpPr>
                          <a:spLocks/>
                        </wps:cNvSpPr>
                        <wps:spPr bwMode="auto">
                          <a:xfrm>
                            <a:off x="2685" y="2137"/>
                            <a:ext cx="1728" cy="1618"/>
                          </a:xfrm>
                          <a:custGeom>
                            <a:avLst/>
                            <a:gdLst>
                              <a:gd name="T0" fmla="+- 0 2749 2685"/>
                              <a:gd name="T1" fmla="*/ T0 w 1728"/>
                              <a:gd name="T2" fmla="+- 0 2137 2137"/>
                              <a:gd name="T3" fmla="*/ 2137 h 1618"/>
                              <a:gd name="T4" fmla="+- 0 4413 2685"/>
                              <a:gd name="T5" fmla="*/ T4 w 1728"/>
                              <a:gd name="T6" fmla="+- 0 2137 2137"/>
                              <a:gd name="T7" fmla="*/ 2137 h 1618"/>
                              <a:gd name="T8" fmla="+- 0 2749 2685"/>
                              <a:gd name="T9" fmla="*/ T8 w 1728"/>
                              <a:gd name="T10" fmla="+- 0 3691 2137"/>
                              <a:gd name="T11" fmla="*/ 3691 h 1618"/>
                              <a:gd name="T12" fmla="+- 0 2749 2685"/>
                              <a:gd name="T13" fmla="*/ T12 w 1728"/>
                              <a:gd name="T14" fmla="+- 0 2137 2137"/>
                              <a:gd name="T15" fmla="*/ 2137 h 1618"/>
                              <a:gd name="T16" fmla="+- 0 2685 2685"/>
                              <a:gd name="T17" fmla="*/ T16 w 1728"/>
                              <a:gd name="T18" fmla="+- 0 3691 2137"/>
                              <a:gd name="T19" fmla="*/ 3691 h 1618"/>
                              <a:gd name="T20" fmla="+- 0 2749 2685"/>
                              <a:gd name="T21" fmla="*/ T20 w 1728"/>
                              <a:gd name="T22" fmla="+- 0 3691 2137"/>
                              <a:gd name="T23" fmla="*/ 3691 h 1618"/>
                              <a:gd name="T24" fmla="+- 0 2685 2685"/>
                              <a:gd name="T25" fmla="*/ T24 w 1728"/>
                              <a:gd name="T26" fmla="+- 0 3381 2137"/>
                              <a:gd name="T27" fmla="*/ 3381 h 1618"/>
                              <a:gd name="T28" fmla="+- 0 2749 2685"/>
                              <a:gd name="T29" fmla="*/ T28 w 1728"/>
                              <a:gd name="T30" fmla="+- 0 3381 2137"/>
                              <a:gd name="T31" fmla="*/ 3381 h 1618"/>
                              <a:gd name="T32" fmla="+- 0 2685 2685"/>
                              <a:gd name="T33" fmla="*/ T32 w 1728"/>
                              <a:gd name="T34" fmla="+- 0 3069 2137"/>
                              <a:gd name="T35" fmla="*/ 3069 h 1618"/>
                              <a:gd name="T36" fmla="+- 0 2749 2685"/>
                              <a:gd name="T37" fmla="*/ T36 w 1728"/>
                              <a:gd name="T38" fmla="+- 0 3069 2137"/>
                              <a:gd name="T39" fmla="*/ 3069 h 1618"/>
                              <a:gd name="T40" fmla="+- 0 2685 2685"/>
                              <a:gd name="T41" fmla="*/ T40 w 1728"/>
                              <a:gd name="T42" fmla="+- 0 2759 2137"/>
                              <a:gd name="T43" fmla="*/ 2759 h 1618"/>
                              <a:gd name="T44" fmla="+- 0 2749 2685"/>
                              <a:gd name="T45" fmla="*/ T44 w 1728"/>
                              <a:gd name="T46" fmla="+- 0 2759 2137"/>
                              <a:gd name="T47" fmla="*/ 2759 h 1618"/>
                              <a:gd name="T48" fmla="+- 0 2685 2685"/>
                              <a:gd name="T49" fmla="*/ T48 w 1728"/>
                              <a:gd name="T50" fmla="+- 0 2447 2137"/>
                              <a:gd name="T51" fmla="*/ 2447 h 1618"/>
                              <a:gd name="T52" fmla="+- 0 2749 2685"/>
                              <a:gd name="T53" fmla="*/ T52 w 1728"/>
                              <a:gd name="T54" fmla="+- 0 2447 2137"/>
                              <a:gd name="T55" fmla="*/ 2447 h 1618"/>
                              <a:gd name="T56" fmla="+- 0 2685 2685"/>
                              <a:gd name="T57" fmla="*/ T56 w 1728"/>
                              <a:gd name="T58" fmla="+- 0 2137 2137"/>
                              <a:gd name="T59" fmla="*/ 2137 h 1618"/>
                              <a:gd name="T60" fmla="+- 0 2749 2685"/>
                              <a:gd name="T61" fmla="*/ T60 w 1728"/>
                              <a:gd name="T62" fmla="+- 0 2137 2137"/>
                              <a:gd name="T63" fmla="*/ 2137 h 1618"/>
                              <a:gd name="T64" fmla="+- 0 2749 2685"/>
                              <a:gd name="T65" fmla="*/ T64 w 1728"/>
                              <a:gd name="T66" fmla="+- 0 3691 2137"/>
                              <a:gd name="T67" fmla="*/ 3691 h 1618"/>
                              <a:gd name="T68" fmla="+- 0 4413 2685"/>
                              <a:gd name="T69" fmla="*/ T68 w 1728"/>
                              <a:gd name="T70" fmla="+- 0 3691 2137"/>
                              <a:gd name="T71" fmla="*/ 3691 h 1618"/>
                              <a:gd name="T72" fmla="+- 0 2749 2685"/>
                              <a:gd name="T73" fmla="*/ T72 w 1728"/>
                              <a:gd name="T74" fmla="+- 0 3691 2137"/>
                              <a:gd name="T75" fmla="*/ 3691 h 1618"/>
                              <a:gd name="T76" fmla="+- 0 2749 2685"/>
                              <a:gd name="T77" fmla="*/ T76 w 1728"/>
                              <a:gd name="T78" fmla="+- 0 3755 2137"/>
                              <a:gd name="T79" fmla="*/ 3755 h 1618"/>
                              <a:gd name="T80" fmla="+- 0 2854 2685"/>
                              <a:gd name="T81" fmla="*/ T80 w 1728"/>
                              <a:gd name="T82" fmla="+- 0 3691 2137"/>
                              <a:gd name="T83" fmla="*/ 3691 h 1618"/>
                              <a:gd name="T84" fmla="+- 0 2854 2685"/>
                              <a:gd name="T85" fmla="*/ T84 w 1728"/>
                              <a:gd name="T86" fmla="+- 0 3755 2137"/>
                              <a:gd name="T87" fmla="*/ 3755 h 1618"/>
                              <a:gd name="T88" fmla="+- 0 2957 2685"/>
                              <a:gd name="T89" fmla="*/ T88 w 1728"/>
                              <a:gd name="T90" fmla="+- 0 3691 2137"/>
                              <a:gd name="T91" fmla="*/ 3691 h 1618"/>
                              <a:gd name="T92" fmla="+- 0 2957 2685"/>
                              <a:gd name="T93" fmla="*/ T92 w 1728"/>
                              <a:gd name="T94" fmla="+- 0 3755 2137"/>
                              <a:gd name="T95" fmla="*/ 3755 h 1618"/>
                              <a:gd name="T96" fmla="+- 0 3060 2685"/>
                              <a:gd name="T97" fmla="*/ T96 w 1728"/>
                              <a:gd name="T98" fmla="+- 0 3691 2137"/>
                              <a:gd name="T99" fmla="*/ 3691 h 1618"/>
                              <a:gd name="T100" fmla="+- 0 3060 2685"/>
                              <a:gd name="T101" fmla="*/ T100 w 1728"/>
                              <a:gd name="T102" fmla="+- 0 3755 2137"/>
                              <a:gd name="T103" fmla="*/ 3755 h 1618"/>
                              <a:gd name="T104" fmla="+- 0 3166 2685"/>
                              <a:gd name="T105" fmla="*/ T104 w 1728"/>
                              <a:gd name="T106" fmla="+- 0 3691 2137"/>
                              <a:gd name="T107" fmla="*/ 3691 h 1618"/>
                              <a:gd name="T108" fmla="+- 0 3166 2685"/>
                              <a:gd name="T109" fmla="*/ T108 w 1728"/>
                              <a:gd name="T110" fmla="+- 0 3755 2137"/>
                              <a:gd name="T111" fmla="*/ 3755 h 1618"/>
                              <a:gd name="T112" fmla="+- 0 3269 2685"/>
                              <a:gd name="T113" fmla="*/ T112 w 1728"/>
                              <a:gd name="T114" fmla="+- 0 3691 2137"/>
                              <a:gd name="T115" fmla="*/ 3691 h 1618"/>
                              <a:gd name="T116" fmla="+- 0 3269 2685"/>
                              <a:gd name="T117" fmla="*/ T116 w 1728"/>
                              <a:gd name="T118" fmla="+- 0 3755 2137"/>
                              <a:gd name="T119" fmla="*/ 3755 h 1618"/>
                              <a:gd name="T120" fmla="+- 0 3372 2685"/>
                              <a:gd name="T121" fmla="*/ T120 w 1728"/>
                              <a:gd name="T122" fmla="+- 0 3691 2137"/>
                              <a:gd name="T123" fmla="*/ 3691 h 1618"/>
                              <a:gd name="T124" fmla="+- 0 3372 2685"/>
                              <a:gd name="T125" fmla="*/ T124 w 1728"/>
                              <a:gd name="T126" fmla="+- 0 3755 2137"/>
                              <a:gd name="T127" fmla="*/ 3755 h 1618"/>
                              <a:gd name="T128" fmla="+- 0 3478 2685"/>
                              <a:gd name="T129" fmla="*/ T128 w 1728"/>
                              <a:gd name="T130" fmla="+- 0 3691 2137"/>
                              <a:gd name="T131" fmla="*/ 3691 h 1618"/>
                              <a:gd name="T132" fmla="+- 0 3478 2685"/>
                              <a:gd name="T133" fmla="*/ T132 w 1728"/>
                              <a:gd name="T134" fmla="+- 0 3755 2137"/>
                              <a:gd name="T135" fmla="*/ 3755 h 1618"/>
                              <a:gd name="T136" fmla="+- 0 3581 2685"/>
                              <a:gd name="T137" fmla="*/ T136 w 1728"/>
                              <a:gd name="T138" fmla="+- 0 3691 2137"/>
                              <a:gd name="T139" fmla="*/ 3691 h 1618"/>
                              <a:gd name="T140" fmla="+- 0 3581 2685"/>
                              <a:gd name="T141" fmla="*/ T140 w 1728"/>
                              <a:gd name="T142" fmla="+- 0 3755 2137"/>
                              <a:gd name="T143" fmla="*/ 3755 h 1618"/>
                              <a:gd name="T144" fmla="+- 0 3684 2685"/>
                              <a:gd name="T145" fmla="*/ T144 w 1728"/>
                              <a:gd name="T146" fmla="+- 0 3691 2137"/>
                              <a:gd name="T147" fmla="*/ 3691 h 1618"/>
                              <a:gd name="T148" fmla="+- 0 3684 2685"/>
                              <a:gd name="T149" fmla="*/ T148 w 1728"/>
                              <a:gd name="T150" fmla="+- 0 3755 2137"/>
                              <a:gd name="T151" fmla="*/ 3755 h 1618"/>
                              <a:gd name="T152" fmla="+- 0 3790 2685"/>
                              <a:gd name="T153" fmla="*/ T152 w 1728"/>
                              <a:gd name="T154" fmla="+- 0 3691 2137"/>
                              <a:gd name="T155" fmla="*/ 3691 h 1618"/>
                              <a:gd name="T156" fmla="+- 0 3790 2685"/>
                              <a:gd name="T157" fmla="*/ T156 w 1728"/>
                              <a:gd name="T158" fmla="+- 0 3755 2137"/>
                              <a:gd name="T159" fmla="*/ 3755 h 1618"/>
                              <a:gd name="T160" fmla="+- 0 3893 2685"/>
                              <a:gd name="T161" fmla="*/ T160 w 1728"/>
                              <a:gd name="T162" fmla="+- 0 3691 2137"/>
                              <a:gd name="T163" fmla="*/ 3691 h 1618"/>
                              <a:gd name="T164" fmla="+- 0 3893 2685"/>
                              <a:gd name="T165" fmla="*/ T164 w 1728"/>
                              <a:gd name="T166" fmla="+- 0 3755 2137"/>
                              <a:gd name="T167" fmla="*/ 3755 h 1618"/>
                              <a:gd name="T168" fmla="+- 0 3996 2685"/>
                              <a:gd name="T169" fmla="*/ T168 w 1728"/>
                              <a:gd name="T170" fmla="+- 0 3691 2137"/>
                              <a:gd name="T171" fmla="*/ 3691 h 1618"/>
                              <a:gd name="T172" fmla="+- 0 3996 2685"/>
                              <a:gd name="T173" fmla="*/ T172 w 1728"/>
                              <a:gd name="T174" fmla="+- 0 3755 2137"/>
                              <a:gd name="T175" fmla="*/ 3755 h 1618"/>
                              <a:gd name="T176" fmla="+- 0 4102 2685"/>
                              <a:gd name="T177" fmla="*/ T176 w 1728"/>
                              <a:gd name="T178" fmla="+- 0 3691 2137"/>
                              <a:gd name="T179" fmla="*/ 3691 h 1618"/>
                              <a:gd name="T180" fmla="+- 0 4102 2685"/>
                              <a:gd name="T181" fmla="*/ T180 w 1728"/>
                              <a:gd name="T182" fmla="+- 0 3755 2137"/>
                              <a:gd name="T183" fmla="*/ 3755 h 1618"/>
                              <a:gd name="T184" fmla="+- 0 4205 2685"/>
                              <a:gd name="T185" fmla="*/ T184 w 1728"/>
                              <a:gd name="T186" fmla="+- 0 3691 2137"/>
                              <a:gd name="T187" fmla="*/ 3691 h 1618"/>
                              <a:gd name="T188" fmla="+- 0 4205 2685"/>
                              <a:gd name="T189" fmla="*/ T188 w 1728"/>
                              <a:gd name="T190" fmla="+- 0 3755 2137"/>
                              <a:gd name="T191" fmla="*/ 3755 h 1618"/>
                              <a:gd name="T192" fmla="+- 0 4308 2685"/>
                              <a:gd name="T193" fmla="*/ T192 w 1728"/>
                              <a:gd name="T194" fmla="+- 0 3691 2137"/>
                              <a:gd name="T195" fmla="*/ 3691 h 1618"/>
                              <a:gd name="T196" fmla="+- 0 4308 2685"/>
                              <a:gd name="T197" fmla="*/ T196 w 1728"/>
                              <a:gd name="T198" fmla="+- 0 3755 2137"/>
                              <a:gd name="T199" fmla="*/ 3755 h 1618"/>
                              <a:gd name="T200" fmla="+- 0 4413 2685"/>
                              <a:gd name="T201" fmla="*/ T200 w 1728"/>
                              <a:gd name="T202" fmla="+- 0 3691 2137"/>
                              <a:gd name="T203" fmla="*/ 3691 h 1618"/>
                              <a:gd name="T204" fmla="+- 0 4413 2685"/>
                              <a:gd name="T205" fmla="*/ T204 w 1728"/>
                              <a:gd name="T206" fmla="+- 0 3755 2137"/>
                              <a:gd name="T207" fmla="*/ 3755 h 16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1728" h="1618">
                                <a:moveTo>
                                  <a:pt x="64" y="0"/>
                                </a:moveTo>
                                <a:lnTo>
                                  <a:pt x="1728" y="0"/>
                                </a:lnTo>
                                <a:moveTo>
                                  <a:pt x="64" y="1554"/>
                                </a:moveTo>
                                <a:lnTo>
                                  <a:pt x="64" y="0"/>
                                </a:lnTo>
                                <a:moveTo>
                                  <a:pt x="0" y="1554"/>
                                </a:moveTo>
                                <a:lnTo>
                                  <a:pt x="64" y="1554"/>
                                </a:lnTo>
                                <a:moveTo>
                                  <a:pt x="0" y="1244"/>
                                </a:moveTo>
                                <a:lnTo>
                                  <a:pt x="64" y="1244"/>
                                </a:lnTo>
                                <a:moveTo>
                                  <a:pt x="0" y="932"/>
                                </a:moveTo>
                                <a:lnTo>
                                  <a:pt x="64" y="932"/>
                                </a:lnTo>
                                <a:moveTo>
                                  <a:pt x="0" y="622"/>
                                </a:moveTo>
                                <a:lnTo>
                                  <a:pt x="64" y="622"/>
                                </a:lnTo>
                                <a:moveTo>
                                  <a:pt x="0" y="310"/>
                                </a:moveTo>
                                <a:lnTo>
                                  <a:pt x="64" y="310"/>
                                </a:lnTo>
                                <a:moveTo>
                                  <a:pt x="0" y="0"/>
                                </a:moveTo>
                                <a:lnTo>
                                  <a:pt x="64" y="0"/>
                                </a:lnTo>
                                <a:moveTo>
                                  <a:pt x="64" y="1554"/>
                                </a:moveTo>
                                <a:lnTo>
                                  <a:pt x="1728" y="1554"/>
                                </a:lnTo>
                                <a:moveTo>
                                  <a:pt x="64" y="1554"/>
                                </a:moveTo>
                                <a:lnTo>
                                  <a:pt x="64" y="1618"/>
                                </a:lnTo>
                                <a:moveTo>
                                  <a:pt x="169" y="1554"/>
                                </a:moveTo>
                                <a:lnTo>
                                  <a:pt x="169" y="1618"/>
                                </a:lnTo>
                                <a:moveTo>
                                  <a:pt x="272" y="1554"/>
                                </a:moveTo>
                                <a:lnTo>
                                  <a:pt x="272" y="1618"/>
                                </a:lnTo>
                                <a:moveTo>
                                  <a:pt x="375" y="1554"/>
                                </a:moveTo>
                                <a:lnTo>
                                  <a:pt x="375" y="1618"/>
                                </a:lnTo>
                                <a:moveTo>
                                  <a:pt x="481" y="1554"/>
                                </a:moveTo>
                                <a:lnTo>
                                  <a:pt x="481" y="1618"/>
                                </a:lnTo>
                                <a:moveTo>
                                  <a:pt x="584" y="1554"/>
                                </a:moveTo>
                                <a:lnTo>
                                  <a:pt x="584" y="1618"/>
                                </a:lnTo>
                                <a:moveTo>
                                  <a:pt x="687" y="1554"/>
                                </a:moveTo>
                                <a:lnTo>
                                  <a:pt x="687" y="1618"/>
                                </a:lnTo>
                                <a:moveTo>
                                  <a:pt x="793" y="1554"/>
                                </a:moveTo>
                                <a:lnTo>
                                  <a:pt x="793" y="1618"/>
                                </a:lnTo>
                                <a:moveTo>
                                  <a:pt x="896" y="1554"/>
                                </a:moveTo>
                                <a:lnTo>
                                  <a:pt x="896" y="1618"/>
                                </a:lnTo>
                                <a:moveTo>
                                  <a:pt x="999" y="1554"/>
                                </a:moveTo>
                                <a:lnTo>
                                  <a:pt x="999" y="1618"/>
                                </a:lnTo>
                                <a:moveTo>
                                  <a:pt x="1105" y="1554"/>
                                </a:moveTo>
                                <a:lnTo>
                                  <a:pt x="1105" y="1618"/>
                                </a:lnTo>
                                <a:moveTo>
                                  <a:pt x="1208" y="1554"/>
                                </a:moveTo>
                                <a:lnTo>
                                  <a:pt x="1208" y="1618"/>
                                </a:lnTo>
                                <a:moveTo>
                                  <a:pt x="1311" y="1554"/>
                                </a:moveTo>
                                <a:lnTo>
                                  <a:pt x="1311" y="1618"/>
                                </a:lnTo>
                                <a:moveTo>
                                  <a:pt x="1417" y="1554"/>
                                </a:moveTo>
                                <a:lnTo>
                                  <a:pt x="1417" y="1618"/>
                                </a:lnTo>
                                <a:moveTo>
                                  <a:pt x="1520" y="1554"/>
                                </a:moveTo>
                                <a:lnTo>
                                  <a:pt x="1520" y="1618"/>
                                </a:lnTo>
                                <a:moveTo>
                                  <a:pt x="1623" y="1554"/>
                                </a:moveTo>
                                <a:lnTo>
                                  <a:pt x="1623" y="1618"/>
                                </a:lnTo>
                                <a:moveTo>
                                  <a:pt x="1728" y="1554"/>
                                </a:moveTo>
                                <a:lnTo>
                                  <a:pt x="1728" y="1618"/>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83"/>
                        <wps:cNvSpPr>
                          <a:spLocks noChangeArrowheads="1"/>
                        </wps:cNvSpPr>
                        <wps:spPr bwMode="auto">
                          <a:xfrm>
                            <a:off x="2129" y="1321"/>
                            <a:ext cx="2504" cy="3130"/>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Text Box 84"/>
                        <wps:cNvSpPr txBox="1">
                          <a:spLocks noChangeArrowheads="1"/>
                        </wps:cNvSpPr>
                        <wps:spPr bwMode="auto">
                          <a:xfrm>
                            <a:off x="2697" y="1479"/>
                            <a:ext cx="1389" cy="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ind w:left="256" w:hanging="257"/>
                                <w:rPr>
                                  <w:sz w:val="18"/>
                                </w:rPr>
                              </w:pPr>
                              <w:r>
                                <w:rPr>
                                  <w:sz w:val="18"/>
                                </w:rPr>
                                <w:t>Hasil Pretest Kelas</w:t>
                              </w:r>
                              <w:r>
                                <w:rPr>
                                  <w:spacing w:val="-43"/>
                                  <w:sz w:val="18"/>
                                </w:rPr>
                                <w:t xml:space="preserve"> </w:t>
                              </w:r>
                              <w:r>
                                <w:rPr>
                                  <w:sz w:val="18"/>
                                </w:rPr>
                                <w:t>Eksperimen</w:t>
                              </w:r>
                            </w:p>
                          </w:txbxContent>
                        </wps:txbx>
                        <wps:bodyPr rot="0" vert="horz" wrap="square" lIns="0" tIns="0" rIns="0" bIns="0" anchor="t" anchorCtr="0" upright="1">
                          <a:noAutofit/>
                        </wps:bodyPr>
                      </wps:wsp>
                      <wps:wsp>
                        <wps:cNvPr id="88" name="Text Box 85"/>
                        <wps:cNvSpPr txBox="1">
                          <a:spLocks noChangeArrowheads="1"/>
                        </wps:cNvSpPr>
                        <wps:spPr bwMode="auto">
                          <a:xfrm>
                            <a:off x="2259" y="2045"/>
                            <a:ext cx="325" cy="17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line="203" w:lineRule="exact"/>
                                <w:ind w:right="18"/>
                                <w:jc w:val="right"/>
                                <w:rPr>
                                  <w:sz w:val="20"/>
                                </w:rPr>
                              </w:pPr>
                              <w:r>
                                <w:rPr>
                                  <w:sz w:val="20"/>
                                </w:rPr>
                                <w:t>100</w:t>
                              </w:r>
                            </w:p>
                            <w:p w:rsidR="0049442D" w:rsidRDefault="0049442D" w:rsidP="00E025C6">
                              <w:pPr>
                                <w:spacing w:before="66"/>
                                <w:ind w:right="19"/>
                                <w:jc w:val="right"/>
                                <w:rPr>
                                  <w:sz w:val="20"/>
                                </w:rPr>
                              </w:pPr>
                              <w:r>
                                <w:rPr>
                                  <w:sz w:val="20"/>
                                </w:rPr>
                                <w:t>80</w:t>
                              </w:r>
                            </w:p>
                            <w:p w:rsidR="0049442D" w:rsidRDefault="0049442D" w:rsidP="00E025C6">
                              <w:pPr>
                                <w:spacing w:before="67"/>
                                <w:ind w:right="19"/>
                                <w:jc w:val="right"/>
                                <w:rPr>
                                  <w:sz w:val="20"/>
                                </w:rPr>
                              </w:pPr>
                              <w:r>
                                <w:rPr>
                                  <w:sz w:val="20"/>
                                </w:rPr>
                                <w:t>60</w:t>
                              </w:r>
                            </w:p>
                            <w:p w:rsidR="0049442D" w:rsidRDefault="0049442D" w:rsidP="00E025C6">
                              <w:pPr>
                                <w:spacing w:before="67"/>
                                <w:ind w:right="19"/>
                                <w:jc w:val="right"/>
                                <w:rPr>
                                  <w:sz w:val="20"/>
                                </w:rPr>
                              </w:pPr>
                              <w:r>
                                <w:rPr>
                                  <w:sz w:val="20"/>
                                </w:rPr>
                                <w:t>40</w:t>
                              </w:r>
                            </w:p>
                            <w:p w:rsidR="0049442D" w:rsidRDefault="0049442D" w:rsidP="00E025C6">
                              <w:pPr>
                                <w:spacing w:before="66"/>
                                <w:ind w:right="19"/>
                                <w:jc w:val="right"/>
                                <w:rPr>
                                  <w:sz w:val="20"/>
                                </w:rPr>
                              </w:pPr>
                              <w:r>
                                <w:rPr>
                                  <w:sz w:val="20"/>
                                </w:rPr>
                                <w:t>20</w:t>
                              </w:r>
                            </w:p>
                            <w:p w:rsidR="0049442D" w:rsidRDefault="0049442D" w:rsidP="00E025C6">
                              <w:pPr>
                                <w:spacing w:before="67" w:line="240" w:lineRule="exact"/>
                                <w:ind w:right="19"/>
                                <w:jc w:val="right"/>
                                <w:rPr>
                                  <w:sz w:val="20"/>
                                </w:rPr>
                              </w:pPr>
                              <w:r>
                                <w:rPr>
                                  <w:w w:val="99"/>
                                  <w:sz w:val="20"/>
                                </w:rPr>
                                <w:t>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AD42E3" id="Group 80" o:spid="_x0000_s1073" style="position:absolute;left:0;text-align:left;margin-left:115.75pt;margin-top:.45pt;width:125.95pt;height:157.25pt;z-index:251670528;mso-position-horizontal-relative:page" coordorigin="2121,1314" coordsize="2519,3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">
                <v:shape id="AutoShape 78" o:spid="_x0000_s1074" style="position:absolute;left:2748;top:2759;width:1665;height:622;visibility:visible;mso-wrap-style:square;v-text-anchor:top" coordsize="1665,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" path="m,622r1664,m,310r1664,m,l1664,e" filled="f" strokecolor="#858585">
                  <v:path arrowok="t" o:connecttype="custom" o:connectlocs="0,3381;1664,3381;0,3069;1664,3069;0,2759;1664,2759" o:connectangles="0,0,0,0,0,0"/>
                </v:shape>
                <v:shape id="AutoShape 79" o:spid="_x0000_s1075" style="position:absolute;left:2779;top:2540;width:980;height:1151;visibility:visible;mso-wrap-style:square;v-text-anchor:top" coordsize="980,1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" path="m43,l,,,1150r43,l43,xm147,31r-41,l106,1150r41,l147,31xm250,139r-41,l209,1150r41,l250,139xm355,170r-43,l312,1150r43,l355,170xm459,187r-41,l418,1150r41,l459,187xm562,156r-41,l521,1150r41,l562,156xm667,156r-43,l624,1150r43,l667,156xm771,170r-41,l730,1150r41,l771,170xm874,218r-41,l833,1150r41,l874,218xm979,48r-43,l936,1150r43,l979,48xe" fillcolor="#4f81bc" stroked="f">
                  <v:path arrowok="t" o:connecttype="custom" o:connectlocs="43,2541;0,2541;0,3691;43,3691;43,2541;147,2572;106,2572;106,3691;147,3691;147,2572;250,2680;209,2680;209,3691;250,3691;250,2680;355,2711;312,2711;312,3691;355,3691;355,2711;459,2728;418,2728;418,3691;459,3691;459,2728;562,2697;521,2697;521,3691;562,3691;562,2697;667,2697;624,2697;624,3691;667,3691;667,2697;771,2711;730,2711;730,3691;771,3691;771,2711;874,2759;833,2759;833,3691;874,3691;874,2759;979,2589;936,2589;936,3691;979,3691;979,2589" o:connectangles="0,0,0,0,0,0,0,0,0,0,0,0,0,0,0,0,0,0,0,0,0,0,0,0,0,0,0,0,0,0,0,0,0,0,0,0,0,0,0,0,0,0,0,0,0,0,0,0,0,0"/>
                </v:shape>
                <v:line id="Line 80" o:spid="_x0000_s1076" style="position:absolute;visibility:visible;mso-wrap-style:square" from="2749,2447" to="4413,24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" strokecolor="#858585"/>
                <v:shape id="AutoShape 81" o:spid="_x0000_s1077" style="position:absolute;left:3820;top:2432;width:562;height:1259;visibility:visible;mso-wrap-style:square;v-text-anchor:top" coordsize="562,1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" path="m41,45l,45,,1258r41,l41,45xm144,l103,r,1258l144,1258,144,xm249,187r-43,l206,1258r43,l249,187xm353,156r-41,l312,1258r41,l353,156xm456,156r-41,l415,1258r41,l456,156xm561,278r-43,l518,1258r43,l561,278xe" fillcolor="#4f81bc" stroked="f">
                  <v:path arrowok="t" o:connecttype="custom" o:connectlocs="41,2478;0,2478;0,3691;41,3691;41,2478;144,2433;103,2433;103,3691;144,3691;144,2433;249,2620;206,2620;206,3691;249,3691;249,2620;353,2589;312,2589;312,3691;353,3691;353,2589;456,2589;415,2589;415,3691;456,3691;456,2589;561,2711;518,2711;518,3691;561,3691;561,2711" o:connectangles="0,0,0,0,0,0,0,0,0,0,0,0,0,0,0,0,0,0,0,0,0,0,0,0,0,0,0,0,0,0"/>
                </v:shape>
                <v:shape id="AutoShape 82" o:spid="_x0000_s1078" style="position:absolute;left:2685;top:2137;width:1728;height:1618;visibility:visible;mso-wrap-style:square;v-text-anchor:top" coordsize="1728,1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" path="m64,l1728,m64,1554l64,m,1554r64,m,1244r64,m,932r64,m,622r64,m,310r64,m,l64,t,1554l1728,1554t-1664,l64,1618t105,-64l169,1618t103,-64l272,1618t103,-64l375,1618t106,-64l481,1618t103,-64l584,1618t103,-64l687,1618t106,-64l793,1618t103,-64l896,1618t103,-64l999,1618t106,-64l1105,1618t103,-64l1208,1618t103,-64l1311,1618t106,-64l1417,1618t103,-64l1520,1618t103,-64l1623,1618t105,-64l1728,1618e" filled="f" strokecolor="#858585">
                  <v:path arrowok="t" o:connecttype="custom" o:connectlocs="64,2137;1728,2137;64,3691;64,2137;0,3691;64,3691;0,3381;64,3381;0,3069;64,3069;0,2759;64,2759;0,2447;64,2447;0,2137;64,2137;64,3691;1728,3691;64,3691;64,3755;169,3691;169,3755;272,3691;272,3755;375,3691;375,3755;481,3691;481,3755;584,3691;584,3755;687,3691;687,3755;793,3691;793,3755;896,3691;896,3755;999,3691;999,3755;1105,3691;1105,3755;1208,3691;1208,3755;1311,3691;1311,3755;1417,3691;1417,3755;1520,3691;1520,3755;1623,3691;1623,3755;1728,3691;1728,3755" o:connectangles="0,0,0,0,0,0,0,0,0,0,0,0,0,0,0,0,0,0,0,0,0,0,0,0,0,0,0,0,0,0,0,0,0,0,0,0,0,0,0,0,0,0,0,0,0,0,0,0,0,0,0,0"/>
                </v:shape>
                <v:rect id="Rectangle 83" o:spid="_x0000_s1079" style="position:absolute;left:2129;top:1321;width:250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" filled="f" strokecolor="#858585"/>
                <v:shape id="Text Box 84" o:spid="_x0000_s1080" type="#_x0000_t202" style="position:absolute;left:2697;top:1479;width:1389;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" filled="f" stroked="f">
                  <v:textbox inset="0,0,0,0">
                    <w:txbxContent>
                      <w:p w:rsidR="0049442D" w:rsidRDefault="0049442D" w:rsidP="00E025C6">
                        <w:pPr>
                          <w:ind w:left="256" w:hanging="257"/>
                          <w:rPr>
                            <w:sz w:val="18"/>
                          </w:rPr>
                        </w:pPr>
                        <w:r>
                          <w:rPr>
                            <w:sz w:val="18"/>
                          </w:rPr>
                          <w:t>Hasil Pretest Kelas</w:t>
                        </w:r>
                        <w:r>
                          <w:rPr>
                            <w:spacing w:val="-43"/>
                            <w:sz w:val="18"/>
                          </w:rPr>
                          <w:t xml:space="preserve"> </w:t>
                        </w:r>
                        <w:r>
                          <w:rPr>
                            <w:sz w:val="18"/>
                          </w:rPr>
                          <w:t>Eksperimen</w:t>
                        </w:r>
                      </w:p>
                    </w:txbxContent>
                  </v:textbox>
                </v:shape>
                <v:shape id="Text Box 85" o:spid="_x0000_s1081" type="#_x0000_t202" style="position:absolute;left:2259;top:2045;width:325;height:1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" filled="f" stroked="f">
                  <v:textbox inset="0,0,0,0">
                    <w:txbxContent>
                      <w:p w:rsidR="0049442D" w:rsidRDefault="0049442D" w:rsidP="00E025C6">
                        <w:pPr>
                          <w:spacing w:line="203" w:lineRule="exact"/>
                          <w:ind w:right="18"/>
                          <w:jc w:val="right"/>
                          <w:rPr>
                            <w:sz w:val="20"/>
                          </w:rPr>
                        </w:pPr>
                        <w:r>
                          <w:rPr>
                            <w:sz w:val="20"/>
                          </w:rPr>
                          <w:t>100</w:t>
                        </w:r>
                      </w:p>
                      <w:p w:rsidR="0049442D" w:rsidRDefault="0049442D" w:rsidP="00E025C6">
                        <w:pPr>
                          <w:spacing w:before="66"/>
                          <w:ind w:right="19"/>
                          <w:jc w:val="right"/>
                          <w:rPr>
                            <w:sz w:val="20"/>
                          </w:rPr>
                        </w:pPr>
                        <w:r>
                          <w:rPr>
                            <w:sz w:val="20"/>
                          </w:rPr>
                          <w:t>80</w:t>
                        </w:r>
                      </w:p>
                      <w:p w:rsidR="0049442D" w:rsidRDefault="0049442D" w:rsidP="00E025C6">
                        <w:pPr>
                          <w:spacing w:before="67"/>
                          <w:ind w:right="19"/>
                          <w:jc w:val="right"/>
                          <w:rPr>
                            <w:sz w:val="20"/>
                          </w:rPr>
                        </w:pPr>
                        <w:r>
                          <w:rPr>
                            <w:sz w:val="20"/>
                          </w:rPr>
                          <w:t>60</w:t>
                        </w:r>
                      </w:p>
                      <w:p w:rsidR="0049442D" w:rsidRDefault="0049442D" w:rsidP="00E025C6">
                        <w:pPr>
                          <w:spacing w:before="67"/>
                          <w:ind w:right="19"/>
                          <w:jc w:val="right"/>
                          <w:rPr>
                            <w:sz w:val="20"/>
                          </w:rPr>
                        </w:pPr>
                        <w:r>
                          <w:rPr>
                            <w:sz w:val="20"/>
                          </w:rPr>
                          <w:t>40</w:t>
                        </w:r>
                      </w:p>
                      <w:p w:rsidR="0049442D" w:rsidRDefault="0049442D" w:rsidP="00E025C6">
                        <w:pPr>
                          <w:spacing w:before="66"/>
                          <w:ind w:right="19"/>
                          <w:jc w:val="right"/>
                          <w:rPr>
                            <w:sz w:val="20"/>
                          </w:rPr>
                        </w:pPr>
                        <w:r>
                          <w:rPr>
                            <w:sz w:val="20"/>
                          </w:rPr>
                          <w:t>20</w:t>
                        </w:r>
                      </w:p>
                      <w:p w:rsidR="0049442D" w:rsidRDefault="0049442D" w:rsidP="00E025C6">
                        <w:pPr>
                          <w:spacing w:before="67" w:line="240" w:lineRule="exact"/>
                          <w:ind w:right="19"/>
                          <w:jc w:val="right"/>
                          <w:rPr>
                            <w:sz w:val="20"/>
                          </w:rPr>
                        </w:pPr>
                        <w:r>
                          <w:rPr>
                            <w:w w:val="99"/>
                            <w:sz w:val="20"/>
                          </w:rPr>
                          <w:t>0</w:t>
                        </w:r>
                      </w:p>
                    </w:txbxContent>
                  </v:textbox>
                </v:shape>
                <w10:wrap anchorx="page"/>
              </v:group>
            </w:pict>
          </mc:Fallback>
        </mc:AlternateContent>
      </w:r>
    </w:p>
    <w:p w:rsidR="00E025C6" w:rsidRPr="00E025C6" w:rsidRDefault="00E025C6" w:rsidP="00E025C6">
      <w:pPr>
        <w:pStyle w:val="BodyText"/>
        <w:ind w:left="1279" w:right="1112" w:firstLine="360"/>
        <w:jc w:val="both"/>
        <w:rPr>
          <w:rFonts w:ascii="Times New Roman" w:hAnsi="Times New Roman" w:cs="Times New Roman"/>
        </w:rPr>
      </w:pPr>
    </w:p>
    <w:p w:rsidR="00E025C6" w:rsidRPr="00E025C6" w:rsidRDefault="00E025C6" w:rsidP="00E025C6">
      <w:pPr>
        <w:pStyle w:val="BodyText"/>
        <w:ind w:left="1279" w:right="1112" w:firstLine="360"/>
        <w:jc w:val="both"/>
        <w:rPr>
          <w:rFonts w:ascii="Times New Roman" w:hAnsi="Times New Roman" w:cs="Times New Roman"/>
        </w:rPr>
      </w:pPr>
    </w:p>
    <w:p w:rsidR="00E025C6" w:rsidRPr="00E025C6" w:rsidRDefault="00E025C6" w:rsidP="00E025C6">
      <w:pPr>
        <w:pStyle w:val="BodyText"/>
        <w:ind w:left="1279" w:right="1112" w:firstLine="360"/>
        <w:jc w:val="both"/>
        <w:rPr>
          <w:rFonts w:ascii="Times New Roman" w:hAnsi="Times New Roman" w:cs="Times New Roman"/>
        </w:rPr>
      </w:pPr>
    </w:p>
    <w:p w:rsidR="00E025C6" w:rsidRPr="00E025C6" w:rsidRDefault="00E025C6" w:rsidP="00E025C6">
      <w:pPr>
        <w:pStyle w:val="BodyText"/>
        <w:ind w:left="1279" w:right="1112" w:firstLine="360"/>
        <w:jc w:val="both"/>
        <w:rPr>
          <w:rFonts w:ascii="Times New Roman" w:hAnsi="Times New Roman" w:cs="Times New Roman"/>
        </w:rPr>
      </w:pPr>
    </w:p>
    <w:p w:rsidR="00E025C6" w:rsidRPr="00E025C6" w:rsidRDefault="00E025C6" w:rsidP="00E025C6">
      <w:pPr>
        <w:pStyle w:val="BodyText"/>
        <w:ind w:left="1279" w:right="1112" w:firstLine="360"/>
        <w:jc w:val="both"/>
        <w:rPr>
          <w:rFonts w:ascii="Times New Roman" w:hAnsi="Times New Roman" w:cs="Times New Roman"/>
        </w:rPr>
      </w:pPr>
    </w:p>
    <w:p w:rsidR="00E025C6" w:rsidRPr="00E025C6" w:rsidRDefault="0021041B" w:rsidP="00E025C6">
      <w:pPr>
        <w:pStyle w:val="BodyText"/>
        <w:ind w:left="1279" w:right="1112" w:firstLine="360"/>
        <w:jc w:val="both"/>
        <w:rPr>
          <w:rFonts w:ascii="Times New Roman" w:hAnsi="Times New Roman" w:cs="Times New Roman"/>
        </w:rPr>
      </w:pPr>
      <w:r w:rsidRPr="00E025C6">
        <w:rPr>
          <w:rFonts w:ascii="Times New Roman" w:hAnsi="Times New Roman" w:cs="Times New Roman"/>
          <w:noProof/>
          <w:lang w:val="en-US"/>
        </w:rPr>
        <mc:AlternateContent>
          <mc:Choice Requires="wps">
            <w:drawing>
              <wp:anchor distT="0" distB="0" distL="114300" distR="114300" simplePos="0" relativeHeight="251673600" behindDoc="0" locked="0" layoutInCell="1" allowOverlap="1" wp14:anchorId="7FD957ED" wp14:editId="500F0F1D">
                <wp:simplePos x="0" y="0"/>
                <wp:positionH relativeFrom="page">
                  <wp:posOffset>3308129</wp:posOffset>
                </wp:positionH>
                <wp:positionV relativeFrom="paragraph">
                  <wp:posOffset>16869</wp:posOffset>
                </wp:positionV>
                <wp:extent cx="1054100" cy="377825"/>
                <wp:effectExtent l="0" t="0" r="3810" b="0"/>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100" cy="37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Pr="0021041B" w:rsidRDefault="0049442D" w:rsidP="00E025C6">
                            <w:pPr>
                              <w:pStyle w:val="BodyText"/>
                              <w:spacing w:line="223" w:lineRule="exact"/>
                              <w:ind w:right="18"/>
                              <w:jc w:val="right"/>
                              <w:rPr>
                                <w:sz w:val="16"/>
                                <w:szCs w:val="16"/>
                              </w:rPr>
                            </w:pPr>
                            <w:r w:rsidRPr="0021041B">
                              <w:rPr>
                                <w:sz w:val="16"/>
                                <w:szCs w:val="16"/>
                              </w:rPr>
                              <w:t>MA</w:t>
                            </w:r>
                          </w:p>
                          <w:p w:rsidR="0049442D" w:rsidRPr="0021041B" w:rsidRDefault="0049442D" w:rsidP="00E025C6">
                            <w:pPr>
                              <w:pStyle w:val="BodyText"/>
                              <w:spacing w:before="39"/>
                              <w:ind w:right="18"/>
                              <w:jc w:val="right"/>
                              <w:rPr>
                                <w:sz w:val="16"/>
                                <w:szCs w:val="16"/>
                              </w:rPr>
                            </w:pPr>
                            <w:r w:rsidRPr="0021041B">
                              <w:rPr>
                                <w:sz w:val="16"/>
                                <w:szCs w:val="16"/>
                              </w:rPr>
                              <w:t>MMPR</w:t>
                            </w:r>
                          </w:p>
                          <w:p w:rsidR="0049442D" w:rsidRPr="0021041B" w:rsidRDefault="0049442D" w:rsidP="00E025C6">
                            <w:pPr>
                              <w:pStyle w:val="BodyText"/>
                              <w:spacing w:before="36" w:line="278" w:lineRule="auto"/>
                              <w:ind w:left="258" w:right="18" w:hanging="22"/>
                              <w:jc w:val="both"/>
                              <w:rPr>
                                <w:sz w:val="16"/>
                                <w:szCs w:val="16"/>
                              </w:rPr>
                            </w:pPr>
                            <w:r w:rsidRPr="0021041B">
                              <w:rPr>
                                <w:sz w:val="16"/>
                                <w:szCs w:val="16"/>
                              </w:rPr>
                              <w:t>NSA</w:t>
                            </w:r>
                            <w:r w:rsidRPr="0021041B">
                              <w:rPr>
                                <w:spacing w:val="-43"/>
                                <w:sz w:val="16"/>
                                <w:szCs w:val="16"/>
                              </w:rPr>
                              <w:t xml:space="preserve"> </w:t>
                            </w:r>
                            <w:r w:rsidRPr="0021041B">
                              <w:rPr>
                                <w:sz w:val="16"/>
                                <w:szCs w:val="16"/>
                              </w:rPr>
                              <w:t>RPP</w:t>
                            </w:r>
                            <w:r w:rsidRPr="0021041B">
                              <w:rPr>
                                <w:spacing w:val="-43"/>
                                <w:sz w:val="16"/>
                                <w:szCs w:val="16"/>
                              </w:rPr>
                              <w:t xml:space="preserve"> </w:t>
                            </w:r>
                            <w:r w:rsidRPr="0021041B">
                              <w:rPr>
                                <w:sz w:val="16"/>
                                <w:szCs w:val="16"/>
                              </w:rPr>
                              <w:t>WF</w:t>
                            </w:r>
                            <w:r w:rsidRPr="0021041B">
                              <w:rPr>
                                <w:spacing w:val="1"/>
                                <w:sz w:val="16"/>
                                <w:szCs w:val="16"/>
                              </w:rPr>
                              <w:t xml:space="preserve"> </w:t>
                            </w:r>
                            <w:r w:rsidRPr="0021041B">
                              <w:rPr>
                                <w:sz w:val="16"/>
                                <w:szCs w:val="16"/>
                              </w:rPr>
                              <w:t>MA</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D957ED" id="Text Box 71" o:spid="_x0000_s1082" type="#_x0000_t202" style="position:absolute;left:0;text-align:left;margin-left:260.5pt;margin-top:1.35pt;width:83pt;height:29.7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" filled="f" stroked="f">
                <v:textbox style="layout-flow:vertical;mso-layout-flow-alt:bottom-to-top" inset="0,0,0,0">
                  <w:txbxContent>
                    <w:p w:rsidR="0049442D" w:rsidRPr="0021041B" w:rsidRDefault="0049442D" w:rsidP="00E025C6">
                      <w:pPr>
                        <w:pStyle w:val="BodyText"/>
                        <w:spacing w:line="223" w:lineRule="exact"/>
                        <w:ind w:right="18"/>
                        <w:jc w:val="right"/>
                        <w:rPr>
                          <w:sz w:val="16"/>
                          <w:szCs w:val="16"/>
                        </w:rPr>
                      </w:pPr>
                      <w:r w:rsidRPr="0021041B">
                        <w:rPr>
                          <w:sz w:val="16"/>
                          <w:szCs w:val="16"/>
                        </w:rPr>
                        <w:t>MA</w:t>
                      </w:r>
                    </w:p>
                    <w:p w:rsidR="0049442D" w:rsidRPr="0021041B" w:rsidRDefault="0049442D" w:rsidP="00E025C6">
                      <w:pPr>
                        <w:pStyle w:val="BodyText"/>
                        <w:spacing w:before="39"/>
                        <w:ind w:right="18"/>
                        <w:jc w:val="right"/>
                        <w:rPr>
                          <w:sz w:val="16"/>
                          <w:szCs w:val="16"/>
                        </w:rPr>
                      </w:pPr>
                      <w:r w:rsidRPr="0021041B">
                        <w:rPr>
                          <w:sz w:val="16"/>
                          <w:szCs w:val="16"/>
                        </w:rPr>
                        <w:t>MMPR</w:t>
                      </w:r>
                    </w:p>
                    <w:p w:rsidR="0049442D" w:rsidRPr="0021041B" w:rsidRDefault="0049442D" w:rsidP="00E025C6">
                      <w:pPr>
                        <w:pStyle w:val="BodyText"/>
                        <w:spacing w:before="36" w:line="278" w:lineRule="auto"/>
                        <w:ind w:left="258" w:right="18" w:hanging="22"/>
                        <w:jc w:val="both"/>
                        <w:rPr>
                          <w:sz w:val="16"/>
                          <w:szCs w:val="16"/>
                        </w:rPr>
                      </w:pPr>
                      <w:r w:rsidRPr="0021041B">
                        <w:rPr>
                          <w:sz w:val="16"/>
                          <w:szCs w:val="16"/>
                        </w:rPr>
                        <w:t>NSA</w:t>
                      </w:r>
                      <w:r w:rsidRPr="0021041B">
                        <w:rPr>
                          <w:spacing w:val="-43"/>
                          <w:sz w:val="16"/>
                          <w:szCs w:val="16"/>
                        </w:rPr>
                        <w:t xml:space="preserve"> </w:t>
                      </w:r>
                      <w:r w:rsidRPr="0021041B">
                        <w:rPr>
                          <w:sz w:val="16"/>
                          <w:szCs w:val="16"/>
                        </w:rPr>
                        <w:t>RPP</w:t>
                      </w:r>
                      <w:r w:rsidRPr="0021041B">
                        <w:rPr>
                          <w:spacing w:val="-43"/>
                          <w:sz w:val="16"/>
                          <w:szCs w:val="16"/>
                        </w:rPr>
                        <w:t xml:space="preserve"> </w:t>
                      </w:r>
                      <w:r w:rsidRPr="0021041B">
                        <w:rPr>
                          <w:sz w:val="16"/>
                          <w:szCs w:val="16"/>
                        </w:rPr>
                        <w:t>WF</w:t>
                      </w:r>
                      <w:r w:rsidRPr="0021041B">
                        <w:rPr>
                          <w:spacing w:val="1"/>
                          <w:sz w:val="16"/>
                          <w:szCs w:val="16"/>
                        </w:rPr>
                        <w:t xml:space="preserve"> </w:t>
                      </w:r>
                      <w:r w:rsidRPr="0021041B">
                        <w:rPr>
                          <w:sz w:val="16"/>
                          <w:szCs w:val="16"/>
                        </w:rPr>
                        <w:t>MA</w:t>
                      </w:r>
                    </w:p>
                  </w:txbxContent>
                </v:textbox>
                <w10:wrap anchorx="page"/>
              </v:shape>
            </w:pict>
          </mc:Fallback>
        </mc:AlternateContent>
      </w:r>
      <w:r w:rsidRPr="00E025C6">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779B7CC7" wp14:editId="230EE64A">
                <wp:simplePos x="0" y="0"/>
                <wp:positionH relativeFrom="page">
                  <wp:posOffset>1766956</wp:posOffset>
                </wp:positionH>
                <wp:positionV relativeFrom="paragraph">
                  <wp:posOffset>12617</wp:posOffset>
                </wp:positionV>
                <wp:extent cx="1143635" cy="345440"/>
                <wp:effectExtent l="0" t="0" r="0" b="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635"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Pr="0021041B" w:rsidRDefault="0049442D" w:rsidP="00E025C6">
                            <w:pPr>
                              <w:pStyle w:val="BodyText"/>
                              <w:spacing w:line="223" w:lineRule="exact"/>
                              <w:ind w:right="19"/>
                              <w:jc w:val="right"/>
                              <w:rPr>
                                <w:sz w:val="16"/>
                                <w:szCs w:val="16"/>
                              </w:rPr>
                            </w:pPr>
                            <w:r w:rsidRPr="0021041B">
                              <w:rPr>
                                <w:sz w:val="16"/>
                                <w:szCs w:val="16"/>
                              </w:rPr>
                              <w:t>MJ</w:t>
                            </w:r>
                          </w:p>
                          <w:p w:rsidR="0049442D" w:rsidRPr="0021041B" w:rsidRDefault="0049442D" w:rsidP="00E025C6">
                            <w:pPr>
                              <w:pStyle w:val="BodyText"/>
                              <w:spacing w:before="68"/>
                              <w:ind w:right="18"/>
                              <w:jc w:val="right"/>
                              <w:rPr>
                                <w:sz w:val="16"/>
                                <w:szCs w:val="16"/>
                              </w:rPr>
                            </w:pPr>
                            <w:r w:rsidRPr="0021041B">
                              <w:rPr>
                                <w:sz w:val="16"/>
                                <w:szCs w:val="16"/>
                              </w:rPr>
                              <w:t>AACP</w:t>
                            </w:r>
                          </w:p>
                          <w:p w:rsidR="0049442D" w:rsidRPr="0021041B" w:rsidRDefault="0049442D" w:rsidP="00E025C6">
                            <w:pPr>
                              <w:pStyle w:val="BodyText"/>
                              <w:spacing w:before="68" w:line="307" w:lineRule="auto"/>
                              <w:ind w:left="187" w:right="18" w:firstLine="126"/>
                              <w:jc w:val="both"/>
                              <w:rPr>
                                <w:sz w:val="16"/>
                                <w:szCs w:val="16"/>
                              </w:rPr>
                            </w:pPr>
                            <w:r w:rsidRPr="0021041B">
                              <w:rPr>
                                <w:sz w:val="16"/>
                                <w:szCs w:val="16"/>
                              </w:rPr>
                              <w:t>AZ</w:t>
                            </w:r>
                            <w:r w:rsidRPr="0021041B">
                              <w:rPr>
                                <w:spacing w:val="-43"/>
                                <w:sz w:val="16"/>
                                <w:szCs w:val="16"/>
                              </w:rPr>
                              <w:t xml:space="preserve"> </w:t>
                            </w:r>
                            <w:r w:rsidRPr="0021041B">
                              <w:rPr>
                                <w:sz w:val="16"/>
                                <w:szCs w:val="16"/>
                              </w:rPr>
                              <w:t>DRK</w:t>
                            </w:r>
                            <w:r w:rsidRPr="0021041B">
                              <w:rPr>
                                <w:spacing w:val="-43"/>
                                <w:sz w:val="16"/>
                                <w:szCs w:val="16"/>
                              </w:rPr>
                              <w:t xml:space="preserve"> </w:t>
                            </w:r>
                            <w:r w:rsidRPr="0021041B">
                              <w:rPr>
                                <w:sz w:val="16"/>
                                <w:szCs w:val="16"/>
                              </w:rPr>
                              <w:t>EPS</w:t>
                            </w:r>
                          </w:p>
                          <w:p w:rsidR="0049442D" w:rsidRPr="0021041B" w:rsidRDefault="0049442D" w:rsidP="00E025C6">
                            <w:pPr>
                              <w:pStyle w:val="BodyText"/>
                              <w:spacing w:line="243" w:lineRule="exact"/>
                              <w:ind w:right="19"/>
                              <w:jc w:val="right"/>
                              <w:rPr>
                                <w:sz w:val="16"/>
                                <w:szCs w:val="16"/>
                              </w:rPr>
                            </w:pPr>
                            <w:r w:rsidRPr="0021041B">
                              <w:rPr>
                                <w:sz w:val="16"/>
                                <w:szCs w:val="16"/>
                              </w:rPr>
                              <w:t>MHAS</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9B7CC7" id="Text Box 72" o:spid="_x0000_s1083" type="#_x0000_t202" style="position:absolute;left:0;text-align:left;margin-left:139.15pt;margin-top:1pt;width:90.05pt;height:27.2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" filled="f" stroked="f">
                <v:textbox style="layout-flow:vertical;mso-layout-flow-alt:bottom-to-top" inset="0,0,0,0">
                  <w:txbxContent>
                    <w:p w:rsidR="0049442D" w:rsidRPr="0021041B" w:rsidRDefault="0049442D" w:rsidP="00E025C6">
                      <w:pPr>
                        <w:pStyle w:val="BodyText"/>
                        <w:spacing w:line="223" w:lineRule="exact"/>
                        <w:ind w:right="19"/>
                        <w:jc w:val="right"/>
                        <w:rPr>
                          <w:sz w:val="16"/>
                          <w:szCs w:val="16"/>
                        </w:rPr>
                      </w:pPr>
                      <w:r w:rsidRPr="0021041B">
                        <w:rPr>
                          <w:sz w:val="16"/>
                          <w:szCs w:val="16"/>
                        </w:rPr>
                        <w:t>MJ</w:t>
                      </w:r>
                    </w:p>
                    <w:p w:rsidR="0049442D" w:rsidRPr="0021041B" w:rsidRDefault="0049442D" w:rsidP="00E025C6">
                      <w:pPr>
                        <w:pStyle w:val="BodyText"/>
                        <w:spacing w:before="68"/>
                        <w:ind w:right="18"/>
                        <w:jc w:val="right"/>
                        <w:rPr>
                          <w:sz w:val="16"/>
                          <w:szCs w:val="16"/>
                        </w:rPr>
                      </w:pPr>
                      <w:r w:rsidRPr="0021041B">
                        <w:rPr>
                          <w:sz w:val="16"/>
                          <w:szCs w:val="16"/>
                        </w:rPr>
                        <w:t>AACP</w:t>
                      </w:r>
                    </w:p>
                    <w:p w:rsidR="0049442D" w:rsidRPr="0021041B" w:rsidRDefault="0049442D" w:rsidP="00E025C6">
                      <w:pPr>
                        <w:pStyle w:val="BodyText"/>
                        <w:spacing w:before="68" w:line="307" w:lineRule="auto"/>
                        <w:ind w:left="187" w:right="18" w:firstLine="126"/>
                        <w:jc w:val="both"/>
                        <w:rPr>
                          <w:sz w:val="16"/>
                          <w:szCs w:val="16"/>
                        </w:rPr>
                      </w:pPr>
                      <w:r w:rsidRPr="0021041B">
                        <w:rPr>
                          <w:sz w:val="16"/>
                          <w:szCs w:val="16"/>
                        </w:rPr>
                        <w:t>AZ</w:t>
                      </w:r>
                      <w:r w:rsidRPr="0021041B">
                        <w:rPr>
                          <w:spacing w:val="-43"/>
                          <w:sz w:val="16"/>
                          <w:szCs w:val="16"/>
                        </w:rPr>
                        <w:t xml:space="preserve"> </w:t>
                      </w:r>
                      <w:r w:rsidRPr="0021041B">
                        <w:rPr>
                          <w:sz w:val="16"/>
                          <w:szCs w:val="16"/>
                        </w:rPr>
                        <w:t>DRK</w:t>
                      </w:r>
                      <w:r w:rsidRPr="0021041B">
                        <w:rPr>
                          <w:spacing w:val="-43"/>
                          <w:sz w:val="16"/>
                          <w:szCs w:val="16"/>
                        </w:rPr>
                        <w:t xml:space="preserve"> </w:t>
                      </w:r>
                      <w:r w:rsidRPr="0021041B">
                        <w:rPr>
                          <w:sz w:val="16"/>
                          <w:szCs w:val="16"/>
                        </w:rPr>
                        <w:t>EPS</w:t>
                      </w:r>
                    </w:p>
                    <w:p w:rsidR="0049442D" w:rsidRPr="0021041B" w:rsidRDefault="0049442D" w:rsidP="00E025C6">
                      <w:pPr>
                        <w:pStyle w:val="BodyText"/>
                        <w:spacing w:line="243" w:lineRule="exact"/>
                        <w:ind w:right="19"/>
                        <w:jc w:val="right"/>
                        <w:rPr>
                          <w:sz w:val="16"/>
                          <w:szCs w:val="16"/>
                        </w:rPr>
                      </w:pPr>
                      <w:r w:rsidRPr="0021041B">
                        <w:rPr>
                          <w:sz w:val="16"/>
                          <w:szCs w:val="16"/>
                        </w:rPr>
                        <w:t>MHAS</w:t>
                      </w:r>
                    </w:p>
                  </w:txbxContent>
                </v:textbox>
                <w10:wrap anchorx="page"/>
              </v:shape>
            </w:pict>
          </mc:Fallback>
        </mc:AlternateContent>
      </w:r>
    </w:p>
    <w:p w:rsidR="00E025C6" w:rsidRPr="00E025C6" w:rsidRDefault="00E025C6" w:rsidP="0021041B">
      <w:pPr>
        <w:pStyle w:val="BodyText"/>
        <w:spacing w:after="0"/>
        <w:ind w:left="1279" w:right="1112" w:firstLine="360"/>
        <w:jc w:val="both"/>
        <w:rPr>
          <w:rFonts w:ascii="Times New Roman" w:hAnsi="Times New Roman" w:cs="Times New Roman"/>
        </w:rPr>
      </w:pPr>
    </w:p>
    <w:p w:rsidR="00E025C6" w:rsidRPr="00E025C6" w:rsidRDefault="00E025C6" w:rsidP="0021041B">
      <w:pPr>
        <w:tabs>
          <w:tab w:val="left" w:pos="1843"/>
          <w:tab w:val="left" w:pos="3969"/>
        </w:tabs>
        <w:spacing w:after="0" w:line="207" w:lineRule="exact"/>
        <w:ind w:left="1276" w:right="1411"/>
        <w:jc w:val="both"/>
        <w:rPr>
          <w:rFonts w:ascii="Times New Roman" w:hAnsi="Times New Roman" w:cs="Times New Roman"/>
        </w:rPr>
      </w:pPr>
      <w:r w:rsidRPr="00E025C6">
        <w:rPr>
          <w:rFonts w:ascii="Times New Roman" w:hAnsi="Times New Roman" w:cs="Times New Roman"/>
        </w:rPr>
        <w:t>Grafik</w:t>
      </w:r>
      <w:r w:rsidRPr="00E025C6">
        <w:rPr>
          <w:rFonts w:ascii="Times New Roman" w:hAnsi="Times New Roman" w:cs="Times New Roman"/>
          <w:spacing w:val="-6"/>
        </w:rPr>
        <w:t xml:space="preserve"> </w:t>
      </w:r>
      <w:r w:rsidRPr="00E025C6">
        <w:rPr>
          <w:rFonts w:ascii="Times New Roman" w:hAnsi="Times New Roman" w:cs="Times New Roman"/>
        </w:rPr>
        <w:t>4.3</w:t>
      </w:r>
      <w:r w:rsidRPr="00E025C6">
        <w:rPr>
          <w:rFonts w:ascii="Times New Roman" w:hAnsi="Times New Roman" w:cs="Times New Roman"/>
          <w:spacing w:val="-5"/>
        </w:rPr>
        <w:t xml:space="preserve"> </w:t>
      </w:r>
      <w:r w:rsidRPr="00E025C6">
        <w:rPr>
          <w:rFonts w:ascii="Times New Roman" w:hAnsi="Times New Roman" w:cs="Times New Roman"/>
        </w:rPr>
        <w:t>Hasil</w:t>
      </w:r>
      <w:r w:rsidRPr="00E025C6">
        <w:rPr>
          <w:rFonts w:ascii="Times New Roman" w:hAnsi="Times New Roman" w:cs="Times New Roman"/>
          <w:spacing w:val="-5"/>
        </w:rPr>
        <w:t xml:space="preserve"> </w:t>
      </w:r>
      <w:r w:rsidRPr="00E025C6">
        <w:rPr>
          <w:rFonts w:ascii="Times New Roman" w:hAnsi="Times New Roman" w:cs="Times New Roman"/>
          <w:i/>
        </w:rPr>
        <w:t>Pretest</w:t>
      </w:r>
      <w:r w:rsidR="0021041B">
        <w:rPr>
          <w:rFonts w:ascii="Times New Roman" w:hAnsi="Times New Roman" w:cs="Times New Roman"/>
        </w:rPr>
        <w:t xml:space="preserve">  </w:t>
      </w:r>
      <w:r w:rsidR="0021041B">
        <w:rPr>
          <w:rFonts w:ascii="Times New Roman" w:hAnsi="Times New Roman" w:cs="Times New Roman"/>
        </w:rPr>
        <w:tab/>
      </w:r>
      <w:r w:rsidRPr="00E025C6">
        <w:rPr>
          <w:rFonts w:ascii="Times New Roman" w:hAnsi="Times New Roman" w:cs="Times New Roman"/>
        </w:rPr>
        <w:t>Grafik</w:t>
      </w:r>
      <w:r w:rsidRPr="00E025C6">
        <w:rPr>
          <w:rFonts w:ascii="Times New Roman" w:hAnsi="Times New Roman" w:cs="Times New Roman"/>
          <w:spacing w:val="-2"/>
        </w:rPr>
        <w:t xml:space="preserve"> </w:t>
      </w:r>
      <w:r w:rsidRPr="00E025C6">
        <w:rPr>
          <w:rFonts w:ascii="Times New Roman" w:hAnsi="Times New Roman" w:cs="Times New Roman"/>
        </w:rPr>
        <w:t>4.4</w:t>
      </w:r>
      <w:r w:rsidRPr="00E025C6">
        <w:rPr>
          <w:rFonts w:ascii="Times New Roman" w:hAnsi="Times New Roman" w:cs="Times New Roman"/>
          <w:spacing w:val="-1"/>
        </w:rPr>
        <w:t xml:space="preserve"> </w:t>
      </w:r>
      <w:r w:rsidRPr="00E025C6">
        <w:rPr>
          <w:rFonts w:ascii="Times New Roman" w:hAnsi="Times New Roman" w:cs="Times New Roman"/>
        </w:rPr>
        <w:t>Hasil</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rPr>
        <w:tab/>
      </w:r>
    </w:p>
    <w:p w:rsidR="00E025C6" w:rsidRPr="00E025C6" w:rsidRDefault="0021041B" w:rsidP="0021041B">
      <w:pPr>
        <w:tabs>
          <w:tab w:val="left" w:pos="1843"/>
          <w:tab w:val="left" w:pos="3969"/>
        </w:tabs>
        <w:spacing w:after="0" w:line="207" w:lineRule="exact"/>
        <w:ind w:left="1276" w:right="1412"/>
        <w:jc w:val="both"/>
        <w:rPr>
          <w:rFonts w:ascii="Times New Roman" w:hAnsi="Times New Roman" w:cs="Times New Roman"/>
          <w:i/>
        </w:rPr>
      </w:pPr>
      <w:r>
        <w:rPr>
          <w:rFonts w:ascii="Times New Roman" w:hAnsi="Times New Roman" w:cs="Times New Roman"/>
        </w:rPr>
        <w:t>Kelas Ekperimen</w:t>
      </w:r>
      <w:r>
        <w:rPr>
          <w:rFonts w:ascii="Times New Roman" w:hAnsi="Times New Roman" w:cs="Times New Roman"/>
        </w:rPr>
        <w:tab/>
      </w:r>
      <w:r w:rsidR="00E025C6" w:rsidRPr="00E025C6">
        <w:rPr>
          <w:rFonts w:ascii="Times New Roman" w:hAnsi="Times New Roman" w:cs="Times New Roman"/>
          <w:i/>
        </w:rPr>
        <w:t>Kelas Kontrol</w:t>
      </w: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Dari dua grafik hasil </w:t>
      </w:r>
      <w:r w:rsidRPr="00E025C6">
        <w:rPr>
          <w:rFonts w:ascii="Times New Roman" w:hAnsi="Times New Roman" w:cs="Times New Roman"/>
          <w:i/>
        </w:rPr>
        <w:t xml:space="preserve">pretest </w:t>
      </w:r>
      <w:r w:rsidRPr="00E025C6">
        <w:rPr>
          <w:rFonts w:ascii="Times New Roman" w:hAnsi="Times New Roman" w:cs="Times New Roman"/>
        </w:rPr>
        <w:t>kelas eksperimen dan kontrol</w:t>
      </w:r>
      <w:r w:rsidRPr="00E025C6">
        <w:rPr>
          <w:rFonts w:ascii="Times New Roman" w:hAnsi="Times New Roman" w:cs="Times New Roman"/>
          <w:spacing w:val="1"/>
        </w:rPr>
        <w:t xml:space="preserve"> </w:t>
      </w:r>
      <w:r w:rsidRPr="00E025C6">
        <w:rPr>
          <w:rFonts w:ascii="Times New Roman" w:hAnsi="Times New Roman" w:cs="Times New Roman"/>
        </w:rPr>
        <w:t>diatas, terlihat bahwa kedua kelas memiliki kemampuan yang</w:t>
      </w:r>
      <w:r w:rsidRPr="00E025C6">
        <w:rPr>
          <w:rFonts w:ascii="Times New Roman" w:hAnsi="Times New Roman" w:cs="Times New Roman"/>
          <w:spacing w:val="1"/>
        </w:rPr>
        <w:t xml:space="preserve"> </w:t>
      </w:r>
      <w:r w:rsidRPr="00E025C6">
        <w:rPr>
          <w:rFonts w:ascii="Times New Roman" w:hAnsi="Times New Roman" w:cs="Times New Roman"/>
        </w:rPr>
        <w:t>berbeda. Kelas eksperimen memiliki nilai tertinggi 81 dan nilai</w:t>
      </w:r>
      <w:r w:rsidRPr="00E025C6">
        <w:rPr>
          <w:rFonts w:ascii="Times New Roman" w:hAnsi="Times New Roman" w:cs="Times New Roman"/>
          <w:spacing w:val="1"/>
        </w:rPr>
        <w:t xml:space="preserve"> </w:t>
      </w:r>
      <w:r w:rsidRPr="00E025C6">
        <w:rPr>
          <w:rFonts w:ascii="Times New Roman" w:hAnsi="Times New Roman" w:cs="Times New Roman"/>
        </w:rPr>
        <w:t>terendah</w:t>
      </w:r>
      <w:r w:rsidRPr="00E025C6">
        <w:rPr>
          <w:rFonts w:ascii="Times New Roman" w:hAnsi="Times New Roman" w:cs="Times New Roman"/>
          <w:spacing w:val="1"/>
        </w:rPr>
        <w:t xml:space="preserve"> </w:t>
      </w:r>
      <w:r w:rsidRPr="00E025C6">
        <w:rPr>
          <w:rFonts w:ascii="Times New Roman" w:hAnsi="Times New Roman" w:cs="Times New Roman"/>
        </w:rPr>
        <w:t>60.</w:t>
      </w:r>
      <w:r w:rsidRPr="00E025C6">
        <w:rPr>
          <w:rFonts w:ascii="Times New Roman" w:hAnsi="Times New Roman" w:cs="Times New Roman"/>
          <w:spacing w:val="1"/>
        </w:rPr>
        <w:t xml:space="preserve"> </w:t>
      </w:r>
      <w:r w:rsidRPr="00E025C6">
        <w:rPr>
          <w:rFonts w:ascii="Times New Roman" w:hAnsi="Times New Roman" w:cs="Times New Roman"/>
        </w:rPr>
        <w:t>Sedangkan</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kontrol</w:t>
      </w:r>
      <w:r w:rsidRPr="00E025C6">
        <w:rPr>
          <w:rFonts w:ascii="Times New Roman" w:hAnsi="Times New Roman" w:cs="Times New Roman"/>
          <w:spacing w:val="1"/>
        </w:rPr>
        <w:t xml:space="preserve"> </w:t>
      </w:r>
      <w:r w:rsidRPr="00E025C6">
        <w:rPr>
          <w:rFonts w:ascii="Times New Roman" w:hAnsi="Times New Roman" w:cs="Times New Roman"/>
        </w:rPr>
        <w:t>memiliki</w:t>
      </w:r>
      <w:r w:rsidRPr="00E025C6">
        <w:rPr>
          <w:rFonts w:ascii="Times New Roman" w:hAnsi="Times New Roman" w:cs="Times New Roman"/>
          <w:spacing w:val="1"/>
        </w:rPr>
        <w:t xml:space="preserve"> </w:t>
      </w:r>
      <w:r w:rsidRPr="00E025C6">
        <w:rPr>
          <w:rFonts w:ascii="Times New Roman" w:hAnsi="Times New Roman" w:cs="Times New Roman"/>
        </w:rPr>
        <w:t>nilai</w:t>
      </w:r>
      <w:r w:rsidRPr="00E025C6">
        <w:rPr>
          <w:rFonts w:ascii="Times New Roman" w:hAnsi="Times New Roman" w:cs="Times New Roman"/>
          <w:spacing w:val="1"/>
        </w:rPr>
        <w:t xml:space="preserve"> </w:t>
      </w:r>
      <w:r w:rsidRPr="00E025C6">
        <w:rPr>
          <w:rFonts w:ascii="Times New Roman" w:hAnsi="Times New Roman" w:cs="Times New Roman"/>
        </w:rPr>
        <w:t>tertinggi 68</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nilai</w:t>
      </w:r>
      <w:r w:rsidRPr="00E025C6">
        <w:rPr>
          <w:rFonts w:ascii="Times New Roman" w:hAnsi="Times New Roman" w:cs="Times New Roman"/>
          <w:spacing w:val="-1"/>
        </w:rPr>
        <w:t xml:space="preserve"> </w:t>
      </w:r>
      <w:r w:rsidRPr="00E025C6">
        <w:rPr>
          <w:rFonts w:ascii="Times New Roman" w:hAnsi="Times New Roman" w:cs="Times New Roman"/>
        </w:rPr>
        <w:t>terendah 54.</w:t>
      </w:r>
    </w:p>
    <w:p w:rsidR="00E025C6" w:rsidRPr="00E025C6"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Setelah</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1"/>
        </w:rPr>
        <w:t xml:space="preserve"> </w:t>
      </w:r>
      <w:r w:rsidRPr="00E025C6">
        <w:rPr>
          <w:rFonts w:ascii="Times New Roman" w:hAnsi="Times New Roman" w:cs="Times New Roman"/>
          <w:i/>
        </w:rPr>
        <w:t>pretest</w:t>
      </w:r>
      <w:r w:rsidRPr="00E025C6">
        <w:rPr>
          <w:rFonts w:ascii="Times New Roman" w:hAnsi="Times New Roman" w:cs="Times New Roman"/>
          <w:i/>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kedua</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langkah</w:t>
      </w:r>
      <w:r w:rsidRPr="00E025C6">
        <w:rPr>
          <w:rFonts w:ascii="Times New Roman" w:hAnsi="Times New Roman" w:cs="Times New Roman"/>
          <w:spacing w:val="1"/>
        </w:rPr>
        <w:t xml:space="preserve"> </w:t>
      </w:r>
      <w:r w:rsidRPr="00E025C6">
        <w:rPr>
          <w:rFonts w:ascii="Times New Roman" w:hAnsi="Times New Roman" w:cs="Times New Roman"/>
        </w:rPr>
        <w:t>selanjutnya adalah dilakukan pembelajaran</w:t>
      </w:r>
      <w:r w:rsidRPr="00E025C6">
        <w:rPr>
          <w:rFonts w:ascii="Times New Roman" w:hAnsi="Times New Roman" w:cs="Times New Roman"/>
          <w:spacing w:val="1"/>
        </w:rPr>
        <w:t xml:space="preserve"> </w:t>
      </w:r>
      <w:r w:rsidRPr="00E025C6">
        <w:rPr>
          <w:rFonts w:ascii="Times New Roman" w:hAnsi="Times New Roman" w:cs="Times New Roman"/>
        </w:rPr>
        <w:t>pada kedua kelas.</w:t>
      </w:r>
      <w:r w:rsidRPr="00E025C6">
        <w:rPr>
          <w:rFonts w:ascii="Times New Roman" w:hAnsi="Times New Roman" w:cs="Times New Roman"/>
          <w:spacing w:val="1"/>
        </w:rPr>
        <w:t xml:space="preserve"> </w:t>
      </w:r>
      <w:r w:rsidRPr="00E025C6">
        <w:rPr>
          <w:rFonts w:ascii="Times New Roman" w:hAnsi="Times New Roman" w:cs="Times New Roman"/>
        </w:rPr>
        <w:t>Kelas eksperimen dengan pembelajaran menggunakan 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9"/>
        </w:rPr>
        <w:t xml:space="preserve"> </w:t>
      </w:r>
      <w:r w:rsidRPr="00E025C6">
        <w:rPr>
          <w:rFonts w:ascii="Times New Roman" w:hAnsi="Times New Roman" w:cs="Times New Roman"/>
          <w:i/>
        </w:rPr>
        <w:t>(story</w:t>
      </w:r>
      <w:r w:rsidRPr="00E025C6">
        <w:rPr>
          <w:rFonts w:ascii="Times New Roman" w:hAnsi="Times New Roman" w:cs="Times New Roman"/>
          <w:i/>
          <w:spacing w:val="-11"/>
        </w:rPr>
        <w:t xml:space="preserve"> </w:t>
      </w:r>
      <w:r w:rsidRPr="00E025C6">
        <w:rPr>
          <w:rFonts w:ascii="Times New Roman" w:hAnsi="Times New Roman" w:cs="Times New Roman"/>
          <w:i/>
        </w:rPr>
        <w:t>telling)</w:t>
      </w:r>
      <w:r w:rsidRPr="00E025C6">
        <w:rPr>
          <w:rFonts w:ascii="Times New Roman" w:hAnsi="Times New Roman" w:cs="Times New Roman"/>
          <w:i/>
          <w:spacing w:val="-10"/>
        </w:rPr>
        <w:t xml:space="preserve"> </w:t>
      </w:r>
      <w:r w:rsidRPr="00E025C6">
        <w:rPr>
          <w:rFonts w:ascii="Times New Roman" w:hAnsi="Times New Roman" w:cs="Times New Roman"/>
        </w:rPr>
        <w:t>dan</w:t>
      </w:r>
      <w:r w:rsidRPr="00E025C6">
        <w:rPr>
          <w:rFonts w:ascii="Times New Roman" w:hAnsi="Times New Roman" w:cs="Times New Roman"/>
          <w:spacing w:val="-10"/>
        </w:rPr>
        <w:t xml:space="preserve"> </w:t>
      </w:r>
      <w:r w:rsidRPr="00E025C6">
        <w:rPr>
          <w:rFonts w:ascii="Times New Roman" w:hAnsi="Times New Roman" w:cs="Times New Roman"/>
        </w:rPr>
        <w:t>kelas</w:t>
      </w:r>
      <w:r w:rsidRPr="00E025C6">
        <w:rPr>
          <w:rFonts w:ascii="Times New Roman" w:hAnsi="Times New Roman" w:cs="Times New Roman"/>
          <w:spacing w:val="-11"/>
        </w:rPr>
        <w:t xml:space="preserve"> </w:t>
      </w:r>
      <w:r w:rsidRPr="00E025C6">
        <w:rPr>
          <w:rFonts w:ascii="Times New Roman" w:hAnsi="Times New Roman" w:cs="Times New Roman"/>
        </w:rPr>
        <w:t>kontrol</w:t>
      </w:r>
      <w:r w:rsidRPr="00E025C6">
        <w:rPr>
          <w:rFonts w:ascii="Times New Roman" w:hAnsi="Times New Roman" w:cs="Times New Roman"/>
          <w:spacing w:val="-11"/>
        </w:rPr>
        <w:t xml:space="preserve"> </w:t>
      </w:r>
      <w:r w:rsidRPr="00E025C6">
        <w:rPr>
          <w:rFonts w:ascii="Times New Roman" w:hAnsi="Times New Roman" w:cs="Times New Roman"/>
        </w:rPr>
        <w:t>tanpa</w:t>
      </w:r>
      <w:r w:rsidRPr="00E025C6">
        <w:rPr>
          <w:rFonts w:ascii="Times New Roman" w:hAnsi="Times New Roman" w:cs="Times New Roman"/>
          <w:spacing w:val="-9"/>
        </w:rPr>
        <w:t xml:space="preserve"> </w:t>
      </w:r>
      <w:r w:rsidRPr="00E025C6">
        <w:rPr>
          <w:rFonts w:ascii="Times New Roman" w:hAnsi="Times New Roman" w:cs="Times New Roman"/>
        </w:rPr>
        <w:t>menggunakan</w:t>
      </w:r>
      <w:r w:rsidRPr="00E025C6">
        <w:rPr>
          <w:rFonts w:ascii="Times New Roman" w:hAnsi="Times New Roman" w:cs="Times New Roman"/>
          <w:spacing w:val="-48"/>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rPr>
        <w:t>.</w:t>
      </w:r>
      <w:r w:rsidRPr="00E025C6">
        <w:rPr>
          <w:rFonts w:ascii="Times New Roman" w:hAnsi="Times New Roman" w:cs="Times New Roman"/>
          <w:spacing w:val="1"/>
        </w:rPr>
        <w:t xml:space="preserve"> </w:t>
      </w:r>
      <w:r w:rsidRPr="00E025C6">
        <w:rPr>
          <w:rFonts w:ascii="Times New Roman" w:hAnsi="Times New Roman" w:cs="Times New Roman"/>
        </w:rPr>
        <w:t>Setelah</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dilakukan,</w:t>
      </w:r>
      <w:r w:rsidRPr="00E025C6">
        <w:rPr>
          <w:rFonts w:ascii="Times New Roman" w:hAnsi="Times New Roman" w:cs="Times New Roman"/>
          <w:spacing w:val="-9"/>
        </w:rPr>
        <w:t xml:space="preserve"> </w:t>
      </w:r>
      <w:r w:rsidRPr="00E025C6">
        <w:rPr>
          <w:rFonts w:ascii="Times New Roman" w:hAnsi="Times New Roman" w:cs="Times New Roman"/>
        </w:rPr>
        <w:t>dilakukan</w:t>
      </w:r>
      <w:r w:rsidRPr="00E025C6">
        <w:rPr>
          <w:rFonts w:ascii="Times New Roman" w:hAnsi="Times New Roman" w:cs="Times New Roman"/>
          <w:spacing w:val="-10"/>
        </w:rPr>
        <w:t xml:space="preserve"> </w:t>
      </w:r>
      <w:r w:rsidRPr="00E025C6">
        <w:rPr>
          <w:rFonts w:ascii="Times New Roman" w:hAnsi="Times New Roman" w:cs="Times New Roman"/>
        </w:rPr>
        <w:t>uji</w:t>
      </w:r>
      <w:r w:rsidRPr="00E025C6">
        <w:rPr>
          <w:rFonts w:ascii="Times New Roman" w:hAnsi="Times New Roman" w:cs="Times New Roman"/>
          <w:spacing w:val="-7"/>
        </w:rPr>
        <w:t xml:space="preserve"> </w:t>
      </w:r>
      <w:r w:rsidRPr="00E025C6">
        <w:rPr>
          <w:rFonts w:ascii="Times New Roman" w:hAnsi="Times New Roman" w:cs="Times New Roman"/>
          <w:i/>
        </w:rPr>
        <w:t>posttest</w:t>
      </w:r>
      <w:r w:rsidRPr="00E025C6">
        <w:rPr>
          <w:rFonts w:ascii="Times New Roman" w:hAnsi="Times New Roman" w:cs="Times New Roman"/>
          <w:i/>
          <w:spacing w:val="-9"/>
        </w:rPr>
        <w:t xml:space="preserve"> </w:t>
      </w:r>
      <w:r w:rsidRPr="00E025C6">
        <w:rPr>
          <w:rFonts w:ascii="Times New Roman" w:hAnsi="Times New Roman" w:cs="Times New Roman"/>
        </w:rPr>
        <w:t>pada</w:t>
      </w:r>
      <w:r w:rsidRPr="00E025C6">
        <w:rPr>
          <w:rFonts w:ascii="Times New Roman" w:hAnsi="Times New Roman" w:cs="Times New Roman"/>
          <w:spacing w:val="-9"/>
        </w:rPr>
        <w:t xml:space="preserve"> </w:t>
      </w:r>
      <w:r w:rsidRPr="00E025C6">
        <w:rPr>
          <w:rFonts w:ascii="Times New Roman" w:hAnsi="Times New Roman" w:cs="Times New Roman"/>
        </w:rPr>
        <w:t>kelas</w:t>
      </w:r>
      <w:r w:rsidRPr="00E025C6">
        <w:rPr>
          <w:rFonts w:ascii="Times New Roman" w:hAnsi="Times New Roman" w:cs="Times New Roman"/>
          <w:spacing w:val="-9"/>
        </w:rPr>
        <w:t xml:space="preserve"> </w:t>
      </w:r>
      <w:r w:rsidRPr="00E025C6">
        <w:rPr>
          <w:rFonts w:ascii="Times New Roman" w:hAnsi="Times New Roman" w:cs="Times New Roman"/>
        </w:rPr>
        <w:t>eksperimen</w:t>
      </w:r>
      <w:r w:rsidRPr="00E025C6">
        <w:rPr>
          <w:rFonts w:ascii="Times New Roman" w:hAnsi="Times New Roman" w:cs="Times New Roman"/>
          <w:spacing w:val="-10"/>
        </w:rPr>
        <w:t xml:space="preserve"> </w:t>
      </w:r>
      <w:r w:rsidRPr="00E025C6">
        <w:rPr>
          <w:rFonts w:ascii="Times New Roman" w:hAnsi="Times New Roman" w:cs="Times New Roman"/>
        </w:rPr>
        <w:t>dan</w:t>
      </w:r>
      <w:r w:rsidRPr="00E025C6">
        <w:rPr>
          <w:rFonts w:ascii="Times New Roman" w:hAnsi="Times New Roman" w:cs="Times New Roman"/>
          <w:spacing w:val="-10"/>
        </w:rPr>
        <w:t xml:space="preserve"> </w:t>
      </w:r>
      <w:r w:rsidRPr="00E025C6">
        <w:rPr>
          <w:rFonts w:ascii="Times New Roman" w:hAnsi="Times New Roman" w:cs="Times New Roman"/>
        </w:rPr>
        <w:t>kelas</w:t>
      </w:r>
      <w:r w:rsidRPr="00E025C6">
        <w:rPr>
          <w:rFonts w:ascii="Times New Roman" w:hAnsi="Times New Roman" w:cs="Times New Roman"/>
          <w:spacing w:val="-48"/>
        </w:rPr>
        <w:t xml:space="preserve"> </w:t>
      </w:r>
      <w:r w:rsidRPr="00E025C6">
        <w:rPr>
          <w:rFonts w:ascii="Times New Roman" w:hAnsi="Times New Roman" w:cs="Times New Roman"/>
        </w:rPr>
        <w:t xml:space="preserve">kontrol. Berikut adalah hasil </w:t>
      </w:r>
      <w:r w:rsidRPr="00E025C6">
        <w:rPr>
          <w:rFonts w:ascii="Times New Roman" w:hAnsi="Times New Roman" w:cs="Times New Roman"/>
          <w:i/>
        </w:rPr>
        <w:t xml:space="preserve">posttest </w:t>
      </w:r>
      <w:r w:rsidRPr="00E025C6">
        <w:rPr>
          <w:rFonts w:ascii="Times New Roman" w:hAnsi="Times New Roman" w:cs="Times New Roman"/>
        </w:rPr>
        <w:t>kelas eksperimen dan kelas</w:t>
      </w:r>
      <w:r w:rsidRPr="00E025C6">
        <w:rPr>
          <w:rFonts w:ascii="Times New Roman" w:hAnsi="Times New Roman" w:cs="Times New Roman"/>
          <w:spacing w:val="-47"/>
        </w:rPr>
        <w:t xml:space="preserve"> </w:t>
      </w:r>
      <w:r w:rsidRPr="00E025C6">
        <w:rPr>
          <w:rFonts w:ascii="Times New Roman" w:hAnsi="Times New Roman" w:cs="Times New Roman"/>
        </w:rPr>
        <w:t>kontrol</w:t>
      </w:r>
      <w:r w:rsidRPr="00E025C6">
        <w:rPr>
          <w:rFonts w:ascii="Times New Roman" w:hAnsi="Times New Roman" w:cs="Times New Roman"/>
          <w:spacing w:val="-1"/>
        </w:rPr>
        <w:t xml:space="preserve"> </w:t>
      </w:r>
      <w:r w:rsidRPr="00E025C6">
        <w:rPr>
          <w:rFonts w:ascii="Times New Roman" w:hAnsi="Times New Roman" w:cs="Times New Roman"/>
        </w:rPr>
        <w:t>:</w:t>
      </w:r>
    </w:p>
    <w:p w:rsidR="00E025C6" w:rsidRPr="00E025C6" w:rsidRDefault="00E025C6" w:rsidP="00E025C6">
      <w:pPr>
        <w:pStyle w:val="BodyText"/>
        <w:ind w:left="1279" w:right="1113" w:firstLine="360"/>
        <w:jc w:val="both"/>
        <w:rPr>
          <w:rFonts w:ascii="Times New Roman" w:hAnsi="Times New Roman" w:cs="Times New Roman"/>
        </w:rPr>
      </w:pPr>
      <w:r w:rsidRPr="00E025C6">
        <w:rPr>
          <w:rFonts w:ascii="Times New Roman" w:hAnsi="Times New Roman" w:cs="Times New Roman"/>
          <w:noProof/>
          <w:lang w:val="en-US"/>
        </w:rPr>
        <mc:AlternateContent>
          <mc:Choice Requires="wpg">
            <w:drawing>
              <wp:anchor distT="0" distB="0" distL="114300" distR="114300" simplePos="0" relativeHeight="251674624" behindDoc="0" locked="0" layoutInCell="1" allowOverlap="1" wp14:anchorId="3B3FEEA9" wp14:editId="1EB39C0B">
                <wp:simplePos x="0" y="0"/>
                <wp:positionH relativeFrom="page">
                  <wp:posOffset>1269972</wp:posOffset>
                </wp:positionH>
                <wp:positionV relativeFrom="paragraph">
                  <wp:posOffset>10602</wp:posOffset>
                </wp:positionV>
                <wp:extent cx="1583690" cy="2195830"/>
                <wp:effectExtent l="6985" t="635" r="9525" b="3810"/>
                <wp:wrapNone/>
                <wp:docPr id="6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3690" cy="2195830"/>
                          <a:chOff x="2051" y="-3643"/>
                          <a:chExt cx="2494" cy="3458"/>
                        </a:xfrm>
                      </wpg:grpSpPr>
                      <wps:wsp>
                        <wps:cNvPr id="63" name="AutoShape 96"/>
                        <wps:cNvSpPr>
                          <a:spLocks/>
                        </wps:cNvSpPr>
                        <wps:spPr bwMode="auto">
                          <a:xfrm>
                            <a:off x="2678" y="-2157"/>
                            <a:ext cx="1640" cy="996"/>
                          </a:xfrm>
                          <a:custGeom>
                            <a:avLst/>
                            <a:gdLst>
                              <a:gd name="T0" fmla="+- 0 2679 2679"/>
                              <a:gd name="T1" fmla="*/ T0 w 1640"/>
                              <a:gd name="T2" fmla="+- 0 -1161 -2157"/>
                              <a:gd name="T3" fmla="*/ -1161 h 996"/>
                              <a:gd name="T4" fmla="+- 0 4318 2679"/>
                              <a:gd name="T5" fmla="*/ T4 w 1640"/>
                              <a:gd name="T6" fmla="+- 0 -1161 -2157"/>
                              <a:gd name="T7" fmla="*/ -1161 h 996"/>
                              <a:gd name="T8" fmla="+- 0 2679 2679"/>
                              <a:gd name="T9" fmla="*/ T8 w 1640"/>
                              <a:gd name="T10" fmla="+- 0 -1492 -2157"/>
                              <a:gd name="T11" fmla="*/ -1492 h 996"/>
                              <a:gd name="T12" fmla="+- 0 4318 2679"/>
                              <a:gd name="T13" fmla="*/ T12 w 1640"/>
                              <a:gd name="T14" fmla="+- 0 -1492 -2157"/>
                              <a:gd name="T15" fmla="*/ -1492 h 996"/>
                              <a:gd name="T16" fmla="+- 0 2679 2679"/>
                              <a:gd name="T17" fmla="*/ T16 w 1640"/>
                              <a:gd name="T18" fmla="+- 0 -1825 -2157"/>
                              <a:gd name="T19" fmla="*/ -1825 h 996"/>
                              <a:gd name="T20" fmla="+- 0 4318 2679"/>
                              <a:gd name="T21" fmla="*/ T20 w 1640"/>
                              <a:gd name="T22" fmla="+- 0 -1825 -2157"/>
                              <a:gd name="T23" fmla="*/ -1825 h 996"/>
                              <a:gd name="T24" fmla="+- 0 2679 2679"/>
                              <a:gd name="T25" fmla="*/ T24 w 1640"/>
                              <a:gd name="T26" fmla="+- 0 -2157 -2157"/>
                              <a:gd name="T27" fmla="*/ -2157 h 996"/>
                              <a:gd name="T28" fmla="+- 0 4318 2679"/>
                              <a:gd name="T29" fmla="*/ T28 w 1640"/>
                              <a:gd name="T30" fmla="+- 0 -2157 -2157"/>
                              <a:gd name="T31" fmla="*/ -2157 h 99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640" h="996">
                                <a:moveTo>
                                  <a:pt x="0" y="996"/>
                                </a:moveTo>
                                <a:lnTo>
                                  <a:pt x="1639" y="996"/>
                                </a:lnTo>
                                <a:moveTo>
                                  <a:pt x="0" y="665"/>
                                </a:moveTo>
                                <a:lnTo>
                                  <a:pt x="1639" y="665"/>
                                </a:lnTo>
                                <a:moveTo>
                                  <a:pt x="0" y="332"/>
                                </a:moveTo>
                                <a:lnTo>
                                  <a:pt x="1639" y="332"/>
                                </a:lnTo>
                                <a:moveTo>
                                  <a:pt x="0" y="0"/>
                                </a:moveTo>
                                <a:lnTo>
                                  <a:pt x="1639" y="0"/>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AutoShape 97"/>
                        <wps:cNvSpPr>
                          <a:spLocks/>
                        </wps:cNvSpPr>
                        <wps:spPr bwMode="auto">
                          <a:xfrm>
                            <a:off x="2709" y="-2404"/>
                            <a:ext cx="1270" cy="1575"/>
                          </a:xfrm>
                          <a:custGeom>
                            <a:avLst/>
                            <a:gdLst>
                              <a:gd name="T0" fmla="+- 0 2710 2710"/>
                              <a:gd name="T1" fmla="*/ T0 w 1270"/>
                              <a:gd name="T2" fmla="+- 0 -2190 -2404"/>
                              <a:gd name="T3" fmla="*/ -2190 h 1575"/>
                              <a:gd name="T4" fmla="+- 0 2750 2710"/>
                              <a:gd name="T5" fmla="*/ T4 w 1270"/>
                              <a:gd name="T6" fmla="+- 0 -829 -2404"/>
                              <a:gd name="T7" fmla="*/ -829 h 1575"/>
                              <a:gd name="T8" fmla="+- 0 2854 2710"/>
                              <a:gd name="T9" fmla="*/ T8 w 1270"/>
                              <a:gd name="T10" fmla="+- 0 -2322 -2404"/>
                              <a:gd name="T11" fmla="*/ -2322 h 1575"/>
                              <a:gd name="T12" fmla="+- 0 2813 2710"/>
                              <a:gd name="T13" fmla="*/ T12 w 1270"/>
                              <a:gd name="T14" fmla="+- 0 -829 -2404"/>
                              <a:gd name="T15" fmla="*/ -829 h 1575"/>
                              <a:gd name="T16" fmla="+- 0 2854 2710"/>
                              <a:gd name="T17" fmla="*/ T16 w 1270"/>
                              <a:gd name="T18" fmla="+- 0 -2322 -2404"/>
                              <a:gd name="T19" fmla="*/ -2322 h 1575"/>
                              <a:gd name="T20" fmla="+- 0 2914 2710"/>
                              <a:gd name="T21" fmla="*/ T20 w 1270"/>
                              <a:gd name="T22" fmla="+- 0 -2123 -2404"/>
                              <a:gd name="T23" fmla="*/ -2123 h 1575"/>
                              <a:gd name="T24" fmla="+- 0 2954 2710"/>
                              <a:gd name="T25" fmla="*/ T24 w 1270"/>
                              <a:gd name="T26" fmla="+- 0 -829 -2404"/>
                              <a:gd name="T27" fmla="*/ -829 h 1575"/>
                              <a:gd name="T28" fmla="+- 0 3058 2710"/>
                              <a:gd name="T29" fmla="*/ T28 w 1270"/>
                              <a:gd name="T30" fmla="+- 0 -2173 -2404"/>
                              <a:gd name="T31" fmla="*/ -2173 h 1575"/>
                              <a:gd name="T32" fmla="+- 0 3017 2710"/>
                              <a:gd name="T33" fmla="*/ T32 w 1270"/>
                              <a:gd name="T34" fmla="+- 0 -829 -2404"/>
                              <a:gd name="T35" fmla="*/ -829 h 1575"/>
                              <a:gd name="T36" fmla="+- 0 3058 2710"/>
                              <a:gd name="T37" fmla="*/ T36 w 1270"/>
                              <a:gd name="T38" fmla="+- 0 -2173 -2404"/>
                              <a:gd name="T39" fmla="*/ -2173 h 1575"/>
                              <a:gd name="T40" fmla="+- 0 3120 2710"/>
                              <a:gd name="T41" fmla="*/ T40 w 1270"/>
                              <a:gd name="T42" fmla="+- 0 -2140 -2404"/>
                              <a:gd name="T43" fmla="*/ -2140 h 1575"/>
                              <a:gd name="T44" fmla="+- 0 3161 2710"/>
                              <a:gd name="T45" fmla="*/ T44 w 1270"/>
                              <a:gd name="T46" fmla="+- 0 -829 -2404"/>
                              <a:gd name="T47" fmla="*/ -829 h 1575"/>
                              <a:gd name="T48" fmla="+- 0 3262 2710"/>
                              <a:gd name="T49" fmla="*/ T48 w 1270"/>
                              <a:gd name="T50" fmla="+- 0 -2157 -2404"/>
                              <a:gd name="T51" fmla="*/ -2157 h 1575"/>
                              <a:gd name="T52" fmla="+- 0 3221 2710"/>
                              <a:gd name="T53" fmla="*/ T52 w 1270"/>
                              <a:gd name="T54" fmla="+- 0 -829 -2404"/>
                              <a:gd name="T55" fmla="*/ -829 h 1575"/>
                              <a:gd name="T56" fmla="+- 0 3262 2710"/>
                              <a:gd name="T57" fmla="*/ T56 w 1270"/>
                              <a:gd name="T58" fmla="+- 0 -2157 -2404"/>
                              <a:gd name="T59" fmla="*/ -2157 h 1575"/>
                              <a:gd name="T60" fmla="+- 0 3324 2710"/>
                              <a:gd name="T61" fmla="*/ T60 w 1270"/>
                              <a:gd name="T62" fmla="+- 0 -2305 -2404"/>
                              <a:gd name="T63" fmla="*/ -2305 h 1575"/>
                              <a:gd name="T64" fmla="+- 0 3365 2710"/>
                              <a:gd name="T65" fmla="*/ T64 w 1270"/>
                              <a:gd name="T66" fmla="+- 0 -829 -2404"/>
                              <a:gd name="T67" fmla="*/ -829 h 1575"/>
                              <a:gd name="T68" fmla="+- 0 3468 2710"/>
                              <a:gd name="T69" fmla="*/ T68 w 1270"/>
                              <a:gd name="T70" fmla="+- 0 -2289 -2404"/>
                              <a:gd name="T71" fmla="*/ -2289 h 1575"/>
                              <a:gd name="T72" fmla="+- 0 3427 2710"/>
                              <a:gd name="T73" fmla="*/ T72 w 1270"/>
                              <a:gd name="T74" fmla="+- 0 -829 -2404"/>
                              <a:gd name="T75" fmla="*/ -829 h 1575"/>
                              <a:gd name="T76" fmla="+- 0 3468 2710"/>
                              <a:gd name="T77" fmla="*/ T76 w 1270"/>
                              <a:gd name="T78" fmla="+- 0 -2289 -2404"/>
                              <a:gd name="T79" fmla="*/ -2289 h 1575"/>
                              <a:gd name="T80" fmla="+- 0 3528 2710"/>
                              <a:gd name="T81" fmla="*/ T80 w 1270"/>
                              <a:gd name="T82" fmla="+- 0 -2140 -2404"/>
                              <a:gd name="T83" fmla="*/ -2140 h 1575"/>
                              <a:gd name="T84" fmla="+- 0 3571 2710"/>
                              <a:gd name="T85" fmla="*/ T84 w 1270"/>
                              <a:gd name="T86" fmla="+- 0 -829 -2404"/>
                              <a:gd name="T87" fmla="*/ -829 h 1575"/>
                              <a:gd name="T88" fmla="+- 0 3672 2710"/>
                              <a:gd name="T89" fmla="*/ T88 w 1270"/>
                              <a:gd name="T90" fmla="+- 0 -2404 -2404"/>
                              <a:gd name="T91" fmla="*/ -2404 h 1575"/>
                              <a:gd name="T92" fmla="+- 0 3631 2710"/>
                              <a:gd name="T93" fmla="*/ T92 w 1270"/>
                              <a:gd name="T94" fmla="+- 0 -829 -2404"/>
                              <a:gd name="T95" fmla="*/ -829 h 1575"/>
                              <a:gd name="T96" fmla="+- 0 3672 2710"/>
                              <a:gd name="T97" fmla="*/ T96 w 1270"/>
                              <a:gd name="T98" fmla="+- 0 -2404 -2404"/>
                              <a:gd name="T99" fmla="*/ -2404 h 1575"/>
                              <a:gd name="T100" fmla="+- 0 3734 2710"/>
                              <a:gd name="T101" fmla="*/ T100 w 1270"/>
                              <a:gd name="T102" fmla="+- 0 -2387 -2404"/>
                              <a:gd name="T103" fmla="*/ -2387 h 1575"/>
                              <a:gd name="T104" fmla="+- 0 3775 2710"/>
                              <a:gd name="T105" fmla="*/ T104 w 1270"/>
                              <a:gd name="T106" fmla="+- 0 -829 -2404"/>
                              <a:gd name="T107" fmla="*/ -829 h 1575"/>
                              <a:gd name="T108" fmla="+- 0 3878 2710"/>
                              <a:gd name="T109" fmla="*/ T108 w 1270"/>
                              <a:gd name="T110" fmla="+- 0 -2387 -2404"/>
                              <a:gd name="T111" fmla="*/ -2387 h 1575"/>
                              <a:gd name="T112" fmla="+- 0 3838 2710"/>
                              <a:gd name="T113" fmla="*/ T112 w 1270"/>
                              <a:gd name="T114" fmla="+- 0 -829 -2404"/>
                              <a:gd name="T115" fmla="*/ -829 h 1575"/>
                              <a:gd name="T116" fmla="+- 0 3878 2710"/>
                              <a:gd name="T117" fmla="*/ T116 w 1270"/>
                              <a:gd name="T118" fmla="+- 0 -2387 -2404"/>
                              <a:gd name="T119" fmla="*/ -2387 h 1575"/>
                              <a:gd name="T120" fmla="+- 0 3938 2710"/>
                              <a:gd name="T121" fmla="*/ T120 w 1270"/>
                              <a:gd name="T122" fmla="+- 0 -2123 -2404"/>
                              <a:gd name="T123" fmla="*/ -2123 h 1575"/>
                              <a:gd name="T124" fmla="+- 0 3979 2710"/>
                              <a:gd name="T125" fmla="*/ T124 w 1270"/>
                              <a:gd name="T126" fmla="+- 0 -829 -2404"/>
                              <a:gd name="T127" fmla="*/ -829 h 15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1270" h="1575">
                                <a:moveTo>
                                  <a:pt x="40" y="214"/>
                                </a:moveTo>
                                <a:lnTo>
                                  <a:pt x="0" y="214"/>
                                </a:lnTo>
                                <a:lnTo>
                                  <a:pt x="0" y="1575"/>
                                </a:lnTo>
                                <a:lnTo>
                                  <a:pt x="40" y="1575"/>
                                </a:lnTo>
                                <a:lnTo>
                                  <a:pt x="40" y="214"/>
                                </a:lnTo>
                                <a:close/>
                                <a:moveTo>
                                  <a:pt x="144" y="82"/>
                                </a:moveTo>
                                <a:lnTo>
                                  <a:pt x="103" y="82"/>
                                </a:lnTo>
                                <a:lnTo>
                                  <a:pt x="103" y="1575"/>
                                </a:lnTo>
                                <a:lnTo>
                                  <a:pt x="144" y="1575"/>
                                </a:lnTo>
                                <a:lnTo>
                                  <a:pt x="144" y="82"/>
                                </a:lnTo>
                                <a:close/>
                                <a:moveTo>
                                  <a:pt x="244" y="281"/>
                                </a:moveTo>
                                <a:lnTo>
                                  <a:pt x="204" y="281"/>
                                </a:lnTo>
                                <a:lnTo>
                                  <a:pt x="204" y="1575"/>
                                </a:lnTo>
                                <a:lnTo>
                                  <a:pt x="244" y="1575"/>
                                </a:lnTo>
                                <a:lnTo>
                                  <a:pt x="244" y="281"/>
                                </a:lnTo>
                                <a:close/>
                                <a:moveTo>
                                  <a:pt x="348" y="231"/>
                                </a:moveTo>
                                <a:lnTo>
                                  <a:pt x="307" y="231"/>
                                </a:lnTo>
                                <a:lnTo>
                                  <a:pt x="307" y="1575"/>
                                </a:lnTo>
                                <a:lnTo>
                                  <a:pt x="348" y="1575"/>
                                </a:lnTo>
                                <a:lnTo>
                                  <a:pt x="348" y="231"/>
                                </a:lnTo>
                                <a:close/>
                                <a:moveTo>
                                  <a:pt x="451" y="264"/>
                                </a:moveTo>
                                <a:lnTo>
                                  <a:pt x="410" y="264"/>
                                </a:lnTo>
                                <a:lnTo>
                                  <a:pt x="410" y="1575"/>
                                </a:lnTo>
                                <a:lnTo>
                                  <a:pt x="451" y="1575"/>
                                </a:lnTo>
                                <a:lnTo>
                                  <a:pt x="451" y="264"/>
                                </a:lnTo>
                                <a:close/>
                                <a:moveTo>
                                  <a:pt x="552" y="247"/>
                                </a:moveTo>
                                <a:lnTo>
                                  <a:pt x="511" y="247"/>
                                </a:lnTo>
                                <a:lnTo>
                                  <a:pt x="511" y="1575"/>
                                </a:lnTo>
                                <a:lnTo>
                                  <a:pt x="552" y="1575"/>
                                </a:lnTo>
                                <a:lnTo>
                                  <a:pt x="552" y="247"/>
                                </a:lnTo>
                                <a:close/>
                                <a:moveTo>
                                  <a:pt x="655" y="99"/>
                                </a:moveTo>
                                <a:lnTo>
                                  <a:pt x="614" y="99"/>
                                </a:lnTo>
                                <a:lnTo>
                                  <a:pt x="614" y="1575"/>
                                </a:lnTo>
                                <a:lnTo>
                                  <a:pt x="655" y="1575"/>
                                </a:lnTo>
                                <a:lnTo>
                                  <a:pt x="655" y="99"/>
                                </a:lnTo>
                                <a:close/>
                                <a:moveTo>
                                  <a:pt x="758" y="115"/>
                                </a:moveTo>
                                <a:lnTo>
                                  <a:pt x="717" y="115"/>
                                </a:lnTo>
                                <a:lnTo>
                                  <a:pt x="717" y="1575"/>
                                </a:lnTo>
                                <a:lnTo>
                                  <a:pt x="758" y="1575"/>
                                </a:lnTo>
                                <a:lnTo>
                                  <a:pt x="758" y="115"/>
                                </a:lnTo>
                                <a:close/>
                                <a:moveTo>
                                  <a:pt x="861" y="264"/>
                                </a:moveTo>
                                <a:lnTo>
                                  <a:pt x="818" y="264"/>
                                </a:lnTo>
                                <a:lnTo>
                                  <a:pt x="818" y="1575"/>
                                </a:lnTo>
                                <a:lnTo>
                                  <a:pt x="861" y="1575"/>
                                </a:lnTo>
                                <a:lnTo>
                                  <a:pt x="861" y="264"/>
                                </a:lnTo>
                                <a:close/>
                                <a:moveTo>
                                  <a:pt x="962" y="0"/>
                                </a:moveTo>
                                <a:lnTo>
                                  <a:pt x="921" y="0"/>
                                </a:lnTo>
                                <a:lnTo>
                                  <a:pt x="921" y="1575"/>
                                </a:lnTo>
                                <a:lnTo>
                                  <a:pt x="962" y="1575"/>
                                </a:lnTo>
                                <a:lnTo>
                                  <a:pt x="962" y="0"/>
                                </a:lnTo>
                                <a:close/>
                                <a:moveTo>
                                  <a:pt x="1065" y="17"/>
                                </a:moveTo>
                                <a:lnTo>
                                  <a:pt x="1024" y="17"/>
                                </a:lnTo>
                                <a:lnTo>
                                  <a:pt x="1024" y="1575"/>
                                </a:lnTo>
                                <a:lnTo>
                                  <a:pt x="1065" y="1575"/>
                                </a:lnTo>
                                <a:lnTo>
                                  <a:pt x="1065" y="17"/>
                                </a:lnTo>
                                <a:close/>
                                <a:moveTo>
                                  <a:pt x="1168" y="17"/>
                                </a:moveTo>
                                <a:lnTo>
                                  <a:pt x="1128" y="17"/>
                                </a:lnTo>
                                <a:lnTo>
                                  <a:pt x="1128" y="1575"/>
                                </a:lnTo>
                                <a:lnTo>
                                  <a:pt x="1168" y="1575"/>
                                </a:lnTo>
                                <a:lnTo>
                                  <a:pt x="1168" y="17"/>
                                </a:lnTo>
                                <a:close/>
                                <a:moveTo>
                                  <a:pt x="1269" y="281"/>
                                </a:moveTo>
                                <a:lnTo>
                                  <a:pt x="1228" y="281"/>
                                </a:lnTo>
                                <a:lnTo>
                                  <a:pt x="1228" y="1575"/>
                                </a:lnTo>
                                <a:lnTo>
                                  <a:pt x="1269" y="1575"/>
                                </a:lnTo>
                                <a:lnTo>
                                  <a:pt x="1269" y="281"/>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Line 98"/>
                        <wps:cNvCnPr>
                          <a:cxnSpLocks noChangeShapeType="1"/>
                        </wps:cNvCnPr>
                        <wps:spPr bwMode="auto">
                          <a:xfrm>
                            <a:off x="2679" y="-2488"/>
                            <a:ext cx="1639"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6" name="AutoShape 99"/>
                        <wps:cNvSpPr>
                          <a:spLocks/>
                        </wps:cNvSpPr>
                        <wps:spPr bwMode="auto">
                          <a:xfrm>
                            <a:off x="4041" y="-2488"/>
                            <a:ext cx="245" cy="1659"/>
                          </a:xfrm>
                          <a:custGeom>
                            <a:avLst/>
                            <a:gdLst>
                              <a:gd name="T0" fmla="+- 0 4082 4042"/>
                              <a:gd name="T1" fmla="*/ T0 w 245"/>
                              <a:gd name="T2" fmla="+- 0 -2488 -2488"/>
                              <a:gd name="T3" fmla="*/ -2488 h 1659"/>
                              <a:gd name="T4" fmla="+- 0 4042 4042"/>
                              <a:gd name="T5" fmla="*/ T4 w 245"/>
                              <a:gd name="T6" fmla="+- 0 -2488 -2488"/>
                              <a:gd name="T7" fmla="*/ -2488 h 1659"/>
                              <a:gd name="T8" fmla="+- 0 4042 4042"/>
                              <a:gd name="T9" fmla="*/ T8 w 245"/>
                              <a:gd name="T10" fmla="+- 0 -829 -2488"/>
                              <a:gd name="T11" fmla="*/ -829 h 1659"/>
                              <a:gd name="T12" fmla="+- 0 4082 4042"/>
                              <a:gd name="T13" fmla="*/ T12 w 245"/>
                              <a:gd name="T14" fmla="+- 0 -829 -2488"/>
                              <a:gd name="T15" fmla="*/ -829 h 1659"/>
                              <a:gd name="T16" fmla="+- 0 4082 4042"/>
                              <a:gd name="T17" fmla="*/ T16 w 245"/>
                              <a:gd name="T18" fmla="+- 0 -2488 -2488"/>
                              <a:gd name="T19" fmla="*/ -2488 h 1659"/>
                              <a:gd name="T20" fmla="+- 0 4186 4042"/>
                              <a:gd name="T21" fmla="*/ T20 w 245"/>
                              <a:gd name="T22" fmla="+- 0 -2454 -2488"/>
                              <a:gd name="T23" fmla="*/ -2454 h 1659"/>
                              <a:gd name="T24" fmla="+- 0 4145 4042"/>
                              <a:gd name="T25" fmla="*/ T24 w 245"/>
                              <a:gd name="T26" fmla="+- 0 -2454 -2488"/>
                              <a:gd name="T27" fmla="*/ -2454 h 1659"/>
                              <a:gd name="T28" fmla="+- 0 4145 4042"/>
                              <a:gd name="T29" fmla="*/ T28 w 245"/>
                              <a:gd name="T30" fmla="+- 0 -829 -2488"/>
                              <a:gd name="T31" fmla="*/ -829 h 1659"/>
                              <a:gd name="T32" fmla="+- 0 4186 4042"/>
                              <a:gd name="T33" fmla="*/ T32 w 245"/>
                              <a:gd name="T34" fmla="+- 0 -829 -2488"/>
                              <a:gd name="T35" fmla="*/ -829 h 1659"/>
                              <a:gd name="T36" fmla="+- 0 4186 4042"/>
                              <a:gd name="T37" fmla="*/ T36 w 245"/>
                              <a:gd name="T38" fmla="+- 0 -2454 -2488"/>
                              <a:gd name="T39" fmla="*/ -2454 h 1659"/>
                              <a:gd name="T40" fmla="+- 0 4286 4042"/>
                              <a:gd name="T41" fmla="*/ T40 w 245"/>
                              <a:gd name="T42" fmla="+- 0 -2437 -2488"/>
                              <a:gd name="T43" fmla="*/ -2437 h 1659"/>
                              <a:gd name="T44" fmla="+- 0 4246 4042"/>
                              <a:gd name="T45" fmla="*/ T44 w 245"/>
                              <a:gd name="T46" fmla="+- 0 -2437 -2488"/>
                              <a:gd name="T47" fmla="*/ -2437 h 1659"/>
                              <a:gd name="T48" fmla="+- 0 4246 4042"/>
                              <a:gd name="T49" fmla="*/ T48 w 245"/>
                              <a:gd name="T50" fmla="+- 0 -829 -2488"/>
                              <a:gd name="T51" fmla="*/ -829 h 1659"/>
                              <a:gd name="T52" fmla="+- 0 4286 4042"/>
                              <a:gd name="T53" fmla="*/ T52 w 245"/>
                              <a:gd name="T54" fmla="+- 0 -829 -2488"/>
                              <a:gd name="T55" fmla="*/ -829 h 1659"/>
                              <a:gd name="T56" fmla="+- 0 4286 4042"/>
                              <a:gd name="T57" fmla="*/ T56 w 245"/>
                              <a:gd name="T58" fmla="+- 0 -2437 -2488"/>
                              <a:gd name="T59" fmla="*/ -2437 h 16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245" h="1659">
                                <a:moveTo>
                                  <a:pt x="40" y="0"/>
                                </a:moveTo>
                                <a:lnTo>
                                  <a:pt x="0" y="0"/>
                                </a:lnTo>
                                <a:lnTo>
                                  <a:pt x="0" y="1659"/>
                                </a:lnTo>
                                <a:lnTo>
                                  <a:pt x="40" y="1659"/>
                                </a:lnTo>
                                <a:lnTo>
                                  <a:pt x="40" y="0"/>
                                </a:lnTo>
                                <a:close/>
                                <a:moveTo>
                                  <a:pt x="144" y="34"/>
                                </a:moveTo>
                                <a:lnTo>
                                  <a:pt x="103" y="34"/>
                                </a:lnTo>
                                <a:lnTo>
                                  <a:pt x="103" y="1659"/>
                                </a:lnTo>
                                <a:lnTo>
                                  <a:pt x="144" y="1659"/>
                                </a:lnTo>
                                <a:lnTo>
                                  <a:pt x="144" y="34"/>
                                </a:lnTo>
                                <a:close/>
                                <a:moveTo>
                                  <a:pt x="244" y="51"/>
                                </a:moveTo>
                                <a:lnTo>
                                  <a:pt x="204" y="51"/>
                                </a:lnTo>
                                <a:lnTo>
                                  <a:pt x="204" y="1659"/>
                                </a:lnTo>
                                <a:lnTo>
                                  <a:pt x="244" y="1659"/>
                                </a:lnTo>
                                <a:lnTo>
                                  <a:pt x="244" y="51"/>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AutoShape 100"/>
                        <wps:cNvSpPr>
                          <a:spLocks/>
                        </wps:cNvSpPr>
                        <wps:spPr bwMode="auto">
                          <a:xfrm>
                            <a:off x="2615" y="-2820"/>
                            <a:ext cx="1703" cy="2044"/>
                          </a:xfrm>
                          <a:custGeom>
                            <a:avLst/>
                            <a:gdLst>
                              <a:gd name="T0" fmla="+- 0 2679 2615"/>
                              <a:gd name="T1" fmla="*/ T0 w 1703"/>
                              <a:gd name="T2" fmla="+- 0 -2819 -2819"/>
                              <a:gd name="T3" fmla="*/ -2819 h 2044"/>
                              <a:gd name="T4" fmla="+- 0 4318 2615"/>
                              <a:gd name="T5" fmla="*/ T4 w 1703"/>
                              <a:gd name="T6" fmla="+- 0 -2819 -2819"/>
                              <a:gd name="T7" fmla="*/ -2819 h 2044"/>
                              <a:gd name="T8" fmla="+- 0 2679 2615"/>
                              <a:gd name="T9" fmla="*/ T8 w 1703"/>
                              <a:gd name="T10" fmla="+- 0 -829 -2819"/>
                              <a:gd name="T11" fmla="*/ -829 h 2044"/>
                              <a:gd name="T12" fmla="+- 0 2679 2615"/>
                              <a:gd name="T13" fmla="*/ T12 w 1703"/>
                              <a:gd name="T14" fmla="+- 0 -2819 -2819"/>
                              <a:gd name="T15" fmla="*/ -2819 h 2044"/>
                              <a:gd name="T16" fmla="+- 0 2615 2615"/>
                              <a:gd name="T17" fmla="*/ T16 w 1703"/>
                              <a:gd name="T18" fmla="+- 0 -829 -2819"/>
                              <a:gd name="T19" fmla="*/ -829 h 2044"/>
                              <a:gd name="T20" fmla="+- 0 2679 2615"/>
                              <a:gd name="T21" fmla="*/ T20 w 1703"/>
                              <a:gd name="T22" fmla="+- 0 -829 -2819"/>
                              <a:gd name="T23" fmla="*/ -829 h 2044"/>
                              <a:gd name="T24" fmla="+- 0 2615 2615"/>
                              <a:gd name="T25" fmla="*/ T24 w 1703"/>
                              <a:gd name="T26" fmla="+- 0 -1161 -2819"/>
                              <a:gd name="T27" fmla="*/ -1161 h 2044"/>
                              <a:gd name="T28" fmla="+- 0 2679 2615"/>
                              <a:gd name="T29" fmla="*/ T28 w 1703"/>
                              <a:gd name="T30" fmla="+- 0 -1161 -2819"/>
                              <a:gd name="T31" fmla="*/ -1161 h 2044"/>
                              <a:gd name="T32" fmla="+- 0 2615 2615"/>
                              <a:gd name="T33" fmla="*/ T32 w 1703"/>
                              <a:gd name="T34" fmla="+- 0 -1492 -2819"/>
                              <a:gd name="T35" fmla="*/ -1492 h 2044"/>
                              <a:gd name="T36" fmla="+- 0 2679 2615"/>
                              <a:gd name="T37" fmla="*/ T36 w 1703"/>
                              <a:gd name="T38" fmla="+- 0 -1492 -2819"/>
                              <a:gd name="T39" fmla="*/ -1492 h 2044"/>
                              <a:gd name="T40" fmla="+- 0 2615 2615"/>
                              <a:gd name="T41" fmla="*/ T40 w 1703"/>
                              <a:gd name="T42" fmla="+- 0 -1825 -2819"/>
                              <a:gd name="T43" fmla="*/ -1825 h 2044"/>
                              <a:gd name="T44" fmla="+- 0 2679 2615"/>
                              <a:gd name="T45" fmla="*/ T44 w 1703"/>
                              <a:gd name="T46" fmla="+- 0 -1825 -2819"/>
                              <a:gd name="T47" fmla="*/ -1825 h 2044"/>
                              <a:gd name="T48" fmla="+- 0 2615 2615"/>
                              <a:gd name="T49" fmla="*/ T48 w 1703"/>
                              <a:gd name="T50" fmla="+- 0 -2157 -2819"/>
                              <a:gd name="T51" fmla="*/ -2157 h 2044"/>
                              <a:gd name="T52" fmla="+- 0 2679 2615"/>
                              <a:gd name="T53" fmla="*/ T52 w 1703"/>
                              <a:gd name="T54" fmla="+- 0 -2157 -2819"/>
                              <a:gd name="T55" fmla="*/ -2157 h 2044"/>
                              <a:gd name="T56" fmla="+- 0 2615 2615"/>
                              <a:gd name="T57" fmla="*/ T56 w 1703"/>
                              <a:gd name="T58" fmla="+- 0 -2488 -2819"/>
                              <a:gd name="T59" fmla="*/ -2488 h 2044"/>
                              <a:gd name="T60" fmla="+- 0 2679 2615"/>
                              <a:gd name="T61" fmla="*/ T60 w 1703"/>
                              <a:gd name="T62" fmla="+- 0 -2488 -2819"/>
                              <a:gd name="T63" fmla="*/ -2488 h 2044"/>
                              <a:gd name="T64" fmla="+- 0 2615 2615"/>
                              <a:gd name="T65" fmla="*/ T64 w 1703"/>
                              <a:gd name="T66" fmla="+- 0 -2819 -2819"/>
                              <a:gd name="T67" fmla="*/ -2819 h 2044"/>
                              <a:gd name="T68" fmla="+- 0 2679 2615"/>
                              <a:gd name="T69" fmla="*/ T68 w 1703"/>
                              <a:gd name="T70" fmla="+- 0 -2819 -2819"/>
                              <a:gd name="T71" fmla="*/ -2819 h 2044"/>
                              <a:gd name="T72" fmla="+- 0 2679 2615"/>
                              <a:gd name="T73" fmla="*/ T72 w 1703"/>
                              <a:gd name="T74" fmla="+- 0 -829 -2819"/>
                              <a:gd name="T75" fmla="*/ -829 h 2044"/>
                              <a:gd name="T76" fmla="+- 0 4318 2615"/>
                              <a:gd name="T77" fmla="*/ T76 w 1703"/>
                              <a:gd name="T78" fmla="+- 0 -829 -2819"/>
                              <a:gd name="T79" fmla="*/ -829 h 2044"/>
                              <a:gd name="T80" fmla="+- 0 2679 2615"/>
                              <a:gd name="T81" fmla="*/ T80 w 1703"/>
                              <a:gd name="T82" fmla="+- 0 -829 -2819"/>
                              <a:gd name="T83" fmla="*/ -829 h 2044"/>
                              <a:gd name="T84" fmla="+- 0 2679 2615"/>
                              <a:gd name="T85" fmla="*/ T84 w 1703"/>
                              <a:gd name="T86" fmla="+- 0 -776 -2819"/>
                              <a:gd name="T87" fmla="*/ -776 h 2044"/>
                              <a:gd name="T88" fmla="+- 0 2782 2615"/>
                              <a:gd name="T89" fmla="*/ T88 w 1703"/>
                              <a:gd name="T90" fmla="+- 0 -829 -2819"/>
                              <a:gd name="T91" fmla="*/ -829 h 2044"/>
                              <a:gd name="T92" fmla="+- 0 2782 2615"/>
                              <a:gd name="T93" fmla="*/ T92 w 1703"/>
                              <a:gd name="T94" fmla="+- 0 -776 -2819"/>
                              <a:gd name="T95" fmla="*/ -776 h 2044"/>
                              <a:gd name="T96" fmla="+- 0 2885 2615"/>
                              <a:gd name="T97" fmla="*/ T96 w 1703"/>
                              <a:gd name="T98" fmla="+- 0 -829 -2819"/>
                              <a:gd name="T99" fmla="*/ -829 h 2044"/>
                              <a:gd name="T100" fmla="+- 0 2885 2615"/>
                              <a:gd name="T101" fmla="*/ T100 w 1703"/>
                              <a:gd name="T102" fmla="+- 0 -776 -2819"/>
                              <a:gd name="T103" fmla="*/ -776 h 2044"/>
                              <a:gd name="T104" fmla="+- 0 2986 2615"/>
                              <a:gd name="T105" fmla="*/ T104 w 1703"/>
                              <a:gd name="T106" fmla="+- 0 -829 -2819"/>
                              <a:gd name="T107" fmla="*/ -829 h 2044"/>
                              <a:gd name="T108" fmla="+- 0 2986 2615"/>
                              <a:gd name="T109" fmla="*/ T108 w 1703"/>
                              <a:gd name="T110" fmla="+- 0 -776 -2819"/>
                              <a:gd name="T111" fmla="*/ -776 h 2044"/>
                              <a:gd name="T112" fmla="+- 0 3089 2615"/>
                              <a:gd name="T113" fmla="*/ T112 w 1703"/>
                              <a:gd name="T114" fmla="+- 0 -829 -2819"/>
                              <a:gd name="T115" fmla="*/ -829 h 2044"/>
                              <a:gd name="T116" fmla="+- 0 3089 2615"/>
                              <a:gd name="T117" fmla="*/ T116 w 1703"/>
                              <a:gd name="T118" fmla="+- 0 -776 -2819"/>
                              <a:gd name="T119" fmla="*/ -776 h 2044"/>
                              <a:gd name="T120" fmla="+- 0 3192 2615"/>
                              <a:gd name="T121" fmla="*/ T120 w 1703"/>
                              <a:gd name="T122" fmla="+- 0 -829 -2819"/>
                              <a:gd name="T123" fmla="*/ -829 h 2044"/>
                              <a:gd name="T124" fmla="+- 0 3192 2615"/>
                              <a:gd name="T125" fmla="*/ T124 w 1703"/>
                              <a:gd name="T126" fmla="+- 0 -776 -2819"/>
                              <a:gd name="T127" fmla="*/ -776 h 2044"/>
                              <a:gd name="T128" fmla="+- 0 3293 2615"/>
                              <a:gd name="T129" fmla="*/ T128 w 1703"/>
                              <a:gd name="T130" fmla="+- 0 -829 -2819"/>
                              <a:gd name="T131" fmla="*/ -829 h 2044"/>
                              <a:gd name="T132" fmla="+- 0 3293 2615"/>
                              <a:gd name="T133" fmla="*/ T132 w 1703"/>
                              <a:gd name="T134" fmla="+- 0 -776 -2819"/>
                              <a:gd name="T135" fmla="*/ -776 h 2044"/>
                              <a:gd name="T136" fmla="+- 0 3396 2615"/>
                              <a:gd name="T137" fmla="*/ T136 w 1703"/>
                              <a:gd name="T138" fmla="+- 0 -829 -2819"/>
                              <a:gd name="T139" fmla="*/ -829 h 2044"/>
                              <a:gd name="T140" fmla="+- 0 3396 2615"/>
                              <a:gd name="T141" fmla="*/ T140 w 1703"/>
                              <a:gd name="T142" fmla="+- 0 -776 -2819"/>
                              <a:gd name="T143" fmla="*/ -776 h 2044"/>
                              <a:gd name="T144" fmla="+- 0 3499 2615"/>
                              <a:gd name="T145" fmla="*/ T144 w 1703"/>
                              <a:gd name="T146" fmla="+- 0 -829 -2819"/>
                              <a:gd name="T147" fmla="*/ -829 h 2044"/>
                              <a:gd name="T148" fmla="+- 0 3499 2615"/>
                              <a:gd name="T149" fmla="*/ T148 w 1703"/>
                              <a:gd name="T150" fmla="+- 0 -776 -2819"/>
                              <a:gd name="T151" fmla="*/ -776 h 2044"/>
                              <a:gd name="T152" fmla="+- 0 3600 2615"/>
                              <a:gd name="T153" fmla="*/ T152 w 1703"/>
                              <a:gd name="T154" fmla="+- 0 -829 -2819"/>
                              <a:gd name="T155" fmla="*/ -829 h 2044"/>
                              <a:gd name="T156" fmla="+- 0 3600 2615"/>
                              <a:gd name="T157" fmla="*/ T156 w 1703"/>
                              <a:gd name="T158" fmla="+- 0 -776 -2819"/>
                              <a:gd name="T159" fmla="*/ -776 h 2044"/>
                              <a:gd name="T160" fmla="+- 0 3703 2615"/>
                              <a:gd name="T161" fmla="*/ T160 w 1703"/>
                              <a:gd name="T162" fmla="+- 0 -829 -2819"/>
                              <a:gd name="T163" fmla="*/ -829 h 2044"/>
                              <a:gd name="T164" fmla="+- 0 3703 2615"/>
                              <a:gd name="T165" fmla="*/ T164 w 1703"/>
                              <a:gd name="T166" fmla="+- 0 -776 -2819"/>
                              <a:gd name="T167" fmla="*/ -776 h 2044"/>
                              <a:gd name="T168" fmla="+- 0 3806 2615"/>
                              <a:gd name="T169" fmla="*/ T168 w 1703"/>
                              <a:gd name="T170" fmla="+- 0 -829 -2819"/>
                              <a:gd name="T171" fmla="*/ -829 h 2044"/>
                              <a:gd name="T172" fmla="+- 0 3806 2615"/>
                              <a:gd name="T173" fmla="*/ T172 w 1703"/>
                              <a:gd name="T174" fmla="+- 0 -776 -2819"/>
                              <a:gd name="T175" fmla="*/ -776 h 2044"/>
                              <a:gd name="T176" fmla="+- 0 3907 2615"/>
                              <a:gd name="T177" fmla="*/ T176 w 1703"/>
                              <a:gd name="T178" fmla="+- 0 -829 -2819"/>
                              <a:gd name="T179" fmla="*/ -829 h 2044"/>
                              <a:gd name="T180" fmla="+- 0 3907 2615"/>
                              <a:gd name="T181" fmla="*/ T180 w 1703"/>
                              <a:gd name="T182" fmla="+- 0 -776 -2819"/>
                              <a:gd name="T183" fmla="*/ -776 h 2044"/>
                              <a:gd name="T184" fmla="+- 0 4010 2615"/>
                              <a:gd name="T185" fmla="*/ T184 w 1703"/>
                              <a:gd name="T186" fmla="+- 0 -829 -2819"/>
                              <a:gd name="T187" fmla="*/ -829 h 2044"/>
                              <a:gd name="T188" fmla="+- 0 4010 2615"/>
                              <a:gd name="T189" fmla="*/ T188 w 1703"/>
                              <a:gd name="T190" fmla="+- 0 -776 -2819"/>
                              <a:gd name="T191" fmla="*/ -776 h 2044"/>
                              <a:gd name="T192" fmla="+- 0 4114 2615"/>
                              <a:gd name="T193" fmla="*/ T192 w 1703"/>
                              <a:gd name="T194" fmla="+- 0 -829 -2819"/>
                              <a:gd name="T195" fmla="*/ -829 h 2044"/>
                              <a:gd name="T196" fmla="+- 0 4114 2615"/>
                              <a:gd name="T197" fmla="*/ T196 w 1703"/>
                              <a:gd name="T198" fmla="+- 0 -776 -2819"/>
                              <a:gd name="T199" fmla="*/ -776 h 2044"/>
                              <a:gd name="T200" fmla="+- 0 4214 2615"/>
                              <a:gd name="T201" fmla="*/ T200 w 1703"/>
                              <a:gd name="T202" fmla="+- 0 -829 -2819"/>
                              <a:gd name="T203" fmla="*/ -829 h 2044"/>
                              <a:gd name="T204" fmla="+- 0 4214 2615"/>
                              <a:gd name="T205" fmla="*/ T204 w 1703"/>
                              <a:gd name="T206" fmla="+- 0 -776 -2819"/>
                              <a:gd name="T207" fmla="*/ -776 h 2044"/>
                              <a:gd name="T208" fmla="+- 0 4318 2615"/>
                              <a:gd name="T209" fmla="*/ T208 w 1703"/>
                              <a:gd name="T210" fmla="+- 0 -829 -2819"/>
                              <a:gd name="T211" fmla="*/ -829 h 2044"/>
                              <a:gd name="T212" fmla="+- 0 4318 2615"/>
                              <a:gd name="T213" fmla="*/ T212 w 1703"/>
                              <a:gd name="T214" fmla="+- 0 -776 -2819"/>
                              <a:gd name="T215" fmla="*/ -776 h 20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1703" h="2044">
                                <a:moveTo>
                                  <a:pt x="64" y="0"/>
                                </a:moveTo>
                                <a:lnTo>
                                  <a:pt x="1703" y="0"/>
                                </a:lnTo>
                                <a:moveTo>
                                  <a:pt x="64" y="1990"/>
                                </a:moveTo>
                                <a:lnTo>
                                  <a:pt x="64" y="0"/>
                                </a:lnTo>
                                <a:moveTo>
                                  <a:pt x="0" y="1990"/>
                                </a:moveTo>
                                <a:lnTo>
                                  <a:pt x="64" y="1990"/>
                                </a:lnTo>
                                <a:moveTo>
                                  <a:pt x="0" y="1658"/>
                                </a:moveTo>
                                <a:lnTo>
                                  <a:pt x="64" y="1658"/>
                                </a:lnTo>
                                <a:moveTo>
                                  <a:pt x="0" y="1327"/>
                                </a:moveTo>
                                <a:lnTo>
                                  <a:pt x="64" y="1327"/>
                                </a:lnTo>
                                <a:moveTo>
                                  <a:pt x="0" y="994"/>
                                </a:moveTo>
                                <a:lnTo>
                                  <a:pt x="64" y="994"/>
                                </a:lnTo>
                                <a:moveTo>
                                  <a:pt x="0" y="662"/>
                                </a:moveTo>
                                <a:lnTo>
                                  <a:pt x="64" y="662"/>
                                </a:lnTo>
                                <a:moveTo>
                                  <a:pt x="0" y="331"/>
                                </a:moveTo>
                                <a:lnTo>
                                  <a:pt x="64" y="331"/>
                                </a:lnTo>
                                <a:moveTo>
                                  <a:pt x="0" y="0"/>
                                </a:moveTo>
                                <a:lnTo>
                                  <a:pt x="64" y="0"/>
                                </a:lnTo>
                                <a:moveTo>
                                  <a:pt x="64" y="1990"/>
                                </a:moveTo>
                                <a:lnTo>
                                  <a:pt x="1703" y="1990"/>
                                </a:lnTo>
                                <a:moveTo>
                                  <a:pt x="64" y="1990"/>
                                </a:moveTo>
                                <a:lnTo>
                                  <a:pt x="64" y="2043"/>
                                </a:lnTo>
                                <a:moveTo>
                                  <a:pt x="167" y="1990"/>
                                </a:moveTo>
                                <a:lnTo>
                                  <a:pt x="167" y="2043"/>
                                </a:lnTo>
                                <a:moveTo>
                                  <a:pt x="270" y="1990"/>
                                </a:moveTo>
                                <a:lnTo>
                                  <a:pt x="270" y="2043"/>
                                </a:lnTo>
                                <a:moveTo>
                                  <a:pt x="371" y="1990"/>
                                </a:moveTo>
                                <a:lnTo>
                                  <a:pt x="371" y="2043"/>
                                </a:lnTo>
                                <a:moveTo>
                                  <a:pt x="474" y="1990"/>
                                </a:moveTo>
                                <a:lnTo>
                                  <a:pt x="474" y="2043"/>
                                </a:lnTo>
                                <a:moveTo>
                                  <a:pt x="577" y="1990"/>
                                </a:moveTo>
                                <a:lnTo>
                                  <a:pt x="577" y="2043"/>
                                </a:lnTo>
                                <a:moveTo>
                                  <a:pt x="678" y="1990"/>
                                </a:moveTo>
                                <a:lnTo>
                                  <a:pt x="678" y="2043"/>
                                </a:lnTo>
                                <a:moveTo>
                                  <a:pt x="781" y="1990"/>
                                </a:moveTo>
                                <a:lnTo>
                                  <a:pt x="781" y="2043"/>
                                </a:lnTo>
                                <a:moveTo>
                                  <a:pt x="884" y="1990"/>
                                </a:moveTo>
                                <a:lnTo>
                                  <a:pt x="884" y="2043"/>
                                </a:lnTo>
                                <a:moveTo>
                                  <a:pt x="985" y="1990"/>
                                </a:moveTo>
                                <a:lnTo>
                                  <a:pt x="985" y="2043"/>
                                </a:lnTo>
                                <a:moveTo>
                                  <a:pt x="1088" y="1990"/>
                                </a:moveTo>
                                <a:lnTo>
                                  <a:pt x="1088" y="2043"/>
                                </a:lnTo>
                                <a:moveTo>
                                  <a:pt x="1191" y="1990"/>
                                </a:moveTo>
                                <a:lnTo>
                                  <a:pt x="1191" y="2043"/>
                                </a:lnTo>
                                <a:moveTo>
                                  <a:pt x="1292" y="1990"/>
                                </a:moveTo>
                                <a:lnTo>
                                  <a:pt x="1292" y="2043"/>
                                </a:lnTo>
                                <a:moveTo>
                                  <a:pt x="1395" y="1990"/>
                                </a:moveTo>
                                <a:lnTo>
                                  <a:pt x="1395" y="2043"/>
                                </a:lnTo>
                                <a:moveTo>
                                  <a:pt x="1499" y="1990"/>
                                </a:moveTo>
                                <a:lnTo>
                                  <a:pt x="1499" y="2043"/>
                                </a:lnTo>
                                <a:moveTo>
                                  <a:pt x="1599" y="1990"/>
                                </a:moveTo>
                                <a:lnTo>
                                  <a:pt x="1599" y="2043"/>
                                </a:lnTo>
                                <a:moveTo>
                                  <a:pt x="1703" y="1990"/>
                                </a:moveTo>
                                <a:lnTo>
                                  <a:pt x="1703" y="2043"/>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Rectangle 101"/>
                        <wps:cNvSpPr>
                          <a:spLocks noChangeArrowheads="1"/>
                        </wps:cNvSpPr>
                        <wps:spPr bwMode="auto">
                          <a:xfrm>
                            <a:off x="2059" y="-3636"/>
                            <a:ext cx="2479" cy="3443"/>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Text Box 102"/>
                        <wps:cNvSpPr txBox="1">
                          <a:spLocks noChangeArrowheads="1"/>
                        </wps:cNvSpPr>
                        <wps:spPr bwMode="auto">
                          <a:xfrm>
                            <a:off x="2579" y="-3478"/>
                            <a:ext cx="1458" cy="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ind w:left="290" w:right="16" w:hanging="291"/>
                                <w:rPr>
                                  <w:sz w:val="18"/>
                                </w:rPr>
                              </w:pPr>
                              <w:r>
                                <w:rPr>
                                  <w:sz w:val="18"/>
                                </w:rPr>
                                <w:t>Hasil</w:t>
                              </w:r>
                              <w:r>
                                <w:rPr>
                                  <w:spacing w:val="-7"/>
                                  <w:sz w:val="18"/>
                                </w:rPr>
                                <w:t xml:space="preserve"> </w:t>
                              </w:r>
                              <w:r>
                                <w:rPr>
                                  <w:sz w:val="18"/>
                                </w:rPr>
                                <w:t>Posttest</w:t>
                              </w:r>
                              <w:r>
                                <w:rPr>
                                  <w:spacing w:val="-10"/>
                                  <w:sz w:val="18"/>
                                </w:rPr>
                                <w:t xml:space="preserve"> </w:t>
                              </w:r>
                              <w:r>
                                <w:rPr>
                                  <w:sz w:val="18"/>
                                </w:rPr>
                                <w:t>Kelas</w:t>
                              </w:r>
                              <w:r>
                                <w:rPr>
                                  <w:spacing w:val="-42"/>
                                  <w:sz w:val="18"/>
                                </w:rPr>
                                <w:t xml:space="preserve"> </w:t>
                              </w:r>
                              <w:r>
                                <w:rPr>
                                  <w:sz w:val="18"/>
                                </w:rPr>
                                <w:t>Eksperimen</w:t>
                              </w:r>
                            </w:p>
                          </w:txbxContent>
                        </wps:txbx>
                        <wps:bodyPr rot="0" vert="horz" wrap="square" lIns="0" tIns="0" rIns="0" bIns="0" anchor="t" anchorCtr="0" upright="1">
                          <a:noAutofit/>
                        </wps:bodyPr>
                      </wps:wsp>
                      <wps:wsp>
                        <wps:cNvPr id="70" name="Text Box 103"/>
                        <wps:cNvSpPr txBox="1">
                          <a:spLocks noChangeArrowheads="1"/>
                        </wps:cNvSpPr>
                        <wps:spPr bwMode="auto">
                          <a:xfrm>
                            <a:off x="2189" y="-2912"/>
                            <a:ext cx="326" cy="2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21041B">
                              <w:pPr>
                                <w:spacing w:after="0" w:line="203" w:lineRule="exact"/>
                                <w:ind w:right="18"/>
                                <w:jc w:val="right"/>
                                <w:rPr>
                                  <w:sz w:val="20"/>
                                </w:rPr>
                              </w:pPr>
                              <w:r>
                                <w:rPr>
                                  <w:sz w:val="20"/>
                                </w:rPr>
                                <w:t>120</w:t>
                              </w:r>
                            </w:p>
                            <w:p w:rsidR="0049442D" w:rsidRDefault="0049442D" w:rsidP="0021041B">
                              <w:pPr>
                                <w:spacing w:after="0"/>
                                <w:ind w:right="18"/>
                                <w:jc w:val="right"/>
                                <w:rPr>
                                  <w:sz w:val="20"/>
                                </w:rPr>
                              </w:pPr>
                              <w:r>
                                <w:rPr>
                                  <w:sz w:val="20"/>
                                </w:rPr>
                                <w:t>100</w:t>
                              </w:r>
                            </w:p>
                            <w:p w:rsidR="0049442D" w:rsidRDefault="0049442D" w:rsidP="0021041B">
                              <w:pPr>
                                <w:spacing w:after="0"/>
                                <w:ind w:right="20"/>
                                <w:jc w:val="right"/>
                                <w:rPr>
                                  <w:sz w:val="20"/>
                                </w:rPr>
                              </w:pPr>
                              <w:r>
                                <w:rPr>
                                  <w:sz w:val="20"/>
                                </w:rPr>
                                <w:t>80</w:t>
                              </w:r>
                            </w:p>
                            <w:p w:rsidR="0049442D" w:rsidRDefault="0049442D" w:rsidP="0021041B">
                              <w:pPr>
                                <w:spacing w:after="0"/>
                                <w:ind w:right="20"/>
                                <w:jc w:val="right"/>
                                <w:rPr>
                                  <w:sz w:val="20"/>
                                </w:rPr>
                              </w:pPr>
                              <w:r>
                                <w:rPr>
                                  <w:sz w:val="20"/>
                                </w:rPr>
                                <w:t>60</w:t>
                              </w:r>
                            </w:p>
                            <w:p w:rsidR="0049442D" w:rsidRDefault="0049442D" w:rsidP="0021041B">
                              <w:pPr>
                                <w:spacing w:after="0"/>
                                <w:ind w:right="20"/>
                                <w:jc w:val="right"/>
                                <w:rPr>
                                  <w:sz w:val="20"/>
                                </w:rPr>
                              </w:pPr>
                              <w:r>
                                <w:rPr>
                                  <w:sz w:val="20"/>
                                </w:rPr>
                                <w:t>40</w:t>
                              </w:r>
                            </w:p>
                            <w:p w:rsidR="0049442D" w:rsidRDefault="0049442D" w:rsidP="00E025C6">
                              <w:pPr>
                                <w:spacing w:before="88"/>
                                <w:ind w:right="20"/>
                                <w:jc w:val="right"/>
                                <w:rPr>
                                  <w:sz w:val="20"/>
                                </w:rPr>
                              </w:pPr>
                              <w:r>
                                <w:rPr>
                                  <w:sz w:val="20"/>
                                </w:rPr>
                                <w:t>20</w:t>
                              </w:r>
                            </w:p>
                            <w:p w:rsidR="0049442D" w:rsidRDefault="0049442D" w:rsidP="00E025C6">
                              <w:pPr>
                                <w:spacing w:before="87" w:line="240" w:lineRule="exact"/>
                                <w:ind w:right="19"/>
                                <w:jc w:val="right"/>
                                <w:rPr>
                                  <w:sz w:val="20"/>
                                </w:rPr>
                              </w:pPr>
                              <w:r>
                                <w:rPr>
                                  <w:w w:val="99"/>
                                  <w:sz w:val="20"/>
                                </w:rPr>
                                <w:t>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3FEEA9" id="Group 62" o:spid="_x0000_s1084" style="position:absolute;left:0;text-align:left;margin-left:100pt;margin-top:.85pt;width:124.7pt;height:172.9pt;z-index:251674624;mso-position-horizontal-relative:page" coordorigin="2051,-3643" coordsize="2494,34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">
                <v:shape id="AutoShape 96" o:spid="_x0000_s1085" style="position:absolute;left:2678;top:-2157;width:1640;height:996;visibility:visible;mso-wrap-style:square;v-text-anchor:top" coordsize="1640,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" path="m,996r1639,m,665r1639,m,332r1639,m,l1639,e" filled="f" strokecolor="#858585">
                  <v:path arrowok="t" o:connecttype="custom" o:connectlocs="0,-1161;1639,-1161;0,-1492;1639,-1492;0,-1825;1639,-1825;0,-2157;1639,-2157" o:connectangles="0,0,0,0,0,0,0,0"/>
                </v:shape>
                <v:shape id="AutoShape 97" o:spid="_x0000_s1086" style="position:absolute;left:2709;top:-2404;width:1270;height:1575;visibility:visible;mso-wrap-style:square;v-text-anchor:top" coordsize="1270,1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" path="m40,214l,214,,1575r40,l40,214xm144,82r-41,l103,1575r41,l144,82xm244,281r-40,l204,1575r40,l244,281xm348,231r-41,l307,1575r41,l348,231xm451,264r-41,l410,1575r41,l451,264xm552,247r-41,l511,1575r41,l552,247xm655,99r-41,l614,1575r41,l655,99xm758,115r-41,l717,1575r41,l758,115xm861,264r-43,l818,1575r43,l861,264xm962,l921,r,1575l962,1575,962,xm1065,17r-41,l1024,1575r41,l1065,17xm1168,17r-40,l1128,1575r40,l1168,17xm1269,281r-41,l1228,1575r41,l1269,281xe" fillcolor="#4f81bc" stroked="f">
                  <v:path arrowok="t" o:connecttype="custom" o:connectlocs="0,-2190;40,-829;144,-2322;103,-829;144,-2322;204,-2123;244,-829;348,-2173;307,-829;348,-2173;410,-2140;451,-829;552,-2157;511,-829;552,-2157;614,-2305;655,-829;758,-2289;717,-829;758,-2289;818,-2140;861,-829;962,-2404;921,-829;962,-2404;1024,-2387;1065,-829;1168,-2387;1128,-829;1168,-2387;1228,-2123;1269,-829" o:connectangles="0,0,0,0,0,0,0,0,0,0,0,0,0,0,0,0,0,0,0,0,0,0,0,0,0,0,0,0,0,0,0,0"/>
                </v:shape>
                <v:line id="Line 98" o:spid="_x0000_s1087" style="position:absolute;visibility:visible;mso-wrap-style:square" from="2679,-2488" to="4318,-2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" strokecolor="#858585"/>
                <v:shape id="AutoShape 99" o:spid="_x0000_s1088" style="position:absolute;left:4041;top:-2488;width:245;height:1659;visibility:visible;mso-wrap-style:square;v-text-anchor:top" coordsize="245,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" path="m40,l,,,1659r40,l40,xm144,34r-41,l103,1659r41,l144,34xm244,51r-40,l204,1659r40,l244,51xe" fillcolor="#4f81bc" stroked="f">
                  <v:path arrowok="t" o:connecttype="custom" o:connectlocs="40,-2488;0,-2488;0,-829;40,-829;40,-2488;144,-2454;103,-2454;103,-829;144,-829;144,-2454;244,-2437;204,-2437;204,-829;244,-829;244,-2437" o:connectangles="0,0,0,0,0,0,0,0,0,0,0,0,0,0,0"/>
                </v:shape>
                <v:shape id="AutoShape 100" o:spid="_x0000_s1089" style="position:absolute;left:2615;top:-2820;width:1703;height:2044;visibility:visible;mso-wrap-style:square;v-text-anchor:top" coordsize="1703,2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" path="m64,l1703,m64,1990l64,m,1990r64,m,1658r64,m,1327r64,m,994r64,m,662r64,m,331r64,m,l64,t,1990l1703,1990t-1639,l64,2043t103,-53l167,2043t103,-53l270,2043t101,-53l371,2043t103,-53l474,2043t103,-53l577,2043t101,-53l678,2043t103,-53l781,2043t103,-53l884,2043t101,-53l985,2043t103,-53l1088,2043t103,-53l1191,2043t101,-53l1292,2043t103,-53l1395,2043t104,-53l1499,2043t100,-53l1599,2043t104,-53l1703,2043e" filled="f" strokecolor="#858585">
                  <v:path arrowok="t" o:connecttype="custom" o:connectlocs="64,-2819;1703,-2819;64,-829;64,-2819;0,-829;64,-829;0,-1161;64,-1161;0,-1492;64,-1492;0,-1825;64,-1825;0,-2157;64,-2157;0,-2488;64,-2488;0,-2819;64,-2819;64,-829;1703,-829;64,-829;64,-776;167,-829;167,-776;270,-829;270,-776;371,-829;371,-776;474,-829;474,-776;577,-829;577,-776;678,-829;678,-776;781,-829;781,-776;884,-829;884,-776;985,-829;985,-776;1088,-829;1088,-776;1191,-829;1191,-776;1292,-829;1292,-776;1395,-829;1395,-776;1499,-829;1499,-776;1599,-829;1599,-776;1703,-829;1703,-776" o:connectangles="0,0,0,0,0,0,0,0,0,0,0,0,0,0,0,0,0,0,0,0,0,0,0,0,0,0,0,0,0,0,0,0,0,0,0,0,0,0,0,0,0,0,0,0,0,0,0,0,0,0,0,0,0,0"/>
                </v:shape>
                <v:rect id="Rectangle 101" o:spid="_x0000_s1090" style="position:absolute;left:2059;top:-3636;width:2479;height:3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" filled="f" strokecolor="#858585"/>
                <v:shape id="Text Box 102" o:spid="_x0000_s1091" type="#_x0000_t202" style="position:absolute;left:2579;top:-3478;width:1458;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rsidR="0049442D" w:rsidRDefault="0049442D" w:rsidP="00E025C6">
                        <w:pPr>
                          <w:ind w:left="290" w:right="16" w:hanging="291"/>
                          <w:rPr>
                            <w:sz w:val="18"/>
                          </w:rPr>
                        </w:pPr>
                        <w:r>
                          <w:rPr>
                            <w:sz w:val="18"/>
                          </w:rPr>
                          <w:t>Hasil</w:t>
                        </w:r>
                        <w:r>
                          <w:rPr>
                            <w:spacing w:val="-7"/>
                            <w:sz w:val="18"/>
                          </w:rPr>
                          <w:t xml:space="preserve"> </w:t>
                        </w:r>
                        <w:r>
                          <w:rPr>
                            <w:sz w:val="18"/>
                          </w:rPr>
                          <w:t>Posttest</w:t>
                        </w:r>
                        <w:r>
                          <w:rPr>
                            <w:spacing w:val="-10"/>
                            <w:sz w:val="18"/>
                          </w:rPr>
                          <w:t xml:space="preserve"> </w:t>
                        </w:r>
                        <w:r>
                          <w:rPr>
                            <w:sz w:val="18"/>
                          </w:rPr>
                          <w:t>Kelas</w:t>
                        </w:r>
                        <w:r>
                          <w:rPr>
                            <w:spacing w:val="-42"/>
                            <w:sz w:val="18"/>
                          </w:rPr>
                          <w:t xml:space="preserve"> </w:t>
                        </w:r>
                        <w:r>
                          <w:rPr>
                            <w:sz w:val="18"/>
                          </w:rPr>
                          <w:t>Eksperimen</w:t>
                        </w:r>
                      </w:p>
                    </w:txbxContent>
                  </v:textbox>
                </v:shape>
                <v:shape id="Text Box 103" o:spid="_x0000_s1092" type="#_x0000_t202" style="position:absolute;left:2189;top:-2912;width:326;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rsidR="0049442D" w:rsidRDefault="0049442D" w:rsidP="0021041B">
                        <w:pPr>
                          <w:spacing w:after="0" w:line="203" w:lineRule="exact"/>
                          <w:ind w:right="18"/>
                          <w:jc w:val="right"/>
                          <w:rPr>
                            <w:sz w:val="20"/>
                          </w:rPr>
                        </w:pPr>
                        <w:r>
                          <w:rPr>
                            <w:sz w:val="20"/>
                          </w:rPr>
                          <w:t>120</w:t>
                        </w:r>
                      </w:p>
                      <w:p w:rsidR="0049442D" w:rsidRDefault="0049442D" w:rsidP="0021041B">
                        <w:pPr>
                          <w:spacing w:after="0"/>
                          <w:ind w:right="18"/>
                          <w:jc w:val="right"/>
                          <w:rPr>
                            <w:sz w:val="20"/>
                          </w:rPr>
                        </w:pPr>
                        <w:r>
                          <w:rPr>
                            <w:sz w:val="20"/>
                          </w:rPr>
                          <w:t>100</w:t>
                        </w:r>
                      </w:p>
                      <w:p w:rsidR="0049442D" w:rsidRDefault="0049442D" w:rsidP="0021041B">
                        <w:pPr>
                          <w:spacing w:after="0"/>
                          <w:ind w:right="20"/>
                          <w:jc w:val="right"/>
                          <w:rPr>
                            <w:sz w:val="20"/>
                          </w:rPr>
                        </w:pPr>
                        <w:r>
                          <w:rPr>
                            <w:sz w:val="20"/>
                          </w:rPr>
                          <w:t>80</w:t>
                        </w:r>
                      </w:p>
                      <w:p w:rsidR="0049442D" w:rsidRDefault="0049442D" w:rsidP="0021041B">
                        <w:pPr>
                          <w:spacing w:after="0"/>
                          <w:ind w:right="20"/>
                          <w:jc w:val="right"/>
                          <w:rPr>
                            <w:sz w:val="20"/>
                          </w:rPr>
                        </w:pPr>
                        <w:r>
                          <w:rPr>
                            <w:sz w:val="20"/>
                          </w:rPr>
                          <w:t>60</w:t>
                        </w:r>
                      </w:p>
                      <w:p w:rsidR="0049442D" w:rsidRDefault="0049442D" w:rsidP="0021041B">
                        <w:pPr>
                          <w:spacing w:after="0"/>
                          <w:ind w:right="20"/>
                          <w:jc w:val="right"/>
                          <w:rPr>
                            <w:sz w:val="20"/>
                          </w:rPr>
                        </w:pPr>
                        <w:r>
                          <w:rPr>
                            <w:sz w:val="20"/>
                          </w:rPr>
                          <w:t>40</w:t>
                        </w:r>
                      </w:p>
                      <w:p w:rsidR="0049442D" w:rsidRDefault="0049442D" w:rsidP="00E025C6">
                        <w:pPr>
                          <w:spacing w:before="88"/>
                          <w:ind w:right="20"/>
                          <w:jc w:val="right"/>
                          <w:rPr>
                            <w:sz w:val="20"/>
                          </w:rPr>
                        </w:pPr>
                        <w:r>
                          <w:rPr>
                            <w:sz w:val="20"/>
                          </w:rPr>
                          <w:t>20</w:t>
                        </w:r>
                      </w:p>
                      <w:p w:rsidR="0049442D" w:rsidRDefault="0049442D" w:rsidP="00E025C6">
                        <w:pPr>
                          <w:spacing w:before="87" w:line="240" w:lineRule="exact"/>
                          <w:ind w:right="19"/>
                          <w:jc w:val="right"/>
                          <w:rPr>
                            <w:sz w:val="20"/>
                          </w:rPr>
                        </w:pPr>
                        <w:r>
                          <w:rPr>
                            <w:w w:val="99"/>
                            <w:sz w:val="20"/>
                          </w:rPr>
                          <w:t>0</w:t>
                        </w:r>
                      </w:p>
                    </w:txbxContent>
                  </v:textbox>
                </v:shape>
                <w10:wrap anchorx="page"/>
              </v:group>
            </w:pict>
          </mc:Fallback>
        </mc:AlternateContent>
      </w:r>
      <w:r w:rsidR="0021041B" w:rsidRPr="00E025C6">
        <w:rPr>
          <w:rFonts w:ascii="Times New Roman" w:hAnsi="Times New Roman" w:cs="Times New Roman"/>
          <w:noProof/>
          <w:lang w:val="en-US"/>
        </w:rPr>
        <mc:AlternateContent>
          <mc:Choice Requires="wpg">
            <w:drawing>
              <wp:anchor distT="0" distB="0" distL="114300" distR="114300" simplePos="0" relativeHeight="251675648" behindDoc="0" locked="0" layoutInCell="1" allowOverlap="1" wp14:anchorId="7740423F" wp14:editId="773A7461">
                <wp:simplePos x="0" y="0"/>
                <wp:positionH relativeFrom="page">
                  <wp:posOffset>3073979</wp:posOffset>
                </wp:positionH>
                <wp:positionV relativeFrom="paragraph">
                  <wp:posOffset>36885</wp:posOffset>
                </wp:positionV>
                <wp:extent cx="1472565" cy="2195830"/>
                <wp:effectExtent l="6985" t="635" r="6350" b="3810"/>
                <wp:wrapNone/>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2565" cy="2195830"/>
                          <a:chOff x="4691" y="-3643"/>
                          <a:chExt cx="2319" cy="3458"/>
                        </a:xfrm>
                      </wpg:grpSpPr>
                      <wps:wsp>
                        <wps:cNvPr id="54" name="AutoShape 105"/>
                        <wps:cNvSpPr>
                          <a:spLocks/>
                        </wps:cNvSpPr>
                        <wps:spPr bwMode="auto">
                          <a:xfrm>
                            <a:off x="5318" y="-2080"/>
                            <a:ext cx="1465" cy="742"/>
                          </a:xfrm>
                          <a:custGeom>
                            <a:avLst/>
                            <a:gdLst>
                              <a:gd name="T0" fmla="+- 0 5319 5319"/>
                              <a:gd name="T1" fmla="*/ T0 w 1465"/>
                              <a:gd name="T2" fmla="+- 0 -1338 -2080"/>
                              <a:gd name="T3" fmla="*/ -1338 h 742"/>
                              <a:gd name="T4" fmla="+- 0 6783 5319"/>
                              <a:gd name="T5" fmla="*/ T4 w 1465"/>
                              <a:gd name="T6" fmla="+- 0 -1338 -2080"/>
                              <a:gd name="T7" fmla="*/ -1338 h 742"/>
                              <a:gd name="T8" fmla="+- 0 5319 5319"/>
                              <a:gd name="T9" fmla="*/ T8 w 1465"/>
                              <a:gd name="T10" fmla="+- 0 -1710 -2080"/>
                              <a:gd name="T11" fmla="*/ -1710 h 742"/>
                              <a:gd name="T12" fmla="+- 0 6783 5319"/>
                              <a:gd name="T13" fmla="*/ T12 w 1465"/>
                              <a:gd name="T14" fmla="+- 0 -1710 -2080"/>
                              <a:gd name="T15" fmla="*/ -1710 h 742"/>
                              <a:gd name="T16" fmla="+- 0 5319 5319"/>
                              <a:gd name="T17" fmla="*/ T16 w 1465"/>
                              <a:gd name="T18" fmla="+- 0 -2080 -2080"/>
                              <a:gd name="T19" fmla="*/ -2080 h 742"/>
                              <a:gd name="T20" fmla="+- 0 6783 5319"/>
                              <a:gd name="T21" fmla="*/ T20 w 1465"/>
                              <a:gd name="T22" fmla="+- 0 -2080 -2080"/>
                              <a:gd name="T23" fmla="*/ -2080 h 742"/>
                            </a:gdLst>
                            <a:ahLst/>
                            <a:cxnLst>
                              <a:cxn ang="0">
                                <a:pos x="T1" y="T3"/>
                              </a:cxn>
                              <a:cxn ang="0">
                                <a:pos x="T5" y="T7"/>
                              </a:cxn>
                              <a:cxn ang="0">
                                <a:pos x="T9" y="T11"/>
                              </a:cxn>
                              <a:cxn ang="0">
                                <a:pos x="T13" y="T15"/>
                              </a:cxn>
                              <a:cxn ang="0">
                                <a:pos x="T17" y="T19"/>
                              </a:cxn>
                              <a:cxn ang="0">
                                <a:pos x="T21" y="T23"/>
                              </a:cxn>
                            </a:cxnLst>
                            <a:rect l="0" t="0" r="r" b="b"/>
                            <a:pathLst>
                              <a:path w="1465" h="742">
                                <a:moveTo>
                                  <a:pt x="0" y="742"/>
                                </a:moveTo>
                                <a:lnTo>
                                  <a:pt x="1464" y="742"/>
                                </a:lnTo>
                                <a:moveTo>
                                  <a:pt x="0" y="370"/>
                                </a:moveTo>
                                <a:lnTo>
                                  <a:pt x="1464" y="370"/>
                                </a:lnTo>
                                <a:moveTo>
                                  <a:pt x="0" y="0"/>
                                </a:moveTo>
                                <a:lnTo>
                                  <a:pt x="1464" y="0"/>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Rectangle 106"/>
                        <wps:cNvSpPr>
                          <a:spLocks noChangeArrowheads="1"/>
                        </wps:cNvSpPr>
                        <wps:spPr bwMode="auto">
                          <a:xfrm>
                            <a:off x="5347" y="-2320"/>
                            <a:ext cx="36" cy="1351"/>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 name="Line 107"/>
                        <wps:cNvCnPr>
                          <a:cxnSpLocks noChangeShapeType="1"/>
                        </wps:cNvCnPr>
                        <wps:spPr bwMode="auto">
                          <a:xfrm>
                            <a:off x="5319" y="-2449"/>
                            <a:ext cx="1464"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57" name="AutoShape 108"/>
                        <wps:cNvSpPr>
                          <a:spLocks/>
                        </wps:cNvSpPr>
                        <wps:spPr bwMode="auto">
                          <a:xfrm>
                            <a:off x="5438" y="-2395"/>
                            <a:ext cx="1318" cy="1425"/>
                          </a:xfrm>
                          <a:custGeom>
                            <a:avLst/>
                            <a:gdLst>
                              <a:gd name="T0" fmla="+- 0 5438 5438"/>
                              <a:gd name="T1" fmla="*/ T0 w 1318"/>
                              <a:gd name="T2" fmla="+- 0 -2394 -2394"/>
                              <a:gd name="T3" fmla="*/ -2394 h 1425"/>
                              <a:gd name="T4" fmla="+- 0 5474 5438"/>
                              <a:gd name="T5" fmla="*/ T4 w 1318"/>
                              <a:gd name="T6" fmla="+- 0 -969 -2394"/>
                              <a:gd name="T7" fmla="*/ -969 h 1425"/>
                              <a:gd name="T8" fmla="+- 0 5566 5438"/>
                              <a:gd name="T9" fmla="*/ T8 w 1318"/>
                              <a:gd name="T10" fmla="+- 0 -2356 -2394"/>
                              <a:gd name="T11" fmla="*/ -2356 h 1425"/>
                              <a:gd name="T12" fmla="+- 0 5530 5438"/>
                              <a:gd name="T13" fmla="*/ T12 w 1318"/>
                              <a:gd name="T14" fmla="+- 0 -969 -2394"/>
                              <a:gd name="T15" fmla="*/ -969 h 1425"/>
                              <a:gd name="T16" fmla="+- 0 5566 5438"/>
                              <a:gd name="T17" fmla="*/ T16 w 1318"/>
                              <a:gd name="T18" fmla="+- 0 -2356 -2394"/>
                              <a:gd name="T19" fmla="*/ -2356 h 1425"/>
                              <a:gd name="T20" fmla="+- 0 5621 5438"/>
                              <a:gd name="T21" fmla="*/ T20 w 1318"/>
                              <a:gd name="T22" fmla="+- 0 -2226 -2394"/>
                              <a:gd name="T23" fmla="*/ -2226 h 1425"/>
                              <a:gd name="T24" fmla="+- 0 5657 5438"/>
                              <a:gd name="T25" fmla="*/ T24 w 1318"/>
                              <a:gd name="T26" fmla="+- 0 -969 -2394"/>
                              <a:gd name="T27" fmla="*/ -969 h 1425"/>
                              <a:gd name="T28" fmla="+- 0 5748 5438"/>
                              <a:gd name="T29" fmla="*/ T28 w 1318"/>
                              <a:gd name="T30" fmla="+- 0 -2265 -2394"/>
                              <a:gd name="T31" fmla="*/ -2265 h 1425"/>
                              <a:gd name="T32" fmla="+- 0 5712 5438"/>
                              <a:gd name="T33" fmla="*/ T32 w 1318"/>
                              <a:gd name="T34" fmla="+- 0 -969 -2394"/>
                              <a:gd name="T35" fmla="*/ -969 h 1425"/>
                              <a:gd name="T36" fmla="+- 0 5748 5438"/>
                              <a:gd name="T37" fmla="*/ T36 w 1318"/>
                              <a:gd name="T38" fmla="+- 0 -2265 -2394"/>
                              <a:gd name="T39" fmla="*/ -2265 h 1425"/>
                              <a:gd name="T40" fmla="+- 0 5803 5438"/>
                              <a:gd name="T41" fmla="*/ T40 w 1318"/>
                              <a:gd name="T42" fmla="+- 0 -2041 -2394"/>
                              <a:gd name="T43" fmla="*/ -2041 h 1425"/>
                              <a:gd name="T44" fmla="+- 0 5839 5438"/>
                              <a:gd name="T45" fmla="*/ T44 w 1318"/>
                              <a:gd name="T46" fmla="+- 0 -969 -2394"/>
                              <a:gd name="T47" fmla="*/ -969 h 1425"/>
                              <a:gd name="T48" fmla="+- 0 5933 5438"/>
                              <a:gd name="T49" fmla="*/ T48 w 1318"/>
                              <a:gd name="T50" fmla="+- 0 -2356 -2394"/>
                              <a:gd name="T51" fmla="*/ -2356 h 1425"/>
                              <a:gd name="T52" fmla="+- 0 5894 5438"/>
                              <a:gd name="T53" fmla="*/ T52 w 1318"/>
                              <a:gd name="T54" fmla="+- 0 -969 -2394"/>
                              <a:gd name="T55" fmla="*/ -969 h 1425"/>
                              <a:gd name="T56" fmla="+- 0 5933 5438"/>
                              <a:gd name="T57" fmla="*/ T56 w 1318"/>
                              <a:gd name="T58" fmla="+- 0 -2356 -2394"/>
                              <a:gd name="T59" fmla="*/ -2356 h 1425"/>
                              <a:gd name="T60" fmla="+- 0 5986 5438"/>
                              <a:gd name="T61" fmla="*/ T60 w 1318"/>
                              <a:gd name="T62" fmla="+- 0 -2320 -2394"/>
                              <a:gd name="T63" fmla="*/ -2320 h 1425"/>
                              <a:gd name="T64" fmla="+- 0 6024 5438"/>
                              <a:gd name="T65" fmla="*/ T64 w 1318"/>
                              <a:gd name="T66" fmla="+- 0 -969 -2394"/>
                              <a:gd name="T67" fmla="*/ -969 h 1425"/>
                              <a:gd name="T68" fmla="+- 0 6115 5438"/>
                              <a:gd name="T69" fmla="*/ T68 w 1318"/>
                              <a:gd name="T70" fmla="+- 0 -2284 -2394"/>
                              <a:gd name="T71" fmla="*/ -2284 h 1425"/>
                              <a:gd name="T72" fmla="+- 0 6079 5438"/>
                              <a:gd name="T73" fmla="*/ T72 w 1318"/>
                              <a:gd name="T74" fmla="+- 0 -969 -2394"/>
                              <a:gd name="T75" fmla="*/ -969 h 1425"/>
                              <a:gd name="T76" fmla="+- 0 6115 5438"/>
                              <a:gd name="T77" fmla="*/ T76 w 1318"/>
                              <a:gd name="T78" fmla="+- 0 -2284 -2394"/>
                              <a:gd name="T79" fmla="*/ -2284 h 1425"/>
                              <a:gd name="T80" fmla="+- 0 6170 5438"/>
                              <a:gd name="T81" fmla="*/ T80 w 1318"/>
                              <a:gd name="T82" fmla="+- 0 -2320 -2394"/>
                              <a:gd name="T83" fmla="*/ -2320 h 1425"/>
                              <a:gd name="T84" fmla="+- 0 6206 5438"/>
                              <a:gd name="T85" fmla="*/ T84 w 1318"/>
                              <a:gd name="T86" fmla="+- 0 -969 -2394"/>
                              <a:gd name="T87" fmla="*/ -969 h 1425"/>
                              <a:gd name="T88" fmla="+- 0 6298 5438"/>
                              <a:gd name="T89" fmla="*/ T88 w 1318"/>
                              <a:gd name="T90" fmla="+- 0 -2301 -2394"/>
                              <a:gd name="T91" fmla="*/ -2301 h 1425"/>
                              <a:gd name="T92" fmla="+- 0 6262 5438"/>
                              <a:gd name="T93" fmla="*/ T92 w 1318"/>
                              <a:gd name="T94" fmla="+- 0 -969 -2394"/>
                              <a:gd name="T95" fmla="*/ -969 h 1425"/>
                              <a:gd name="T96" fmla="+- 0 6298 5438"/>
                              <a:gd name="T97" fmla="*/ T96 w 1318"/>
                              <a:gd name="T98" fmla="+- 0 -2301 -2394"/>
                              <a:gd name="T99" fmla="*/ -2301 h 1425"/>
                              <a:gd name="T100" fmla="+- 0 6353 5438"/>
                              <a:gd name="T101" fmla="*/ T100 w 1318"/>
                              <a:gd name="T102" fmla="+- 0 -2320 -2394"/>
                              <a:gd name="T103" fmla="*/ -2320 h 1425"/>
                              <a:gd name="T104" fmla="+- 0 6389 5438"/>
                              <a:gd name="T105" fmla="*/ T104 w 1318"/>
                              <a:gd name="T106" fmla="+- 0 -969 -2394"/>
                              <a:gd name="T107" fmla="*/ -969 h 1425"/>
                              <a:gd name="T108" fmla="+- 0 6480 5438"/>
                              <a:gd name="T109" fmla="*/ T108 w 1318"/>
                              <a:gd name="T110" fmla="+- 0 -2284 -2394"/>
                              <a:gd name="T111" fmla="*/ -2284 h 1425"/>
                              <a:gd name="T112" fmla="+- 0 6444 5438"/>
                              <a:gd name="T113" fmla="*/ T112 w 1318"/>
                              <a:gd name="T114" fmla="+- 0 -969 -2394"/>
                              <a:gd name="T115" fmla="*/ -969 h 1425"/>
                              <a:gd name="T116" fmla="+- 0 6480 5438"/>
                              <a:gd name="T117" fmla="*/ T116 w 1318"/>
                              <a:gd name="T118" fmla="+- 0 -2284 -2394"/>
                              <a:gd name="T119" fmla="*/ -2284 h 1425"/>
                              <a:gd name="T120" fmla="+- 0 6535 5438"/>
                              <a:gd name="T121" fmla="*/ T120 w 1318"/>
                              <a:gd name="T122" fmla="+- 0 -2265 -2394"/>
                              <a:gd name="T123" fmla="*/ -2265 h 1425"/>
                              <a:gd name="T124" fmla="+- 0 6574 5438"/>
                              <a:gd name="T125" fmla="*/ T124 w 1318"/>
                              <a:gd name="T126" fmla="+- 0 -969 -2394"/>
                              <a:gd name="T127" fmla="*/ -969 h 1425"/>
                              <a:gd name="T128" fmla="+- 0 6665 5438"/>
                              <a:gd name="T129" fmla="*/ T128 w 1318"/>
                              <a:gd name="T130" fmla="+- 0 -2394 -2394"/>
                              <a:gd name="T131" fmla="*/ -2394 h 1425"/>
                              <a:gd name="T132" fmla="+- 0 6626 5438"/>
                              <a:gd name="T133" fmla="*/ T132 w 1318"/>
                              <a:gd name="T134" fmla="+- 0 -969 -2394"/>
                              <a:gd name="T135" fmla="*/ -969 h 1425"/>
                              <a:gd name="T136" fmla="+- 0 6665 5438"/>
                              <a:gd name="T137" fmla="*/ T136 w 1318"/>
                              <a:gd name="T138" fmla="+- 0 -2394 -2394"/>
                              <a:gd name="T139" fmla="*/ -2394 h 1425"/>
                              <a:gd name="T140" fmla="+- 0 6720 5438"/>
                              <a:gd name="T141" fmla="*/ T140 w 1318"/>
                              <a:gd name="T142" fmla="+- 0 -2356 -2394"/>
                              <a:gd name="T143" fmla="*/ -2356 h 1425"/>
                              <a:gd name="T144" fmla="+- 0 6756 5438"/>
                              <a:gd name="T145" fmla="*/ T144 w 1318"/>
                              <a:gd name="T146" fmla="+- 0 -969 -2394"/>
                              <a:gd name="T147" fmla="*/ -969 h 14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1318" h="1425">
                                <a:moveTo>
                                  <a:pt x="36" y="0"/>
                                </a:moveTo>
                                <a:lnTo>
                                  <a:pt x="0" y="0"/>
                                </a:lnTo>
                                <a:lnTo>
                                  <a:pt x="0" y="1425"/>
                                </a:lnTo>
                                <a:lnTo>
                                  <a:pt x="36" y="1425"/>
                                </a:lnTo>
                                <a:lnTo>
                                  <a:pt x="36" y="0"/>
                                </a:lnTo>
                                <a:close/>
                                <a:moveTo>
                                  <a:pt x="128" y="38"/>
                                </a:moveTo>
                                <a:lnTo>
                                  <a:pt x="92" y="38"/>
                                </a:lnTo>
                                <a:lnTo>
                                  <a:pt x="92" y="1425"/>
                                </a:lnTo>
                                <a:lnTo>
                                  <a:pt x="128" y="1425"/>
                                </a:lnTo>
                                <a:lnTo>
                                  <a:pt x="128" y="38"/>
                                </a:lnTo>
                                <a:close/>
                                <a:moveTo>
                                  <a:pt x="219" y="168"/>
                                </a:moveTo>
                                <a:lnTo>
                                  <a:pt x="183" y="168"/>
                                </a:lnTo>
                                <a:lnTo>
                                  <a:pt x="183" y="1425"/>
                                </a:lnTo>
                                <a:lnTo>
                                  <a:pt x="219" y="1425"/>
                                </a:lnTo>
                                <a:lnTo>
                                  <a:pt x="219" y="168"/>
                                </a:lnTo>
                                <a:close/>
                                <a:moveTo>
                                  <a:pt x="310" y="129"/>
                                </a:moveTo>
                                <a:lnTo>
                                  <a:pt x="274" y="129"/>
                                </a:lnTo>
                                <a:lnTo>
                                  <a:pt x="274" y="1425"/>
                                </a:lnTo>
                                <a:lnTo>
                                  <a:pt x="310" y="1425"/>
                                </a:lnTo>
                                <a:lnTo>
                                  <a:pt x="310" y="129"/>
                                </a:lnTo>
                                <a:close/>
                                <a:moveTo>
                                  <a:pt x="401" y="353"/>
                                </a:moveTo>
                                <a:lnTo>
                                  <a:pt x="365" y="353"/>
                                </a:lnTo>
                                <a:lnTo>
                                  <a:pt x="365" y="1425"/>
                                </a:lnTo>
                                <a:lnTo>
                                  <a:pt x="401" y="1425"/>
                                </a:lnTo>
                                <a:lnTo>
                                  <a:pt x="401" y="353"/>
                                </a:lnTo>
                                <a:close/>
                                <a:moveTo>
                                  <a:pt x="495" y="38"/>
                                </a:moveTo>
                                <a:lnTo>
                                  <a:pt x="456" y="38"/>
                                </a:lnTo>
                                <a:lnTo>
                                  <a:pt x="456" y="1425"/>
                                </a:lnTo>
                                <a:lnTo>
                                  <a:pt x="495" y="1425"/>
                                </a:lnTo>
                                <a:lnTo>
                                  <a:pt x="495" y="38"/>
                                </a:lnTo>
                                <a:close/>
                                <a:moveTo>
                                  <a:pt x="586" y="74"/>
                                </a:moveTo>
                                <a:lnTo>
                                  <a:pt x="548" y="74"/>
                                </a:lnTo>
                                <a:lnTo>
                                  <a:pt x="548" y="1425"/>
                                </a:lnTo>
                                <a:lnTo>
                                  <a:pt x="586" y="1425"/>
                                </a:lnTo>
                                <a:lnTo>
                                  <a:pt x="586" y="74"/>
                                </a:lnTo>
                                <a:close/>
                                <a:moveTo>
                                  <a:pt x="677" y="110"/>
                                </a:moveTo>
                                <a:lnTo>
                                  <a:pt x="641" y="110"/>
                                </a:lnTo>
                                <a:lnTo>
                                  <a:pt x="641" y="1425"/>
                                </a:lnTo>
                                <a:lnTo>
                                  <a:pt x="677" y="1425"/>
                                </a:lnTo>
                                <a:lnTo>
                                  <a:pt x="677" y="110"/>
                                </a:lnTo>
                                <a:close/>
                                <a:moveTo>
                                  <a:pt x="768" y="74"/>
                                </a:moveTo>
                                <a:lnTo>
                                  <a:pt x="732" y="74"/>
                                </a:lnTo>
                                <a:lnTo>
                                  <a:pt x="732" y="1425"/>
                                </a:lnTo>
                                <a:lnTo>
                                  <a:pt x="768" y="1425"/>
                                </a:lnTo>
                                <a:lnTo>
                                  <a:pt x="768" y="74"/>
                                </a:lnTo>
                                <a:close/>
                                <a:moveTo>
                                  <a:pt x="860" y="93"/>
                                </a:moveTo>
                                <a:lnTo>
                                  <a:pt x="824" y="93"/>
                                </a:lnTo>
                                <a:lnTo>
                                  <a:pt x="824" y="1425"/>
                                </a:lnTo>
                                <a:lnTo>
                                  <a:pt x="860" y="1425"/>
                                </a:lnTo>
                                <a:lnTo>
                                  <a:pt x="860" y="93"/>
                                </a:lnTo>
                                <a:close/>
                                <a:moveTo>
                                  <a:pt x="951" y="74"/>
                                </a:moveTo>
                                <a:lnTo>
                                  <a:pt x="915" y="74"/>
                                </a:lnTo>
                                <a:lnTo>
                                  <a:pt x="915" y="1425"/>
                                </a:lnTo>
                                <a:lnTo>
                                  <a:pt x="951" y="1425"/>
                                </a:lnTo>
                                <a:lnTo>
                                  <a:pt x="951" y="74"/>
                                </a:lnTo>
                                <a:close/>
                                <a:moveTo>
                                  <a:pt x="1042" y="110"/>
                                </a:moveTo>
                                <a:lnTo>
                                  <a:pt x="1006" y="110"/>
                                </a:lnTo>
                                <a:lnTo>
                                  <a:pt x="1006" y="1425"/>
                                </a:lnTo>
                                <a:lnTo>
                                  <a:pt x="1042" y="1425"/>
                                </a:lnTo>
                                <a:lnTo>
                                  <a:pt x="1042" y="110"/>
                                </a:lnTo>
                                <a:close/>
                                <a:moveTo>
                                  <a:pt x="1136" y="129"/>
                                </a:moveTo>
                                <a:lnTo>
                                  <a:pt x="1097" y="129"/>
                                </a:lnTo>
                                <a:lnTo>
                                  <a:pt x="1097" y="1425"/>
                                </a:lnTo>
                                <a:lnTo>
                                  <a:pt x="1136" y="1425"/>
                                </a:lnTo>
                                <a:lnTo>
                                  <a:pt x="1136" y="129"/>
                                </a:lnTo>
                                <a:close/>
                                <a:moveTo>
                                  <a:pt x="1227" y="0"/>
                                </a:moveTo>
                                <a:lnTo>
                                  <a:pt x="1188" y="0"/>
                                </a:lnTo>
                                <a:lnTo>
                                  <a:pt x="1188" y="1425"/>
                                </a:lnTo>
                                <a:lnTo>
                                  <a:pt x="1227" y="1425"/>
                                </a:lnTo>
                                <a:lnTo>
                                  <a:pt x="1227" y="0"/>
                                </a:lnTo>
                                <a:close/>
                                <a:moveTo>
                                  <a:pt x="1318" y="38"/>
                                </a:moveTo>
                                <a:lnTo>
                                  <a:pt x="1282" y="38"/>
                                </a:lnTo>
                                <a:lnTo>
                                  <a:pt x="1282" y="1425"/>
                                </a:lnTo>
                                <a:lnTo>
                                  <a:pt x="1318" y="1425"/>
                                </a:lnTo>
                                <a:lnTo>
                                  <a:pt x="1318" y="38"/>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AutoShape 109"/>
                        <wps:cNvSpPr>
                          <a:spLocks/>
                        </wps:cNvSpPr>
                        <wps:spPr bwMode="auto">
                          <a:xfrm>
                            <a:off x="5255" y="-2820"/>
                            <a:ext cx="1528" cy="1904"/>
                          </a:xfrm>
                          <a:custGeom>
                            <a:avLst/>
                            <a:gdLst>
                              <a:gd name="T0" fmla="+- 0 5319 5255"/>
                              <a:gd name="T1" fmla="*/ T0 w 1528"/>
                              <a:gd name="T2" fmla="+- 0 -2819 -2819"/>
                              <a:gd name="T3" fmla="*/ -2819 h 1904"/>
                              <a:gd name="T4" fmla="+- 0 6783 5255"/>
                              <a:gd name="T5" fmla="*/ T4 w 1528"/>
                              <a:gd name="T6" fmla="+- 0 -2819 -2819"/>
                              <a:gd name="T7" fmla="*/ -2819 h 1904"/>
                              <a:gd name="T8" fmla="+- 0 5319 5255"/>
                              <a:gd name="T9" fmla="*/ T8 w 1528"/>
                              <a:gd name="T10" fmla="+- 0 -969 -2819"/>
                              <a:gd name="T11" fmla="*/ -969 h 1904"/>
                              <a:gd name="T12" fmla="+- 0 5319 5255"/>
                              <a:gd name="T13" fmla="*/ T12 w 1528"/>
                              <a:gd name="T14" fmla="+- 0 -2819 -2819"/>
                              <a:gd name="T15" fmla="*/ -2819 h 1904"/>
                              <a:gd name="T16" fmla="+- 0 5255 5255"/>
                              <a:gd name="T17" fmla="*/ T16 w 1528"/>
                              <a:gd name="T18" fmla="+- 0 -969 -2819"/>
                              <a:gd name="T19" fmla="*/ -969 h 1904"/>
                              <a:gd name="T20" fmla="+- 0 5319 5255"/>
                              <a:gd name="T21" fmla="*/ T20 w 1528"/>
                              <a:gd name="T22" fmla="+- 0 -969 -2819"/>
                              <a:gd name="T23" fmla="*/ -969 h 1904"/>
                              <a:gd name="T24" fmla="+- 0 5255 5255"/>
                              <a:gd name="T25" fmla="*/ T24 w 1528"/>
                              <a:gd name="T26" fmla="+- 0 -1338 -2819"/>
                              <a:gd name="T27" fmla="*/ -1338 h 1904"/>
                              <a:gd name="T28" fmla="+- 0 5319 5255"/>
                              <a:gd name="T29" fmla="*/ T28 w 1528"/>
                              <a:gd name="T30" fmla="+- 0 -1338 -2819"/>
                              <a:gd name="T31" fmla="*/ -1338 h 1904"/>
                              <a:gd name="T32" fmla="+- 0 5255 5255"/>
                              <a:gd name="T33" fmla="*/ T32 w 1528"/>
                              <a:gd name="T34" fmla="+- 0 -1710 -2819"/>
                              <a:gd name="T35" fmla="*/ -1710 h 1904"/>
                              <a:gd name="T36" fmla="+- 0 5319 5255"/>
                              <a:gd name="T37" fmla="*/ T36 w 1528"/>
                              <a:gd name="T38" fmla="+- 0 -1710 -2819"/>
                              <a:gd name="T39" fmla="*/ -1710 h 1904"/>
                              <a:gd name="T40" fmla="+- 0 5255 5255"/>
                              <a:gd name="T41" fmla="*/ T40 w 1528"/>
                              <a:gd name="T42" fmla="+- 0 -2080 -2819"/>
                              <a:gd name="T43" fmla="*/ -2080 h 1904"/>
                              <a:gd name="T44" fmla="+- 0 5319 5255"/>
                              <a:gd name="T45" fmla="*/ T44 w 1528"/>
                              <a:gd name="T46" fmla="+- 0 -2080 -2819"/>
                              <a:gd name="T47" fmla="*/ -2080 h 1904"/>
                              <a:gd name="T48" fmla="+- 0 5255 5255"/>
                              <a:gd name="T49" fmla="*/ T48 w 1528"/>
                              <a:gd name="T50" fmla="+- 0 -2449 -2819"/>
                              <a:gd name="T51" fmla="*/ -2449 h 1904"/>
                              <a:gd name="T52" fmla="+- 0 5319 5255"/>
                              <a:gd name="T53" fmla="*/ T52 w 1528"/>
                              <a:gd name="T54" fmla="+- 0 -2449 -2819"/>
                              <a:gd name="T55" fmla="*/ -2449 h 1904"/>
                              <a:gd name="T56" fmla="+- 0 5255 5255"/>
                              <a:gd name="T57" fmla="*/ T56 w 1528"/>
                              <a:gd name="T58" fmla="+- 0 -2819 -2819"/>
                              <a:gd name="T59" fmla="*/ -2819 h 1904"/>
                              <a:gd name="T60" fmla="+- 0 5319 5255"/>
                              <a:gd name="T61" fmla="*/ T60 w 1528"/>
                              <a:gd name="T62" fmla="+- 0 -2819 -2819"/>
                              <a:gd name="T63" fmla="*/ -2819 h 1904"/>
                              <a:gd name="T64" fmla="+- 0 5319 5255"/>
                              <a:gd name="T65" fmla="*/ T64 w 1528"/>
                              <a:gd name="T66" fmla="+- 0 -969 -2819"/>
                              <a:gd name="T67" fmla="*/ -969 h 1904"/>
                              <a:gd name="T68" fmla="+- 0 6783 5255"/>
                              <a:gd name="T69" fmla="*/ T68 w 1528"/>
                              <a:gd name="T70" fmla="+- 0 -969 -2819"/>
                              <a:gd name="T71" fmla="*/ -969 h 1904"/>
                              <a:gd name="T72" fmla="+- 0 5319 5255"/>
                              <a:gd name="T73" fmla="*/ T72 w 1528"/>
                              <a:gd name="T74" fmla="+- 0 -969 -2819"/>
                              <a:gd name="T75" fmla="*/ -969 h 1904"/>
                              <a:gd name="T76" fmla="+- 0 5319 5255"/>
                              <a:gd name="T77" fmla="*/ T76 w 1528"/>
                              <a:gd name="T78" fmla="+- 0 -916 -2819"/>
                              <a:gd name="T79" fmla="*/ -916 h 1904"/>
                              <a:gd name="T80" fmla="+- 0 5410 5255"/>
                              <a:gd name="T81" fmla="*/ T80 w 1528"/>
                              <a:gd name="T82" fmla="+- 0 -969 -2819"/>
                              <a:gd name="T83" fmla="*/ -969 h 1904"/>
                              <a:gd name="T84" fmla="+- 0 5410 5255"/>
                              <a:gd name="T85" fmla="*/ T84 w 1528"/>
                              <a:gd name="T86" fmla="+- 0 -916 -2819"/>
                              <a:gd name="T87" fmla="*/ -916 h 1904"/>
                              <a:gd name="T88" fmla="+- 0 5501 5255"/>
                              <a:gd name="T89" fmla="*/ T88 w 1528"/>
                              <a:gd name="T90" fmla="+- 0 -969 -2819"/>
                              <a:gd name="T91" fmla="*/ -969 h 1904"/>
                              <a:gd name="T92" fmla="+- 0 5501 5255"/>
                              <a:gd name="T93" fmla="*/ T92 w 1528"/>
                              <a:gd name="T94" fmla="+- 0 -916 -2819"/>
                              <a:gd name="T95" fmla="*/ -916 h 1904"/>
                              <a:gd name="T96" fmla="+- 0 5594 5255"/>
                              <a:gd name="T97" fmla="*/ T96 w 1528"/>
                              <a:gd name="T98" fmla="+- 0 -969 -2819"/>
                              <a:gd name="T99" fmla="*/ -969 h 1904"/>
                              <a:gd name="T100" fmla="+- 0 5594 5255"/>
                              <a:gd name="T101" fmla="*/ T100 w 1528"/>
                              <a:gd name="T102" fmla="+- 0 -916 -2819"/>
                              <a:gd name="T103" fmla="*/ -916 h 1904"/>
                              <a:gd name="T104" fmla="+- 0 5686 5255"/>
                              <a:gd name="T105" fmla="*/ T104 w 1528"/>
                              <a:gd name="T106" fmla="+- 0 -969 -2819"/>
                              <a:gd name="T107" fmla="*/ -969 h 1904"/>
                              <a:gd name="T108" fmla="+- 0 5686 5255"/>
                              <a:gd name="T109" fmla="*/ T108 w 1528"/>
                              <a:gd name="T110" fmla="+- 0 -916 -2819"/>
                              <a:gd name="T111" fmla="*/ -916 h 1904"/>
                              <a:gd name="T112" fmla="+- 0 5777 5255"/>
                              <a:gd name="T113" fmla="*/ T112 w 1528"/>
                              <a:gd name="T114" fmla="+- 0 -969 -2819"/>
                              <a:gd name="T115" fmla="*/ -969 h 1904"/>
                              <a:gd name="T116" fmla="+- 0 5777 5255"/>
                              <a:gd name="T117" fmla="*/ T116 w 1528"/>
                              <a:gd name="T118" fmla="+- 0 -916 -2819"/>
                              <a:gd name="T119" fmla="*/ -916 h 1904"/>
                              <a:gd name="T120" fmla="+- 0 5868 5255"/>
                              <a:gd name="T121" fmla="*/ T120 w 1528"/>
                              <a:gd name="T122" fmla="+- 0 -969 -2819"/>
                              <a:gd name="T123" fmla="*/ -969 h 1904"/>
                              <a:gd name="T124" fmla="+- 0 5868 5255"/>
                              <a:gd name="T125" fmla="*/ T124 w 1528"/>
                              <a:gd name="T126" fmla="+- 0 -916 -2819"/>
                              <a:gd name="T127" fmla="*/ -916 h 1904"/>
                              <a:gd name="T128" fmla="+- 0 5959 5255"/>
                              <a:gd name="T129" fmla="*/ T128 w 1528"/>
                              <a:gd name="T130" fmla="+- 0 -969 -2819"/>
                              <a:gd name="T131" fmla="*/ -969 h 1904"/>
                              <a:gd name="T132" fmla="+- 0 5959 5255"/>
                              <a:gd name="T133" fmla="*/ T132 w 1528"/>
                              <a:gd name="T134" fmla="+- 0 -916 -2819"/>
                              <a:gd name="T135" fmla="*/ -916 h 1904"/>
                              <a:gd name="T136" fmla="+- 0 6050 5255"/>
                              <a:gd name="T137" fmla="*/ T136 w 1528"/>
                              <a:gd name="T138" fmla="+- 0 -969 -2819"/>
                              <a:gd name="T139" fmla="*/ -969 h 1904"/>
                              <a:gd name="T140" fmla="+- 0 6050 5255"/>
                              <a:gd name="T141" fmla="*/ T140 w 1528"/>
                              <a:gd name="T142" fmla="+- 0 -916 -2819"/>
                              <a:gd name="T143" fmla="*/ -916 h 1904"/>
                              <a:gd name="T144" fmla="+- 0 6142 5255"/>
                              <a:gd name="T145" fmla="*/ T144 w 1528"/>
                              <a:gd name="T146" fmla="+- 0 -969 -2819"/>
                              <a:gd name="T147" fmla="*/ -969 h 1904"/>
                              <a:gd name="T148" fmla="+- 0 6142 5255"/>
                              <a:gd name="T149" fmla="*/ T148 w 1528"/>
                              <a:gd name="T150" fmla="+- 0 -916 -2819"/>
                              <a:gd name="T151" fmla="*/ -916 h 1904"/>
                              <a:gd name="T152" fmla="+- 0 6233 5255"/>
                              <a:gd name="T153" fmla="*/ T152 w 1528"/>
                              <a:gd name="T154" fmla="+- 0 -969 -2819"/>
                              <a:gd name="T155" fmla="*/ -969 h 1904"/>
                              <a:gd name="T156" fmla="+- 0 6233 5255"/>
                              <a:gd name="T157" fmla="*/ T156 w 1528"/>
                              <a:gd name="T158" fmla="+- 0 -916 -2819"/>
                              <a:gd name="T159" fmla="*/ -916 h 1904"/>
                              <a:gd name="T160" fmla="+- 0 6326 5255"/>
                              <a:gd name="T161" fmla="*/ T160 w 1528"/>
                              <a:gd name="T162" fmla="+- 0 -969 -2819"/>
                              <a:gd name="T163" fmla="*/ -969 h 1904"/>
                              <a:gd name="T164" fmla="+- 0 6326 5255"/>
                              <a:gd name="T165" fmla="*/ T164 w 1528"/>
                              <a:gd name="T166" fmla="+- 0 -916 -2819"/>
                              <a:gd name="T167" fmla="*/ -916 h 1904"/>
                              <a:gd name="T168" fmla="+- 0 6418 5255"/>
                              <a:gd name="T169" fmla="*/ T168 w 1528"/>
                              <a:gd name="T170" fmla="+- 0 -969 -2819"/>
                              <a:gd name="T171" fmla="*/ -969 h 1904"/>
                              <a:gd name="T172" fmla="+- 0 6418 5255"/>
                              <a:gd name="T173" fmla="*/ T172 w 1528"/>
                              <a:gd name="T174" fmla="+- 0 -916 -2819"/>
                              <a:gd name="T175" fmla="*/ -916 h 1904"/>
                              <a:gd name="T176" fmla="+- 0 6509 5255"/>
                              <a:gd name="T177" fmla="*/ T176 w 1528"/>
                              <a:gd name="T178" fmla="+- 0 -969 -2819"/>
                              <a:gd name="T179" fmla="*/ -969 h 1904"/>
                              <a:gd name="T180" fmla="+- 0 6509 5255"/>
                              <a:gd name="T181" fmla="*/ T180 w 1528"/>
                              <a:gd name="T182" fmla="+- 0 -916 -2819"/>
                              <a:gd name="T183" fmla="*/ -916 h 1904"/>
                              <a:gd name="T184" fmla="+- 0 6600 5255"/>
                              <a:gd name="T185" fmla="*/ T184 w 1528"/>
                              <a:gd name="T186" fmla="+- 0 -969 -2819"/>
                              <a:gd name="T187" fmla="*/ -969 h 1904"/>
                              <a:gd name="T188" fmla="+- 0 6600 5255"/>
                              <a:gd name="T189" fmla="*/ T188 w 1528"/>
                              <a:gd name="T190" fmla="+- 0 -916 -2819"/>
                              <a:gd name="T191" fmla="*/ -916 h 1904"/>
                              <a:gd name="T192" fmla="+- 0 6691 5255"/>
                              <a:gd name="T193" fmla="*/ T192 w 1528"/>
                              <a:gd name="T194" fmla="+- 0 -969 -2819"/>
                              <a:gd name="T195" fmla="*/ -969 h 1904"/>
                              <a:gd name="T196" fmla="+- 0 6691 5255"/>
                              <a:gd name="T197" fmla="*/ T196 w 1528"/>
                              <a:gd name="T198" fmla="+- 0 -916 -2819"/>
                              <a:gd name="T199" fmla="*/ -916 h 1904"/>
                              <a:gd name="T200" fmla="+- 0 6783 5255"/>
                              <a:gd name="T201" fmla="*/ T200 w 1528"/>
                              <a:gd name="T202" fmla="+- 0 -969 -2819"/>
                              <a:gd name="T203" fmla="*/ -969 h 1904"/>
                              <a:gd name="T204" fmla="+- 0 6783 5255"/>
                              <a:gd name="T205" fmla="*/ T204 w 1528"/>
                              <a:gd name="T206" fmla="+- 0 -916 -2819"/>
                              <a:gd name="T207" fmla="*/ -916 h 19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1528" h="1904">
                                <a:moveTo>
                                  <a:pt x="64" y="0"/>
                                </a:moveTo>
                                <a:lnTo>
                                  <a:pt x="1528" y="0"/>
                                </a:lnTo>
                                <a:moveTo>
                                  <a:pt x="64" y="1850"/>
                                </a:moveTo>
                                <a:lnTo>
                                  <a:pt x="64" y="0"/>
                                </a:lnTo>
                                <a:moveTo>
                                  <a:pt x="0" y="1850"/>
                                </a:moveTo>
                                <a:lnTo>
                                  <a:pt x="64" y="1850"/>
                                </a:lnTo>
                                <a:moveTo>
                                  <a:pt x="0" y="1481"/>
                                </a:moveTo>
                                <a:lnTo>
                                  <a:pt x="64" y="1481"/>
                                </a:lnTo>
                                <a:moveTo>
                                  <a:pt x="0" y="1109"/>
                                </a:moveTo>
                                <a:lnTo>
                                  <a:pt x="64" y="1109"/>
                                </a:lnTo>
                                <a:moveTo>
                                  <a:pt x="0" y="739"/>
                                </a:moveTo>
                                <a:lnTo>
                                  <a:pt x="64" y="739"/>
                                </a:lnTo>
                                <a:moveTo>
                                  <a:pt x="0" y="370"/>
                                </a:moveTo>
                                <a:lnTo>
                                  <a:pt x="64" y="370"/>
                                </a:lnTo>
                                <a:moveTo>
                                  <a:pt x="0" y="0"/>
                                </a:moveTo>
                                <a:lnTo>
                                  <a:pt x="64" y="0"/>
                                </a:lnTo>
                                <a:moveTo>
                                  <a:pt x="64" y="1850"/>
                                </a:moveTo>
                                <a:lnTo>
                                  <a:pt x="1528" y="1850"/>
                                </a:lnTo>
                                <a:moveTo>
                                  <a:pt x="64" y="1850"/>
                                </a:moveTo>
                                <a:lnTo>
                                  <a:pt x="64" y="1903"/>
                                </a:lnTo>
                                <a:moveTo>
                                  <a:pt x="155" y="1850"/>
                                </a:moveTo>
                                <a:lnTo>
                                  <a:pt x="155" y="1903"/>
                                </a:lnTo>
                                <a:moveTo>
                                  <a:pt x="246" y="1850"/>
                                </a:moveTo>
                                <a:lnTo>
                                  <a:pt x="246" y="1903"/>
                                </a:lnTo>
                                <a:moveTo>
                                  <a:pt x="339" y="1850"/>
                                </a:moveTo>
                                <a:lnTo>
                                  <a:pt x="339" y="1903"/>
                                </a:lnTo>
                                <a:moveTo>
                                  <a:pt x="431" y="1850"/>
                                </a:moveTo>
                                <a:lnTo>
                                  <a:pt x="431" y="1903"/>
                                </a:lnTo>
                                <a:moveTo>
                                  <a:pt x="522" y="1850"/>
                                </a:moveTo>
                                <a:lnTo>
                                  <a:pt x="522" y="1903"/>
                                </a:lnTo>
                                <a:moveTo>
                                  <a:pt x="613" y="1850"/>
                                </a:moveTo>
                                <a:lnTo>
                                  <a:pt x="613" y="1903"/>
                                </a:lnTo>
                                <a:moveTo>
                                  <a:pt x="704" y="1850"/>
                                </a:moveTo>
                                <a:lnTo>
                                  <a:pt x="704" y="1903"/>
                                </a:lnTo>
                                <a:moveTo>
                                  <a:pt x="795" y="1850"/>
                                </a:moveTo>
                                <a:lnTo>
                                  <a:pt x="795" y="1903"/>
                                </a:lnTo>
                                <a:moveTo>
                                  <a:pt x="887" y="1850"/>
                                </a:moveTo>
                                <a:lnTo>
                                  <a:pt x="887" y="1903"/>
                                </a:lnTo>
                                <a:moveTo>
                                  <a:pt x="978" y="1850"/>
                                </a:moveTo>
                                <a:lnTo>
                                  <a:pt x="978" y="1903"/>
                                </a:lnTo>
                                <a:moveTo>
                                  <a:pt x="1071" y="1850"/>
                                </a:moveTo>
                                <a:lnTo>
                                  <a:pt x="1071" y="1903"/>
                                </a:lnTo>
                                <a:moveTo>
                                  <a:pt x="1163" y="1850"/>
                                </a:moveTo>
                                <a:lnTo>
                                  <a:pt x="1163" y="1903"/>
                                </a:lnTo>
                                <a:moveTo>
                                  <a:pt x="1254" y="1850"/>
                                </a:moveTo>
                                <a:lnTo>
                                  <a:pt x="1254" y="1903"/>
                                </a:lnTo>
                                <a:moveTo>
                                  <a:pt x="1345" y="1850"/>
                                </a:moveTo>
                                <a:lnTo>
                                  <a:pt x="1345" y="1903"/>
                                </a:lnTo>
                                <a:moveTo>
                                  <a:pt x="1436" y="1850"/>
                                </a:moveTo>
                                <a:lnTo>
                                  <a:pt x="1436" y="1903"/>
                                </a:lnTo>
                                <a:moveTo>
                                  <a:pt x="1528" y="1850"/>
                                </a:moveTo>
                                <a:lnTo>
                                  <a:pt x="1528" y="1903"/>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Rectangle 110"/>
                        <wps:cNvSpPr>
                          <a:spLocks noChangeArrowheads="1"/>
                        </wps:cNvSpPr>
                        <wps:spPr bwMode="auto">
                          <a:xfrm>
                            <a:off x="4699" y="-3636"/>
                            <a:ext cx="2304" cy="3443"/>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Text Box 111"/>
                        <wps:cNvSpPr txBox="1">
                          <a:spLocks noChangeArrowheads="1"/>
                        </wps:cNvSpPr>
                        <wps:spPr bwMode="auto">
                          <a:xfrm>
                            <a:off x="4691" y="-3643"/>
                            <a:ext cx="2319" cy="34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before="158"/>
                                <w:ind w:left="877" w:right="436" w:hanging="437"/>
                                <w:rPr>
                                  <w:sz w:val="18"/>
                                </w:rPr>
                              </w:pPr>
                              <w:r>
                                <w:rPr>
                                  <w:sz w:val="18"/>
                                </w:rPr>
                                <w:t>Hasil</w:t>
                              </w:r>
                              <w:r>
                                <w:rPr>
                                  <w:spacing w:val="-7"/>
                                  <w:sz w:val="18"/>
                                </w:rPr>
                                <w:t xml:space="preserve"> </w:t>
                              </w:r>
                              <w:r>
                                <w:rPr>
                                  <w:sz w:val="18"/>
                                </w:rPr>
                                <w:t>Posttest</w:t>
                              </w:r>
                              <w:r>
                                <w:rPr>
                                  <w:spacing w:val="-10"/>
                                  <w:sz w:val="18"/>
                                </w:rPr>
                                <w:t xml:space="preserve"> </w:t>
                              </w:r>
                              <w:r>
                                <w:rPr>
                                  <w:sz w:val="18"/>
                                </w:rPr>
                                <w:t>Kelas</w:t>
                              </w:r>
                              <w:r>
                                <w:rPr>
                                  <w:spacing w:val="-42"/>
                                  <w:sz w:val="18"/>
                                </w:rPr>
                                <w:t xml:space="preserve"> </w:t>
                              </w:r>
                              <w:r>
                                <w:rPr>
                                  <w:sz w:val="18"/>
                                </w:rPr>
                                <w:t>Kontrol</w:t>
                              </w:r>
                            </w:p>
                            <w:p w:rsidR="0049442D" w:rsidRDefault="0049442D" w:rsidP="0021041B">
                              <w:pPr>
                                <w:spacing w:after="0"/>
                                <w:ind w:right="1873"/>
                                <w:jc w:val="right"/>
                                <w:rPr>
                                  <w:sz w:val="20"/>
                                </w:rPr>
                              </w:pPr>
                              <w:r>
                                <w:rPr>
                                  <w:sz w:val="20"/>
                                </w:rPr>
                                <w:t>100</w:t>
                              </w:r>
                            </w:p>
                            <w:p w:rsidR="0049442D" w:rsidRDefault="0049442D" w:rsidP="0021041B">
                              <w:pPr>
                                <w:spacing w:after="0"/>
                                <w:ind w:right="1874"/>
                                <w:jc w:val="right"/>
                                <w:rPr>
                                  <w:sz w:val="20"/>
                                </w:rPr>
                              </w:pPr>
                              <w:r>
                                <w:rPr>
                                  <w:sz w:val="20"/>
                                </w:rPr>
                                <w:t>80</w:t>
                              </w:r>
                            </w:p>
                            <w:p w:rsidR="0049442D" w:rsidRDefault="0049442D" w:rsidP="0021041B">
                              <w:pPr>
                                <w:spacing w:after="0"/>
                                <w:ind w:right="1874"/>
                                <w:jc w:val="right"/>
                                <w:rPr>
                                  <w:sz w:val="20"/>
                                </w:rPr>
                              </w:pPr>
                              <w:r>
                                <w:rPr>
                                  <w:sz w:val="20"/>
                                </w:rPr>
                                <w:t>60</w:t>
                              </w:r>
                            </w:p>
                            <w:p w:rsidR="0049442D" w:rsidRDefault="0049442D" w:rsidP="0021041B">
                              <w:pPr>
                                <w:spacing w:after="0"/>
                                <w:ind w:right="1874"/>
                                <w:jc w:val="right"/>
                                <w:rPr>
                                  <w:sz w:val="20"/>
                                </w:rPr>
                              </w:pPr>
                              <w:r>
                                <w:rPr>
                                  <w:sz w:val="20"/>
                                </w:rPr>
                                <w:t>40</w:t>
                              </w:r>
                            </w:p>
                            <w:p w:rsidR="0049442D" w:rsidRDefault="0049442D" w:rsidP="0021041B">
                              <w:pPr>
                                <w:spacing w:after="0"/>
                                <w:ind w:right="1874"/>
                                <w:jc w:val="right"/>
                                <w:rPr>
                                  <w:sz w:val="20"/>
                                </w:rPr>
                              </w:pPr>
                              <w:r>
                                <w:rPr>
                                  <w:sz w:val="20"/>
                                </w:rPr>
                                <w:t>20</w:t>
                              </w:r>
                            </w:p>
                            <w:p w:rsidR="0049442D" w:rsidRDefault="0049442D" w:rsidP="00E025C6">
                              <w:pPr>
                                <w:spacing w:before="126"/>
                                <w:ind w:right="1874"/>
                                <w:jc w:val="right"/>
                                <w:rPr>
                                  <w:sz w:val="20"/>
                                </w:rPr>
                              </w:pPr>
                              <w:r>
                                <w:rPr>
                                  <w:w w:val="99"/>
                                  <w:sz w:val="20"/>
                                </w:rPr>
                                <w:t>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40423F" id="Group 53" o:spid="_x0000_s1093" style="position:absolute;left:0;text-align:left;margin-left:242.05pt;margin-top:2.9pt;width:115.95pt;height:172.9pt;z-index:251675648;mso-position-horizontal-relative:page" coordorigin="4691,-3643" coordsize="2319,34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">
                <v:shape id="AutoShape 105" o:spid="_x0000_s1094" style="position:absolute;left:5318;top:-2080;width:1465;height:742;visibility:visible;mso-wrap-style:square;v-text-anchor:top" coordsize="1465,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" path="m,742r1464,m,370r1464,m,l1464,e" filled="f" strokecolor="#858585">
                  <v:path arrowok="t" o:connecttype="custom" o:connectlocs="0,-1338;1464,-1338;0,-1710;1464,-1710;0,-2080;1464,-2080" o:connectangles="0,0,0,0,0,0"/>
                </v:shape>
                <v:rect id="Rectangle 106" o:spid="_x0000_s1095" style="position:absolute;left:5347;top:-2320;width:36;height:1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" fillcolor="#4f81bc" stroked="f"/>
                <v:line id="Line 107" o:spid="_x0000_s1096" style="position:absolute;visibility:visible;mso-wrap-style:square" from="5319,-2449" to="6783,-2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" strokecolor="#858585"/>
                <v:shape id="AutoShape 108" o:spid="_x0000_s1097" style="position:absolute;left:5438;top:-2395;width:1318;height:1425;visibility:visible;mso-wrap-style:square;v-text-anchor:top" coordsize="1318,1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" path="m36,l,,,1425r36,l36,xm128,38r-36,l92,1425r36,l128,38xm219,168r-36,l183,1425r36,l219,168xm310,129r-36,l274,1425r36,l310,129xm401,353r-36,l365,1425r36,l401,353xm495,38r-39,l456,1425r39,l495,38xm586,74r-38,l548,1425r38,l586,74xm677,110r-36,l641,1425r36,l677,110xm768,74r-36,l732,1425r36,l768,74xm860,93r-36,l824,1425r36,l860,93xm951,74r-36,l915,1425r36,l951,74xm1042,110r-36,l1006,1425r36,l1042,110xm1136,129r-39,l1097,1425r39,l1136,129xm1227,r-39,l1188,1425r39,l1227,xm1318,38r-36,l1282,1425r36,l1318,38xe" fillcolor="#4f81bc" stroked="f">
                  <v:path arrowok="t" o:connecttype="custom" o:connectlocs="0,-2394;36,-969;128,-2356;92,-969;128,-2356;183,-2226;219,-969;310,-2265;274,-969;310,-2265;365,-2041;401,-969;495,-2356;456,-969;495,-2356;548,-2320;586,-969;677,-2284;641,-969;677,-2284;732,-2320;768,-969;860,-2301;824,-969;860,-2301;915,-2320;951,-969;1042,-2284;1006,-969;1042,-2284;1097,-2265;1136,-969;1227,-2394;1188,-969;1227,-2394;1282,-2356;1318,-969" o:connectangles="0,0,0,0,0,0,0,0,0,0,0,0,0,0,0,0,0,0,0,0,0,0,0,0,0,0,0,0,0,0,0,0,0,0,0,0,0"/>
                </v:shape>
                <v:shape id="AutoShape 109" o:spid="_x0000_s1098" style="position:absolute;left:5255;top:-2820;width:1528;height:1904;visibility:visible;mso-wrap-style:square;v-text-anchor:top" coordsize="1528,1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" path="m64,l1528,m64,1850l64,m,1850r64,m,1481r64,m,1109r64,m,739r64,m,370r64,m,l64,t,1850l1528,1850t-1464,l64,1903t91,-53l155,1903t91,-53l246,1903t93,-53l339,1903t92,-53l431,1903t91,-53l522,1903t91,-53l613,1903t91,-53l704,1903t91,-53l795,1903t92,-53l887,1903t91,-53l978,1903t93,-53l1071,1903t92,-53l1163,1903t91,-53l1254,1903t91,-53l1345,1903t91,-53l1436,1903t92,-53l1528,1903e" filled="f" strokecolor="#858585">
                  <v:path arrowok="t" o:connecttype="custom" o:connectlocs="64,-2819;1528,-2819;64,-969;64,-2819;0,-969;64,-969;0,-1338;64,-1338;0,-1710;64,-1710;0,-2080;64,-2080;0,-2449;64,-2449;0,-2819;64,-2819;64,-969;1528,-969;64,-969;64,-916;155,-969;155,-916;246,-969;246,-916;339,-969;339,-916;431,-969;431,-916;522,-969;522,-916;613,-969;613,-916;704,-969;704,-916;795,-969;795,-916;887,-969;887,-916;978,-969;978,-916;1071,-969;1071,-916;1163,-969;1163,-916;1254,-969;1254,-916;1345,-969;1345,-916;1436,-969;1436,-916;1528,-969;1528,-916" o:connectangles="0,0,0,0,0,0,0,0,0,0,0,0,0,0,0,0,0,0,0,0,0,0,0,0,0,0,0,0,0,0,0,0,0,0,0,0,0,0,0,0,0,0,0,0,0,0,0,0,0,0,0,0"/>
                </v:shape>
                <v:rect id="Rectangle 110" o:spid="_x0000_s1099" style="position:absolute;left:4699;top:-3636;width:2304;height:3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" filled="f" strokecolor="#858585"/>
                <v:shape id="Text Box 111" o:spid="_x0000_s1100" type="#_x0000_t202" style="position:absolute;left:4691;top:-3643;width:2319;height:3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" filled="f" stroked="f">
                  <v:textbox inset="0,0,0,0">
                    <w:txbxContent>
                      <w:p w:rsidR="0049442D" w:rsidRDefault="0049442D" w:rsidP="00E025C6">
                        <w:pPr>
                          <w:spacing w:before="158"/>
                          <w:ind w:left="877" w:right="436" w:hanging="437"/>
                          <w:rPr>
                            <w:sz w:val="18"/>
                          </w:rPr>
                        </w:pPr>
                        <w:r>
                          <w:rPr>
                            <w:sz w:val="18"/>
                          </w:rPr>
                          <w:t>Hasil</w:t>
                        </w:r>
                        <w:r>
                          <w:rPr>
                            <w:spacing w:val="-7"/>
                            <w:sz w:val="18"/>
                          </w:rPr>
                          <w:t xml:space="preserve"> </w:t>
                        </w:r>
                        <w:r>
                          <w:rPr>
                            <w:sz w:val="18"/>
                          </w:rPr>
                          <w:t>Posttest</w:t>
                        </w:r>
                        <w:r>
                          <w:rPr>
                            <w:spacing w:val="-10"/>
                            <w:sz w:val="18"/>
                          </w:rPr>
                          <w:t xml:space="preserve"> </w:t>
                        </w:r>
                        <w:r>
                          <w:rPr>
                            <w:sz w:val="18"/>
                          </w:rPr>
                          <w:t>Kelas</w:t>
                        </w:r>
                        <w:r>
                          <w:rPr>
                            <w:spacing w:val="-42"/>
                            <w:sz w:val="18"/>
                          </w:rPr>
                          <w:t xml:space="preserve"> </w:t>
                        </w:r>
                        <w:r>
                          <w:rPr>
                            <w:sz w:val="18"/>
                          </w:rPr>
                          <w:t>Kontrol</w:t>
                        </w:r>
                      </w:p>
                      <w:p w:rsidR="0049442D" w:rsidRDefault="0049442D" w:rsidP="0021041B">
                        <w:pPr>
                          <w:spacing w:after="0"/>
                          <w:ind w:right="1873"/>
                          <w:jc w:val="right"/>
                          <w:rPr>
                            <w:sz w:val="20"/>
                          </w:rPr>
                        </w:pPr>
                        <w:r>
                          <w:rPr>
                            <w:sz w:val="20"/>
                          </w:rPr>
                          <w:t>100</w:t>
                        </w:r>
                      </w:p>
                      <w:p w:rsidR="0049442D" w:rsidRDefault="0049442D" w:rsidP="0021041B">
                        <w:pPr>
                          <w:spacing w:after="0"/>
                          <w:ind w:right="1874"/>
                          <w:jc w:val="right"/>
                          <w:rPr>
                            <w:sz w:val="20"/>
                          </w:rPr>
                        </w:pPr>
                        <w:r>
                          <w:rPr>
                            <w:sz w:val="20"/>
                          </w:rPr>
                          <w:t>80</w:t>
                        </w:r>
                      </w:p>
                      <w:p w:rsidR="0049442D" w:rsidRDefault="0049442D" w:rsidP="0021041B">
                        <w:pPr>
                          <w:spacing w:after="0"/>
                          <w:ind w:right="1874"/>
                          <w:jc w:val="right"/>
                          <w:rPr>
                            <w:sz w:val="20"/>
                          </w:rPr>
                        </w:pPr>
                        <w:r>
                          <w:rPr>
                            <w:sz w:val="20"/>
                          </w:rPr>
                          <w:t>60</w:t>
                        </w:r>
                      </w:p>
                      <w:p w:rsidR="0049442D" w:rsidRDefault="0049442D" w:rsidP="0021041B">
                        <w:pPr>
                          <w:spacing w:after="0"/>
                          <w:ind w:right="1874"/>
                          <w:jc w:val="right"/>
                          <w:rPr>
                            <w:sz w:val="20"/>
                          </w:rPr>
                        </w:pPr>
                        <w:r>
                          <w:rPr>
                            <w:sz w:val="20"/>
                          </w:rPr>
                          <w:t>40</w:t>
                        </w:r>
                      </w:p>
                      <w:p w:rsidR="0049442D" w:rsidRDefault="0049442D" w:rsidP="0021041B">
                        <w:pPr>
                          <w:spacing w:after="0"/>
                          <w:ind w:right="1874"/>
                          <w:jc w:val="right"/>
                          <w:rPr>
                            <w:sz w:val="20"/>
                          </w:rPr>
                        </w:pPr>
                        <w:r>
                          <w:rPr>
                            <w:sz w:val="20"/>
                          </w:rPr>
                          <w:t>20</w:t>
                        </w:r>
                      </w:p>
                      <w:p w:rsidR="0049442D" w:rsidRDefault="0049442D" w:rsidP="00E025C6">
                        <w:pPr>
                          <w:spacing w:before="126"/>
                          <w:ind w:right="1874"/>
                          <w:jc w:val="right"/>
                          <w:rPr>
                            <w:sz w:val="20"/>
                          </w:rPr>
                        </w:pPr>
                        <w:r>
                          <w:rPr>
                            <w:w w:val="99"/>
                            <w:sz w:val="20"/>
                          </w:rPr>
                          <w:t>0</w:t>
                        </w:r>
                      </w:p>
                    </w:txbxContent>
                  </v:textbox>
                </v:shape>
                <w10:wrap anchorx="page"/>
              </v:group>
            </w:pict>
          </mc:Fallback>
        </mc:AlternateContent>
      </w:r>
    </w:p>
    <w:p w:rsidR="00E025C6" w:rsidRPr="00E025C6" w:rsidRDefault="00E025C6" w:rsidP="00E025C6">
      <w:pPr>
        <w:pStyle w:val="BodyText"/>
        <w:ind w:left="1279" w:right="1113" w:firstLine="360"/>
        <w:jc w:val="both"/>
        <w:rPr>
          <w:rFonts w:ascii="Times New Roman" w:hAnsi="Times New Roman" w:cs="Times New Roman"/>
        </w:rPr>
      </w:pPr>
    </w:p>
    <w:p w:rsidR="00E025C6" w:rsidRPr="00E025C6" w:rsidRDefault="00E025C6" w:rsidP="00E025C6">
      <w:pPr>
        <w:pStyle w:val="BodyText"/>
        <w:rPr>
          <w:rFonts w:ascii="Times New Roman" w:hAnsi="Times New Roman" w:cs="Times New Roman"/>
        </w:rPr>
      </w:pPr>
    </w:p>
    <w:p w:rsidR="00E025C6" w:rsidRPr="00E025C6" w:rsidRDefault="00E025C6" w:rsidP="00E025C6">
      <w:pPr>
        <w:pStyle w:val="BodyText"/>
        <w:rPr>
          <w:rFonts w:ascii="Times New Roman" w:hAnsi="Times New Roman" w:cs="Times New Roman"/>
        </w:rPr>
      </w:pPr>
    </w:p>
    <w:p w:rsidR="00E025C6" w:rsidRPr="00E025C6" w:rsidRDefault="00E025C6" w:rsidP="00E025C6">
      <w:pPr>
        <w:pStyle w:val="BodyText"/>
        <w:rPr>
          <w:rFonts w:ascii="Times New Roman" w:hAnsi="Times New Roman" w:cs="Times New Roman"/>
        </w:rPr>
      </w:pPr>
    </w:p>
    <w:p w:rsidR="00E025C6" w:rsidRPr="00E025C6" w:rsidRDefault="00E025C6" w:rsidP="00E025C6">
      <w:pPr>
        <w:pStyle w:val="BodyText"/>
        <w:rPr>
          <w:rFonts w:ascii="Times New Roman" w:hAnsi="Times New Roman" w:cs="Times New Roman"/>
        </w:rPr>
      </w:pPr>
    </w:p>
    <w:p w:rsidR="00E025C6" w:rsidRPr="00E025C6" w:rsidRDefault="00E025C6" w:rsidP="00E025C6">
      <w:pPr>
        <w:pStyle w:val="BodyText"/>
        <w:rPr>
          <w:rFonts w:ascii="Times New Roman" w:hAnsi="Times New Roman" w:cs="Times New Roman"/>
        </w:rPr>
      </w:pPr>
    </w:p>
    <w:p w:rsidR="00E025C6" w:rsidRPr="00E025C6" w:rsidRDefault="0021041B" w:rsidP="00E025C6">
      <w:pPr>
        <w:pStyle w:val="BodyText"/>
        <w:rPr>
          <w:rFonts w:ascii="Times New Roman" w:hAnsi="Times New Roman" w:cs="Times New Roman"/>
        </w:rPr>
      </w:pPr>
      <w:r w:rsidRPr="00E025C6">
        <w:rPr>
          <w:rFonts w:ascii="Times New Roman" w:hAnsi="Times New Roman" w:cs="Times New Roman"/>
          <w:noProof/>
          <w:lang w:val="en-US"/>
        </w:rPr>
        <mc:AlternateContent>
          <mc:Choice Requires="wps">
            <w:drawing>
              <wp:anchor distT="0" distB="0" distL="114300" distR="114300" simplePos="0" relativeHeight="251681792" behindDoc="0" locked="0" layoutInCell="1" allowOverlap="1" wp14:anchorId="1E5C8624" wp14:editId="5E92C700">
                <wp:simplePos x="0" y="0"/>
                <wp:positionH relativeFrom="page">
                  <wp:posOffset>3417957</wp:posOffset>
                </wp:positionH>
                <wp:positionV relativeFrom="paragraph">
                  <wp:posOffset>13639</wp:posOffset>
                </wp:positionV>
                <wp:extent cx="1054100" cy="377825"/>
                <wp:effectExtent l="0" t="0" r="3810" b="0"/>
                <wp:wrapNone/>
                <wp:docPr id="150"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100" cy="37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Pr="0021041B" w:rsidRDefault="0049442D" w:rsidP="00E025C6">
                            <w:pPr>
                              <w:pStyle w:val="BodyText"/>
                              <w:spacing w:line="223" w:lineRule="exact"/>
                              <w:ind w:right="18"/>
                              <w:jc w:val="right"/>
                              <w:rPr>
                                <w:sz w:val="16"/>
                                <w:szCs w:val="16"/>
                              </w:rPr>
                            </w:pPr>
                            <w:r w:rsidRPr="0021041B">
                              <w:rPr>
                                <w:sz w:val="16"/>
                                <w:szCs w:val="16"/>
                              </w:rPr>
                              <w:t>MA</w:t>
                            </w:r>
                          </w:p>
                          <w:p w:rsidR="0049442D" w:rsidRPr="0021041B" w:rsidRDefault="0049442D" w:rsidP="00E025C6">
                            <w:pPr>
                              <w:pStyle w:val="BodyText"/>
                              <w:spacing w:before="39"/>
                              <w:ind w:right="18"/>
                              <w:jc w:val="right"/>
                              <w:rPr>
                                <w:sz w:val="16"/>
                                <w:szCs w:val="16"/>
                              </w:rPr>
                            </w:pPr>
                            <w:r w:rsidRPr="0021041B">
                              <w:rPr>
                                <w:sz w:val="16"/>
                                <w:szCs w:val="16"/>
                              </w:rPr>
                              <w:t>MMPR</w:t>
                            </w:r>
                          </w:p>
                          <w:p w:rsidR="0049442D" w:rsidRPr="0021041B" w:rsidRDefault="0049442D" w:rsidP="00E025C6">
                            <w:pPr>
                              <w:pStyle w:val="BodyText"/>
                              <w:spacing w:before="36" w:line="278" w:lineRule="auto"/>
                              <w:ind w:left="258" w:right="18" w:hanging="22"/>
                              <w:jc w:val="both"/>
                              <w:rPr>
                                <w:sz w:val="16"/>
                                <w:szCs w:val="16"/>
                              </w:rPr>
                            </w:pPr>
                            <w:r w:rsidRPr="0021041B">
                              <w:rPr>
                                <w:sz w:val="16"/>
                                <w:szCs w:val="16"/>
                              </w:rPr>
                              <w:t>NSA</w:t>
                            </w:r>
                            <w:r w:rsidRPr="0021041B">
                              <w:rPr>
                                <w:spacing w:val="-43"/>
                                <w:sz w:val="16"/>
                                <w:szCs w:val="16"/>
                              </w:rPr>
                              <w:t xml:space="preserve"> </w:t>
                            </w:r>
                            <w:r w:rsidRPr="0021041B">
                              <w:rPr>
                                <w:sz w:val="16"/>
                                <w:szCs w:val="16"/>
                              </w:rPr>
                              <w:t>RPP</w:t>
                            </w:r>
                            <w:r w:rsidRPr="0021041B">
                              <w:rPr>
                                <w:spacing w:val="-43"/>
                                <w:sz w:val="16"/>
                                <w:szCs w:val="16"/>
                              </w:rPr>
                              <w:t xml:space="preserve"> </w:t>
                            </w:r>
                            <w:r w:rsidRPr="0021041B">
                              <w:rPr>
                                <w:sz w:val="16"/>
                                <w:szCs w:val="16"/>
                              </w:rPr>
                              <w:t>WF</w:t>
                            </w:r>
                            <w:r w:rsidRPr="0021041B">
                              <w:rPr>
                                <w:spacing w:val="1"/>
                                <w:sz w:val="16"/>
                                <w:szCs w:val="16"/>
                              </w:rPr>
                              <w:t xml:space="preserve"> </w:t>
                            </w:r>
                            <w:r w:rsidRPr="0021041B">
                              <w:rPr>
                                <w:sz w:val="16"/>
                                <w:szCs w:val="16"/>
                              </w:rPr>
                              <w:t>MA</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5C8624" id="Text Box 150" o:spid="_x0000_s1101" type="#_x0000_t202" style="position:absolute;margin-left:269.15pt;margin-top:1.05pt;width:83pt;height:29.75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" filled="f" stroked="f">
                <v:textbox style="layout-flow:vertical;mso-layout-flow-alt:bottom-to-top" inset="0,0,0,0">
                  <w:txbxContent>
                    <w:p w:rsidR="0049442D" w:rsidRPr="0021041B" w:rsidRDefault="0049442D" w:rsidP="00E025C6">
                      <w:pPr>
                        <w:pStyle w:val="BodyText"/>
                        <w:spacing w:line="223" w:lineRule="exact"/>
                        <w:ind w:right="18"/>
                        <w:jc w:val="right"/>
                        <w:rPr>
                          <w:sz w:val="16"/>
                          <w:szCs w:val="16"/>
                        </w:rPr>
                      </w:pPr>
                      <w:r w:rsidRPr="0021041B">
                        <w:rPr>
                          <w:sz w:val="16"/>
                          <w:szCs w:val="16"/>
                        </w:rPr>
                        <w:t>MA</w:t>
                      </w:r>
                    </w:p>
                    <w:p w:rsidR="0049442D" w:rsidRPr="0021041B" w:rsidRDefault="0049442D" w:rsidP="00E025C6">
                      <w:pPr>
                        <w:pStyle w:val="BodyText"/>
                        <w:spacing w:before="39"/>
                        <w:ind w:right="18"/>
                        <w:jc w:val="right"/>
                        <w:rPr>
                          <w:sz w:val="16"/>
                          <w:szCs w:val="16"/>
                        </w:rPr>
                      </w:pPr>
                      <w:r w:rsidRPr="0021041B">
                        <w:rPr>
                          <w:sz w:val="16"/>
                          <w:szCs w:val="16"/>
                        </w:rPr>
                        <w:t>MMPR</w:t>
                      </w:r>
                    </w:p>
                    <w:p w:rsidR="0049442D" w:rsidRPr="0021041B" w:rsidRDefault="0049442D" w:rsidP="00E025C6">
                      <w:pPr>
                        <w:pStyle w:val="BodyText"/>
                        <w:spacing w:before="36" w:line="278" w:lineRule="auto"/>
                        <w:ind w:left="258" w:right="18" w:hanging="22"/>
                        <w:jc w:val="both"/>
                        <w:rPr>
                          <w:sz w:val="16"/>
                          <w:szCs w:val="16"/>
                        </w:rPr>
                      </w:pPr>
                      <w:r w:rsidRPr="0021041B">
                        <w:rPr>
                          <w:sz w:val="16"/>
                          <w:szCs w:val="16"/>
                        </w:rPr>
                        <w:t>NSA</w:t>
                      </w:r>
                      <w:r w:rsidRPr="0021041B">
                        <w:rPr>
                          <w:spacing w:val="-43"/>
                          <w:sz w:val="16"/>
                          <w:szCs w:val="16"/>
                        </w:rPr>
                        <w:t xml:space="preserve"> </w:t>
                      </w:r>
                      <w:r w:rsidRPr="0021041B">
                        <w:rPr>
                          <w:sz w:val="16"/>
                          <w:szCs w:val="16"/>
                        </w:rPr>
                        <w:t>RPP</w:t>
                      </w:r>
                      <w:r w:rsidRPr="0021041B">
                        <w:rPr>
                          <w:spacing w:val="-43"/>
                          <w:sz w:val="16"/>
                          <w:szCs w:val="16"/>
                        </w:rPr>
                        <w:t xml:space="preserve"> </w:t>
                      </w:r>
                      <w:r w:rsidRPr="0021041B">
                        <w:rPr>
                          <w:sz w:val="16"/>
                          <w:szCs w:val="16"/>
                        </w:rPr>
                        <w:t>WF</w:t>
                      </w:r>
                      <w:r w:rsidRPr="0021041B">
                        <w:rPr>
                          <w:spacing w:val="1"/>
                          <w:sz w:val="16"/>
                          <w:szCs w:val="16"/>
                        </w:rPr>
                        <w:t xml:space="preserve"> </w:t>
                      </w:r>
                      <w:r w:rsidRPr="0021041B">
                        <w:rPr>
                          <w:sz w:val="16"/>
                          <w:szCs w:val="16"/>
                        </w:rPr>
                        <w:t>MA</w:t>
                      </w:r>
                    </w:p>
                  </w:txbxContent>
                </v:textbox>
                <w10:wrap anchorx="page"/>
              </v:shape>
            </w:pict>
          </mc:Fallback>
        </mc:AlternateContent>
      </w:r>
      <w:r w:rsidRPr="00E025C6">
        <w:rPr>
          <w:rFonts w:ascii="Times New Roman" w:hAnsi="Times New Roman" w:cs="Times New Roman"/>
          <w:noProof/>
          <w:lang w:val="en-US"/>
        </w:rPr>
        <mc:AlternateContent>
          <mc:Choice Requires="wps">
            <w:drawing>
              <wp:anchor distT="0" distB="0" distL="114300" distR="114300" simplePos="0" relativeHeight="251676672" behindDoc="0" locked="0" layoutInCell="1" allowOverlap="1" wp14:anchorId="44EC5297" wp14:editId="392935EF">
                <wp:simplePos x="0" y="0"/>
                <wp:positionH relativeFrom="page">
                  <wp:posOffset>1604921</wp:posOffset>
                </wp:positionH>
                <wp:positionV relativeFrom="paragraph">
                  <wp:posOffset>14384</wp:posOffset>
                </wp:positionV>
                <wp:extent cx="1063625" cy="280670"/>
                <wp:effectExtent l="635" t="4445" r="2540" b="635"/>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442D" w:rsidRDefault="0049442D" w:rsidP="00E025C6">
                            <w:pPr>
                              <w:spacing w:before="14" w:line="237" w:lineRule="auto"/>
                              <w:ind w:left="20" w:right="18" w:firstLine="170"/>
                              <w:jc w:val="right"/>
                              <w:rPr>
                                <w:sz w:val="18"/>
                              </w:rPr>
                            </w:pPr>
                            <w:r>
                              <w:rPr>
                                <w:sz w:val="18"/>
                              </w:rPr>
                              <w:t>MJ</w:t>
                            </w:r>
                            <w:r>
                              <w:rPr>
                                <w:spacing w:val="-42"/>
                                <w:sz w:val="18"/>
                              </w:rPr>
                              <w:t xml:space="preserve"> </w:t>
                            </w:r>
                            <w:r>
                              <w:rPr>
                                <w:sz w:val="18"/>
                              </w:rPr>
                              <w:t>TBF</w:t>
                            </w:r>
                            <w:r>
                              <w:rPr>
                                <w:spacing w:val="1"/>
                                <w:sz w:val="18"/>
                              </w:rPr>
                              <w:t xml:space="preserve"> </w:t>
                            </w:r>
                            <w:r>
                              <w:rPr>
                                <w:sz w:val="18"/>
                              </w:rPr>
                              <w:t>ARZ</w:t>
                            </w:r>
                            <w:r>
                              <w:rPr>
                                <w:spacing w:val="-42"/>
                                <w:sz w:val="18"/>
                              </w:rPr>
                              <w:t xml:space="preserve"> </w:t>
                            </w:r>
                            <w:r>
                              <w:rPr>
                                <w:sz w:val="18"/>
                              </w:rPr>
                              <w:t>AZ</w:t>
                            </w:r>
                            <w:r>
                              <w:rPr>
                                <w:spacing w:val="1"/>
                                <w:sz w:val="18"/>
                              </w:rPr>
                              <w:t xml:space="preserve"> </w:t>
                            </w:r>
                            <w:r>
                              <w:rPr>
                                <w:sz w:val="18"/>
                              </w:rPr>
                              <w:t>CKA</w:t>
                            </w:r>
                            <w:r>
                              <w:rPr>
                                <w:spacing w:val="-42"/>
                                <w:sz w:val="18"/>
                              </w:rPr>
                              <w:t xml:space="preserve"> </w:t>
                            </w:r>
                            <w:r>
                              <w:rPr>
                                <w:sz w:val="18"/>
                              </w:rPr>
                              <w:t>DI</w:t>
                            </w:r>
                            <w:r>
                              <w:rPr>
                                <w:spacing w:val="1"/>
                                <w:sz w:val="18"/>
                              </w:rPr>
                              <w:t xml:space="preserve"> </w:t>
                            </w:r>
                            <w:r>
                              <w:rPr>
                                <w:sz w:val="18"/>
                              </w:rPr>
                              <w:t>EPS</w:t>
                            </w:r>
                            <w:r>
                              <w:rPr>
                                <w:spacing w:val="1"/>
                                <w:sz w:val="18"/>
                              </w:rPr>
                              <w:t xml:space="preserve"> </w:t>
                            </w:r>
                            <w:r>
                              <w:rPr>
                                <w:sz w:val="18"/>
                              </w:rPr>
                              <w:t>HWS</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EC5297" id="Text Box 61" o:spid="_x0000_s1102" type="#_x0000_t202" style="position:absolute;margin-left:126.35pt;margin-top:1.15pt;width:83.75pt;height:22.1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" filled="f" stroked="f">
                <v:textbox style="layout-flow:vertical;mso-layout-flow-alt:bottom-to-top" inset="0,0,0,0">
                  <w:txbxContent>
                    <w:p w:rsidR="0049442D" w:rsidRDefault="0049442D" w:rsidP="00E025C6">
                      <w:pPr>
                        <w:spacing w:before="14" w:line="237" w:lineRule="auto"/>
                        <w:ind w:left="20" w:right="18" w:firstLine="170"/>
                        <w:jc w:val="right"/>
                        <w:rPr>
                          <w:sz w:val="18"/>
                        </w:rPr>
                      </w:pPr>
                      <w:r>
                        <w:rPr>
                          <w:sz w:val="18"/>
                        </w:rPr>
                        <w:t>MJ</w:t>
                      </w:r>
                      <w:r>
                        <w:rPr>
                          <w:spacing w:val="-42"/>
                          <w:sz w:val="18"/>
                        </w:rPr>
                        <w:t xml:space="preserve"> </w:t>
                      </w:r>
                      <w:r>
                        <w:rPr>
                          <w:sz w:val="18"/>
                        </w:rPr>
                        <w:t>TBF</w:t>
                      </w:r>
                      <w:r>
                        <w:rPr>
                          <w:spacing w:val="1"/>
                          <w:sz w:val="18"/>
                        </w:rPr>
                        <w:t xml:space="preserve"> </w:t>
                      </w:r>
                      <w:r>
                        <w:rPr>
                          <w:sz w:val="18"/>
                        </w:rPr>
                        <w:t>ARZ</w:t>
                      </w:r>
                      <w:r>
                        <w:rPr>
                          <w:spacing w:val="-42"/>
                          <w:sz w:val="18"/>
                        </w:rPr>
                        <w:t xml:space="preserve"> </w:t>
                      </w:r>
                      <w:r>
                        <w:rPr>
                          <w:sz w:val="18"/>
                        </w:rPr>
                        <w:t>AZ</w:t>
                      </w:r>
                      <w:r>
                        <w:rPr>
                          <w:spacing w:val="1"/>
                          <w:sz w:val="18"/>
                        </w:rPr>
                        <w:t xml:space="preserve"> </w:t>
                      </w:r>
                      <w:r>
                        <w:rPr>
                          <w:sz w:val="18"/>
                        </w:rPr>
                        <w:t>CKA</w:t>
                      </w:r>
                      <w:r>
                        <w:rPr>
                          <w:spacing w:val="-42"/>
                          <w:sz w:val="18"/>
                        </w:rPr>
                        <w:t xml:space="preserve"> </w:t>
                      </w:r>
                      <w:r>
                        <w:rPr>
                          <w:sz w:val="18"/>
                        </w:rPr>
                        <w:t>DI</w:t>
                      </w:r>
                      <w:r>
                        <w:rPr>
                          <w:spacing w:val="1"/>
                          <w:sz w:val="18"/>
                        </w:rPr>
                        <w:t xml:space="preserve"> </w:t>
                      </w:r>
                      <w:r>
                        <w:rPr>
                          <w:sz w:val="18"/>
                        </w:rPr>
                        <w:t>EPS</w:t>
                      </w:r>
                      <w:r>
                        <w:rPr>
                          <w:spacing w:val="1"/>
                          <w:sz w:val="18"/>
                        </w:rPr>
                        <w:t xml:space="preserve"> </w:t>
                      </w:r>
                      <w:r>
                        <w:rPr>
                          <w:sz w:val="18"/>
                        </w:rPr>
                        <w:t>HWS</w:t>
                      </w:r>
                    </w:p>
                  </w:txbxContent>
                </v:textbox>
                <w10:wrap anchorx="page"/>
              </v:shape>
            </w:pict>
          </mc:Fallback>
        </mc:AlternateContent>
      </w:r>
    </w:p>
    <w:p w:rsidR="00E025C6" w:rsidRPr="00E025C6" w:rsidRDefault="00E025C6" w:rsidP="00E025C6">
      <w:pPr>
        <w:tabs>
          <w:tab w:val="left" w:pos="1701"/>
          <w:tab w:val="left" w:pos="4536"/>
        </w:tabs>
        <w:spacing w:line="207" w:lineRule="exact"/>
        <w:ind w:firstLine="1440"/>
        <w:rPr>
          <w:rFonts w:ascii="Times New Roman" w:hAnsi="Times New Roman" w:cs="Times New Roman"/>
        </w:rPr>
      </w:pPr>
    </w:p>
    <w:p w:rsidR="00E025C6" w:rsidRPr="00E025C6" w:rsidRDefault="0021041B" w:rsidP="0021041B">
      <w:pPr>
        <w:tabs>
          <w:tab w:val="left" w:pos="1276"/>
          <w:tab w:val="left" w:pos="3969"/>
        </w:tabs>
        <w:spacing w:after="0" w:line="240" w:lineRule="auto"/>
        <w:rPr>
          <w:rFonts w:ascii="Times New Roman" w:hAnsi="Times New Roman" w:cs="Times New Roman"/>
          <w:i/>
        </w:rPr>
      </w:pPr>
      <w:r>
        <w:rPr>
          <w:rFonts w:ascii="Times New Roman" w:hAnsi="Times New Roman" w:cs="Times New Roman"/>
        </w:rPr>
        <w:tab/>
      </w:r>
      <w:r w:rsidR="00E025C6" w:rsidRPr="00E025C6">
        <w:rPr>
          <w:rFonts w:ascii="Times New Roman" w:hAnsi="Times New Roman" w:cs="Times New Roman"/>
        </w:rPr>
        <w:t>Grafik</w:t>
      </w:r>
      <w:r w:rsidR="00E025C6" w:rsidRPr="00E025C6">
        <w:rPr>
          <w:rFonts w:ascii="Times New Roman" w:hAnsi="Times New Roman" w:cs="Times New Roman"/>
          <w:spacing w:val="-6"/>
        </w:rPr>
        <w:t xml:space="preserve"> </w:t>
      </w:r>
      <w:r w:rsidR="00E025C6" w:rsidRPr="00E025C6">
        <w:rPr>
          <w:rFonts w:ascii="Times New Roman" w:hAnsi="Times New Roman" w:cs="Times New Roman"/>
        </w:rPr>
        <w:t>4.5</w:t>
      </w:r>
      <w:r w:rsidR="00E025C6" w:rsidRPr="00E025C6">
        <w:rPr>
          <w:rFonts w:ascii="Times New Roman" w:hAnsi="Times New Roman" w:cs="Times New Roman"/>
          <w:spacing w:val="-5"/>
        </w:rPr>
        <w:t xml:space="preserve"> </w:t>
      </w:r>
      <w:r w:rsidR="00E025C6" w:rsidRPr="00E025C6">
        <w:rPr>
          <w:rFonts w:ascii="Times New Roman" w:hAnsi="Times New Roman" w:cs="Times New Roman"/>
        </w:rPr>
        <w:t>Hasil</w:t>
      </w:r>
      <w:r w:rsidR="00E025C6" w:rsidRPr="00E025C6">
        <w:rPr>
          <w:rFonts w:ascii="Times New Roman" w:hAnsi="Times New Roman" w:cs="Times New Roman"/>
          <w:spacing w:val="-5"/>
        </w:rPr>
        <w:t xml:space="preserve"> </w:t>
      </w:r>
      <w:r w:rsidR="00E025C6" w:rsidRPr="00E025C6">
        <w:rPr>
          <w:rFonts w:ascii="Times New Roman" w:hAnsi="Times New Roman" w:cs="Times New Roman"/>
          <w:i/>
        </w:rPr>
        <w:t>Pretest</w:t>
      </w:r>
      <w:r w:rsidR="00E025C6" w:rsidRPr="00E025C6">
        <w:rPr>
          <w:rFonts w:ascii="Times New Roman" w:hAnsi="Times New Roman" w:cs="Times New Roman"/>
          <w:i/>
        </w:rPr>
        <w:tab/>
      </w:r>
      <w:r w:rsidR="00E025C6" w:rsidRPr="00E025C6">
        <w:rPr>
          <w:rFonts w:ascii="Times New Roman" w:hAnsi="Times New Roman" w:cs="Times New Roman"/>
        </w:rPr>
        <w:t xml:space="preserve">Grafik 4.6 Hasil </w:t>
      </w:r>
      <w:r w:rsidR="00E025C6" w:rsidRPr="00E025C6">
        <w:rPr>
          <w:rFonts w:ascii="Times New Roman" w:hAnsi="Times New Roman" w:cs="Times New Roman"/>
          <w:i/>
        </w:rPr>
        <w:t>Pretest</w:t>
      </w:r>
    </w:p>
    <w:p w:rsidR="00E025C6" w:rsidRPr="00E025C6" w:rsidRDefault="0021041B" w:rsidP="0021041B">
      <w:pPr>
        <w:tabs>
          <w:tab w:val="left" w:pos="1276"/>
          <w:tab w:val="left" w:pos="3969"/>
        </w:tabs>
        <w:spacing w:after="0" w:line="240" w:lineRule="auto"/>
        <w:ind w:left="720" w:hanging="11"/>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E025C6" w:rsidRPr="00E025C6">
        <w:rPr>
          <w:rFonts w:ascii="Times New Roman" w:hAnsi="Times New Roman" w:cs="Times New Roman"/>
        </w:rPr>
        <w:t>Kelas</w:t>
      </w:r>
      <w:r w:rsidR="00E025C6" w:rsidRPr="00E025C6">
        <w:rPr>
          <w:rFonts w:ascii="Times New Roman" w:hAnsi="Times New Roman" w:cs="Times New Roman"/>
          <w:spacing w:val="-3"/>
        </w:rPr>
        <w:t xml:space="preserve"> </w:t>
      </w:r>
      <w:r w:rsidR="00E025C6" w:rsidRPr="00E025C6">
        <w:rPr>
          <w:rFonts w:ascii="Times New Roman" w:hAnsi="Times New Roman" w:cs="Times New Roman"/>
        </w:rPr>
        <w:t>Ekperimen</w:t>
      </w:r>
      <w:r w:rsidR="00E025C6" w:rsidRPr="00E025C6">
        <w:rPr>
          <w:rFonts w:ascii="Times New Roman" w:hAnsi="Times New Roman" w:cs="Times New Roman"/>
        </w:rPr>
        <w:tab/>
        <w:t>Kelas Kontrol</w:t>
      </w:r>
    </w:p>
    <w:p w:rsidR="0021041B" w:rsidRDefault="0021041B" w:rsidP="0021041B">
      <w:pPr>
        <w:pStyle w:val="BodyText"/>
        <w:tabs>
          <w:tab w:val="left" w:pos="426"/>
        </w:tabs>
        <w:spacing w:after="0"/>
        <w:ind w:firstLine="567"/>
        <w:jc w:val="both"/>
        <w:rPr>
          <w:rFonts w:ascii="Times New Roman" w:hAnsi="Times New Roman" w:cs="Times New Roman"/>
        </w:rPr>
      </w:pPr>
    </w:p>
    <w:p w:rsidR="00E025C6" w:rsidRPr="00E025C6"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Berdasarkan kedua diagram yang disajikan diatas, dapat kita</w:t>
      </w:r>
      <w:r w:rsidRPr="00E025C6">
        <w:rPr>
          <w:rFonts w:ascii="Times New Roman" w:hAnsi="Times New Roman" w:cs="Times New Roman"/>
          <w:spacing w:val="-47"/>
        </w:rPr>
        <w:t xml:space="preserve"> </w:t>
      </w:r>
      <w:r w:rsidRPr="00E025C6">
        <w:rPr>
          <w:rFonts w:ascii="Times New Roman" w:hAnsi="Times New Roman" w:cs="Times New Roman"/>
        </w:rPr>
        <w:t>lihat</w:t>
      </w:r>
      <w:r w:rsidRPr="00E025C6">
        <w:rPr>
          <w:rFonts w:ascii="Times New Roman" w:hAnsi="Times New Roman" w:cs="Times New Roman"/>
          <w:spacing w:val="-8"/>
        </w:rPr>
        <w:t xml:space="preserve"> </w:t>
      </w:r>
      <w:r w:rsidRPr="00E025C6">
        <w:rPr>
          <w:rFonts w:ascii="Times New Roman" w:hAnsi="Times New Roman" w:cs="Times New Roman"/>
        </w:rPr>
        <w:t>yaitu</w:t>
      </w:r>
      <w:r w:rsidRPr="00E025C6">
        <w:rPr>
          <w:rFonts w:ascii="Times New Roman" w:hAnsi="Times New Roman" w:cs="Times New Roman"/>
          <w:spacing w:val="-6"/>
        </w:rPr>
        <w:t xml:space="preserve"> </w:t>
      </w:r>
      <w:r w:rsidRPr="00E025C6">
        <w:rPr>
          <w:rFonts w:ascii="Times New Roman" w:hAnsi="Times New Roman" w:cs="Times New Roman"/>
        </w:rPr>
        <w:t>terdapat</w:t>
      </w:r>
      <w:r w:rsidRPr="00E025C6">
        <w:rPr>
          <w:rFonts w:ascii="Times New Roman" w:hAnsi="Times New Roman" w:cs="Times New Roman"/>
          <w:spacing w:val="-7"/>
        </w:rPr>
        <w:t xml:space="preserve"> </w:t>
      </w:r>
      <w:r w:rsidRPr="00E025C6">
        <w:rPr>
          <w:rFonts w:ascii="Times New Roman" w:hAnsi="Times New Roman" w:cs="Times New Roman"/>
        </w:rPr>
        <w:t>tingkatan</w:t>
      </w:r>
      <w:r w:rsidRPr="00E025C6">
        <w:rPr>
          <w:rFonts w:ascii="Times New Roman" w:hAnsi="Times New Roman" w:cs="Times New Roman"/>
          <w:spacing w:val="-5"/>
        </w:rPr>
        <w:t xml:space="preserve"> </w:t>
      </w:r>
      <w:r w:rsidRPr="00E025C6">
        <w:rPr>
          <w:rFonts w:ascii="Times New Roman" w:hAnsi="Times New Roman" w:cs="Times New Roman"/>
        </w:rPr>
        <w:t>pada</w:t>
      </w:r>
      <w:r w:rsidRPr="00E025C6">
        <w:rPr>
          <w:rFonts w:ascii="Times New Roman" w:hAnsi="Times New Roman" w:cs="Times New Roman"/>
          <w:spacing w:val="-7"/>
        </w:rPr>
        <w:t xml:space="preserve"> </w:t>
      </w:r>
      <w:r w:rsidRPr="00E025C6">
        <w:rPr>
          <w:rFonts w:ascii="Times New Roman" w:hAnsi="Times New Roman" w:cs="Times New Roman"/>
        </w:rPr>
        <w:t>hasil</w:t>
      </w:r>
      <w:r w:rsidRPr="00E025C6">
        <w:rPr>
          <w:rFonts w:ascii="Times New Roman" w:hAnsi="Times New Roman" w:cs="Times New Roman"/>
          <w:spacing w:val="-7"/>
        </w:rPr>
        <w:t xml:space="preserve"> </w:t>
      </w:r>
      <w:r w:rsidRPr="00E025C6">
        <w:rPr>
          <w:rFonts w:ascii="Times New Roman" w:hAnsi="Times New Roman" w:cs="Times New Roman"/>
          <w:i/>
        </w:rPr>
        <w:t>posttest</w:t>
      </w:r>
      <w:r w:rsidRPr="00E025C6">
        <w:rPr>
          <w:rFonts w:ascii="Times New Roman" w:hAnsi="Times New Roman" w:cs="Times New Roman"/>
          <w:i/>
          <w:spacing w:val="-7"/>
        </w:rPr>
        <w:t xml:space="preserve"> </w:t>
      </w:r>
      <w:r w:rsidRPr="00E025C6">
        <w:rPr>
          <w:rFonts w:ascii="Times New Roman" w:hAnsi="Times New Roman" w:cs="Times New Roman"/>
        </w:rPr>
        <w:t>kelas</w:t>
      </w:r>
      <w:r w:rsidRPr="00E025C6">
        <w:rPr>
          <w:rFonts w:ascii="Times New Roman" w:hAnsi="Times New Roman" w:cs="Times New Roman"/>
          <w:spacing w:val="-7"/>
        </w:rPr>
        <w:t xml:space="preserve"> </w:t>
      </w:r>
      <w:r w:rsidRPr="00E025C6">
        <w:rPr>
          <w:rFonts w:ascii="Times New Roman" w:hAnsi="Times New Roman" w:cs="Times New Roman"/>
        </w:rPr>
        <w:t>eksperimen</w:t>
      </w:r>
      <w:r w:rsidRPr="00E025C6">
        <w:rPr>
          <w:rFonts w:ascii="Times New Roman" w:hAnsi="Times New Roman" w:cs="Times New Roman"/>
          <w:spacing w:val="-48"/>
        </w:rPr>
        <w:t xml:space="preserve"> </w:t>
      </w:r>
      <w:r w:rsidRPr="00E025C6">
        <w:rPr>
          <w:rFonts w:ascii="Times New Roman" w:hAnsi="Times New Roman" w:cs="Times New Roman"/>
        </w:rPr>
        <w:t>dan kelas kontrol, namun dapat dilihat bahwa tingkatan pada</w:t>
      </w:r>
      <w:r w:rsidRPr="00E025C6">
        <w:rPr>
          <w:rFonts w:ascii="Times New Roman" w:hAnsi="Times New Roman" w:cs="Times New Roman"/>
          <w:spacing w:val="1"/>
        </w:rPr>
        <w:t xml:space="preserve"> </w:t>
      </w:r>
      <w:r w:rsidRPr="00E025C6">
        <w:rPr>
          <w:rFonts w:ascii="Times New Roman" w:hAnsi="Times New Roman" w:cs="Times New Roman"/>
        </w:rPr>
        <w:t xml:space="preserve">kelas eksperimen lebih </w:t>
      </w:r>
      <w:r w:rsidRPr="00E025C6">
        <w:rPr>
          <w:rFonts w:ascii="Times New Roman" w:hAnsi="Times New Roman" w:cs="Times New Roman"/>
        </w:rPr>
        <w:lastRenderedPageBreak/>
        <w:t>banyak daripada tingkatan yang ada pada</w:t>
      </w:r>
      <w:r w:rsidRPr="00E025C6">
        <w:rPr>
          <w:rFonts w:ascii="Times New Roman" w:hAnsi="Times New Roman" w:cs="Times New Roman"/>
          <w:spacing w:val="-47"/>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kontrol.</w:t>
      </w:r>
      <w:r w:rsidRPr="00E025C6">
        <w:rPr>
          <w:rFonts w:ascii="Times New Roman" w:hAnsi="Times New Roman" w:cs="Times New Roman"/>
          <w:spacing w:val="1"/>
        </w:rPr>
        <w:t xml:space="preserve"> </w:t>
      </w:r>
      <w:r w:rsidRPr="00E025C6">
        <w:rPr>
          <w:rFonts w:ascii="Times New Roman" w:hAnsi="Times New Roman" w:cs="Times New Roman"/>
        </w:rPr>
        <w:t>Hal</w:t>
      </w:r>
      <w:r w:rsidRPr="00E025C6">
        <w:rPr>
          <w:rFonts w:ascii="Times New Roman" w:hAnsi="Times New Roman" w:cs="Times New Roman"/>
          <w:spacing w:val="1"/>
        </w:rPr>
        <w:t xml:space="preserve"> </w:t>
      </w:r>
      <w:r w:rsidRPr="00E025C6">
        <w:rPr>
          <w:rFonts w:ascii="Times New Roman" w:hAnsi="Times New Roman" w:cs="Times New Roman"/>
        </w:rPr>
        <w:t>ini</w:t>
      </w:r>
      <w:r w:rsidRPr="00E025C6">
        <w:rPr>
          <w:rFonts w:ascii="Times New Roman" w:hAnsi="Times New Roman" w:cs="Times New Roman"/>
          <w:spacing w:val="1"/>
        </w:rPr>
        <w:t xml:space="preserve"> </w:t>
      </w:r>
      <w:r w:rsidRPr="00E025C6">
        <w:rPr>
          <w:rFonts w:ascii="Times New Roman" w:hAnsi="Times New Roman" w:cs="Times New Roman"/>
        </w:rPr>
        <w:t>juga</w:t>
      </w:r>
      <w:r w:rsidRPr="00E025C6">
        <w:rPr>
          <w:rFonts w:ascii="Times New Roman" w:hAnsi="Times New Roman" w:cs="Times New Roman"/>
          <w:spacing w:val="1"/>
        </w:rPr>
        <w:t xml:space="preserve"> </w:t>
      </w:r>
      <w:r w:rsidRPr="00E025C6">
        <w:rPr>
          <w:rFonts w:ascii="Times New Roman" w:hAnsi="Times New Roman" w:cs="Times New Roman"/>
        </w:rPr>
        <w:t>didukung</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perbedaan</w:t>
      </w:r>
      <w:r w:rsidRPr="00E025C6">
        <w:rPr>
          <w:rFonts w:ascii="Times New Roman" w:hAnsi="Times New Roman" w:cs="Times New Roman"/>
          <w:spacing w:val="1"/>
        </w:rPr>
        <w:t xml:space="preserve"> </w:t>
      </w:r>
      <w:r w:rsidRPr="00E025C6">
        <w:rPr>
          <w:rFonts w:ascii="Times New Roman" w:hAnsi="Times New Roman" w:cs="Times New Roman"/>
        </w:rPr>
        <w:t>signifikan pada kedua kelas.</w:t>
      </w:r>
    </w:p>
    <w:p w:rsidR="00E025C6" w:rsidRPr="00E025C6" w:rsidRDefault="00E025C6" w:rsidP="00E025C6">
      <w:pPr>
        <w:pStyle w:val="BodyText"/>
        <w:spacing w:before="3"/>
        <w:ind w:left="2681" w:right="1881" w:firstLine="93"/>
        <w:jc w:val="both"/>
        <w:rPr>
          <w:rFonts w:ascii="Times New Roman" w:hAnsi="Times New Roman" w:cs="Times New Roman"/>
        </w:rPr>
      </w:pPr>
      <w:r w:rsidRPr="00E025C6">
        <w:rPr>
          <w:rFonts w:ascii="Times New Roman" w:hAnsi="Times New Roman" w:cs="Times New Roman"/>
        </w:rPr>
        <w:t>Tabel 4.11 Hasil Perhitungan Uji-T</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4"/>
        </w:rPr>
        <w:t xml:space="preserve"> </w:t>
      </w:r>
      <w:r w:rsidRPr="00E025C6">
        <w:rPr>
          <w:rFonts w:ascii="Times New Roman" w:hAnsi="Times New Roman" w:cs="Times New Roman"/>
        </w:rPr>
        <w:t>Eksperimen dan</w:t>
      </w:r>
      <w:r w:rsidRPr="00E025C6">
        <w:rPr>
          <w:rFonts w:ascii="Times New Roman" w:hAnsi="Times New Roman" w:cs="Times New Roman"/>
          <w:spacing w:val="45"/>
        </w:rPr>
        <w:t xml:space="preserve"> </w:t>
      </w:r>
      <w:r w:rsidRPr="00E025C6">
        <w:rPr>
          <w:rFonts w:ascii="Times New Roman" w:hAnsi="Times New Roman" w:cs="Times New Roman"/>
        </w:rPr>
        <w:t>Kelas</w:t>
      </w:r>
      <w:r w:rsidRPr="00E025C6">
        <w:rPr>
          <w:rFonts w:ascii="Times New Roman" w:hAnsi="Times New Roman" w:cs="Times New Roman"/>
          <w:spacing w:val="-4"/>
        </w:rPr>
        <w:t xml:space="preserve"> </w:t>
      </w:r>
      <w:r w:rsidRPr="00E025C6">
        <w:rPr>
          <w:rFonts w:ascii="Times New Roman" w:hAnsi="Times New Roman" w:cs="Times New Roman"/>
        </w:rPr>
        <w:t>Kontrol</w:t>
      </w:r>
    </w:p>
    <w:tbl>
      <w:tblPr>
        <w:tblW w:w="0" w:type="auto"/>
        <w:tblInd w:w="27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63"/>
        <w:gridCol w:w="992"/>
        <w:gridCol w:w="788"/>
        <w:gridCol w:w="981"/>
        <w:gridCol w:w="820"/>
      </w:tblGrid>
      <w:tr w:rsidR="00E025C6" w:rsidRPr="00E025C6" w:rsidTr="00E025C6">
        <w:trPr>
          <w:trHeight w:val="237"/>
        </w:trPr>
        <w:tc>
          <w:tcPr>
            <w:tcW w:w="1263" w:type="dxa"/>
          </w:tcPr>
          <w:p w:rsidR="00E025C6" w:rsidRPr="00E025C6" w:rsidRDefault="00E025C6" w:rsidP="00E025C6">
            <w:pPr>
              <w:pStyle w:val="TableParagraph"/>
              <w:spacing w:line="207" w:lineRule="exact"/>
              <w:ind w:left="250"/>
            </w:pPr>
            <w:r w:rsidRPr="00E025C6">
              <w:t>Kelompok</w:t>
            </w:r>
          </w:p>
        </w:tc>
        <w:tc>
          <w:tcPr>
            <w:tcW w:w="992" w:type="dxa"/>
          </w:tcPr>
          <w:p w:rsidR="00E025C6" w:rsidRPr="00E025C6" w:rsidRDefault="00E025C6" w:rsidP="00E025C6">
            <w:pPr>
              <w:pStyle w:val="TableParagraph"/>
              <w:spacing w:line="207" w:lineRule="exact"/>
              <w:ind w:left="185" w:right="183"/>
              <w:jc w:val="center"/>
            </w:pPr>
            <w:r w:rsidRPr="00E025C6">
              <w:t>Kelas</w:t>
            </w:r>
          </w:p>
        </w:tc>
        <w:tc>
          <w:tcPr>
            <w:tcW w:w="788" w:type="dxa"/>
          </w:tcPr>
          <w:p w:rsidR="00E025C6" w:rsidRPr="00E025C6" w:rsidRDefault="00E025C6" w:rsidP="00E025C6">
            <w:pPr>
              <w:pStyle w:val="TableParagraph"/>
              <w:spacing w:line="207" w:lineRule="exact"/>
              <w:ind w:left="8"/>
              <w:jc w:val="center"/>
            </w:pPr>
            <w:r w:rsidRPr="00E025C6">
              <w:rPr>
                <w:w w:val="99"/>
              </w:rPr>
              <w:t>N</w:t>
            </w:r>
          </w:p>
        </w:tc>
        <w:tc>
          <w:tcPr>
            <w:tcW w:w="981" w:type="dxa"/>
          </w:tcPr>
          <w:p w:rsidR="00E025C6" w:rsidRPr="00E025C6" w:rsidRDefault="00E025C6" w:rsidP="00E025C6">
            <w:pPr>
              <w:pStyle w:val="TableParagraph"/>
              <w:spacing w:line="206" w:lineRule="exact"/>
              <w:ind w:left="279"/>
            </w:pPr>
            <w:r w:rsidRPr="00E025C6">
              <w:rPr>
                <w:position w:val="1"/>
              </w:rPr>
              <w:t>T</w:t>
            </w:r>
            <w:r w:rsidRPr="00E025C6">
              <w:t>hitung</w:t>
            </w:r>
          </w:p>
        </w:tc>
        <w:tc>
          <w:tcPr>
            <w:tcW w:w="820" w:type="dxa"/>
          </w:tcPr>
          <w:p w:rsidR="00E025C6" w:rsidRPr="00E025C6" w:rsidRDefault="00E025C6" w:rsidP="00E025C6">
            <w:pPr>
              <w:pStyle w:val="TableParagraph"/>
              <w:spacing w:line="206" w:lineRule="exact"/>
              <w:ind w:left="232"/>
            </w:pPr>
            <w:r w:rsidRPr="00E025C6">
              <w:rPr>
                <w:position w:val="1"/>
              </w:rPr>
              <w:t>T</w:t>
            </w:r>
            <w:r w:rsidRPr="00E025C6">
              <w:t>tabel</w:t>
            </w:r>
          </w:p>
        </w:tc>
      </w:tr>
      <w:tr w:rsidR="00E025C6" w:rsidRPr="00E025C6" w:rsidTr="00E025C6">
        <w:trPr>
          <w:trHeight w:val="239"/>
        </w:trPr>
        <w:tc>
          <w:tcPr>
            <w:tcW w:w="1263" w:type="dxa"/>
            <w:vMerge w:val="restart"/>
          </w:tcPr>
          <w:p w:rsidR="00E025C6" w:rsidRPr="00E025C6" w:rsidRDefault="00E025C6" w:rsidP="00E025C6">
            <w:pPr>
              <w:pStyle w:val="TableParagraph"/>
              <w:spacing w:before="124"/>
              <w:ind w:left="199"/>
            </w:pPr>
            <w:r w:rsidRPr="00E025C6">
              <w:t>Eksperimen</w:t>
            </w:r>
          </w:p>
        </w:tc>
        <w:tc>
          <w:tcPr>
            <w:tcW w:w="992" w:type="dxa"/>
          </w:tcPr>
          <w:p w:rsidR="00E025C6" w:rsidRPr="00E025C6" w:rsidRDefault="00E025C6" w:rsidP="00E025C6">
            <w:pPr>
              <w:pStyle w:val="TableParagraph"/>
              <w:spacing w:line="207" w:lineRule="exact"/>
              <w:ind w:left="188" w:right="182"/>
              <w:jc w:val="center"/>
              <w:rPr>
                <w:i/>
              </w:rPr>
            </w:pPr>
            <w:r w:rsidRPr="00E025C6">
              <w:rPr>
                <w:i/>
              </w:rPr>
              <w:t>Pretest</w:t>
            </w:r>
          </w:p>
        </w:tc>
        <w:tc>
          <w:tcPr>
            <w:tcW w:w="788" w:type="dxa"/>
          </w:tcPr>
          <w:p w:rsidR="00E025C6" w:rsidRPr="00E025C6" w:rsidRDefault="00E025C6" w:rsidP="00E025C6">
            <w:pPr>
              <w:pStyle w:val="TableParagraph"/>
              <w:spacing w:line="207" w:lineRule="exact"/>
              <w:ind w:left="285" w:right="273"/>
              <w:jc w:val="center"/>
            </w:pPr>
            <w:r w:rsidRPr="00E025C6">
              <w:t>16</w:t>
            </w:r>
          </w:p>
        </w:tc>
        <w:tc>
          <w:tcPr>
            <w:tcW w:w="981" w:type="dxa"/>
            <w:vMerge w:val="restart"/>
          </w:tcPr>
          <w:p w:rsidR="00E025C6" w:rsidRPr="00E025C6" w:rsidRDefault="00E025C6" w:rsidP="00E025C6">
            <w:pPr>
              <w:pStyle w:val="TableParagraph"/>
              <w:spacing w:before="124"/>
              <w:ind w:left="241"/>
            </w:pPr>
            <w:r w:rsidRPr="00E025C6">
              <w:t>10,647</w:t>
            </w:r>
          </w:p>
        </w:tc>
        <w:tc>
          <w:tcPr>
            <w:tcW w:w="820" w:type="dxa"/>
            <w:vMerge w:val="restart"/>
          </w:tcPr>
          <w:p w:rsidR="00E025C6" w:rsidRPr="00E025C6" w:rsidRDefault="00E025C6" w:rsidP="00E025C6">
            <w:pPr>
              <w:pStyle w:val="TableParagraph"/>
              <w:spacing w:before="124"/>
              <w:ind w:left="201"/>
            </w:pPr>
            <w:r w:rsidRPr="00E025C6">
              <w:t>2,131</w:t>
            </w:r>
          </w:p>
        </w:tc>
      </w:tr>
      <w:tr w:rsidR="00E025C6" w:rsidRPr="00E025C6" w:rsidTr="00E025C6">
        <w:trPr>
          <w:trHeight w:val="237"/>
        </w:trPr>
        <w:tc>
          <w:tcPr>
            <w:tcW w:w="1263" w:type="dxa"/>
            <w:vMerge/>
            <w:tcBorders>
              <w:top w:val="nil"/>
            </w:tcBorders>
          </w:tcPr>
          <w:p w:rsidR="00E025C6" w:rsidRPr="00E025C6" w:rsidRDefault="00E025C6" w:rsidP="00E025C6">
            <w:pPr>
              <w:rPr>
                <w:rFonts w:ascii="Times New Roman" w:hAnsi="Times New Roman" w:cs="Times New Roman"/>
              </w:rPr>
            </w:pPr>
          </w:p>
        </w:tc>
        <w:tc>
          <w:tcPr>
            <w:tcW w:w="992" w:type="dxa"/>
          </w:tcPr>
          <w:p w:rsidR="00E025C6" w:rsidRPr="00E025C6" w:rsidRDefault="00E025C6" w:rsidP="00E025C6">
            <w:pPr>
              <w:pStyle w:val="TableParagraph"/>
              <w:spacing w:line="207" w:lineRule="exact"/>
              <w:ind w:left="188" w:right="183"/>
              <w:jc w:val="center"/>
              <w:rPr>
                <w:i/>
              </w:rPr>
            </w:pPr>
            <w:r w:rsidRPr="00E025C6">
              <w:rPr>
                <w:i/>
              </w:rPr>
              <w:t>Posttest</w:t>
            </w:r>
          </w:p>
        </w:tc>
        <w:tc>
          <w:tcPr>
            <w:tcW w:w="788" w:type="dxa"/>
          </w:tcPr>
          <w:p w:rsidR="00E025C6" w:rsidRPr="00E025C6" w:rsidRDefault="00E025C6" w:rsidP="00E025C6">
            <w:pPr>
              <w:pStyle w:val="TableParagraph"/>
              <w:spacing w:line="207" w:lineRule="exact"/>
              <w:ind w:left="285" w:right="273"/>
              <w:jc w:val="center"/>
            </w:pPr>
            <w:r w:rsidRPr="00E025C6">
              <w:t>16</w:t>
            </w:r>
          </w:p>
        </w:tc>
        <w:tc>
          <w:tcPr>
            <w:tcW w:w="981" w:type="dxa"/>
            <w:vMerge/>
            <w:tcBorders>
              <w:top w:val="nil"/>
            </w:tcBorders>
          </w:tcPr>
          <w:p w:rsidR="00E025C6" w:rsidRPr="00E025C6" w:rsidRDefault="00E025C6" w:rsidP="00E025C6">
            <w:pPr>
              <w:rPr>
                <w:rFonts w:ascii="Times New Roman" w:hAnsi="Times New Roman" w:cs="Times New Roman"/>
              </w:rPr>
            </w:pPr>
          </w:p>
        </w:tc>
        <w:tc>
          <w:tcPr>
            <w:tcW w:w="820" w:type="dxa"/>
            <w:vMerge/>
            <w:tcBorders>
              <w:top w:val="nil"/>
            </w:tcBorders>
          </w:tcPr>
          <w:p w:rsidR="00E025C6" w:rsidRPr="00E025C6" w:rsidRDefault="00E025C6" w:rsidP="00E025C6">
            <w:pPr>
              <w:rPr>
                <w:rFonts w:ascii="Times New Roman" w:hAnsi="Times New Roman" w:cs="Times New Roman"/>
              </w:rPr>
            </w:pPr>
          </w:p>
        </w:tc>
      </w:tr>
      <w:tr w:rsidR="00E025C6" w:rsidRPr="00E025C6" w:rsidTr="00E025C6">
        <w:trPr>
          <w:trHeight w:val="237"/>
        </w:trPr>
        <w:tc>
          <w:tcPr>
            <w:tcW w:w="1263" w:type="dxa"/>
            <w:vMerge w:val="restart"/>
          </w:tcPr>
          <w:p w:rsidR="00E025C6" w:rsidRPr="00E025C6" w:rsidRDefault="00E025C6" w:rsidP="00E025C6">
            <w:pPr>
              <w:pStyle w:val="TableParagraph"/>
              <w:spacing w:before="124"/>
              <w:ind w:left="350"/>
            </w:pPr>
            <w:r w:rsidRPr="00E025C6">
              <w:t>Kontrol</w:t>
            </w:r>
          </w:p>
        </w:tc>
        <w:tc>
          <w:tcPr>
            <w:tcW w:w="992" w:type="dxa"/>
          </w:tcPr>
          <w:p w:rsidR="00E025C6" w:rsidRPr="00E025C6" w:rsidRDefault="00E025C6" w:rsidP="00E025C6">
            <w:pPr>
              <w:pStyle w:val="TableParagraph"/>
              <w:spacing w:line="207" w:lineRule="exact"/>
              <w:ind w:left="188" w:right="182"/>
              <w:jc w:val="center"/>
              <w:rPr>
                <w:i/>
              </w:rPr>
            </w:pPr>
            <w:r w:rsidRPr="00E025C6">
              <w:rPr>
                <w:i/>
              </w:rPr>
              <w:t>Pretest</w:t>
            </w:r>
          </w:p>
        </w:tc>
        <w:tc>
          <w:tcPr>
            <w:tcW w:w="788" w:type="dxa"/>
          </w:tcPr>
          <w:p w:rsidR="00E025C6" w:rsidRPr="00E025C6" w:rsidRDefault="00E025C6" w:rsidP="00E025C6">
            <w:pPr>
              <w:pStyle w:val="TableParagraph"/>
              <w:spacing w:line="207" w:lineRule="exact"/>
              <w:ind w:left="285" w:right="273"/>
              <w:jc w:val="center"/>
            </w:pPr>
            <w:r w:rsidRPr="00E025C6">
              <w:t>16</w:t>
            </w:r>
          </w:p>
        </w:tc>
        <w:tc>
          <w:tcPr>
            <w:tcW w:w="981" w:type="dxa"/>
            <w:vMerge w:val="restart"/>
          </w:tcPr>
          <w:p w:rsidR="00E025C6" w:rsidRPr="00E025C6" w:rsidRDefault="00E025C6" w:rsidP="00E025C6">
            <w:pPr>
              <w:pStyle w:val="TableParagraph"/>
              <w:spacing w:before="124"/>
              <w:ind w:left="284"/>
            </w:pPr>
            <w:r w:rsidRPr="00E025C6">
              <w:t>7,786</w:t>
            </w:r>
          </w:p>
        </w:tc>
        <w:tc>
          <w:tcPr>
            <w:tcW w:w="820" w:type="dxa"/>
            <w:vMerge w:val="restart"/>
          </w:tcPr>
          <w:p w:rsidR="00E025C6" w:rsidRPr="00E025C6" w:rsidRDefault="00E025C6" w:rsidP="00E025C6">
            <w:pPr>
              <w:pStyle w:val="TableParagraph"/>
              <w:spacing w:before="124"/>
              <w:ind w:left="201"/>
            </w:pPr>
            <w:r w:rsidRPr="00E025C6">
              <w:t>2,131</w:t>
            </w:r>
          </w:p>
        </w:tc>
      </w:tr>
      <w:tr w:rsidR="00E025C6" w:rsidRPr="00E025C6" w:rsidTr="00E025C6">
        <w:trPr>
          <w:trHeight w:val="239"/>
        </w:trPr>
        <w:tc>
          <w:tcPr>
            <w:tcW w:w="1263" w:type="dxa"/>
            <w:vMerge/>
            <w:tcBorders>
              <w:top w:val="nil"/>
            </w:tcBorders>
          </w:tcPr>
          <w:p w:rsidR="00E025C6" w:rsidRPr="00E025C6" w:rsidRDefault="00E025C6" w:rsidP="00E025C6">
            <w:pPr>
              <w:rPr>
                <w:rFonts w:ascii="Times New Roman" w:hAnsi="Times New Roman" w:cs="Times New Roman"/>
              </w:rPr>
            </w:pPr>
          </w:p>
        </w:tc>
        <w:tc>
          <w:tcPr>
            <w:tcW w:w="992" w:type="dxa"/>
          </w:tcPr>
          <w:p w:rsidR="00E025C6" w:rsidRPr="00E025C6" w:rsidRDefault="00E025C6" w:rsidP="00E025C6">
            <w:pPr>
              <w:pStyle w:val="TableParagraph"/>
              <w:spacing w:before="2"/>
              <w:ind w:left="188" w:right="183"/>
              <w:jc w:val="center"/>
              <w:rPr>
                <w:i/>
              </w:rPr>
            </w:pPr>
            <w:r w:rsidRPr="00E025C6">
              <w:rPr>
                <w:i/>
              </w:rPr>
              <w:t>Posttest</w:t>
            </w:r>
          </w:p>
        </w:tc>
        <w:tc>
          <w:tcPr>
            <w:tcW w:w="788" w:type="dxa"/>
          </w:tcPr>
          <w:p w:rsidR="00E025C6" w:rsidRPr="00E025C6" w:rsidRDefault="00E025C6" w:rsidP="00E025C6">
            <w:pPr>
              <w:pStyle w:val="TableParagraph"/>
              <w:spacing w:before="2"/>
              <w:ind w:left="285" w:right="273"/>
              <w:jc w:val="center"/>
            </w:pPr>
            <w:r w:rsidRPr="00E025C6">
              <w:t>16</w:t>
            </w:r>
          </w:p>
        </w:tc>
        <w:tc>
          <w:tcPr>
            <w:tcW w:w="981" w:type="dxa"/>
            <w:vMerge/>
            <w:tcBorders>
              <w:top w:val="nil"/>
            </w:tcBorders>
          </w:tcPr>
          <w:p w:rsidR="00E025C6" w:rsidRPr="00E025C6" w:rsidRDefault="00E025C6" w:rsidP="00E025C6">
            <w:pPr>
              <w:rPr>
                <w:rFonts w:ascii="Times New Roman" w:hAnsi="Times New Roman" w:cs="Times New Roman"/>
              </w:rPr>
            </w:pPr>
          </w:p>
        </w:tc>
        <w:tc>
          <w:tcPr>
            <w:tcW w:w="820" w:type="dxa"/>
            <w:vMerge/>
            <w:tcBorders>
              <w:top w:val="nil"/>
            </w:tcBorders>
          </w:tcPr>
          <w:p w:rsidR="00E025C6" w:rsidRPr="00E025C6" w:rsidRDefault="00E025C6" w:rsidP="00E025C6">
            <w:pPr>
              <w:rPr>
                <w:rFonts w:ascii="Times New Roman" w:hAnsi="Times New Roman" w:cs="Times New Roman"/>
              </w:rPr>
            </w:pPr>
          </w:p>
        </w:tc>
      </w:tr>
    </w:tbl>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Berdasarkan</w:t>
      </w:r>
      <w:r w:rsidRPr="00E025C6">
        <w:rPr>
          <w:rFonts w:ascii="Times New Roman" w:hAnsi="Times New Roman" w:cs="Times New Roman"/>
          <w:spacing w:val="1"/>
        </w:rPr>
        <w:t xml:space="preserve"> </w:t>
      </w:r>
      <w:r w:rsidRPr="00E025C6">
        <w:rPr>
          <w:rFonts w:ascii="Times New Roman" w:hAnsi="Times New Roman" w:cs="Times New Roman"/>
        </w:rPr>
        <w:t>dari</w:t>
      </w:r>
      <w:r w:rsidRPr="00E025C6">
        <w:rPr>
          <w:rFonts w:ascii="Times New Roman" w:hAnsi="Times New Roman" w:cs="Times New Roman"/>
          <w:spacing w:val="1"/>
        </w:rPr>
        <w:t xml:space="preserve"> </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rPr>
        <w:t>di</w:t>
      </w:r>
      <w:r w:rsidRPr="00E025C6">
        <w:rPr>
          <w:rFonts w:ascii="Times New Roman" w:hAnsi="Times New Roman" w:cs="Times New Roman"/>
          <w:spacing w:val="1"/>
        </w:rPr>
        <w:t xml:space="preserve"> </w:t>
      </w:r>
      <w:r w:rsidRPr="00E025C6">
        <w:rPr>
          <w:rFonts w:ascii="Times New Roman" w:hAnsi="Times New Roman" w:cs="Times New Roman"/>
        </w:rPr>
        <w:t>atas,</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t</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tanpa</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position w:val="2"/>
        </w:rPr>
        <w:t>(story</w:t>
      </w:r>
      <w:r w:rsidRPr="00E025C6">
        <w:rPr>
          <w:rFonts w:ascii="Times New Roman" w:hAnsi="Times New Roman" w:cs="Times New Roman"/>
          <w:i/>
          <w:spacing w:val="11"/>
          <w:position w:val="2"/>
        </w:rPr>
        <w:t xml:space="preserve"> </w:t>
      </w:r>
      <w:r w:rsidRPr="00E025C6">
        <w:rPr>
          <w:rFonts w:ascii="Times New Roman" w:hAnsi="Times New Roman" w:cs="Times New Roman"/>
          <w:i/>
          <w:position w:val="2"/>
        </w:rPr>
        <w:t>telling)</w:t>
      </w:r>
      <w:r w:rsidRPr="00E025C6">
        <w:rPr>
          <w:rFonts w:ascii="Times New Roman" w:hAnsi="Times New Roman" w:cs="Times New Roman"/>
          <w:i/>
          <w:spacing w:val="13"/>
          <w:position w:val="2"/>
        </w:rPr>
        <w:t xml:space="preserve"> </w:t>
      </w:r>
      <w:r w:rsidRPr="00E025C6">
        <w:rPr>
          <w:rFonts w:ascii="Times New Roman" w:hAnsi="Times New Roman" w:cs="Times New Roman"/>
          <w:position w:val="2"/>
        </w:rPr>
        <w:t>yaitu</w:t>
      </w:r>
      <w:r w:rsidRPr="00E025C6">
        <w:rPr>
          <w:rFonts w:ascii="Times New Roman" w:hAnsi="Times New Roman" w:cs="Times New Roman"/>
          <w:spacing w:val="10"/>
          <w:position w:val="2"/>
        </w:rPr>
        <w:t xml:space="preserve"> </w:t>
      </w:r>
      <w:r w:rsidRPr="00E025C6">
        <w:rPr>
          <w:rFonts w:ascii="Times New Roman" w:hAnsi="Times New Roman" w:cs="Times New Roman"/>
          <w:position w:val="2"/>
        </w:rPr>
        <w:t>pada</w:t>
      </w:r>
      <w:r w:rsidRPr="00E025C6">
        <w:rPr>
          <w:rFonts w:ascii="Times New Roman" w:hAnsi="Times New Roman" w:cs="Times New Roman"/>
          <w:spacing w:val="9"/>
          <w:position w:val="2"/>
        </w:rPr>
        <w:t xml:space="preserve"> </w:t>
      </w:r>
      <w:r w:rsidRPr="00E025C6">
        <w:rPr>
          <w:rFonts w:ascii="Times New Roman" w:hAnsi="Times New Roman" w:cs="Times New Roman"/>
          <w:position w:val="2"/>
        </w:rPr>
        <w:t>kelas</w:t>
      </w:r>
      <w:r w:rsidRPr="00E025C6">
        <w:rPr>
          <w:rFonts w:ascii="Times New Roman" w:hAnsi="Times New Roman" w:cs="Times New Roman"/>
          <w:spacing w:val="10"/>
          <w:position w:val="2"/>
        </w:rPr>
        <w:t xml:space="preserve"> </w:t>
      </w:r>
      <w:r w:rsidRPr="00E025C6">
        <w:rPr>
          <w:rFonts w:ascii="Times New Roman" w:hAnsi="Times New Roman" w:cs="Times New Roman"/>
          <w:position w:val="2"/>
        </w:rPr>
        <w:t>kontrol</w:t>
      </w:r>
      <w:r w:rsidRPr="00E025C6">
        <w:rPr>
          <w:rFonts w:ascii="Times New Roman" w:hAnsi="Times New Roman" w:cs="Times New Roman"/>
          <w:spacing w:val="9"/>
          <w:position w:val="2"/>
        </w:rPr>
        <w:t xml:space="preserve"> </w:t>
      </w:r>
      <w:r w:rsidRPr="00E025C6">
        <w:rPr>
          <w:rFonts w:ascii="Times New Roman" w:hAnsi="Times New Roman" w:cs="Times New Roman"/>
          <w:position w:val="2"/>
        </w:rPr>
        <w:t>dengan</w:t>
      </w:r>
      <w:r w:rsidRPr="00E025C6">
        <w:rPr>
          <w:rFonts w:ascii="Times New Roman" w:hAnsi="Times New Roman" w:cs="Times New Roman"/>
          <w:spacing w:val="10"/>
          <w:position w:val="2"/>
        </w:rPr>
        <w:t xml:space="preserve"> </w:t>
      </w:r>
      <w:r w:rsidRPr="00E025C6">
        <w:rPr>
          <w:rFonts w:ascii="Times New Roman" w:hAnsi="Times New Roman" w:cs="Times New Roman"/>
          <w:position w:val="2"/>
        </w:rPr>
        <w:t>t</w:t>
      </w:r>
      <w:r w:rsidRPr="00E025C6">
        <w:rPr>
          <w:rFonts w:ascii="Times New Roman" w:hAnsi="Times New Roman" w:cs="Times New Roman"/>
        </w:rPr>
        <w:t>hitung</w:t>
      </w:r>
      <w:r w:rsidRPr="00E025C6">
        <w:rPr>
          <w:rFonts w:ascii="Times New Roman" w:hAnsi="Times New Roman" w:cs="Times New Roman"/>
          <w:spacing w:val="29"/>
        </w:rPr>
        <w:t xml:space="preserve"> </w:t>
      </w:r>
      <w:r w:rsidRPr="00E025C6">
        <w:rPr>
          <w:rFonts w:ascii="Times New Roman" w:hAnsi="Times New Roman" w:cs="Times New Roman"/>
          <w:position w:val="2"/>
        </w:rPr>
        <w:t>(7,786) &gt; t</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position w:val="2"/>
        </w:rPr>
        <w:t>(2.131)</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sehingga dapat dikatakan adanya pengaruh</w:t>
      </w:r>
      <w:r w:rsidRPr="00E025C6">
        <w:rPr>
          <w:rFonts w:ascii="Times New Roman" w:hAnsi="Times New Roman" w:cs="Times New Roman"/>
          <w:spacing w:val="1"/>
          <w:position w:val="2"/>
        </w:rPr>
        <w:t xml:space="preserve"> </w:t>
      </w:r>
      <w:r w:rsidRPr="00E025C6">
        <w:rPr>
          <w:rFonts w:ascii="Times New Roman" w:hAnsi="Times New Roman" w:cs="Times New Roman"/>
        </w:rPr>
        <w:t>sebelum</w:t>
      </w:r>
      <w:r w:rsidRPr="00E025C6">
        <w:rPr>
          <w:rFonts w:ascii="Times New Roman" w:hAnsi="Times New Roman" w:cs="Times New Roman"/>
          <w:spacing w:val="73"/>
        </w:rPr>
        <w:t xml:space="preserve"> </w:t>
      </w:r>
      <w:r w:rsidRPr="00E025C6">
        <w:rPr>
          <w:rFonts w:ascii="Times New Roman" w:hAnsi="Times New Roman" w:cs="Times New Roman"/>
        </w:rPr>
        <w:t>dan</w:t>
      </w:r>
      <w:r w:rsidRPr="00E025C6">
        <w:rPr>
          <w:rFonts w:ascii="Times New Roman" w:hAnsi="Times New Roman" w:cs="Times New Roman"/>
          <w:spacing w:val="74"/>
        </w:rPr>
        <w:t xml:space="preserve"> </w:t>
      </w:r>
      <w:r w:rsidRPr="00E025C6">
        <w:rPr>
          <w:rFonts w:ascii="Times New Roman" w:hAnsi="Times New Roman" w:cs="Times New Roman"/>
        </w:rPr>
        <w:t>sesudah</w:t>
      </w:r>
      <w:r w:rsidRPr="00E025C6">
        <w:rPr>
          <w:rFonts w:ascii="Times New Roman" w:hAnsi="Times New Roman" w:cs="Times New Roman"/>
          <w:spacing w:val="73"/>
        </w:rPr>
        <w:t xml:space="preserve"> </w:t>
      </w:r>
      <w:r w:rsidRPr="00E025C6">
        <w:rPr>
          <w:rFonts w:ascii="Times New Roman" w:hAnsi="Times New Roman" w:cs="Times New Roman"/>
        </w:rPr>
        <w:t>pembelajaran</w:t>
      </w:r>
      <w:r w:rsidRPr="00E025C6">
        <w:rPr>
          <w:rFonts w:ascii="Times New Roman" w:hAnsi="Times New Roman" w:cs="Times New Roman"/>
          <w:spacing w:val="77"/>
        </w:rPr>
        <w:t xml:space="preserve"> </w:t>
      </w:r>
      <w:r w:rsidRPr="00E025C6">
        <w:rPr>
          <w:rFonts w:ascii="Times New Roman" w:hAnsi="Times New Roman" w:cs="Times New Roman"/>
        </w:rPr>
        <w:t>tanpa</w:t>
      </w:r>
      <w:r w:rsidRPr="00E025C6">
        <w:rPr>
          <w:rFonts w:ascii="Times New Roman" w:hAnsi="Times New Roman" w:cs="Times New Roman"/>
          <w:spacing w:val="72"/>
        </w:rPr>
        <w:t xml:space="preserve"> </w:t>
      </w:r>
      <w:r w:rsidRPr="00E025C6">
        <w:rPr>
          <w:rFonts w:ascii="Times New Roman" w:hAnsi="Times New Roman" w:cs="Times New Roman"/>
        </w:rPr>
        <w:t xml:space="preserve">menggunakan </w:t>
      </w:r>
      <w:r w:rsidRPr="00E025C6">
        <w:rPr>
          <w:rFonts w:ascii="Times New Roman" w:hAnsi="Times New Roman" w:cs="Times New Roman"/>
          <w:w w:val="95"/>
        </w:rPr>
        <w:t xml:space="preserve">metode mendongeng </w:t>
      </w:r>
      <w:r w:rsidRPr="00E025C6">
        <w:rPr>
          <w:rFonts w:ascii="Times New Roman" w:hAnsi="Times New Roman" w:cs="Times New Roman"/>
          <w:i/>
          <w:w w:val="95"/>
        </w:rPr>
        <w:t>(story telling)</w:t>
      </w:r>
      <w:r w:rsidRPr="00E025C6">
        <w:rPr>
          <w:rFonts w:ascii="Times New Roman" w:hAnsi="Times New Roman" w:cs="Times New Roman"/>
          <w:w w:val="95"/>
        </w:rPr>
        <w:t>pada kelas kontrol. Begitu</w:t>
      </w:r>
      <w:r w:rsidRPr="00E025C6">
        <w:rPr>
          <w:rFonts w:ascii="Times New Roman" w:hAnsi="Times New Roman" w:cs="Times New Roman"/>
          <w:spacing w:val="1"/>
          <w:w w:val="95"/>
        </w:rPr>
        <w:t xml:space="preserve"> </w:t>
      </w:r>
      <w:r w:rsidRPr="00E025C6">
        <w:rPr>
          <w:rFonts w:ascii="Times New Roman" w:hAnsi="Times New Roman" w:cs="Times New Roman"/>
        </w:rPr>
        <w:t>juga</w:t>
      </w:r>
      <w:r w:rsidRPr="00E025C6">
        <w:rPr>
          <w:rFonts w:ascii="Times New Roman" w:hAnsi="Times New Roman" w:cs="Times New Roman"/>
          <w:spacing w:val="1"/>
        </w:rPr>
        <w:t xml:space="preserve"> </w:t>
      </w:r>
      <w:r w:rsidRPr="00E025C6">
        <w:rPr>
          <w:rFonts w:ascii="Times New Roman" w:hAnsi="Times New Roman" w:cs="Times New Roman"/>
        </w:rPr>
        <w:t>dari</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t</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i/>
          <w:spacing w:val="1"/>
        </w:rPr>
        <w:t xml:space="preserve"> </w:t>
      </w:r>
      <w:r w:rsidRPr="00E025C6">
        <w:rPr>
          <w:rFonts w:ascii="Times New Roman" w:hAnsi="Times New Roman" w:cs="Times New Roman"/>
        </w:rPr>
        <w:t>yaitu</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eksperimen</w:t>
      </w:r>
      <w:r w:rsidRPr="00E025C6">
        <w:rPr>
          <w:rFonts w:ascii="Times New Roman" w:hAnsi="Times New Roman" w:cs="Times New Roman"/>
          <w:spacing w:val="1"/>
        </w:rPr>
        <w:t xml:space="preserve"> </w:t>
      </w:r>
      <w:r w:rsidRPr="00E025C6">
        <w:rPr>
          <w:rFonts w:ascii="Times New Roman" w:hAnsi="Times New Roman" w:cs="Times New Roman"/>
          <w:position w:val="2"/>
        </w:rPr>
        <w:t>dengan</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t</w:t>
      </w:r>
      <w:r w:rsidRPr="00E025C6">
        <w:rPr>
          <w:rFonts w:ascii="Times New Roman" w:hAnsi="Times New Roman" w:cs="Times New Roman"/>
        </w:rPr>
        <w:t>hitung</w:t>
      </w:r>
      <w:r w:rsidRPr="00E025C6">
        <w:rPr>
          <w:rFonts w:ascii="Times New Roman" w:hAnsi="Times New Roman" w:cs="Times New Roman"/>
          <w:spacing w:val="1"/>
        </w:rPr>
        <w:t xml:space="preserve"> </w:t>
      </w:r>
      <w:r w:rsidRPr="00E025C6">
        <w:rPr>
          <w:rFonts w:ascii="Times New Roman" w:hAnsi="Times New Roman" w:cs="Times New Roman"/>
          <w:position w:val="2"/>
        </w:rPr>
        <w:t>(10,647)</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gt;</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t</w:t>
      </w:r>
      <w:r w:rsidRPr="00E025C6">
        <w:rPr>
          <w:rFonts w:ascii="Times New Roman" w:hAnsi="Times New Roman" w:cs="Times New Roman"/>
        </w:rPr>
        <w:t>tabel</w:t>
      </w:r>
      <w:r w:rsidRPr="00E025C6">
        <w:rPr>
          <w:rFonts w:ascii="Times New Roman" w:hAnsi="Times New Roman" w:cs="Times New Roman"/>
          <w:spacing w:val="1"/>
        </w:rPr>
        <w:t xml:space="preserve"> </w:t>
      </w:r>
      <w:r w:rsidRPr="00E025C6">
        <w:rPr>
          <w:rFonts w:ascii="Times New Roman" w:hAnsi="Times New Roman" w:cs="Times New Roman"/>
          <w:position w:val="2"/>
        </w:rPr>
        <w:t>(2.120)</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sehingga</w:t>
      </w:r>
      <w:r w:rsidRPr="00E025C6">
        <w:rPr>
          <w:rFonts w:ascii="Times New Roman" w:hAnsi="Times New Roman" w:cs="Times New Roman"/>
          <w:spacing w:val="1"/>
          <w:position w:val="2"/>
        </w:rPr>
        <w:t xml:space="preserve"> </w:t>
      </w:r>
      <w:r w:rsidRPr="00E025C6">
        <w:rPr>
          <w:rFonts w:ascii="Times New Roman" w:hAnsi="Times New Roman" w:cs="Times New Roman"/>
          <w:position w:val="2"/>
        </w:rPr>
        <w:t>dapat</w:t>
      </w:r>
      <w:r w:rsidRPr="00E025C6">
        <w:rPr>
          <w:rFonts w:ascii="Times New Roman" w:hAnsi="Times New Roman" w:cs="Times New Roman"/>
          <w:spacing w:val="1"/>
          <w:position w:val="2"/>
        </w:rPr>
        <w:t xml:space="preserve"> </w:t>
      </w:r>
      <w:r w:rsidRPr="00E025C6">
        <w:rPr>
          <w:rFonts w:ascii="Times New Roman" w:hAnsi="Times New Roman" w:cs="Times New Roman"/>
        </w:rPr>
        <w:t>dikatakan</w:t>
      </w:r>
      <w:r w:rsidRPr="00E025C6">
        <w:rPr>
          <w:rFonts w:ascii="Times New Roman" w:hAnsi="Times New Roman" w:cs="Times New Roman"/>
          <w:spacing w:val="1"/>
        </w:rPr>
        <w:t xml:space="preserve"> </w:t>
      </w:r>
      <w:r w:rsidRPr="00E025C6">
        <w:rPr>
          <w:rFonts w:ascii="Times New Roman" w:hAnsi="Times New Roman" w:cs="Times New Roman"/>
        </w:rPr>
        <w:t>adanya</w:t>
      </w:r>
      <w:r w:rsidRPr="00E025C6">
        <w:rPr>
          <w:rFonts w:ascii="Times New Roman" w:hAnsi="Times New Roman" w:cs="Times New Roman"/>
          <w:spacing w:val="1"/>
        </w:rPr>
        <w:t xml:space="preserve"> </w:t>
      </w:r>
      <w:r w:rsidRPr="00E025C6">
        <w:rPr>
          <w:rFonts w:ascii="Times New Roman" w:hAnsi="Times New Roman" w:cs="Times New Roman"/>
        </w:rPr>
        <w:t>pengaruh</w:t>
      </w:r>
      <w:r w:rsidRPr="00E025C6">
        <w:rPr>
          <w:rFonts w:ascii="Times New Roman" w:hAnsi="Times New Roman" w:cs="Times New Roman"/>
          <w:spacing w:val="1"/>
        </w:rPr>
        <w:t xml:space="preserve"> </w:t>
      </w:r>
      <w:r w:rsidRPr="00E025C6">
        <w:rPr>
          <w:rFonts w:ascii="Times New Roman" w:hAnsi="Times New Roman" w:cs="Times New Roman"/>
        </w:rPr>
        <w:t>sebelum</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sesudah</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rPr>
        <w:t>.</w:t>
      </w: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Namun,</w:t>
      </w:r>
      <w:r w:rsidRPr="00E025C6">
        <w:rPr>
          <w:rFonts w:ascii="Times New Roman" w:hAnsi="Times New Roman" w:cs="Times New Roman"/>
          <w:spacing w:val="1"/>
        </w:rPr>
        <w:t xml:space="preserve"> </w:t>
      </w:r>
      <w:r w:rsidRPr="00E025C6">
        <w:rPr>
          <w:rFonts w:ascii="Times New Roman" w:hAnsi="Times New Roman" w:cs="Times New Roman"/>
        </w:rPr>
        <w:t>jika</w:t>
      </w:r>
      <w:r w:rsidRPr="00E025C6">
        <w:rPr>
          <w:rFonts w:ascii="Times New Roman" w:hAnsi="Times New Roman" w:cs="Times New Roman"/>
          <w:spacing w:val="1"/>
        </w:rPr>
        <w:t xml:space="preserve"> </w:t>
      </w:r>
      <w:r w:rsidRPr="00E025C6">
        <w:rPr>
          <w:rFonts w:ascii="Times New Roman" w:hAnsi="Times New Roman" w:cs="Times New Roman"/>
        </w:rPr>
        <w:t>kita</w:t>
      </w:r>
      <w:r w:rsidRPr="00E025C6">
        <w:rPr>
          <w:rFonts w:ascii="Times New Roman" w:hAnsi="Times New Roman" w:cs="Times New Roman"/>
          <w:spacing w:val="1"/>
        </w:rPr>
        <w:t xml:space="preserve"> </w:t>
      </w:r>
      <w:r w:rsidRPr="00E025C6">
        <w:rPr>
          <w:rFonts w:ascii="Times New Roman" w:hAnsi="Times New Roman" w:cs="Times New Roman"/>
        </w:rPr>
        <w:t>membandingkan</w:t>
      </w:r>
      <w:r w:rsidRPr="00E025C6">
        <w:rPr>
          <w:rFonts w:ascii="Times New Roman" w:hAnsi="Times New Roman" w:cs="Times New Roman"/>
          <w:spacing w:val="1"/>
        </w:rPr>
        <w:t xml:space="preserve"> </w:t>
      </w:r>
      <w:r w:rsidRPr="00E025C6">
        <w:rPr>
          <w:rFonts w:ascii="Times New Roman" w:hAnsi="Times New Roman" w:cs="Times New Roman"/>
        </w:rPr>
        <w:t>uji</w:t>
      </w:r>
      <w:r w:rsidRPr="00E025C6">
        <w:rPr>
          <w:rFonts w:ascii="Times New Roman" w:hAnsi="Times New Roman" w:cs="Times New Roman"/>
          <w:spacing w:val="1"/>
        </w:rPr>
        <w:t xml:space="preserve"> </w:t>
      </w:r>
      <w:r w:rsidRPr="00E025C6">
        <w:rPr>
          <w:rFonts w:ascii="Times New Roman" w:hAnsi="Times New Roman" w:cs="Times New Roman"/>
        </w:rPr>
        <w:t>t</w:t>
      </w:r>
      <w:r w:rsidRPr="00E025C6">
        <w:rPr>
          <w:rFonts w:ascii="Times New Roman" w:hAnsi="Times New Roman" w:cs="Times New Roman"/>
          <w:spacing w:val="1"/>
        </w:rPr>
        <w:t xml:space="preserve"> </w:t>
      </w:r>
      <w:r w:rsidRPr="00E025C6">
        <w:rPr>
          <w:rFonts w:ascii="Times New Roman" w:hAnsi="Times New Roman" w:cs="Times New Roman"/>
        </w:rPr>
        <w:t>pada</w:t>
      </w:r>
      <w:r w:rsidRPr="00E025C6">
        <w:rPr>
          <w:rFonts w:ascii="Times New Roman" w:hAnsi="Times New Roman" w:cs="Times New Roman"/>
          <w:spacing w:val="1"/>
        </w:rPr>
        <w:t xml:space="preserve"> </w:t>
      </w:r>
      <w:r w:rsidRPr="00E025C6">
        <w:rPr>
          <w:rFonts w:ascii="Times New Roman" w:hAnsi="Times New Roman" w:cs="Times New Roman"/>
        </w:rPr>
        <w:t>kelas</w:t>
      </w:r>
      <w:r w:rsidRPr="00E025C6">
        <w:rPr>
          <w:rFonts w:ascii="Times New Roman" w:hAnsi="Times New Roman" w:cs="Times New Roman"/>
          <w:spacing w:val="1"/>
        </w:rPr>
        <w:t xml:space="preserve"> </w:t>
      </w:r>
      <w:r w:rsidRPr="00E025C6">
        <w:rPr>
          <w:rFonts w:ascii="Times New Roman" w:hAnsi="Times New Roman" w:cs="Times New Roman"/>
        </w:rPr>
        <w:t>eksperimen dan kelas kontrol, yaitu (10,647) &gt; (7,786) dapat</w:t>
      </w:r>
      <w:r w:rsidRPr="00E025C6">
        <w:rPr>
          <w:rFonts w:ascii="Times New Roman" w:hAnsi="Times New Roman" w:cs="Times New Roman"/>
          <w:spacing w:val="-48"/>
        </w:rPr>
        <w:t xml:space="preserve"> </w:t>
      </w:r>
      <w:r w:rsidRPr="00E025C6">
        <w:rPr>
          <w:rFonts w:ascii="Times New Roman" w:hAnsi="Times New Roman" w:cs="Times New Roman"/>
        </w:rPr>
        <w:t>dilihat bahwa terdapat perbedaan</w:t>
      </w:r>
      <w:r w:rsidRPr="00E025C6">
        <w:rPr>
          <w:rFonts w:ascii="Times New Roman" w:hAnsi="Times New Roman" w:cs="Times New Roman"/>
          <w:spacing w:val="1"/>
        </w:rPr>
        <w:t xml:space="preserve"> </w:t>
      </w:r>
      <w:r w:rsidRPr="00E025C6">
        <w:rPr>
          <w:rFonts w:ascii="Times New Roman" w:hAnsi="Times New Roman" w:cs="Times New Roman"/>
        </w:rPr>
        <w:t>antara kelas eksperimen</w:t>
      </w:r>
      <w:r w:rsidRPr="00E025C6">
        <w:rPr>
          <w:rFonts w:ascii="Times New Roman" w:hAnsi="Times New Roman" w:cs="Times New Roman"/>
          <w:spacing w:val="1"/>
        </w:rPr>
        <w:t xml:space="preserve"> </w:t>
      </w:r>
      <w:r w:rsidRPr="00E025C6">
        <w:rPr>
          <w:rFonts w:ascii="Times New Roman" w:hAnsi="Times New Roman" w:cs="Times New Roman"/>
        </w:rPr>
        <w:t>dengan pembelajaran menggunakan menggunakan metode</w:t>
      </w:r>
      <w:r w:rsidRPr="00E025C6">
        <w:rPr>
          <w:rFonts w:ascii="Times New Roman" w:hAnsi="Times New Roman" w:cs="Times New Roman"/>
          <w:spacing w:val="1"/>
        </w:rPr>
        <w:t xml:space="preserve"> </w:t>
      </w:r>
      <w:r w:rsidRPr="00E025C6">
        <w:rPr>
          <w:rFonts w:ascii="Times New Roman" w:hAnsi="Times New Roman" w:cs="Times New Roman"/>
        </w:rPr>
        <w:t xml:space="preserve">mendongeng </w:t>
      </w:r>
      <w:r w:rsidRPr="00E025C6">
        <w:rPr>
          <w:rFonts w:ascii="Times New Roman" w:hAnsi="Times New Roman" w:cs="Times New Roman"/>
          <w:i/>
        </w:rPr>
        <w:t xml:space="preserve">(story telling) </w:t>
      </w:r>
      <w:r w:rsidRPr="00E025C6">
        <w:rPr>
          <w:rFonts w:ascii="Times New Roman" w:hAnsi="Times New Roman" w:cs="Times New Roman"/>
        </w:rPr>
        <w:t>dan kelas kontrol dengan tanpa</w:t>
      </w:r>
      <w:r w:rsidRPr="00E025C6">
        <w:rPr>
          <w:rFonts w:ascii="Times New Roman" w:hAnsi="Times New Roman" w:cs="Times New Roman"/>
          <w:spacing w:val="1"/>
        </w:rPr>
        <w:t xml:space="preserve"> </w:t>
      </w:r>
      <w:r w:rsidRPr="00E025C6">
        <w:rPr>
          <w:rFonts w:ascii="Times New Roman" w:hAnsi="Times New Roman" w:cs="Times New Roman"/>
        </w:rPr>
        <w:t>menggunakan</w:t>
      </w:r>
      <w:r w:rsidRPr="00E025C6">
        <w:rPr>
          <w:rFonts w:ascii="Times New Roman" w:hAnsi="Times New Roman" w:cs="Times New Roman"/>
          <w:spacing w:val="1"/>
        </w:rPr>
        <w:t xml:space="preserve"> </w:t>
      </w:r>
      <w:r w:rsidRPr="00E025C6">
        <w:rPr>
          <w:rFonts w:ascii="Times New Roman" w:hAnsi="Times New Roman" w:cs="Times New Roman"/>
        </w:rPr>
        <w:t>metode</w:t>
      </w:r>
      <w:r w:rsidRPr="00E025C6">
        <w:rPr>
          <w:rFonts w:ascii="Times New Roman" w:hAnsi="Times New Roman" w:cs="Times New Roman"/>
          <w:spacing w:val="1"/>
        </w:rPr>
        <w:t xml:space="preserve"> </w:t>
      </w:r>
      <w:r w:rsidRPr="00E025C6">
        <w:rPr>
          <w:rFonts w:ascii="Times New Roman" w:hAnsi="Times New Roman" w:cs="Times New Roman"/>
        </w:rPr>
        <w:t>mendongeng</w:t>
      </w:r>
      <w:r w:rsidRPr="00E025C6">
        <w:rPr>
          <w:rFonts w:ascii="Times New Roman" w:hAnsi="Times New Roman" w:cs="Times New Roman"/>
          <w:spacing w:val="1"/>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telling)</w:t>
      </w:r>
      <w:r w:rsidRPr="00E025C6">
        <w:rPr>
          <w:rFonts w:ascii="Times New Roman" w:hAnsi="Times New Roman" w:cs="Times New Roman"/>
        </w:rPr>
        <w:t>,</w:t>
      </w:r>
      <w:r w:rsidRPr="00E025C6">
        <w:rPr>
          <w:rFonts w:ascii="Times New Roman" w:hAnsi="Times New Roman" w:cs="Times New Roman"/>
          <w:spacing w:val="1"/>
        </w:rPr>
        <w:t xml:space="preserve"> </w:t>
      </w:r>
      <w:r w:rsidRPr="00E025C6">
        <w:rPr>
          <w:rFonts w:ascii="Times New Roman" w:hAnsi="Times New Roman" w:cs="Times New Roman"/>
        </w:rPr>
        <w:t>dan</w:t>
      </w:r>
      <w:r w:rsidRPr="00E025C6">
        <w:rPr>
          <w:rFonts w:ascii="Times New Roman" w:hAnsi="Times New Roman" w:cs="Times New Roman"/>
          <w:spacing w:val="1"/>
        </w:rPr>
        <w:t xml:space="preserve"> </w:t>
      </w:r>
      <w:r w:rsidRPr="00E025C6">
        <w:rPr>
          <w:rFonts w:ascii="Times New Roman" w:hAnsi="Times New Roman" w:cs="Times New Roman"/>
        </w:rPr>
        <w:t xml:space="preserve">pengaruh penggunaan metode mendongeng </w:t>
      </w:r>
      <w:r w:rsidRPr="00E025C6">
        <w:rPr>
          <w:rFonts w:ascii="Times New Roman" w:hAnsi="Times New Roman" w:cs="Times New Roman"/>
          <w:i/>
        </w:rPr>
        <w:t>(story telling)</w:t>
      </w:r>
      <w:r w:rsidRPr="00E025C6">
        <w:rPr>
          <w:rFonts w:ascii="Times New Roman" w:hAnsi="Times New Roman" w:cs="Times New Roman"/>
          <w:i/>
          <w:spacing w:val="1"/>
        </w:rPr>
        <w:t xml:space="preserve"> </w:t>
      </w:r>
      <w:r w:rsidRPr="00E025C6">
        <w:rPr>
          <w:rFonts w:ascii="Times New Roman" w:hAnsi="Times New Roman" w:cs="Times New Roman"/>
        </w:rPr>
        <w:t>dengan</w:t>
      </w:r>
      <w:r w:rsidRPr="00E025C6">
        <w:rPr>
          <w:rFonts w:ascii="Times New Roman" w:hAnsi="Times New Roman" w:cs="Times New Roman"/>
          <w:spacing w:val="1"/>
        </w:rPr>
        <w:t xml:space="preserve"> </w:t>
      </w:r>
      <w:r w:rsidRPr="00E025C6">
        <w:rPr>
          <w:rFonts w:ascii="Times New Roman" w:hAnsi="Times New Roman" w:cs="Times New Roman"/>
        </w:rPr>
        <w:t>materi</w:t>
      </w:r>
      <w:r w:rsidRPr="00E025C6">
        <w:rPr>
          <w:rFonts w:ascii="Times New Roman" w:hAnsi="Times New Roman" w:cs="Times New Roman"/>
          <w:spacing w:val="1"/>
        </w:rPr>
        <w:t xml:space="preserve"> </w:t>
      </w:r>
      <w:r w:rsidRPr="00E025C6">
        <w:rPr>
          <w:rFonts w:ascii="Times New Roman" w:hAnsi="Times New Roman" w:cs="Times New Roman"/>
        </w:rPr>
        <w:t>keragaman</w:t>
      </w:r>
      <w:r w:rsidRPr="00E025C6">
        <w:rPr>
          <w:rFonts w:ascii="Times New Roman" w:hAnsi="Times New Roman" w:cs="Times New Roman"/>
          <w:spacing w:val="1"/>
        </w:rPr>
        <w:t xml:space="preserve"> </w:t>
      </w:r>
      <w:r w:rsidRPr="00E025C6">
        <w:rPr>
          <w:rFonts w:ascii="Times New Roman" w:hAnsi="Times New Roman" w:cs="Times New Roman"/>
        </w:rPr>
        <w:t>kegiatan-kegiatan</w:t>
      </w:r>
      <w:r w:rsidRPr="00E025C6">
        <w:rPr>
          <w:rFonts w:ascii="Times New Roman" w:hAnsi="Times New Roman" w:cs="Times New Roman"/>
          <w:spacing w:val="1"/>
        </w:rPr>
        <w:t xml:space="preserve"> </w:t>
      </w:r>
      <w:r w:rsidRPr="00E025C6">
        <w:rPr>
          <w:rFonts w:ascii="Times New Roman" w:hAnsi="Times New Roman" w:cs="Times New Roman"/>
        </w:rPr>
        <w:t>ekonomi</w:t>
      </w:r>
      <w:r w:rsidRPr="00E025C6">
        <w:rPr>
          <w:rFonts w:ascii="Times New Roman" w:hAnsi="Times New Roman" w:cs="Times New Roman"/>
          <w:spacing w:val="1"/>
        </w:rPr>
        <w:t xml:space="preserve"> </w:t>
      </w:r>
      <w:r w:rsidRPr="00E025C6">
        <w:rPr>
          <w:rFonts w:ascii="Times New Roman" w:hAnsi="Times New Roman" w:cs="Times New Roman"/>
        </w:rPr>
        <w:t>di</w:t>
      </w:r>
      <w:r w:rsidRPr="00E025C6">
        <w:rPr>
          <w:rFonts w:ascii="Times New Roman" w:hAnsi="Times New Roman" w:cs="Times New Roman"/>
          <w:spacing w:val="1"/>
        </w:rPr>
        <w:t xml:space="preserve"> </w:t>
      </w:r>
      <w:r w:rsidRPr="00E025C6">
        <w:rPr>
          <w:rFonts w:ascii="Times New Roman" w:hAnsi="Times New Roman" w:cs="Times New Roman"/>
        </w:rPr>
        <w:t>Indonesia</w:t>
      </w:r>
      <w:r w:rsidRPr="00E025C6">
        <w:rPr>
          <w:rFonts w:ascii="Times New Roman" w:hAnsi="Times New Roman" w:cs="Times New Roman"/>
          <w:spacing w:val="1"/>
        </w:rPr>
        <w:t xml:space="preserve"> </w:t>
      </w:r>
      <w:r w:rsidRPr="00E025C6">
        <w:rPr>
          <w:rFonts w:ascii="Times New Roman" w:hAnsi="Times New Roman" w:cs="Times New Roman"/>
        </w:rPr>
        <w:t>lebih</w:t>
      </w:r>
      <w:r w:rsidRPr="00E025C6">
        <w:rPr>
          <w:rFonts w:ascii="Times New Roman" w:hAnsi="Times New Roman" w:cs="Times New Roman"/>
          <w:spacing w:val="1"/>
        </w:rPr>
        <w:t xml:space="preserve"> </w:t>
      </w:r>
      <w:r w:rsidRPr="00E025C6">
        <w:rPr>
          <w:rFonts w:ascii="Times New Roman" w:hAnsi="Times New Roman" w:cs="Times New Roman"/>
        </w:rPr>
        <w:t>besar</w:t>
      </w:r>
      <w:r w:rsidRPr="00E025C6">
        <w:rPr>
          <w:rFonts w:ascii="Times New Roman" w:hAnsi="Times New Roman" w:cs="Times New Roman"/>
          <w:spacing w:val="1"/>
        </w:rPr>
        <w:t xml:space="preserve"> </w:t>
      </w:r>
      <w:r w:rsidRPr="00E025C6">
        <w:rPr>
          <w:rFonts w:ascii="Times New Roman" w:hAnsi="Times New Roman" w:cs="Times New Roman"/>
        </w:rPr>
        <w:t>dari pada</w:t>
      </w:r>
      <w:r w:rsidRPr="00E025C6">
        <w:rPr>
          <w:rFonts w:ascii="Times New Roman" w:hAnsi="Times New Roman" w:cs="Times New Roman"/>
          <w:spacing w:val="1"/>
        </w:rPr>
        <w:t xml:space="preserve"> </w:t>
      </w:r>
      <w:r w:rsidRPr="00E025C6">
        <w:rPr>
          <w:rFonts w:ascii="Times New Roman" w:hAnsi="Times New Roman" w:cs="Times New Roman"/>
        </w:rPr>
        <w:t>pembelajaran</w:t>
      </w:r>
      <w:r w:rsidRPr="00E025C6">
        <w:rPr>
          <w:rFonts w:ascii="Times New Roman" w:hAnsi="Times New Roman" w:cs="Times New Roman"/>
          <w:spacing w:val="1"/>
        </w:rPr>
        <w:t xml:space="preserve"> </w:t>
      </w:r>
      <w:r w:rsidRPr="00E025C6">
        <w:rPr>
          <w:rFonts w:ascii="Times New Roman" w:hAnsi="Times New Roman" w:cs="Times New Roman"/>
        </w:rPr>
        <w:t>tanpa</w:t>
      </w:r>
      <w:r w:rsidRPr="00E025C6">
        <w:rPr>
          <w:rFonts w:ascii="Times New Roman" w:hAnsi="Times New Roman" w:cs="Times New Roman"/>
          <w:spacing w:val="1"/>
        </w:rPr>
        <w:t xml:space="preserve"> </w:t>
      </w:r>
      <w:r w:rsidRPr="00E025C6">
        <w:rPr>
          <w:rFonts w:ascii="Times New Roman" w:hAnsi="Times New Roman" w:cs="Times New Roman"/>
        </w:rPr>
        <w:t>menggunakan metode</w:t>
      </w:r>
      <w:r w:rsidRPr="00E025C6">
        <w:rPr>
          <w:rFonts w:ascii="Times New Roman" w:hAnsi="Times New Roman" w:cs="Times New Roman"/>
          <w:spacing w:val="-3"/>
        </w:rPr>
        <w:t xml:space="preserve"> </w:t>
      </w:r>
      <w:r w:rsidRPr="00E025C6">
        <w:rPr>
          <w:rFonts w:ascii="Times New Roman" w:hAnsi="Times New Roman" w:cs="Times New Roman"/>
        </w:rPr>
        <w:t>mendongeng</w:t>
      </w:r>
      <w:r w:rsidRPr="00E025C6">
        <w:rPr>
          <w:rFonts w:ascii="Times New Roman" w:hAnsi="Times New Roman" w:cs="Times New Roman"/>
          <w:spacing w:val="5"/>
        </w:rPr>
        <w:t xml:space="preserv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 xml:space="preserve">telling). </w:t>
      </w:r>
      <w:r w:rsidRPr="00E025C6">
        <w:rPr>
          <w:rFonts w:ascii="Times New Roman" w:hAnsi="Times New Roman" w:cs="Times New Roman"/>
          <w:spacing w:val="-10"/>
        </w:rPr>
        <w:t xml:space="preserve">Dengan demikian ada sebuah </w:t>
      </w:r>
      <w:r w:rsidRPr="00E025C6">
        <w:rPr>
          <w:rFonts w:ascii="Times New Roman" w:hAnsi="Times New Roman" w:cs="Times New Roman"/>
        </w:rPr>
        <w:t>pengaruh</w:t>
      </w:r>
      <w:r w:rsidRPr="00E025C6">
        <w:rPr>
          <w:rFonts w:ascii="Times New Roman" w:hAnsi="Times New Roman" w:cs="Times New Roman"/>
          <w:spacing w:val="-15"/>
        </w:rPr>
        <w:t xml:space="preserve"> </w:t>
      </w:r>
      <w:r w:rsidRPr="00E025C6">
        <w:rPr>
          <w:rFonts w:ascii="Times New Roman" w:hAnsi="Times New Roman" w:cs="Times New Roman"/>
        </w:rPr>
        <w:t>penggunaan</w:t>
      </w:r>
      <w:r w:rsidRPr="00E025C6">
        <w:rPr>
          <w:rFonts w:ascii="Times New Roman" w:hAnsi="Times New Roman" w:cs="Times New Roman"/>
          <w:spacing w:val="-9"/>
        </w:rPr>
        <w:t xml:space="preserve"> metode </w:t>
      </w:r>
      <w:r w:rsidRPr="00E025C6">
        <w:rPr>
          <w:rFonts w:ascii="Times New Roman" w:hAnsi="Times New Roman" w:cs="Times New Roman"/>
          <w:i/>
          <w:spacing w:val="-9"/>
        </w:rPr>
        <w:t>Story Telling</w:t>
      </w:r>
      <w:r w:rsidRPr="00E025C6">
        <w:rPr>
          <w:rFonts w:ascii="Times New Roman" w:hAnsi="Times New Roman" w:cs="Times New Roman"/>
          <w:spacing w:val="-11"/>
        </w:rPr>
        <w:t xml:space="preserve"> </w:t>
      </w:r>
      <w:r w:rsidRPr="00E025C6">
        <w:rPr>
          <w:rFonts w:ascii="Times New Roman" w:hAnsi="Times New Roman" w:cs="Times New Roman"/>
        </w:rPr>
        <w:t xml:space="preserve"> terhadap hasil belajar</w:t>
      </w:r>
      <w:r w:rsidRPr="00E025C6">
        <w:rPr>
          <w:rFonts w:ascii="Times New Roman" w:hAnsi="Times New Roman" w:cs="Times New Roman"/>
          <w:spacing w:val="1"/>
        </w:rPr>
        <w:t xml:space="preserve"> </w:t>
      </w:r>
      <w:r w:rsidRPr="00E025C6">
        <w:rPr>
          <w:rFonts w:ascii="Times New Roman" w:hAnsi="Times New Roman" w:cs="Times New Roman"/>
        </w:rPr>
        <w:t>siswa kelas</w:t>
      </w:r>
      <w:r w:rsidRPr="00E025C6">
        <w:rPr>
          <w:rFonts w:ascii="Times New Roman" w:hAnsi="Times New Roman" w:cs="Times New Roman"/>
          <w:spacing w:val="-2"/>
        </w:rPr>
        <w:t xml:space="preserve"> I</w:t>
      </w:r>
      <w:r w:rsidRPr="00E025C6">
        <w:rPr>
          <w:rFonts w:ascii="Times New Roman" w:hAnsi="Times New Roman" w:cs="Times New Roman"/>
        </w:rPr>
        <w:t>V</w:t>
      </w:r>
      <w:r w:rsidRPr="00E025C6">
        <w:rPr>
          <w:rFonts w:ascii="Times New Roman" w:hAnsi="Times New Roman" w:cs="Times New Roman"/>
          <w:spacing w:val="-3"/>
        </w:rPr>
        <w:t xml:space="preserve"> </w:t>
      </w:r>
      <w:r w:rsidRPr="00E025C6">
        <w:rPr>
          <w:rFonts w:ascii="Times New Roman" w:hAnsi="Times New Roman" w:cs="Times New Roman"/>
        </w:rPr>
        <w:t>SDN</w:t>
      </w:r>
      <w:r w:rsidRPr="00E025C6">
        <w:rPr>
          <w:rFonts w:ascii="Times New Roman" w:hAnsi="Times New Roman" w:cs="Times New Roman"/>
          <w:spacing w:val="-2"/>
        </w:rPr>
        <w:t xml:space="preserve"> </w:t>
      </w:r>
      <w:r w:rsidRPr="00E025C6">
        <w:rPr>
          <w:rFonts w:ascii="Times New Roman" w:hAnsi="Times New Roman" w:cs="Times New Roman"/>
        </w:rPr>
        <w:t>Kepanjen 1.</w:t>
      </w:r>
      <w:bookmarkStart w:id="1" w:name="_TOC_250004"/>
      <w:bookmarkEnd w:id="1"/>
      <w:r w:rsidRPr="00E025C6">
        <w:rPr>
          <w:rFonts w:ascii="Times New Roman" w:hAnsi="Times New Roman" w:cs="Times New Roman"/>
        </w:rPr>
        <w:t xml:space="preserve"> Untuk</w:t>
      </w:r>
      <w:r w:rsidRPr="00E025C6">
        <w:rPr>
          <w:rFonts w:ascii="Times New Roman" w:hAnsi="Times New Roman" w:cs="Times New Roman"/>
          <w:spacing w:val="1"/>
        </w:rPr>
        <w:t xml:space="preserve"> </w:t>
      </w:r>
      <w:r w:rsidRPr="00E025C6">
        <w:rPr>
          <w:rFonts w:ascii="Times New Roman" w:hAnsi="Times New Roman" w:cs="Times New Roman"/>
        </w:rPr>
        <w:t>menumbuhkan</w:t>
      </w:r>
      <w:r w:rsidRPr="00E025C6">
        <w:rPr>
          <w:rFonts w:ascii="Times New Roman" w:hAnsi="Times New Roman" w:cs="Times New Roman"/>
          <w:spacing w:val="1"/>
        </w:rPr>
        <w:t xml:space="preserve"> </w:t>
      </w:r>
      <w:r w:rsidRPr="00E025C6">
        <w:rPr>
          <w:rFonts w:ascii="Times New Roman" w:hAnsi="Times New Roman" w:cs="Times New Roman"/>
        </w:rPr>
        <w:t xml:space="preserve">motivasi belajar siswa agar hasil belajarnya meningkat, penerapan metod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 xml:space="preserve">telling </w:t>
      </w:r>
      <w:r w:rsidRPr="00E025C6">
        <w:rPr>
          <w:rFonts w:ascii="Times New Roman" w:hAnsi="Times New Roman" w:cs="Times New Roman"/>
        </w:rPr>
        <w:t>sangat cocok untuk menjadi solusi permasalahan rendahnya minat belajar siswa terutama rendahnya siswa dalam membaca sebelum</w:t>
      </w:r>
      <w:r w:rsidR="0021041B">
        <w:rPr>
          <w:rFonts w:ascii="Times New Roman" w:hAnsi="Times New Roman" w:cs="Times New Roman"/>
        </w:rPr>
        <w:t xml:space="preserve"> menuju literasi belajar siswa.</w:t>
      </w: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Penelitian yang lain yang sama-sama menggunakan metode </w:t>
      </w:r>
      <w:r w:rsidRPr="00E025C6">
        <w:rPr>
          <w:rFonts w:ascii="Times New Roman" w:hAnsi="Times New Roman" w:cs="Times New Roman"/>
          <w:i/>
        </w:rPr>
        <w:t xml:space="preserve">story telling </w:t>
      </w:r>
      <w:r w:rsidRPr="00E025C6">
        <w:rPr>
          <w:rFonts w:ascii="Times New Roman" w:hAnsi="Times New Roman" w:cs="Times New Roman"/>
        </w:rPr>
        <w:t xml:space="preserve">menunjukkan ada pengaruh metode Story Telling terhadap Pengembangan Minat Baca dan Bahasa anak –anak di TK Tunas Bangsa Pati </w:t>
      </w:r>
      <w:r w:rsidR="00FB064A">
        <w:rPr>
          <w:rFonts w:ascii="Times New Roman" w:hAnsi="Times New Roman" w:cs="Times New Roman"/>
        </w:rPr>
        <w:fldChar w:fldCharType="begin" w:fldLock="1"/>
      </w:r>
      <w:r w:rsidR="00FB064A">
        <w:rPr>
          <w:rFonts w:ascii="Times New Roman" w:hAnsi="Times New Roman" w:cs="Times New Roman"/>
        </w:rPr>
        <w:instrText>ADDIN CSL_CITATION {"citationItems":[{"id":"ITEM-1","itemData":{"author":[{"dropping-particle":"","family":"Niswah","given":"S","non-dropping-particle":"","parse-names":false,"suffix":""}],"container-title":"Jurnal VARIDIKA","id":"ITEM-1","issue":"3","issued":{"date-parts":[["2016"]]},"title":"Pengaruh Metode Storytelling Terhadap Pengembangan Minat Baca Dan Bahasa Anak Kelompok B Di Tk Tunas Bangsa Pati.","type":"article-journal","volume":"29"},"uris":["http://www.mendeley.com/documents/?uuid=77713e2a-28d6-4efd-b4a5-099eaf17dbca"]}],"mendeley":{"formattedCitation":"(Niswah, 2016)","plainTextFormattedCitation":"(Niswah, 2016)","previouslyFormattedCitation":"(Niswah, 2016)"},"properties":{"noteIndex":0},"schema":"https://github.com/citation-style-language/schema/raw/master/csl-citation.json"}</w:instrText>
      </w:r>
      <w:r w:rsidR="00FB064A">
        <w:rPr>
          <w:rFonts w:ascii="Times New Roman" w:hAnsi="Times New Roman" w:cs="Times New Roman"/>
        </w:rPr>
        <w:fldChar w:fldCharType="separate"/>
      </w:r>
      <w:r w:rsidR="00FB064A" w:rsidRPr="00FB064A">
        <w:rPr>
          <w:rFonts w:ascii="Times New Roman" w:hAnsi="Times New Roman" w:cs="Times New Roman"/>
          <w:noProof/>
        </w:rPr>
        <w:t>(Niswah, 2016)</w:t>
      </w:r>
      <w:r w:rsidR="00FB064A">
        <w:rPr>
          <w:rFonts w:ascii="Times New Roman" w:hAnsi="Times New Roman" w:cs="Times New Roman"/>
        </w:rPr>
        <w:fldChar w:fldCharType="end"/>
      </w:r>
      <w:r w:rsidRPr="00E025C6">
        <w:rPr>
          <w:rFonts w:ascii="Times New Roman" w:hAnsi="Times New Roman" w:cs="Times New Roman"/>
        </w:rPr>
        <w:t xml:space="preserve">. Kemampuan bahasa merupakan kebutuhan penting dalam kehidupan anak, yakni kebutuhan untuk menjadi bagian dari kelompok sosial. Walaupun dengan cara yang lain mereka mungkin mampu berkomunikasi dengan anggota kelompok sosial, dengan menggunakan bahasa, manusia dapat menyampaikan dan mengerti keinginan, perasaan, pengalaman serta berinteraksi dengan orang lain </w:t>
      </w:r>
      <w:r w:rsidR="00FB064A">
        <w:rPr>
          <w:rFonts w:ascii="Times New Roman" w:hAnsi="Times New Roman" w:cs="Times New Roman"/>
        </w:rPr>
        <w:fldChar w:fldCharType="begin" w:fldLock="1"/>
      </w:r>
      <w:r w:rsidR="00545D22">
        <w:rPr>
          <w:rFonts w:ascii="Times New Roman" w:hAnsi="Times New Roman" w:cs="Times New Roman"/>
        </w:rPr>
        <w:instrText>ADDIN CSL_CITATION {"citationItems":[{"id":"ITEM-1","itemData":{"author":[{"dropping-particle":"","family":"Rosalina","given":"","non-dropping-particle":"","parse-names":false,"suffix":""}],"container-title":"Psycho Idea","id":"ITEM-1","issued":{"date-parts":[["2011"]]},"page":"19-35","title":"Peningkatan Kemampuan Bahasa Anak Usia Dini Melalui Kegiatan Bermain.","type":"article-journal","volume":"1"},"uris":["http://www.mendeley.com/documents/?uuid=370ea5ee-44ab-4ae4-8720-50f5a7a46cc9"]}],"mendeley":{"formattedCitation":"(Rosalina, 2011)","plainTextFormattedCitation":"(Rosalina, 2011)","previouslyFormattedCitation":"(Rosalina, 2011)"},"properties":{"noteIndex":0},"schema":"https://github.com/citation-style-language/schema/raw/master/csl-citation.json"}</w:instrText>
      </w:r>
      <w:r w:rsidR="00FB064A">
        <w:rPr>
          <w:rFonts w:ascii="Times New Roman" w:hAnsi="Times New Roman" w:cs="Times New Roman"/>
        </w:rPr>
        <w:fldChar w:fldCharType="separate"/>
      </w:r>
      <w:r w:rsidR="00FB064A" w:rsidRPr="00FB064A">
        <w:rPr>
          <w:rFonts w:ascii="Times New Roman" w:hAnsi="Times New Roman" w:cs="Times New Roman"/>
          <w:noProof/>
        </w:rPr>
        <w:t>(Rosalina, 2011)</w:t>
      </w:r>
      <w:r w:rsidR="00FB064A">
        <w:rPr>
          <w:rFonts w:ascii="Times New Roman" w:hAnsi="Times New Roman" w:cs="Times New Roman"/>
        </w:rPr>
        <w:fldChar w:fldCharType="end"/>
      </w:r>
      <w:r w:rsidRPr="00E025C6">
        <w:rPr>
          <w:rFonts w:ascii="Times New Roman" w:hAnsi="Times New Roman" w:cs="Times New Roman"/>
        </w:rPr>
        <w:t xml:space="preserve">. Pengembangan bahasa pada anak usia dini menekankan bagaimana agar anak mampu menggunakan dan mengekspresikan bahasa dengan kata-kata seperti ucapan yang dapat difahami oleh orang lain. Sehingga fungsi bahasa bisa tercapai sebagai alat komunikasi </w:t>
      </w:r>
      <w:r w:rsidR="00545D22">
        <w:rPr>
          <w:rFonts w:ascii="Times New Roman" w:hAnsi="Times New Roman" w:cs="Times New Roman"/>
        </w:rPr>
        <w:fldChar w:fldCharType="begin" w:fldLock="1"/>
      </w:r>
      <w:r w:rsidR="00545D22">
        <w:rPr>
          <w:rFonts w:ascii="Times New Roman" w:hAnsi="Times New Roman" w:cs="Times New Roman"/>
        </w:rPr>
        <w:instrText>ADDIN CSL_CITATION {"citationItems":[{"id":"ITEM-1","itemData":{"author":[{"dropping-particle":"","family":"Kafah","given":"Silm","non-dropping-particle":"","parse-names":false,"suffix":""}],"container-title":"None","id":"ITEM-1","issued":{"date-parts":[["2013"]]},"publisher":"Universitas Diponegoro","title":"Metode Storytelling Dengan Menggunakan Panggung Boneka Tehadap Kemampuan Berbahasa Anak Usia 4-5 Tahun","type":"thesis"},"uris":["http://www.mendeley.com/documents/?uuid=8c7d2d00-6942-4cb2-91dd-15ca4deb6327"]}],"mendeley":{"formattedCitation":"(Kafah, 2013)","plainTextFormattedCitation":"(Kafah, 2013)","previouslyFormattedCitation":"(Kafah, 2013)"},"properties":{"noteIndex":0},"schema":"https://github.com/citation-style-language/schema/raw/master/csl-citation.json"}</w:instrText>
      </w:r>
      <w:r w:rsidR="00545D22">
        <w:rPr>
          <w:rFonts w:ascii="Times New Roman" w:hAnsi="Times New Roman" w:cs="Times New Roman"/>
        </w:rPr>
        <w:fldChar w:fldCharType="separate"/>
      </w:r>
      <w:r w:rsidR="00545D22" w:rsidRPr="00545D22">
        <w:rPr>
          <w:rFonts w:ascii="Times New Roman" w:hAnsi="Times New Roman" w:cs="Times New Roman"/>
          <w:noProof/>
        </w:rPr>
        <w:t>(Kafah, 2013)</w:t>
      </w:r>
      <w:r w:rsidR="00545D22">
        <w:rPr>
          <w:rFonts w:ascii="Times New Roman" w:hAnsi="Times New Roman" w:cs="Times New Roman"/>
        </w:rPr>
        <w:fldChar w:fldCharType="end"/>
      </w:r>
      <w:r w:rsidRPr="00E025C6">
        <w:rPr>
          <w:rFonts w:ascii="Times New Roman" w:hAnsi="Times New Roman" w:cs="Times New Roman"/>
        </w:rPr>
        <w:t>.</w:t>
      </w: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Selanjutnya Hurlock dalam </w:t>
      </w:r>
      <w:r w:rsidR="00545D22">
        <w:rPr>
          <w:rFonts w:ascii="Times New Roman" w:hAnsi="Times New Roman" w:cs="Times New Roman"/>
        </w:rPr>
        <w:fldChar w:fldCharType="begin" w:fldLock="1"/>
      </w:r>
      <w:r w:rsidR="00545D22">
        <w:rPr>
          <w:rFonts w:ascii="Times New Roman" w:hAnsi="Times New Roman" w:cs="Times New Roman"/>
        </w:rPr>
        <w:instrText>ADDIN CSL_CITATION {"citationItems":[{"id":"ITEM-1","itemData":{"author":[{"dropping-particle":"","family":"Sukmawati","given":"","non-dropping-particle":"","parse-names":false,"suffix":""}],"container-title":"Journal Obsesi","id":"ITEM-1","issue":"1","issued":{"date-parts":[["2019"]]},"page":"51-60","title":"Pengaruh Gadget Terhadap Perkembangan Bicara Anak Usia 3 Tahun Di Tk Buah Hati Kita","type":"article-journal","volume":"3"},"uris":["http://www.mendeley.com/documents/?uuid=ec629ca9-9258-4157-ac9b-632cbf5cdeaf"]}],"mendeley":{"formattedCitation":"(Sukmawati, 2019)","plainTextFormattedCitation":"(Sukmawati, 2019)","previouslyFormattedCitation":"(Sukmawati, 2019)"},"properties":{"noteIndex":0},"schema":"https://github.com/citation-style-language/schema/raw/master/csl-citation.json"}</w:instrText>
      </w:r>
      <w:r w:rsidR="00545D22">
        <w:rPr>
          <w:rFonts w:ascii="Times New Roman" w:hAnsi="Times New Roman" w:cs="Times New Roman"/>
        </w:rPr>
        <w:fldChar w:fldCharType="separate"/>
      </w:r>
      <w:r w:rsidR="00545D22" w:rsidRPr="00545D22">
        <w:rPr>
          <w:rFonts w:ascii="Times New Roman" w:hAnsi="Times New Roman" w:cs="Times New Roman"/>
          <w:noProof/>
        </w:rPr>
        <w:t>(Sukmawati, 2019)</w:t>
      </w:r>
      <w:r w:rsidR="00545D22">
        <w:rPr>
          <w:rFonts w:ascii="Times New Roman" w:hAnsi="Times New Roman" w:cs="Times New Roman"/>
        </w:rPr>
        <w:fldChar w:fldCharType="end"/>
      </w:r>
      <w:r w:rsidR="00545D22">
        <w:rPr>
          <w:rFonts w:ascii="Times New Roman" w:hAnsi="Times New Roman" w:cs="Times New Roman"/>
        </w:rPr>
        <w:t xml:space="preserve"> </w:t>
      </w:r>
      <w:r w:rsidRPr="00E025C6">
        <w:rPr>
          <w:rFonts w:ascii="Times New Roman" w:hAnsi="Times New Roman" w:cs="Times New Roman"/>
        </w:rPr>
        <w:t xml:space="preserve">mengatakan melalui bicara merupakan keterampilan mental-motorik yang tidak hanya melibatkan koordinasi kumpulan otot suara tetapi juga mempunyai aspek mental yakni kemampuan mengaitkan arti. Berbicara ini merupakan perkembangan yang lama dan sulit namun memiliki peranan yang sangat penting dalam kehidupan anak. Penguasaan bahasa secara baik dimasa usia dini dapat membekali anak untuk dapat terampil berbahasa dikemudian hari. Potensi yang dimiliki anak perlu dikembangkan secara baik melalui stimulus yang aktif dari berbagai pihak. Keterlibatan dan peran orang disekitar anak dapat membantu anak menguasai bahasa secara maksimal </w:t>
      </w:r>
      <w:r w:rsidR="00545D22">
        <w:rPr>
          <w:rFonts w:ascii="Times New Roman" w:hAnsi="Times New Roman" w:cs="Times New Roman"/>
        </w:rPr>
        <w:fldChar w:fldCharType="begin" w:fldLock="1"/>
      </w:r>
      <w:r w:rsidR="00545D22">
        <w:rPr>
          <w:rFonts w:ascii="Times New Roman" w:hAnsi="Times New Roman" w:cs="Times New Roman"/>
        </w:rPr>
        <w:instrText>ADDIN CSL_CITATION {"citationItems":[{"id":"ITEM-1","itemData":{"DOI":"Https://Doi.Org/10.1017/Cbo9781107415324.004","author":[{"dropping-particle":"","family":"Yanti, Nofvi., Yuliyanti, Dwi.","given":"Wetty S","non-dropping-particle":"","parse-names":false,"suffix":""}],"container-title":"Naspa Journal","id":"ITEM-1","issue":"4","issued":{"date-parts":[["2015"]]},"page":"1-15","title":"Peningkatan Perkembangan Bahasa Anak Melalui Pemanfaatan Media Gambar Di Raudhatul Athfal Al Hikmah Bandar Lampung","type":"article-journal","volume":"42"},"uris":["http://www.mendeley.com/documents/?uuid=b6fb1e0a-728e-457f-976b-cd71c94199cb"]}],"mendeley":{"formattedCitation":"(Yanti, Nofvi., Yuliyanti, Dwi., 2015)","plainTextFormattedCitation":"(Yanti, Nofvi., Yuliyanti, Dwi., 2015)","previouslyFormattedCitation":"(Yanti, Nofvi., Yuliyanti, Dwi., 2015)"},"properties":{"noteIndex":0},"schema":"https://github.com/citation-style-language/schema/raw/master/csl-citation.json"}</w:instrText>
      </w:r>
      <w:r w:rsidR="00545D22">
        <w:rPr>
          <w:rFonts w:ascii="Times New Roman" w:hAnsi="Times New Roman" w:cs="Times New Roman"/>
        </w:rPr>
        <w:fldChar w:fldCharType="separate"/>
      </w:r>
      <w:r w:rsidR="00545D22" w:rsidRPr="00545D22">
        <w:rPr>
          <w:rFonts w:ascii="Times New Roman" w:hAnsi="Times New Roman" w:cs="Times New Roman"/>
          <w:noProof/>
        </w:rPr>
        <w:t>(Yanti, Nofvi., Yuliyanti, Dwi., 2015)</w:t>
      </w:r>
      <w:r w:rsidR="00545D22">
        <w:rPr>
          <w:rFonts w:ascii="Times New Roman" w:hAnsi="Times New Roman" w:cs="Times New Roman"/>
        </w:rPr>
        <w:fldChar w:fldCharType="end"/>
      </w:r>
      <w:r w:rsidRPr="00E025C6">
        <w:rPr>
          <w:rFonts w:ascii="Times New Roman" w:hAnsi="Times New Roman" w:cs="Times New Roman"/>
        </w:rPr>
        <w:t>. Penggunaan metode pembelajaran bahasa yang tepat dan sesuai dengan karakteristik perkembangan anak usia dini khususya di usia Todler (2-4 tahun) merupakan kunci keefektifan pembelajaran di masa yang akan datang.</w:t>
      </w: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Berbeda mendasar penelitian ini dengan penelitian sebelumnya, penelitian pengaruh</w:t>
      </w:r>
      <w:r w:rsidRPr="00E025C6">
        <w:rPr>
          <w:rFonts w:ascii="Times New Roman" w:hAnsi="Times New Roman" w:cs="Times New Roman"/>
          <w:spacing w:val="-15"/>
        </w:rPr>
        <w:t xml:space="preserve"> </w:t>
      </w:r>
      <w:r w:rsidRPr="00E025C6">
        <w:rPr>
          <w:rFonts w:ascii="Times New Roman" w:hAnsi="Times New Roman" w:cs="Times New Roman"/>
        </w:rPr>
        <w:t>penggunaan</w:t>
      </w:r>
      <w:r w:rsidRPr="00E025C6">
        <w:rPr>
          <w:rFonts w:ascii="Times New Roman" w:hAnsi="Times New Roman" w:cs="Times New Roman"/>
          <w:spacing w:val="-9"/>
        </w:rPr>
        <w:t xml:space="preserve"> metode </w:t>
      </w:r>
      <w:r w:rsidRPr="00E025C6">
        <w:rPr>
          <w:rFonts w:ascii="Times New Roman" w:hAnsi="Times New Roman" w:cs="Times New Roman"/>
          <w:i/>
          <w:spacing w:val="-9"/>
        </w:rPr>
        <w:t>Story Telling</w:t>
      </w:r>
      <w:r w:rsidRPr="00E025C6">
        <w:rPr>
          <w:rFonts w:ascii="Times New Roman" w:hAnsi="Times New Roman" w:cs="Times New Roman"/>
          <w:spacing w:val="-11"/>
        </w:rPr>
        <w:t xml:space="preserve"> </w:t>
      </w:r>
      <w:r w:rsidRPr="00E025C6">
        <w:rPr>
          <w:rFonts w:ascii="Times New Roman" w:hAnsi="Times New Roman" w:cs="Times New Roman"/>
        </w:rPr>
        <w:t xml:space="preserve"> lebih pada pengotimalan hasil belajar</w:t>
      </w:r>
      <w:r w:rsidRPr="00E025C6">
        <w:rPr>
          <w:rFonts w:ascii="Times New Roman" w:hAnsi="Times New Roman" w:cs="Times New Roman"/>
          <w:spacing w:val="1"/>
        </w:rPr>
        <w:t xml:space="preserve"> </w:t>
      </w:r>
      <w:r w:rsidRPr="00E025C6">
        <w:rPr>
          <w:rFonts w:ascii="Times New Roman" w:hAnsi="Times New Roman" w:cs="Times New Roman"/>
        </w:rPr>
        <w:t>siswa kelas</w:t>
      </w:r>
      <w:r w:rsidRPr="00E025C6">
        <w:rPr>
          <w:rFonts w:ascii="Times New Roman" w:hAnsi="Times New Roman" w:cs="Times New Roman"/>
          <w:spacing w:val="-2"/>
        </w:rPr>
        <w:t xml:space="preserve"> I</w:t>
      </w:r>
      <w:r w:rsidRPr="00E025C6">
        <w:rPr>
          <w:rFonts w:ascii="Times New Roman" w:hAnsi="Times New Roman" w:cs="Times New Roman"/>
        </w:rPr>
        <w:t>V</w:t>
      </w:r>
      <w:r w:rsidRPr="00E025C6">
        <w:rPr>
          <w:rFonts w:ascii="Times New Roman" w:hAnsi="Times New Roman" w:cs="Times New Roman"/>
          <w:spacing w:val="-3"/>
        </w:rPr>
        <w:t xml:space="preserve"> </w:t>
      </w:r>
      <w:r w:rsidRPr="00E025C6">
        <w:rPr>
          <w:rFonts w:ascii="Times New Roman" w:hAnsi="Times New Roman" w:cs="Times New Roman"/>
        </w:rPr>
        <w:t>SDN</w:t>
      </w:r>
      <w:r w:rsidRPr="00E025C6">
        <w:rPr>
          <w:rFonts w:ascii="Times New Roman" w:hAnsi="Times New Roman" w:cs="Times New Roman"/>
          <w:spacing w:val="-2"/>
        </w:rPr>
        <w:t xml:space="preserve"> </w:t>
      </w:r>
      <w:r w:rsidRPr="00E025C6">
        <w:rPr>
          <w:rFonts w:ascii="Times New Roman" w:hAnsi="Times New Roman" w:cs="Times New Roman"/>
        </w:rPr>
        <w:t>Kepanjen 1 untuk</w:t>
      </w:r>
      <w:r w:rsidRPr="00E025C6">
        <w:rPr>
          <w:rFonts w:ascii="Times New Roman" w:hAnsi="Times New Roman" w:cs="Times New Roman"/>
          <w:spacing w:val="1"/>
        </w:rPr>
        <w:t xml:space="preserve"> </w:t>
      </w:r>
      <w:r w:rsidRPr="00E025C6">
        <w:rPr>
          <w:rFonts w:ascii="Times New Roman" w:hAnsi="Times New Roman" w:cs="Times New Roman"/>
        </w:rPr>
        <w:t>menumbuhkan</w:t>
      </w:r>
      <w:r w:rsidRPr="00E025C6">
        <w:rPr>
          <w:rFonts w:ascii="Times New Roman" w:hAnsi="Times New Roman" w:cs="Times New Roman"/>
          <w:spacing w:val="1"/>
        </w:rPr>
        <w:t xml:space="preserve"> </w:t>
      </w:r>
      <w:r w:rsidRPr="00E025C6">
        <w:rPr>
          <w:rFonts w:ascii="Times New Roman" w:hAnsi="Times New Roman" w:cs="Times New Roman"/>
        </w:rPr>
        <w:lastRenderedPageBreak/>
        <w:t xml:space="preserve">motivasi belajar siswa agar hasil belajarnya meningkat, penerapan metode </w:t>
      </w:r>
      <w:r w:rsidRPr="00E025C6">
        <w:rPr>
          <w:rFonts w:ascii="Times New Roman" w:hAnsi="Times New Roman" w:cs="Times New Roman"/>
          <w:i/>
        </w:rPr>
        <w:t>story</w:t>
      </w:r>
      <w:r w:rsidRPr="00E025C6">
        <w:rPr>
          <w:rFonts w:ascii="Times New Roman" w:hAnsi="Times New Roman" w:cs="Times New Roman"/>
          <w:i/>
          <w:spacing w:val="1"/>
        </w:rPr>
        <w:t xml:space="preserve"> </w:t>
      </w:r>
      <w:r w:rsidRPr="00E025C6">
        <w:rPr>
          <w:rFonts w:ascii="Times New Roman" w:hAnsi="Times New Roman" w:cs="Times New Roman"/>
          <w:i/>
        </w:rPr>
        <w:t xml:space="preserve">telling </w:t>
      </w:r>
      <w:r w:rsidRPr="00E025C6">
        <w:rPr>
          <w:rFonts w:ascii="Times New Roman" w:hAnsi="Times New Roman" w:cs="Times New Roman"/>
        </w:rPr>
        <w:t>sangat cocok untuk menjadi solusi permasalahan rendahnya minat belajar siswa terutama rendahnya siswa dalam membaca sebelum menuju pembelajaran literasi digital.</w:t>
      </w:r>
    </w:p>
    <w:p w:rsidR="0021041B" w:rsidRDefault="00E025C6" w:rsidP="0021041B">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 xml:space="preserve">Penelitian ini memiliki keterbatasan temuan yaitu membutuhkan data berupa artikel-artikel yang sesuai dengan judul penelitian dan sesuai kriteria. Harus memiliki pengetahuan tentang cara memilih dan mengkomputasi effect size yang tepat dan menganalisis secara statistika. Kemudian terdapat bias pada pengambilan sampel dan publikasi. Bias pada pengambilan sampel disebabkan karena ketidak seragaman tiap-tiap studi. Pada bias publikasi disebabkan karena data yang digunakan cenderung merupakan data yang telah terpublikasi yang biasanya datanya signifikan, sedangkan data yang tidak signifikan cenderung tidak dipublikasikan. Selanjutnya adanya kesalahan secara metodologi yakni adanya kesalahan dalam menentukan kesimpulan suatu studi dapat disebabkan karena kesalahan yang bersifat metodologi. Oleh karena itu, untuk mengatasi hal tersebut, sebaiknya menggunakan data dan statistik yang terdiri dari effect size, sample size, moderator variable, atau yang lainnya. </w:t>
      </w:r>
    </w:p>
    <w:p w:rsidR="00E025C6" w:rsidRDefault="00E025C6" w:rsidP="004A51D1">
      <w:pPr>
        <w:spacing w:after="0"/>
        <w:jc w:val="both"/>
        <w:rPr>
          <w:rFonts w:ascii="Times New Roman" w:hAnsi="Times New Roman" w:cs="Times New Roman"/>
          <w:b/>
          <w:color w:val="000000" w:themeColor="text1"/>
          <w:lang w:val="en-US"/>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B36DCC" w:rsidRDefault="00B36DCC" w:rsidP="00B36DCC">
      <w:pPr>
        <w:pStyle w:val="BodyText"/>
        <w:tabs>
          <w:tab w:val="left" w:pos="426"/>
        </w:tabs>
        <w:spacing w:after="0"/>
        <w:ind w:firstLine="567"/>
        <w:jc w:val="both"/>
        <w:rPr>
          <w:rFonts w:ascii="Times New Roman" w:hAnsi="Times New Roman" w:cs="Times New Roman"/>
        </w:rPr>
      </w:pPr>
    </w:p>
    <w:p w:rsidR="00B36DCC" w:rsidRPr="00B36DCC" w:rsidRDefault="00B36DCC" w:rsidP="00B36DCC">
      <w:pPr>
        <w:pStyle w:val="BodyText"/>
        <w:tabs>
          <w:tab w:val="left" w:pos="426"/>
        </w:tabs>
        <w:spacing w:after="0"/>
        <w:ind w:firstLine="567"/>
        <w:jc w:val="both"/>
        <w:rPr>
          <w:rFonts w:ascii="Times New Roman" w:hAnsi="Times New Roman" w:cs="Times New Roman"/>
        </w:rPr>
      </w:pPr>
      <w:r w:rsidRPr="00B36DCC">
        <w:rPr>
          <w:rFonts w:ascii="Times New Roman" w:hAnsi="Times New Roman" w:cs="Times New Roman"/>
        </w:rPr>
        <w:t>Berdasarkan data yang diperoleh, adanya pengaruh baik pada pembelajaran tanpa menggunakan metode mendongeng (story telling) maupun pada pembelajaran dengan menggunakan menggunakan metode mendongeng (story telling). Dapat dilihat dari uji t pada pembelajaran tanpa menggunakan metode mendongeng (story telling) yaitu pada kelas kontrol dengan thitung (7,786) &gt; ttabel (2.131) yang berarti adanya pengaruh sebelum dan sesudah pembelajaran pada kelas kontrol. Begitu juga dari uji t pada pembelajaran dengan menggunakan metode mendongeng (story telling) yaitu pada kelas eksperimen dengan thitung (10,647)</w:t>
      </w:r>
      <w:r>
        <w:rPr>
          <w:rFonts w:ascii="Times New Roman" w:hAnsi="Times New Roman" w:cs="Times New Roman"/>
        </w:rPr>
        <w:t xml:space="preserve"> </w:t>
      </w:r>
      <w:r w:rsidRPr="00B36DCC">
        <w:rPr>
          <w:rFonts w:ascii="Times New Roman" w:hAnsi="Times New Roman" w:cs="Times New Roman"/>
        </w:rPr>
        <w:t>&gt; ttabel (2.131) yang berarti adanya pengaruh sebelum dan sesudah</w:t>
      </w:r>
      <w:r>
        <w:rPr>
          <w:rFonts w:ascii="Times New Roman" w:hAnsi="Times New Roman" w:cs="Times New Roman"/>
        </w:rPr>
        <w:t xml:space="preserve"> </w:t>
      </w:r>
      <w:r w:rsidRPr="00B36DCC">
        <w:rPr>
          <w:rFonts w:ascii="Times New Roman" w:hAnsi="Times New Roman" w:cs="Times New Roman"/>
        </w:rPr>
        <w:t>pemb</w:t>
      </w:r>
      <w:r>
        <w:rPr>
          <w:rFonts w:ascii="Times New Roman" w:hAnsi="Times New Roman" w:cs="Times New Roman"/>
        </w:rPr>
        <w:t xml:space="preserve">elajaran pada kelas eksperimen. Hasil penelitian </w:t>
      </w:r>
      <w:r w:rsidRPr="00B36DCC">
        <w:rPr>
          <w:rFonts w:ascii="Times New Roman" w:hAnsi="Times New Roman" w:cs="Times New Roman"/>
        </w:rPr>
        <w:t>pengaruh penggunaan metode mendongeng (story telling) lebih baik daripada pengaruh penggunaan pembelajaran tanpa menggunakan metode mendongeng (story telling). Hal ini ditunjukkan dengan hasil uji t pada kelas eksperimen dengan menggunakan metode mendongeng (story telling) 10,647 dan pada kelas kontrol tanpa menggunakan metode mendongeng</w:t>
      </w:r>
      <w:r>
        <w:rPr>
          <w:rFonts w:ascii="Times New Roman" w:hAnsi="Times New Roman" w:cs="Times New Roman"/>
        </w:rPr>
        <w:t xml:space="preserve"> (story telling) sebesar 7,786. </w:t>
      </w:r>
      <w:r w:rsidRPr="00B36DCC">
        <w:rPr>
          <w:rFonts w:ascii="Times New Roman" w:hAnsi="Times New Roman" w:cs="Times New Roman"/>
        </w:rPr>
        <w:t>Dengan demikian, dapat disimpulkan bahwa terdapat pengaruh yang positif penggunaan metode mendongeng (story telling) terhadap hasil belajar IPS kelas IV sekolah dasar.</w:t>
      </w:r>
    </w:p>
    <w:p w:rsidR="00B36DCC" w:rsidRDefault="00B36DCC" w:rsidP="00B36DCC">
      <w:pPr>
        <w:pStyle w:val="BodyText"/>
        <w:tabs>
          <w:tab w:val="left" w:pos="426"/>
        </w:tabs>
        <w:spacing w:after="0"/>
        <w:ind w:firstLine="567"/>
        <w:jc w:val="both"/>
        <w:rPr>
          <w:rFonts w:ascii="Times New Roman" w:hAnsi="Times New Roman" w:cs="Times New Roman"/>
        </w:rPr>
      </w:pPr>
      <w:r w:rsidRPr="00E025C6">
        <w:rPr>
          <w:rFonts w:ascii="Times New Roman" w:hAnsi="Times New Roman" w:cs="Times New Roman"/>
        </w:rPr>
        <w:t>Harapan peneliti dari hasil penelitian ini dapat menjadi referensi para guru sekolah dasar dalam memodifikasi metode pembelajaran saat terjadi permasalahan dalam belajar siswa sehingga dapat meningkatkan hasil belajar siswa serta meningkatkan kreatifitas siswanya maupun kreatifitas guru itu sendiri. Semoga paper yang peneliti tulis ini mampu menginspirasi banyak guru sekolah dasar di Indonesia untuk berinovasi, berkreastifitas dan berfikiran kritis dalam menghadapi sebuah permasalahan yang terjadi dalam pembelajaran baik di kelas maupun di luar kelas.</w:t>
      </w:r>
    </w:p>
    <w:p w:rsidR="00A0282D" w:rsidRPr="00290350" w:rsidRDefault="00A0282D" w:rsidP="00A0282D">
      <w:pPr>
        <w:spacing w:after="0"/>
        <w:ind w:firstLine="851"/>
        <w:jc w:val="both"/>
        <w:rPr>
          <w:rFonts w:ascii="Times New Roman" w:hAnsi="Times New Roman" w:cs="Times New Roman"/>
          <w:b/>
          <w:noProof/>
          <w:lang w:val="en-US"/>
        </w:rPr>
      </w:pPr>
    </w:p>
    <w:p w:rsidR="00A0282D" w:rsidRDefault="00A0282D" w:rsidP="004A51D1">
      <w:pPr>
        <w:spacing w:after="0"/>
        <w:jc w:val="both"/>
        <w:rPr>
          <w:rFonts w:ascii="Times New Roman" w:hAnsi="Times New Roman" w:cs="Times New Roman"/>
          <w:b/>
          <w:color w:val="000000" w:themeColor="text1"/>
          <w:lang w:val="en-US"/>
        </w:rPr>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545D22">
        <w:rPr>
          <w:rFonts w:ascii="Times New Roman" w:hAnsi="Times New Roman" w:cs="Times New Roman"/>
          <w:noProof/>
          <w:szCs w:val="24"/>
        </w:rPr>
        <w:t xml:space="preserve">Agus D.S. (2008). </w:t>
      </w:r>
      <w:r w:rsidRPr="00545D22">
        <w:rPr>
          <w:rFonts w:ascii="Times New Roman" w:hAnsi="Times New Roman" w:cs="Times New Roman"/>
          <w:i/>
          <w:iCs/>
          <w:noProof/>
          <w:szCs w:val="24"/>
        </w:rPr>
        <w:t>Mendongeng Bareng Kak Agus D. S Yuk</w:t>
      </w:r>
      <w:r w:rsidRPr="00545D22">
        <w:rPr>
          <w:rFonts w:ascii="Times New Roman" w:hAnsi="Times New Roman" w:cs="Times New Roman"/>
          <w:noProof/>
          <w:szCs w:val="24"/>
        </w:rPr>
        <w:t>. Kanisius.</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Andi Yudha. (2009). </w:t>
      </w:r>
      <w:r w:rsidRPr="00545D22">
        <w:rPr>
          <w:rFonts w:ascii="Times New Roman" w:hAnsi="Times New Roman" w:cs="Times New Roman"/>
          <w:i/>
          <w:iCs/>
          <w:noProof/>
          <w:szCs w:val="24"/>
        </w:rPr>
        <w:t>Cara Pintar Mendongeng</w:t>
      </w:r>
      <w:r w:rsidRPr="00545D22">
        <w:rPr>
          <w:rFonts w:ascii="Times New Roman" w:hAnsi="Times New Roman" w:cs="Times New Roman"/>
          <w:noProof/>
          <w:szCs w:val="24"/>
        </w:rPr>
        <w:t>. Mizan Media Utama.</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Darsono. (2000). </w:t>
      </w:r>
      <w:r w:rsidRPr="00545D22">
        <w:rPr>
          <w:rFonts w:ascii="Times New Roman" w:hAnsi="Times New Roman" w:cs="Times New Roman"/>
          <w:i/>
          <w:iCs/>
          <w:noProof/>
          <w:szCs w:val="24"/>
        </w:rPr>
        <w:t>Belajar Pembelajaran.</w:t>
      </w:r>
      <w:r w:rsidRPr="00545D22">
        <w:rPr>
          <w:rFonts w:ascii="Times New Roman" w:hAnsi="Times New Roman" w:cs="Times New Roman"/>
          <w:noProof/>
          <w:szCs w:val="24"/>
        </w:rPr>
        <w:t xml:space="preserve"> CV. Ikip Semarang Press.</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Dimyanti. (2006). </w:t>
      </w:r>
      <w:r w:rsidRPr="00545D22">
        <w:rPr>
          <w:rFonts w:ascii="Times New Roman" w:hAnsi="Times New Roman" w:cs="Times New Roman"/>
          <w:i/>
          <w:iCs/>
          <w:noProof/>
          <w:szCs w:val="24"/>
        </w:rPr>
        <w:t>Belajar dan Pembelajaran</w:t>
      </w:r>
      <w:r w:rsidRPr="00545D22">
        <w:rPr>
          <w:rFonts w:ascii="Times New Roman" w:hAnsi="Times New Roman" w:cs="Times New Roman"/>
          <w:noProof/>
          <w:szCs w:val="24"/>
        </w:rPr>
        <w:t>. Rineka Cipta.</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Kafah, S. (2013). Metode Storytelling Dengan Menggunakan Panggung Boneka Tehadap Kemampuan Berbahasa Anak Usia 4-5 Tahun. In </w:t>
      </w:r>
      <w:r w:rsidRPr="00545D22">
        <w:rPr>
          <w:rFonts w:ascii="Times New Roman" w:hAnsi="Times New Roman" w:cs="Times New Roman"/>
          <w:i/>
          <w:iCs/>
          <w:noProof/>
          <w:szCs w:val="24"/>
        </w:rPr>
        <w:t>None</w:t>
      </w:r>
      <w:r w:rsidRPr="00545D22">
        <w:rPr>
          <w:rFonts w:ascii="Times New Roman" w:hAnsi="Times New Roman" w:cs="Times New Roman"/>
          <w:noProof/>
          <w:szCs w:val="24"/>
        </w:rPr>
        <w:t>. Universitas Diponegoro.</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Nasution. (2006). </w:t>
      </w:r>
      <w:r w:rsidRPr="00545D22">
        <w:rPr>
          <w:rFonts w:ascii="Times New Roman" w:hAnsi="Times New Roman" w:cs="Times New Roman"/>
          <w:i/>
          <w:iCs/>
          <w:noProof/>
          <w:szCs w:val="24"/>
        </w:rPr>
        <w:t>Teknologi Pendidikan</w:t>
      </w:r>
      <w:r w:rsidRPr="00545D22">
        <w:rPr>
          <w:rFonts w:ascii="Times New Roman" w:hAnsi="Times New Roman" w:cs="Times New Roman"/>
          <w:noProof/>
          <w:szCs w:val="24"/>
        </w:rPr>
        <w:t>. Bumi Aksara.</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Niswah, S. (2016). Pengaruh Metode Storytelling Terhadap Pengembangan Minat Baca Dan Bahasa Anak Kelompok B Di Tk Tunas Bangsa Pati. </w:t>
      </w:r>
      <w:r w:rsidRPr="00545D22">
        <w:rPr>
          <w:rFonts w:ascii="Times New Roman" w:hAnsi="Times New Roman" w:cs="Times New Roman"/>
          <w:i/>
          <w:iCs/>
          <w:noProof/>
          <w:szCs w:val="24"/>
        </w:rPr>
        <w:t>Jurnal VARIDIKA</w:t>
      </w:r>
      <w:r w:rsidRPr="00545D22">
        <w:rPr>
          <w:rFonts w:ascii="Times New Roman" w:hAnsi="Times New Roman" w:cs="Times New Roman"/>
          <w:noProof/>
          <w:szCs w:val="24"/>
        </w:rPr>
        <w:t xml:space="preserve">, </w:t>
      </w:r>
      <w:r w:rsidRPr="00545D22">
        <w:rPr>
          <w:rFonts w:ascii="Times New Roman" w:hAnsi="Times New Roman" w:cs="Times New Roman"/>
          <w:i/>
          <w:iCs/>
          <w:noProof/>
          <w:szCs w:val="24"/>
        </w:rPr>
        <w:t>29</w:t>
      </w:r>
      <w:r w:rsidRPr="00545D22">
        <w:rPr>
          <w:rFonts w:ascii="Times New Roman" w:hAnsi="Times New Roman" w:cs="Times New Roman"/>
          <w:noProof/>
          <w:szCs w:val="24"/>
        </w:rPr>
        <w:t>(3).</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Rosalina. (2011). Peningkatan Kemampuan Bahasa Anak Usia Dini Melalui Kegiatan Bermain. </w:t>
      </w:r>
      <w:r w:rsidRPr="00545D22">
        <w:rPr>
          <w:rFonts w:ascii="Times New Roman" w:hAnsi="Times New Roman" w:cs="Times New Roman"/>
          <w:i/>
          <w:iCs/>
          <w:noProof/>
          <w:szCs w:val="24"/>
        </w:rPr>
        <w:t>Psycho Idea</w:t>
      </w:r>
      <w:r w:rsidRPr="00545D22">
        <w:rPr>
          <w:rFonts w:ascii="Times New Roman" w:hAnsi="Times New Roman" w:cs="Times New Roman"/>
          <w:noProof/>
          <w:szCs w:val="24"/>
        </w:rPr>
        <w:t xml:space="preserve">, </w:t>
      </w:r>
      <w:r w:rsidRPr="00545D22">
        <w:rPr>
          <w:rFonts w:ascii="Times New Roman" w:hAnsi="Times New Roman" w:cs="Times New Roman"/>
          <w:i/>
          <w:iCs/>
          <w:noProof/>
          <w:szCs w:val="24"/>
        </w:rPr>
        <w:lastRenderedPageBreak/>
        <w:t>1</w:t>
      </w:r>
      <w:r w:rsidRPr="00545D22">
        <w:rPr>
          <w:rFonts w:ascii="Times New Roman" w:hAnsi="Times New Roman" w:cs="Times New Roman"/>
          <w:noProof/>
          <w:szCs w:val="24"/>
        </w:rPr>
        <w:t>, 19–35.</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Slameto. (2013). </w:t>
      </w:r>
      <w:r w:rsidRPr="00545D22">
        <w:rPr>
          <w:rFonts w:ascii="Times New Roman" w:hAnsi="Times New Roman" w:cs="Times New Roman"/>
          <w:i/>
          <w:iCs/>
          <w:noProof/>
          <w:szCs w:val="24"/>
        </w:rPr>
        <w:t>Belajar dan Faktor-faktor yang mempengaruhinya</w:t>
      </w:r>
      <w:r w:rsidRPr="00545D22">
        <w:rPr>
          <w:rFonts w:ascii="Times New Roman" w:hAnsi="Times New Roman" w:cs="Times New Roman"/>
          <w:noProof/>
          <w:szCs w:val="24"/>
        </w:rPr>
        <w:t>. Bumi Aksara.</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Sukmawati. (2019). Pengaruh Gadget Terhadap Perkembangan Bicara Anak Usia 3 Tahun Di Tk Buah Hati Kita. </w:t>
      </w:r>
      <w:r w:rsidRPr="00545D22">
        <w:rPr>
          <w:rFonts w:ascii="Times New Roman" w:hAnsi="Times New Roman" w:cs="Times New Roman"/>
          <w:i/>
          <w:iCs/>
          <w:noProof/>
          <w:szCs w:val="24"/>
        </w:rPr>
        <w:t>Journal Obsesi</w:t>
      </w:r>
      <w:r w:rsidRPr="00545D22">
        <w:rPr>
          <w:rFonts w:ascii="Times New Roman" w:hAnsi="Times New Roman" w:cs="Times New Roman"/>
          <w:noProof/>
          <w:szCs w:val="24"/>
        </w:rPr>
        <w:t xml:space="preserve">, </w:t>
      </w:r>
      <w:r w:rsidRPr="00545D22">
        <w:rPr>
          <w:rFonts w:ascii="Times New Roman" w:hAnsi="Times New Roman" w:cs="Times New Roman"/>
          <w:i/>
          <w:iCs/>
          <w:noProof/>
          <w:szCs w:val="24"/>
        </w:rPr>
        <w:t>3</w:t>
      </w:r>
      <w:r w:rsidRPr="00545D22">
        <w:rPr>
          <w:rFonts w:ascii="Times New Roman" w:hAnsi="Times New Roman" w:cs="Times New Roman"/>
          <w:noProof/>
          <w:szCs w:val="24"/>
        </w:rPr>
        <w:t>(1), 51–60.</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szCs w:val="24"/>
        </w:rPr>
      </w:pPr>
      <w:r w:rsidRPr="00545D22">
        <w:rPr>
          <w:rFonts w:ascii="Times New Roman" w:hAnsi="Times New Roman" w:cs="Times New Roman"/>
          <w:noProof/>
          <w:szCs w:val="24"/>
        </w:rPr>
        <w:t xml:space="preserve">Thobrani dan Mustofa. (2012). </w:t>
      </w:r>
      <w:r w:rsidRPr="00545D22">
        <w:rPr>
          <w:rFonts w:ascii="Times New Roman" w:hAnsi="Times New Roman" w:cs="Times New Roman"/>
          <w:i/>
          <w:iCs/>
          <w:noProof/>
          <w:szCs w:val="24"/>
        </w:rPr>
        <w:t>Belajar dan Pembelajaran</w:t>
      </w:r>
      <w:r w:rsidRPr="00545D22">
        <w:rPr>
          <w:rFonts w:ascii="Times New Roman" w:hAnsi="Times New Roman" w:cs="Times New Roman"/>
          <w:noProof/>
          <w:szCs w:val="24"/>
        </w:rPr>
        <w:t>. Ar-Ruzz Media.</w:t>
      </w:r>
    </w:p>
    <w:p w:rsidR="00545D22" w:rsidRPr="00545D22" w:rsidRDefault="00545D22" w:rsidP="00545D22">
      <w:pPr>
        <w:widowControl w:val="0"/>
        <w:autoSpaceDE w:val="0"/>
        <w:autoSpaceDN w:val="0"/>
        <w:adjustRightInd w:val="0"/>
        <w:spacing w:after="0" w:line="240" w:lineRule="auto"/>
        <w:ind w:left="480" w:hanging="480"/>
        <w:rPr>
          <w:rFonts w:ascii="Times New Roman" w:hAnsi="Times New Roman" w:cs="Times New Roman"/>
          <w:noProof/>
        </w:rPr>
      </w:pPr>
      <w:r w:rsidRPr="00545D22">
        <w:rPr>
          <w:rFonts w:ascii="Times New Roman" w:hAnsi="Times New Roman" w:cs="Times New Roman"/>
          <w:noProof/>
          <w:szCs w:val="24"/>
        </w:rPr>
        <w:t xml:space="preserve">Yanti, Nofvi., Yuliyanti, Dwi., W. S. (2015). Peningkatan Perkembangan Bahasa Anak Melalui Pemanfaatan Media Gambar Di Raudhatul Athfal Al Hikmah Bandar Lampung. </w:t>
      </w:r>
      <w:r w:rsidRPr="00545D22">
        <w:rPr>
          <w:rFonts w:ascii="Times New Roman" w:hAnsi="Times New Roman" w:cs="Times New Roman"/>
          <w:i/>
          <w:iCs/>
          <w:noProof/>
          <w:szCs w:val="24"/>
        </w:rPr>
        <w:t>Naspa Journal</w:t>
      </w:r>
      <w:r w:rsidRPr="00545D22">
        <w:rPr>
          <w:rFonts w:ascii="Times New Roman" w:hAnsi="Times New Roman" w:cs="Times New Roman"/>
          <w:noProof/>
          <w:szCs w:val="24"/>
        </w:rPr>
        <w:t xml:space="preserve">, </w:t>
      </w:r>
      <w:r w:rsidRPr="00545D22">
        <w:rPr>
          <w:rFonts w:ascii="Times New Roman" w:hAnsi="Times New Roman" w:cs="Times New Roman"/>
          <w:i/>
          <w:iCs/>
          <w:noProof/>
          <w:szCs w:val="24"/>
        </w:rPr>
        <w:t>42</w:t>
      </w:r>
      <w:r w:rsidRPr="00545D22">
        <w:rPr>
          <w:rFonts w:ascii="Times New Roman" w:hAnsi="Times New Roman" w:cs="Times New Roman"/>
          <w:noProof/>
          <w:szCs w:val="24"/>
        </w:rPr>
        <w:t>(4), 1–15. https://doi.org/Https://Doi.Org/10.1017/Cbo9781107415324.004</w:t>
      </w:r>
    </w:p>
    <w:p w:rsidR="00545D22" w:rsidRPr="00545D22" w:rsidRDefault="00545D22" w:rsidP="00545D22">
      <w:pPr>
        <w:pStyle w:val="DaftarPustaka"/>
        <w:spacing w:before="0" w:after="0"/>
        <w:ind w:left="426" w:hanging="426"/>
        <w:rPr>
          <w:sz w:val="22"/>
          <w:szCs w:val="22"/>
        </w:rPr>
      </w:pPr>
      <w:r>
        <w:rPr>
          <w:sz w:val="22"/>
          <w:szCs w:val="22"/>
        </w:rPr>
        <w:fldChar w:fldCharType="end"/>
      </w:r>
      <w:r w:rsidRPr="00545D22">
        <w:rPr>
          <w:sz w:val="22"/>
          <w:szCs w:val="22"/>
        </w:rPr>
        <w:t>Subiyantoro. 2002. Model Bercerita untuk Meningkatkan Kecerdasan Emosional Anak. Semarang</w:t>
      </w:r>
    </w:p>
    <w:p w:rsidR="00545D22" w:rsidRPr="00545D22" w:rsidRDefault="00545D22" w:rsidP="00545D22">
      <w:pPr>
        <w:pStyle w:val="DaftarPustaka"/>
        <w:spacing w:before="0" w:after="0"/>
        <w:ind w:left="426" w:hanging="426"/>
        <w:rPr>
          <w:sz w:val="22"/>
          <w:szCs w:val="22"/>
        </w:rPr>
      </w:pPr>
      <w:r w:rsidRPr="00545D22">
        <w:rPr>
          <w:sz w:val="22"/>
          <w:szCs w:val="22"/>
        </w:rPr>
        <w:t>Sudarmadji. 2010. Teknik Bercerita. Yogyakarta: PT. Kurnia Kalam Semesta.</w:t>
      </w:r>
    </w:p>
    <w:p w:rsidR="00545D22" w:rsidRPr="00545D22" w:rsidRDefault="00545D22" w:rsidP="00545D22">
      <w:pPr>
        <w:pStyle w:val="DaftarPustaka"/>
        <w:spacing w:before="0" w:after="0"/>
        <w:ind w:left="426" w:hanging="426"/>
        <w:rPr>
          <w:sz w:val="22"/>
          <w:szCs w:val="22"/>
        </w:rPr>
      </w:pPr>
      <w:r w:rsidRPr="00545D22">
        <w:rPr>
          <w:sz w:val="22"/>
          <w:szCs w:val="22"/>
        </w:rPr>
        <w:t>Sudjana, Nana.   2008.   Dasar-dasar   Proses   Belajar   Mengajar. Bandung: Sinar Baru Algasindo.</w:t>
      </w:r>
    </w:p>
    <w:p w:rsidR="00545D22" w:rsidRPr="00545D22" w:rsidRDefault="00545D22" w:rsidP="00545D22">
      <w:pPr>
        <w:pStyle w:val="DaftarPustaka"/>
        <w:spacing w:before="0" w:after="0"/>
        <w:ind w:left="426" w:hanging="426"/>
        <w:rPr>
          <w:sz w:val="22"/>
          <w:szCs w:val="22"/>
        </w:rPr>
      </w:pPr>
      <w:r w:rsidRPr="00545D22">
        <w:rPr>
          <w:sz w:val="22"/>
          <w:szCs w:val="22"/>
        </w:rPr>
        <w:t>Sugiyono. 2012. Statistika untuk Penelitian. Bandung : Alfabeta Sugiyono. 2015. Statistika untuk Penelitian. Bandung: Alfabeta</w:t>
      </w:r>
    </w:p>
    <w:p w:rsidR="00545D22" w:rsidRPr="00545D22" w:rsidRDefault="00545D22" w:rsidP="00545D22">
      <w:pPr>
        <w:pStyle w:val="DaftarPustaka"/>
        <w:spacing w:before="0" w:after="0"/>
        <w:ind w:left="426" w:hanging="426"/>
        <w:rPr>
          <w:sz w:val="22"/>
          <w:szCs w:val="22"/>
        </w:rPr>
      </w:pPr>
      <w:r w:rsidRPr="00545D22">
        <w:rPr>
          <w:sz w:val="22"/>
          <w:szCs w:val="22"/>
        </w:rPr>
        <w:t>Sugiyono. 2015. Metode Penelitian Pendidikan Kuantitatif, Kualitatif, dan R&amp;D. Bandung: Alfabeta.</w:t>
      </w:r>
    </w:p>
    <w:p w:rsidR="00545D22" w:rsidRPr="00545D22" w:rsidRDefault="00545D22" w:rsidP="00545D22">
      <w:pPr>
        <w:pStyle w:val="DaftarPustaka"/>
        <w:spacing w:before="0" w:after="0"/>
        <w:ind w:left="426" w:hanging="426"/>
        <w:rPr>
          <w:sz w:val="22"/>
          <w:szCs w:val="22"/>
        </w:rPr>
      </w:pPr>
      <w:r w:rsidRPr="00545D22">
        <w:rPr>
          <w:sz w:val="22"/>
          <w:szCs w:val="22"/>
        </w:rPr>
        <w:t>Sugiyono. 2018. Metode Penelitian Kuantitatif, Kualitatif, dan R&amp;D. Bandung: Alfabeta.</w:t>
      </w:r>
    </w:p>
    <w:p w:rsidR="00545D22" w:rsidRPr="00545D22" w:rsidRDefault="00545D22" w:rsidP="00545D22">
      <w:pPr>
        <w:pStyle w:val="DaftarPustaka"/>
        <w:spacing w:before="0" w:after="0"/>
        <w:ind w:left="426" w:hanging="426"/>
        <w:rPr>
          <w:sz w:val="22"/>
          <w:szCs w:val="22"/>
        </w:rPr>
      </w:pPr>
      <w:r w:rsidRPr="00545D22">
        <w:rPr>
          <w:sz w:val="22"/>
          <w:szCs w:val="22"/>
        </w:rPr>
        <w:t xml:space="preserve">Supardi. 2012. Aplikasi Statistika Dalam Penelitian. Jakarta : Ufuk Press </w:t>
      </w:r>
    </w:p>
    <w:p w:rsidR="00545D22" w:rsidRPr="00545D22" w:rsidRDefault="00545D22" w:rsidP="00545D22">
      <w:pPr>
        <w:pStyle w:val="DaftarPustaka"/>
        <w:spacing w:before="0" w:after="0"/>
        <w:ind w:left="426" w:hanging="426"/>
        <w:rPr>
          <w:sz w:val="22"/>
          <w:szCs w:val="22"/>
        </w:rPr>
      </w:pPr>
      <w:r w:rsidRPr="00545D22">
        <w:rPr>
          <w:sz w:val="22"/>
          <w:szCs w:val="22"/>
        </w:rPr>
        <w:t xml:space="preserve">Supartini, Y. 2006. Buku Ajar Konsep Dasar Keperawatan Anak. Jakarta: EGC. </w:t>
      </w:r>
    </w:p>
    <w:p w:rsidR="00545D22" w:rsidRDefault="00545D22" w:rsidP="00545D22">
      <w:pPr>
        <w:pStyle w:val="DaftarPustaka"/>
        <w:spacing w:before="0" w:after="0"/>
        <w:ind w:left="426" w:hanging="426"/>
        <w:rPr>
          <w:sz w:val="22"/>
          <w:szCs w:val="22"/>
        </w:rPr>
      </w:pPr>
      <w:r w:rsidRPr="00545D22">
        <w:rPr>
          <w:sz w:val="22"/>
          <w:szCs w:val="22"/>
        </w:rPr>
        <w:t>Thabrani, M. dan Arif Mustafa. 2012. Belajar dan Pembelajaran. Yogyakarta: Ar-Ruzz Media.</w:t>
      </w:r>
    </w:p>
    <w:sectPr w:rsidR="00545D22" w:rsidSect="00ED0B5A">
      <w:headerReference w:type="default" r:id="rId33"/>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680E" w:rsidRDefault="00EB680E" w:rsidP="00B063F3">
      <w:pPr>
        <w:spacing w:after="0" w:line="240" w:lineRule="auto"/>
      </w:pPr>
      <w:r>
        <w:separator/>
      </w:r>
    </w:p>
  </w:endnote>
  <w:endnote w:type="continuationSeparator" w:id="0">
    <w:p w:rsidR="00EB680E" w:rsidRDefault="00EB680E"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442D" w:rsidRDefault="0049442D" w:rsidP="00F42796">
    <w:pPr>
      <w:pStyle w:val="Footer"/>
      <w:jc w:val="right"/>
      <w:rPr>
        <w:rFonts w:ascii="Times New Roman" w:hAnsi="Times New Roman" w:cs="Times New Roman"/>
        <w:lang w:val="en-US"/>
      </w:rPr>
    </w:pPr>
    <w:proofErr w:type="gramStart"/>
    <w:r>
      <w:rPr>
        <w:rFonts w:ascii="Times New Roman" w:hAnsi="Times New Roman" w:cs="Times New Roman"/>
        <w:lang w:val="en-US"/>
      </w:rPr>
      <w:t>Edukatif :</w:t>
    </w:r>
    <w:proofErr w:type="gramEnd"/>
    <w:r>
      <w:rPr>
        <w:rFonts w:ascii="Times New Roman" w:hAnsi="Times New Roman" w:cs="Times New Roman"/>
        <w:lang w:val="en-US"/>
      </w:rPr>
      <w:t xml:space="preserve"> Jurnal Ilmu Pendidikan  Vol x No x Bulan  xxx   </w:t>
    </w:r>
  </w:p>
  <w:p w:rsidR="0049442D" w:rsidRPr="00BE239B" w:rsidRDefault="0049442D" w:rsidP="00F42796">
    <w:pPr>
      <w:pStyle w:val="Footer"/>
      <w:jc w:val="right"/>
      <w:rPr>
        <w:rFonts w:ascii="Times New Roman" w:hAnsi="Times New Roman" w:cs="Times New Roman"/>
      </w:rPr>
    </w:pPr>
    <w:r>
      <w:rPr>
        <w:rFonts w:ascii="Times New Roman" w:hAnsi="Times New Roman" w:cs="Times New Roman"/>
        <w:lang w:val="en-US"/>
      </w:rPr>
      <w:t>p-ISSN 2656-8063   e-ISSN 2656-8071</w:t>
    </w:r>
  </w:p>
  <w:p w:rsidR="0049442D" w:rsidRDefault="0049442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680E" w:rsidRDefault="00EB680E" w:rsidP="00B063F3">
      <w:pPr>
        <w:spacing w:after="0" w:line="240" w:lineRule="auto"/>
      </w:pPr>
      <w:r>
        <w:separator/>
      </w:r>
    </w:p>
  </w:footnote>
  <w:footnote w:type="continuationSeparator" w:id="0">
    <w:p w:rsidR="00EB680E" w:rsidRDefault="00EB680E" w:rsidP="00B063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442D" w:rsidRPr="0070159C" w:rsidRDefault="0049442D"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Judul –Nama Penulis</w:t>
    </w:r>
  </w:p>
  <w:p w:rsidR="0049442D" w:rsidRPr="001B6D6F" w:rsidRDefault="0049442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442D" w:rsidRPr="00B75A1C" w:rsidRDefault="0049442D"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C700D4">
      <w:rPr>
        <w:rFonts w:ascii="Times New Roman" w:hAnsi="Times New Roman" w:cs="Times New Roman"/>
        <w:noProof/>
      </w:rPr>
      <w:t>15</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sz w:val="20"/>
        <w:szCs w:val="20"/>
        <w:lang w:val="en-US"/>
      </w:rPr>
      <w:t>Judul – Nama Penulis</w:t>
    </w:r>
  </w:p>
  <w:p w:rsidR="0049442D" w:rsidRDefault="0049442D"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xxxx</w:t>
    </w:r>
  </w:p>
  <w:p w:rsidR="0049442D" w:rsidRPr="00CA5851" w:rsidRDefault="0049442D"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06EFD"/>
    <w:multiLevelType w:val="hybridMultilevel"/>
    <w:tmpl w:val="A9CEF012"/>
    <w:lvl w:ilvl="0" w:tplc="676287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1EB14C4"/>
    <w:multiLevelType w:val="hybridMultilevel"/>
    <w:tmpl w:val="6A5012FA"/>
    <w:lvl w:ilvl="0" w:tplc="FE5CCB5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217F3F48"/>
    <w:multiLevelType w:val="hybridMultilevel"/>
    <w:tmpl w:val="0F4E9978"/>
    <w:lvl w:ilvl="0" w:tplc="157ECE54">
      <w:start w:val="1"/>
      <w:numFmt w:val="decimal"/>
      <w:lvlText w:val="%1."/>
      <w:lvlJc w:val="left"/>
      <w:pPr>
        <w:ind w:left="927" w:hanging="360"/>
      </w:pPr>
      <w:rPr>
        <w:rFonts w:ascii="Calibri" w:hAnsi="Calibri" w:cs="Aria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59059F0"/>
    <w:multiLevelType w:val="hybridMultilevel"/>
    <w:tmpl w:val="1806FA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64F60B37"/>
    <w:multiLevelType w:val="hybridMultilevel"/>
    <w:tmpl w:val="CAF234CE"/>
    <w:lvl w:ilvl="0" w:tplc="1312D666">
      <w:start w:val="1"/>
      <w:numFmt w:val="upperLetter"/>
      <w:lvlText w:val="%1."/>
      <w:lvlJc w:val="left"/>
      <w:pPr>
        <w:ind w:left="1279" w:hanging="360"/>
      </w:pPr>
      <w:rPr>
        <w:rFonts w:ascii="Times New Roman" w:eastAsia="Times New Roman" w:hAnsi="Times New Roman" w:cs="Times New Roman" w:hint="default"/>
        <w:w w:val="99"/>
        <w:sz w:val="20"/>
        <w:szCs w:val="20"/>
        <w:lang w:val="id" w:eastAsia="en-US" w:bidi="ar-SA"/>
      </w:rPr>
    </w:lvl>
    <w:lvl w:ilvl="1" w:tplc="BA4EF03A">
      <w:start w:val="1"/>
      <w:numFmt w:val="decimal"/>
      <w:lvlText w:val="%2."/>
      <w:lvlJc w:val="left"/>
      <w:pPr>
        <w:ind w:left="1639" w:hanging="360"/>
        <w:jc w:val="right"/>
      </w:pPr>
      <w:rPr>
        <w:rFonts w:ascii="Times New Roman" w:eastAsia="Times New Roman" w:hAnsi="Times New Roman" w:cs="Times New Roman" w:hint="default"/>
        <w:spacing w:val="0"/>
        <w:w w:val="99"/>
        <w:sz w:val="20"/>
        <w:szCs w:val="20"/>
        <w:lang w:val="id" w:eastAsia="en-US" w:bidi="ar-SA"/>
      </w:rPr>
    </w:lvl>
    <w:lvl w:ilvl="2" w:tplc="8FEE0A0A">
      <w:numFmt w:val="bullet"/>
      <w:lvlText w:val="•"/>
      <w:lvlJc w:val="left"/>
      <w:pPr>
        <w:ind w:left="2301" w:hanging="360"/>
      </w:pPr>
      <w:rPr>
        <w:rFonts w:hint="default"/>
        <w:lang w:val="id" w:eastAsia="en-US" w:bidi="ar-SA"/>
      </w:rPr>
    </w:lvl>
    <w:lvl w:ilvl="3" w:tplc="955C6296">
      <w:numFmt w:val="bullet"/>
      <w:lvlText w:val="•"/>
      <w:lvlJc w:val="left"/>
      <w:pPr>
        <w:ind w:left="2963" w:hanging="360"/>
      </w:pPr>
      <w:rPr>
        <w:rFonts w:hint="default"/>
        <w:lang w:val="id" w:eastAsia="en-US" w:bidi="ar-SA"/>
      </w:rPr>
    </w:lvl>
    <w:lvl w:ilvl="4" w:tplc="9F064E4C">
      <w:numFmt w:val="bullet"/>
      <w:lvlText w:val="•"/>
      <w:lvlJc w:val="left"/>
      <w:pPr>
        <w:ind w:left="3625" w:hanging="360"/>
      </w:pPr>
      <w:rPr>
        <w:rFonts w:hint="default"/>
        <w:lang w:val="id" w:eastAsia="en-US" w:bidi="ar-SA"/>
      </w:rPr>
    </w:lvl>
    <w:lvl w:ilvl="5" w:tplc="22463A2C">
      <w:numFmt w:val="bullet"/>
      <w:lvlText w:val="•"/>
      <w:lvlJc w:val="left"/>
      <w:pPr>
        <w:ind w:left="4286" w:hanging="360"/>
      </w:pPr>
      <w:rPr>
        <w:rFonts w:hint="default"/>
        <w:lang w:val="id" w:eastAsia="en-US" w:bidi="ar-SA"/>
      </w:rPr>
    </w:lvl>
    <w:lvl w:ilvl="6" w:tplc="33DA997C">
      <w:numFmt w:val="bullet"/>
      <w:lvlText w:val="•"/>
      <w:lvlJc w:val="left"/>
      <w:pPr>
        <w:ind w:left="4948" w:hanging="360"/>
      </w:pPr>
      <w:rPr>
        <w:rFonts w:hint="default"/>
        <w:lang w:val="id" w:eastAsia="en-US" w:bidi="ar-SA"/>
      </w:rPr>
    </w:lvl>
    <w:lvl w:ilvl="7" w:tplc="C0C4CDF6">
      <w:numFmt w:val="bullet"/>
      <w:lvlText w:val="•"/>
      <w:lvlJc w:val="left"/>
      <w:pPr>
        <w:ind w:left="5610" w:hanging="360"/>
      </w:pPr>
      <w:rPr>
        <w:rFonts w:hint="default"/>
        <w:lang w:val="id" w:eastAsia="en-US" w:bidi="ar-SA"/>
      </w:rPr>
    </w:lvl>
    <w:lvl w:ilvl="8" w:tplc="E3E2E17C">
      <w:numFmt w:val="bullet"/>
      <w:lvlText w:val="•"/>
      <w:lvlJc w:val="left"/>
      <w:pPr>
        <w:ind w:left="6271" w:hanging="360"/>
      </w:pPr>
      <w:rPr>
        <w:rFonts w:hint="default"/>
        <w:lang w:val="id" w:eastAsia="en-US" w:bidi="ar-SA"/>
      </w:rPr>
    </w:lvl>
  </w:abstractNum>
  <w:num w:numId="1">
    <w:abstractNumId w:val="4"/>
  </w:num>
  <w:num w:numId="2">
    <w:abstractNumId w:val="3"/>
  </w:num>
  <w:num w:numId="3">
    <w:abstractNumId w:val="6"/>
  </w:num>
  <w:num w:numId="4">
    <w:abstractNumId w:val="1"/>
  </w:num>
  <w:num w:numId="5">
    <w:abstractNumId w:val="5"/>
  </w:num>
  <w:num w:numId="6">
    <w:abstractNumId w:val="0"/>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D0557"/>
    <w:rsid w:val="000E07C4"/>
    <w:rsid w:val="000E5BBE"/>
    <w:rsid w:val="000E61F5"/>
    <w:rsid w:val="000F6C3C"/>
    <w:rsid w:val="001025C9"/>
    <w:rsid w:val="0010299D"/>
    <w:rsid w:val="001032EF"/>
    <w:rsid w:val="00106084"/>
    <w:rsid w:val="00106DE9"/>
    <w:rsid w:val="0013473E"/>
    <w:rsid w:val="0013501D"/>
    <w:rsid w:val="00145BA4"/>
    <w:rsid w:val="00146085"/>
    <w:rsid w:val="001476BA"/>
    <w:rsid w:val="0015053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F09CC"/>
    <w:rsid w:val="0021041B"/>
    <w:rsid w:val="00212904"/>
    <w:rsid w:val="0021520E"/>
    <w:rsid w:val="00220FDE"/>
    <w:rsid w:val="002213F1"/>
    <w:rsid w:val="002341D9"/>
    <w:rsid w:val="00246B6E"/>
    <w:rsid w:val="00247EF4"/>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12EF"/>
    <w:rsid w:val="003827F2"/>
    <w:rsid w:val="003B7635"/>
    <w:rsid w:val="003C1468"/>
    <w:rsid w:val="003C731B"/>
    <w:rsid w:val="003D1674"/>
    <w:rsid w:val="003E039D"/>
    <w:rsid w:val="003E72F8"/>
    <w:rsid w:val="003F4281"/>
    <w:rsid w:val="003F51E8"/>
    <w:rsid w:val="003F63DF"/>
    <w:rsid w:val="00402BBF"/>
    <w:rsid w:val="00411589"/>
    <w:rsid w:val="004141F3"/>
    <w:rsid w:val="00435456"/>
    <w:rsid w:val="00445776"/>
    <w:rsid w:val="00447B0C"/>
    <w:rsid w:val="00451368"/>
    <w:rsid w:val="00451474"/>
    <w:rsid w:val="00451F6F"/>
    <w:rsid w:val="00466437"/>
    <w:rsid w:val="00475BD6"/>
    <w:rsid w:val="004866C9"/>
    <w:rsid w:val="0048753B"/>
    <w:rsid w:val="00490343"/>
    <w:rsid w:val="00490A46"/>
    <w:rsid w:val="0049442D"/>
    <w:rsid w:val="00496B9D"/>
    <w:rsid w:val="004A51D1"/>
    <w:rsid w:val="004B1374"/>
    <w:rsid w:val="004C02AD"/>
    <w:rsid w:val="004C195D"/>
    <w:rsid w:val="004C1C81"/>
    <w:rsid w:val="004C4A70"/>
    <w:rsid w:val="004C6B03"/>
    <w:rsid w:val="004F7EB9"/>
    <w:rsid w:val="0050425F"/>
    <w:rsid w:val="00504834"/>
    <w:rsid w:val="00505DEE"/>
    <w:rsid w:val="0052159F"/>
    <w:rsid w:val="005274AF"/>
    <w:rsid w:val="00532C3E"/>
    <w:rsid w:val="00537268"/>
    <w:rsid w:val="0054231A"/>
    <w:rsid w:val="00545D22"/>
    <w:rsid w:val="00557337"/>
    <w:rsid w:val="00561DB4"/>
    <w:rsid w:val="00566392"/>
    <w:rsid w:val="0056687B"/>
    <w:rsid w:val="00567D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0956"/>
    <w:rsid w:val="006365B6"/>
    <w:rsid w:val="00637EF6"/>
    <w:rsid w:val="006456CD"/>
    <w:rsid w:val="0065083E"/>
    <w:rsid w:val="00653D60"/>
    <w:rsid w:val="0067017F"/>
    <w:rsid w:val="00670773"/>
    <w:rsid w:val="0068247E"/>
    <w:rsid w:val="006850A4"/>
    <w:rsid w:val="00694891"/>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6CAB"/>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9F4D6F"/>
    <w:rsid w:val="00A01CDA"/>
    <w:rsid w:val="00A0282D"/>
    <w:rsid w:val="00A127DB"/>
    <w:rsid w:val="00A137FA"/>
    <w:rsid w:val="00A13BD6"/>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6DCC"/>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700D4"/>
    <w:rsid w:val="00C70BD9"/>
    <w:rsid w:val="00C7749E"/>
    <w:rsid w:val="00C834DE"/>
    <w:rsid w:val="00C879F1"/>
    <w:rsid w:val="00C9135A"/>
    <w:rsid w:val="00C94F57"/>
    <w:rsid w:val="00C952C9"/>
    <w:rsid w:val="00CA21B8"/>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C54D6"/>
    <w:rsid w:val="00DF59C7"/>
    <w:rsid w:val="00DF693C"/>
    <w:rsid w:val="00E025C6"/>
    <w:rsid w:val="00E14405"/>
    <w:rsid w:val="00E16004"/>
    <w:rsid w:val="00E26803"/>
    <w:rsid w:val="00E40126"/>
    <w:rsid w:val="00E40969"/>
    <w:rsid w:val="00E5679F"/>
    <w:rsid w:val="00E65203"/>
    <w:rsid w:val="00E72F40"/>
    <w:rsid w:val="00E751F0"/>
    <w:rsid w:val="00E75A10"/>
    <w:rsid w:val="00E96754"/>
    <w:rsid w:val="00EB33CF"/>
    <w:rsid w:val="00EB5631"/>
    <w:rsid w:val="00EB680E"/>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B064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AA5E2E"/>
  <w14:defaultImageDpi w14:val="0"/>
  <w15:docId w15:val="{4D181C59-E497-4D37-90BC-F2FCBB94B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Body Text" w:uiPriority="1" w:qFormat="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1"/>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1"/>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1"/>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1"/>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1"/>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1"/>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1"/>
    <w:unhideWhenUsed/>
    <w:qFormat/>
    <w:rsid w:val="00BE239B"/>
    <w:pPr>
      <w:spacing w:after="120"/>
    </w:pPr>
  </w:style>
  <w:style w:type="character" w:customStyle="1" w:styleId="BodyTextChar">
    <w:name w:val="Body Text Char"/>
    <w:basedOn w:val="DefaultParagraphFont"/>
    <w:link w:val="BodyText"/>
    <w:uiPriority w:val="1"/>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styleId="TOC1">
    <w:name w:val="toc 1"/>
    <w:basedOn w:val="Normal"/>
    <w:uiPriority w:val="1"/>
    <w:qFormat/>
    <w:rsid w:val="00E025C6"/>
    <w:pPr>
      <w:widowControl w:val="0"/>
      <w:autoSpaceDE w:val="0"/>
      <w:autoSpaceDN w:val="0"/>
      <w:spacing w:before="34" w:after="0" w:line="240" w:lineRule="auto"/>
      <w:ind w:left="919"/>
    </w:pPr>
    <w:rPr>
      <w:rFonts w:ascii="Times New Roman" w:hAnsi="Times New Roman" w:cs="Times New Roman"/>
      <w:sz w:val="20"/>
      <w:szCs w:val="20"/>
      <w:lang w:val="id"/>
    </w:rPr>
  </w:style>
  <w:style w:type="paragraph" w:styleId="TOC2">
    <w:name w:val="toc 2"/>
    <w:basedOn w:val="Normal"/>
    <w:uiPriority w:val="1"/>
    <w:qFormat/>
    <w:rsid w:val="00E025C6"/>
    <w:pPr>
      <w:widowControl w:val="0"/>
      <w:autoSpaceDE w:val="0"/>
      <w:autoSpaceDN w:val="0"/>
      <w:spacing w:before="34" w:after="0" w:line="240" w:lineRule="auto"/>
      <w:ind w:left="919"/>
    </w:pPr>
    <w:rPr>
      <w:rFonts w:ascii="Times New Roman" w:hAnsi="Times New Roman" w:cs="Times New Roman"/>
      <w:i/>
      <w:iCs/>
      <w:sz w:val="20"/>
      <w:szCs w:val="20"/>
      <w:lang w:val="id"/>
    </w:rPr>
  </w:style>
  <w:style w:type="paragraph" w:styleId="TOC3">
    <w:name w:val="toc 3"/>
    <w:basedOn w:val="Normal"/>
    <w:uiPriority w:val="1"/>
    <w:qFormat/>
    <w:rsid w:val="00E025C6"/>
    <w:pPr>
      <w:widowControl w:val="0"/>
      <w:autoSpaceDE w:val="0"/>
      <w:autoSpaceDN w:val="0"/>
      <w:spacing w:before="34" w:after="0" w:line="240" w:lineRule="auto"/>
      <w:ind w:left="1459" w:hanging="284"/>
    </w:pPr>
    <w:rPr>
      <w:rFonts w:ascii="Times New Roman" w:hAnsi="Times New Roman" w:cs="Times New Roman"/>
      <w:sz w:val="20"/>
      <w:szCs w:val="20"/>
      <w:lang w:val="id"/>
    </w:rPr>
  </w:style>
  <w:style w:type="paragraph" w:styleId="TOC4">
    <w:name w:val="toc 4"/>
    <w:basedOn w:val="Normal"/>
    <w:uiPriority w:val="1"/>
    <w:qFormat/>
    <w:rsid w:val="00E025C6"/>
    <w:pPr>
      <w:widowControl w:val="0"/>
      <w:autoSpaceDE w:val="0"/>
      <w:autoSpaceDN w:val="0"/>
      <w:spacing w:after="0" w:line="240" w:lineRule="auto"/>
      <w:ind w:left="1459" w:hanging="270"/>
      <w:jc w:val="both"/>
    </w:pPr>
    <w:rPr>
      <w:rFonts w:ascii="Times New Roman" w:hAnsi="Times New Roman" w:cs="Times New Roman"/>
      <w:b/>
      <w:bCs/>
      <w:i/>
      <w:iCs/>
      <w:lang w:val="id"/>
    </w:rPr>
  </w:style>
  <w:style w:type="paragraph" w:styleId="TOC5">
    <w:name w:val="toc 5"/>
    <w:basedOn w:val="Normal"/>
    <w:uiPriority w:val="1"/>
    <w:qFormat/>
    <w:rsid w:val="00E025C6"/>
    <w:pPr>
      <w:widowControl w:val="0"/>
      <w:autoSpaceDE w:val="0"/>
      <w:autoSpaceDN w:val="0"/>
      <w:spacing w:before="34" w:after="0" w:line="240" w:lineRule="auto"/>
      <w:ind w:left="1459"/>
    </w:pPr>
    <w:rPr>
      <w:rFonts w:ascii="Times New Roman" w:hAnsi="Times New Roman" w:cs="Times New Roman"/>
      <w:sz w:val="20"/>
      <w:szCs w:val="20"/>
      <w:lang w:val="id"/>
    </w:rPr>
  </w:style>
  <w:style w:type="paragraph" w:styleId="TOC6">
    <w:name w:val="toc 6"/>
    <w:basedOn w:val="Normal"/>
    <w:uiPriority w:val="1"/>
    <w:qFormat/>
    <w:rsid w:val="00E025C6"/>
    <w:pPr>
      <w:widowControl w:val="0"/>
      <w:autoSpaceDE w:val="0"/>
      <w:autoSpaceDN w:val="0"/>
      <w:spacing w:before="591" w:after="0" w:line="240" w:lineRule="auto"/>
      <w:ind w:left="2420" w:right="2618"/>
      <w:jc w:val="center"/>
    </w:pPr>
    <w:rPr>
      <w:rFonts w:ascii="Times New Roman" w:hAnsi="Times New Roman" w:cs="Times New Roman"/>
      <w:sz w:val="20"/>
      <w:szCs w:val="20"/>
      <w:lang w:val="id"/>
    </w:rPr>
  </w:style>
  <w:style w:type="paragraph" w:customStyle="1" w:styleId="TableParagraph">
    <w:name w:val="Table Paragraph"/>
    <w:basedOn w:val="Normal"/>
    <w:uiPriority w:val="1"/>
    <w:qFormat/>
    <w:rsid w:val="00E025C6"/>
    <w:pPr>
      <w:widowControl w:val="0"/>
      <w:autoSpaceDE w:val="0"/>
      <w:autoSpaceDN w:val="0"/>
      <w:spacing w:after="0" w:line="240" w:lineRule="auto"/>
    </w:pPr>
    <w:rPr>
      <w:rFonts w:ascii="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edukatif.org/index.php/edukatif/index"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B9E5FF42-917D-4541-B439-7A5435974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5</Pages>
  <Words>7294</Words>
  <Characters>4158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Windows User</cp:lastModifiedBy>
  <cp:revision>12</cp:revision>
  <cp:lastPrinted>2019-03-31T11:21:00Z</cp:lastPrinted>
  <dcterms:created xsi:type="dcterms:W3CDTF">2022-01-08T07:13:00Z</dcterms:created>
  <dcterms:modified xsi:type="dcterms:W3CDTF">2022-03-2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235d8e-902e-363f-b9c9-0322e6cb5a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